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32FF27" w14:textId="4336C1CB" w:rsidR="00122407" w:rsidRPr="0098688D" w:rsidRDefault="00122407" w:rsidP="00524DD1">
      <w:pPr>
        <w:bidi/>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 xml:space="preserve">LAPORAN </w:t>
      </w:r>
      <w:r w:rsidR="001C281C">
        <w:rPr>
          <w:rFonts w:ascii="Times New Roman" w:hAnsi="Times New Roman" w:cs="Times New Roman"/>
          <w:b/>
          <w:sz w:val="24"/>
          <w:szCs w:val="24"/>
        </w:rPr>
        <w:t>KERJA PRAKTE</w:t>
      </w:r>
      <w:r w:rsidR="00B9458E" w:rsidRPr="0098688D">
        <w:rPr>
          <w:rFonts w:ascii="Times New Roman" w:hAnsi="Times New Roman" w:cs="Times New Roman"/>
          <w:b/>
          <w:sz w:val="24"/>
          <w:szCs w:val="24"/>
        </w:rPr>
        <w:t>K</w:t>
      </w:r>
    </w:p>
    <w:p w14:paraId="349354EF" w14:textId="21763C61" w:rsidR="008E24C3" w:rsidRDefault="008E24C3" w:rsidP="00961DC4">
      <w:pPr>
        <w:spacing w:after="0" w:line="360" w:lineRule="auto"/>
        <w:jc w:val="center"/>
        <w:rPr>
          <w:rFonts w:ascii="Times New Roman" w:hAnsi="Times New Roman" w:cs="Times New Roman"/>
          <w:b/>
          <w:sz w:val="24"/>
          <w:szCs w:val="24"/>
          <w:lang w:val="id-ID"/>
        </w:rPr>
      </w:pPr>
    </w:p>
    <w:p w14:paraId="4FF7105B" w14:textId="77777777" w:rsidR="007B2EE0" w:rsidRPr="0098688D" w:rsidRDefault="007B2EE0" w:rsidP="00961DC4">
      <w:pPr>
        <w:spacing w:after="0" w:line="360" w:lineRule="auto"/>
        <w:jc w:val="center"/>
        <w:rPr>
          <w:rFonts w:ascii="Times New Roman" w:hAnsi="Times New Roman" w:cs="Times New Roman"/>
          <w:b/>
          <w:sz w:val="24"/>
          <w:szCs w:val="24"/>
          <w:lang w:val="id-ID"/>
        </w:rPr>
      </w:pPr>
    </w:p>
    <w:p w14:paraId="2A58CC82" w14:textId="7ED75CBF" w:rsidR="009024DC" w:rsidRDefault="00510AC4" w:rsidP="00961DC4">
      <w:pPr>
        <w:spacing w:after="134" w:line="360" w:lineRule="auto"/>
        <w:jc w:val="center"/>
        <w:rPr>
          <w:rFonts w:ascii="Times New Roman" w:hAnsi="Times New Roman" w:cs="Times New Roman"/>
          <w:b/>
          <w:sz w:val="24"/>
          <w:szCs w:val="24"/>
        </w:rPr>
      </w:pPr>
      <w:r w:rsidRPr="00510AC4">
        <w:rPr>
          <w:rFonts w:ascii="Times New Roman" w:hAnsi="Times New Roman" w:cs="Times New Roman"/>
          <w:b/>
          <w:sz w:val="24"/>
          <w:szCs w:val="24"/>
        </w:rPr>
        <w:t xml:space="preserve">MEMBANGUN </w:t>
      </w:r>
      <w:r w:rsidR="00020CF2" w:rsidRPr="00510AC4">
        <w:rPr>
          <w:rFonts w:ascii="Times New Roman" w:hAnsi="Times New Roman" w:cs="Times New Roman"/>
          <w:b/>
          <w:sz w:val="24"/>
          <w:szCs w:val="24"/>
        </w:rPr>
        <w:t xml:space="preserve">SISTEM </w:t>
      </w:r>
      <w:r w:rsidR="00B9458E" w:rsidRPr="00510AC4">
        <w:rPr>
          <w:rFonts w:ascii="Times New Roman" w:hAnsi="Times New Roman" w:cs="Times New Roman"/>
          <w:b/>
          <w:sz w:val="24"/>
          <w:szCs w:val="24"/>
        </w:rPr>
        <w:t>INVENTARISASI</w:t>
      </w:r>
      <w:r w:rsidRPr="00510AC4">
        <w:rPr>
          <w:rFonts w:ascii="Times New Roman" w:hAnsi="Times New Roman" w:cs="Times New Roman"/>
          <w:b/>
          <w:sz w:val="24"/>
          <w:szCs w:val="24"/>
        </w:rPr>
        <w:t xml:space="preserve"> BARANG BERBASIS WEB SEKOLAH TELADAN </w:t>
      </w:r>
      <w:r w:rsidR="000C3A65">
        <w:rPr>
          <w:rFonts w:ascii="Times New Roman" w:hAnsi="Times New Roman" w:cs="Times New Roman"/>
          <w:b/>
          <w:sz w:val="24"/>
          <w:szCs w:val="24"/>
        </w:rPr>
        <w:t>YOGYAKARTA</w:t>
      </w:r>
    </w:p>
    <w:p w14:paraId="270E072C" w14:textId="2092C775" w:rsidR="00961DC4" w:rsidRDefault="00961DC4" w:rsidP="00961DC4">
      <w:pPr>
        <w:spacing w:after="134" w:line="360" w:lineRule="auto"/>
        <w:jc w:val="center"/>
        <w:rPr>
          <w:rFonts w:ascii="Times New Roman" w:eastAsia="Times New Roman" w:hAnsi="Times New Roman" w:cs="Times New Roman"/>
          <w:b/>
          <w:color w:val="FF0000"/>
          <w:sz w:val="24"/>
          <w:szCs w:val="24"/>
        </w:rPr>
      </w:pPr>
    </w:p>
    <w:p w14:paraId="39FAA3D4" w14:textId="77777777" w:rsidR="00961DC4" w:rsidRPr="0098688D" w:rsidRDefault="00961DC4" w:rsidP="00961DC4">
      <w:pPr>
        <w:spacing w:after="134" w:line="360" w:lineRule="auto"/>
        <w:jc w:val="center"/>
        <w:rPr>
          <w:rFonts w:ascii="Times New Roman" w:eastAsia="Times New Roman" w:hAnsi="Times New Roman" w:cs="Times New Roman"/>
          <w:b/>
          <w:color w:val="FF0000"/>
          <w:sz w:val="24"/>
          <w:szCs w:val="24"/>
        </w:rPr>
      </w:pPr>
    </w:p>
    <w:p w14:paraId="3E105EA4" w14:textId="22F0855C" w:rsidR="00122407" w:rsidRDefault="00122407" w:rsidP="00B05597">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noProof/>
          <w:sz w:val="24"/>
          <w:szCs w:val="24"/>
        </w:rPr>
        <w:drawing>
          <wp:inline distT="0" distB="0" distL="0" distR="0" wp14:anchorId="2D6D2BDE" wp14:editId="5038B28C">
            <wp:extent cx="2453544" cy="2392206"/>
            <wp:effectExtent l="0" t="0" r="444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57779184408.jpg"/>
                    <pic:cNvPicPr/>
                  </pic:nvPicPr>
                  <pic:blipFill>
                    <a:blip r:embed="rId9">
                      <a:extLst>
                        <a:ext uri="{28A0092B-C50C-407E-A947-70E740481C1C}">
                          <a14:useLocalDpi xmlns:a14="http://schemas.microsoft.com/office/drawing/2010/main" val="0"/>
                        </a:ext>
                      </a:extLst>
                    </a:blip>
                    <a:stretch>
                      <a:fillRect/>
                    </a:stretch>
                  </pic:blipFill>
                  <pic:spPr>
                    <a:xfrm>
                      <a:off x="0" y="0"/>
                      <a:ext cx="2453544" cy="2392206"/>
                    </a:xfrm>
                    <a:prstGeom prst="rect">
                      <a:avLst/>
                    </a:prstGeom>
                  </pic:spPr>
                </pic:pic>
              </a:graphicData>
            </a:graphic>
          </wp:inline>
        </w:drawing>
      </w:r>
    </w:p>
    <w:p w14:paraId="0038DD69" w14:textId="77777777" w:rsidR="00961DC4" w:rsidRPr="0098688D" w:rsidRDefault="00961DC4" w:rsidP="00B05597">
      <w:pPr>
        <w:spacing w:after="0" w:line="360" w:lineRule="auto"/>
        <w:jc w:val="center"/>
        <w:rPr>
          <w:rFonts w:ascii="Times New Roman" w:hAnsi="Times New Roman" w:cs="Times New Roman"/>
          <w:b/>
          <w:sz w:val="24"/>
          <w:szCs w:val="24"/>
          <w:lang w:val="id-ID"/>
        </w:rPr>
      </w:pPr>
    </w:p>
    <w:p w14:paraId="150B9871" w14:textId="118DDF55" w:rsidR="00122407" w:rsidRDefault="00122407" w:rsidP="00B05597">
      <w:pPr>
        <w:spacing w:after="0" w:line="360" w:lineRule="auto"/>
        <w:jc w:val="center"/>
        <w:rPr>
          <w:rFonts w:ascii="Times New Roman" w:hAnsi="Times New Roman" w:cs="Times New Roman"/>
          <w:b/>
          <w:sz w:val="24"/>
          <w:szCs w:val="24"/>
          <w:lang w:val="id-ID"/>
        </w:rPr>
      </w:pPr>
    </w:p>
    <w:p w14:paraId="78E3D8E0" w14:textId="77777777" w:rsidR="004B7878" w:rsidRPr="0098688D" w:rsidRDefault="004B7878" w:rsidP="00B05597">
      <w:pPr>
        <w:spacing w:after="0" w:line="360" w:lineRule="auto"/>
        <w:jc w:val="center"/>
        <w:rPr>
          <w:rFonts w:ascii="Times New Roman" w:hAnsi="Times New Roman" w:cs="Times New Roman"/>
          <w:b/>
          <w:sz w:val="24"/>
          <w:szCs w:val="24"/>
          <w:lang w:val="id-ID"/>
        </w:rPr>
      </w:pPr>
    </w:p>
    <w:p w14:paraId="5804018F" w14:textId="5AD66279" w:rsidR="00122407" w:rsidRPr="0098688D" w:rsidRDefault="00122407" w:rsidP="00B05597">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DISUSUN OLEH</w:t>
      </w:r>
      <w:r w:rsidR="008E24C3" w:rsidRPr="0098688D">
        <w:rPr>
          <w:rFonts w:ascii="Times New Roman" w:hAnsi="Times New Roman" w:cs="Times New Roman"/>
          <w:b/>
          <w:sz w:val="24"/>
          <w:szCs w:val="24"/>
        </w:rPr>
        <w:t xml:space="preserve"> </w:t>
      </w:r>
      <w:r w:rsidRPr="0098688D">
        <w:rPr>
          <w:rFonts w:ascii="Times New Roman" w:hAnsi="Times New Roman" w:cs="Times New Roman"/>
          <w:b/>
          <w:sz w:val="24"/>
          <w:szCs w:val="24"/>
          <w:lang w:val="id-ID"/>
        </w:rPr>
        <w:t>:</w:t>
      </w:r>
    </w:p>
    <w:p w14:paraId="614790E1" w14:textId="77777777" w:rsidR="00961DC4" w:rsidRPr="0098688D" w:rsidRDefault="00961DC4" w:rsidP="00B05597">
      <w:pPr>
        <w:spacing w:after="0" w:line="360" w:lineRule="auto"/>
        <w:jc w:val="center"/>
        <w:rPr>
          <w:rFonts w:ascii="Times New Roman" w:hAnsi="Times New Roman" w:cs="Times New Roman"/>
          <w:b/>
          <w:sz w:val="24"/>
          <w:szCs w:val="24"/>
          <w:lang w:val="id-ID"/>
        </w:rPr>
      </w:pPr>
    </w:p>
    <w:tbl>
      <w:tblPr>
        <w:tblW w:w="0" w:type="auto"/>
        <w:jc w:val="center"/>
        <w:tblLook w:val="04A0" w:firstRow="1" w:lastRow="0" w:firstColumn="1" w:lastColumn="0" w:noHBand="0" w:noVBand="1"/>
      </w:tblPr>
      <w:tblGrid>
        <w:gridCol w:w="4476"/>
        <w:gridCol w:w="1296"/>
      </w:tblGrid>
      <w:tr w:rsidR="008E24C3" w:rsidRPr="0098688D" w14:paraId="23FB8C08" w14:textId="77777777" w:rsidTr="008E24C3">
        <w:trPr>
          <w:jc w:val="center"/>
        </w:trPr>
        <w:tc>
          <w:tcPr>
            <w:tcW w:w="0" w:type="auto"/>
          </w:tcPr>
          <w:p w14:paraId="29D385CC" w14:textId="43EEF443" w:rsidR="008E24C3" w:rsidRPr="0098688D" w:rsidRDefault="00D32691" w:rsidP="00B0559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DRIAN FATHUR SETYAWAN</w:t>
            </w:r>
          </w:p>
        </w:tc>
        <w:tc>
          <w:tcPr>
            <w:tcW w:w="0" w:type="auto"/>
          </w:tcPr>
          <w:p w14:paraId="32C0A80B" w14:textId="73CDF4BC" w:rsidR="008E24C3" w:rsidRPr="0098688D" w:rsidRDefault="008E24C3" w:rsidP="00B05597">
            <w:pPr>
              <w:spacing w:after="0" w:line="360" w:lineRule="auto"/>
              <w:jc w:val="both"/>
              <w:rPr>
                <w:rFonts w:ascii="Times New Roman" w:hAnsi="Times New Roman" w:cs="Times New Roman"/>
                <w:b/>
                <w:sz w:val="24"/>
                <w:szCs w:val="24"/>
              </w:rPr>
            </w:pPr>
            <w:r w:rsidRPr="0098688D">
              <w:rPr>
                <w:rFonts w:ascii="Times New Roman" w:hAnsi="Times New Roman" w:cs="Times New Roman"/>
                <w:b/>
                <w:sz w:val="24"/>
                <w:szCs w:val="24"/>
              </w:rPr>
              <w:t>1231700</w:t>
            </w:r>
            <w:r w:rsidR="0077573E">
              <w:rPr>
                <w:rFonts w:ascii="Times New Roman" w:hAnsi="Times New Roman" w:cs="Times New Roman"/>
                <w:b/>
                <w:sz w:val="24"/>
                <w:szCs w:val="24"/>
              </w:rPr>
              <w:t>51</w:t>
            </w:r>
          </w:p>
        </w:tc>
      </w:tr>
      <w:tr w:rsidR="008E24C3" w:rsidRPr="0098688D" w14:paraId="64CC80E1" w14:textId="77777777" w:rsidTr="008E24C3">
        <w:trPr>
          <w:jc w:val="center"/>
        </w:trPr>
        <w:tc>
          <w:tcPr>
            <w:tcW w:w="0" w:type="auto"/>
          </w:tcPr>
          <w:p w14:paraId="42499E23" w14:textId="27682294" w:rsidR="008E24C3" w:rsidRPr="0098688D" w:rsidRDefault="008E24C3" w:rsidP="00B05597">
            <w:pPr>
              <w:spacing w:after="0" w:line="360" w:lineRule="auto"/>
              <w:jc w:val="both"/>
              <w:rPr>
                <w:rFonts w:ascii="Times New Roman" w:hAnsi="Times New Roman" w:cs="Times New Roman"/>
                <w:b/>
                <w:sz w:val="24"/>
                <w:szCs w:val="24"/>
              </w:rPr>
            </w:pPr>
            <w:r w:rsidRPr="0098688D">
              <w:rPr>
                <w:rFonts w:ascii="Times New Roman" w:hAnsi="Times New Roman" w:cs="Times New Roman"/>
                <w:b/>
                <w:sz w:val="24"/>
                <w:szCs w:val="24"/>
              </w:rPr>
              <w:t>VANNYA YURE PUTRA S</w:t>
            </w:r>
            <w:r w:rsidR="00D32691">
              <w:rPr>
                <w:rFonts w:ascii="Times New Roman" w:hAnsi="Times New Roman" w:cs="Times New Roman"/>
                <w:b/>
                <w:sz w:val="24"/>
                <w:szCs w:val="24"/>
              </w:rPr>
              <w:t>WANDJANA</w:t>
            </w:r>
          </w:p>
        </w:tc>
        <w:tc>
          <w:tcPr>
            <w:tcW w:w="0" w:type="auto"/>
          </w:tcPr>
          <w:p w14:paraId="1D446B13" w14:textId="3C0938EF" w:rsidR="008E24C3" w:rsidRPr="0098688D" w:rsidRDefault="008E24C3" w:rsidP="00B05597">
            <w:pPr>
              <w:spacing w:after="0" w:line="360" w:lineRule="auto"/>
              <w:jc w:val="both"/>
              <w:rPr>
                <w:rFonts w:ascii="Times New Roman" w:hAnsi="Times New Roman" w:cs="Times New Roman"/>
                <w:b/>
                <w:sz w:val="24"/>
                <w:szCs w:val="24"/>
              </w:rPr>
            </w:pPr>
            <w:r w:rsidRPr="0098688D">
              <w:rPr>
                <w:rFonts w:ascii="Times New Roman" w:hAnsi="Times New Roman" w:cs="Times New Roman"/>
                <w:b/>
                <w:sz w:val="24"/>
                <w:szCs w:val="24"/>
              </w:rPr>
              <w:t>123170082</w:t>
            </w:r>
          </w:p>
        </w:tc>
      </w:tr>
    </w:tbl>
    <w:p w14:paraId="1B5B92BB" w14:textId="77777777" w:rsidR="00122407" w:rsidRPr="0098688D" w:rsidRDefault="00122407" w:rsidP="00B05597">
      <w:pPr>
        <w:spacing w:after="0" w:line="360" w:lineRule="auto"/>
        <w:rPr>
          <w:rFonts w:ascii="Times New Roman" w:hAnsi="Times New Roman" w:cs="Times New Roman"/>
          <w:b/>
          <w:sz w:val="24"/>
          <w:szCs w:val="24"/>
          <w:lang w:val="id-ID"/>
        </w:rPr>
      </w:pPr>
    </w:p>
    <w:p w14:paraId="0BCA99C1" w14:textId="77777777" w:rsidR="007235BE" w:rsidRPr="0098688D" w:rsidRDefault="007235BE" w:rsidP="00B05597">
      <w:pPr>
        <w:spacing w:after="0" w:line="360" w:lineRule="auto"/>
        <w:rPr>
          <w:rFonts w:ascii="Times New Roman" w:hAnsi="Times New Roman" w:cs="Times New Roman"/>
          <w:b/>
          <w:sz w:val="24"/>
          <w:szCs w:val="24"/>
          <w:lang w:val="id-ID"/>
        </w:rPr>
      </w:pPr>
    </w:p>
    <w:p w14:paraId="08C3E335" w14:textId="77777777" w:rsidR="00961DC4" w:rsidRPr="0098688D" w:rsidRDefault="00961DC4" w:rsidP="00B05597">
      <w:pPr>
        <w:spacing w:after="0" w:line="360" w:lineRule="auto"/>
        <w:rPr>
          <w:rFonts w:ascii="Times New Roman" w:hAnsi="Times New Roman" w:cs="Times New Roman"/>
          <w:b/>
          <w:sz w:val="24"/>
          <w:szCs w:val="24"/>
          <w:lang w:val="id-ID"/>
        </w:rPr>
      </w:pPr>
    </w:p>
    <w:p w14:paraId="76793CE7" w14:textId="7EBB883B" w:rsidR="00122407" w:rsidRPr="0098688D" w:rsidRDefault="00122407" w:rsidP="00961DC4">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PROGRAM STUDI INFORMATIKA</w:t>
      </w:r>
    </w:p>
    <w:p w14:paraId="2422682D" w14:textId="77777777" w:rsidR="00122407" w:rsidRPr="0098688D" w:rsidRDefault="00122407" w:rsidP="00961DC4">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JURUSAN TEKNIK INFORMATIKA</w:t>
      </w:r>
    </w:p>
    <w:p w14:paraId="57033C5F" w14:textId="77777777" w:rsidR="00122407" w:rsidRPr="0098688D" w:rsidRDefault="00122407" w:rsidP="00961DC4">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FAKULTAS TEKNIK INDUSTRI</w:t>
      </w:r>
    </w:p>
    <w:p w14:paraId="322FE0EE" w14:textId="77777777" w:rsidR="00122407" w:rsidRPr="0098688D" w:rsidRDefault="00122407" w:rsidP="00961DC4">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 xml:space="preserve">UNIVERSITAS PEMBANGUNAN NASIONAL “VETERAN” </w:t>
      </w:r>
    </w:p>
    <w:p w14:paraId="71D4CAD2" w14:textId="77777777" w:rsidR="00122407" w:rsidRPr="0098688D" w:rsidRDefault="00122407" w:rsidP="00961DC4">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YOGYAKARTA</w:t>
      </w:r>
    </w:p>
    <w:p w14:paraId="0B75DB9E" w14:textId="7CCB2267" w:rsidR="00122407" w:rsidRPr="0098688D" w:rsidRDefault="00122407" w:rsidP="00961DC4">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20</w:t>
      </w:r>
      <w:r w:rsidR="00400C8F" w:rsidRPr="0098688D">
        <w:rPr>
          <w:rFonts w:ascii="Times New Roman" w:hAnsi="Times New Roman" w:cs="Times New Roman"/>
          <w:b/>
          <w:sz w:val="24"/>
          <w:szCs w:val="24"/>
          <w:lang w:val="id-ID"/>
        </w:rPr>
        <w:t>20</w:t>
      </w:r>
      <w:r w:rsidRPr="0098688D">
        <w:rPr>
          <w:rFonts w:ascii="Times New Roman" w:hAnsi="Times New Roman" w:cs="Times New Roman"/>
          <w:b/>
          <w:sz w:val="24"/>
          <w:szCs w:val="24"/>
          <w:lang w:val="id-ID"/>
        </w:rPr>
        <w:br w:type="page"/>
      </w:r>
    </w:p>
    <w:p w14:paraId="437703A8" w14:textId="77777777" w:rsidR="00122407" w:rsidRPr="0098688D" w:rsidRDefault="00122407" w:rsidP="00B05597">
      <w:pPr>
        <w:pStyle w:val="Heading1"/>
        <w:spacing w:before="0" w:line="360" w:lineRule="auto"/>
        <w:jc w:val="center"/>
        <w:rPr>
          <w:rFonts w:cs="Times New Roman"/>
          <w:sz w:val="24"/>
          <w:szCs w:val="24"/>
          <w:lang w:val="id-ID"/>
        </w:rPr>
        <w:sectPr w:rsidR="00122407" w:rsidRPr="0098688D" w:rsidSect="007B2EE0">
          <w:footerReference w:type="default" r:id="rId10"/>
          <w:footerReference w:type="first" r:id="rId11"/>
          <w:pgSz w:w="11907" w:h="16839"/>
          <w:pgMar w:top="1701" w:right="1418" w:bottom="1418" w:left="1701" w:header="720" w:footer="720" w:gutter="0"/>
          <w:pgNumType w:fmt="lowerRoman" w:start="1"/>
          <w:cols w:space="720"/>
          <w:titlePg/>
          <w:docGrid w:linePitch="360"/>
        </w:sectPr>
      </w:pPr>
    </w:p>
    <w:p w14:paraId="2E0C76E3" w14:textId="5769796A" w:rsidR="00122407" w:rsidRDefault="00122407" w:rsidP="00524DD1">
      <w:pPr>
        <w:pStyle w:val="Heading1"/>
        <w:spacing w:before="0" w:line="480" w:lineRule="auto"/>
        <w:jc w:val="center"/>
        <w:rPr>
          <w:rFonts w:cs="Times New Roman"/>
          <w:sz w:val="24"/>
          <w:szCs w:val="24"/>
          <w:lang w:val="en-ID"/>
        </w:rPr>
      </w:pPr>
      <w:bookmarkStart w:id="0" w:name="_Toc60823002"/>
      <w:r w:rsidRPr="0098688D">
        <w:rPr>
          <w:rFonts w:cs="Times New Roman"/>
          <w:sz w:val="24"/>
          <w:szCs w:val="24"/>
          <w:lang w:val="id-ID"/>
        </w:rPr>
        <w:lastRenderedPageBreak/>
        <w:t>HALAMAN PENGESAHAN</w:t>
      </w:r>
      <w:bookmarkEnd w:id="0"/>
    </w:p>
    <w:p w14:paraId="65FB0821" w14:textId="77777777" w:rsidR="00524DD1" w:rsidRPr="00524DD1" w:rsidRDefault="00524DD1" w:rsidP="00524DD1">
      <w:pPr>
        <w:rPr>
          <w:lang w:val="en-ID"/>
        </w:rPr>
      </w:pPr>
    </w:p>
    <w:p w14:paraId="659983D6" w14:textId="1CBE67AE" w:rsidR="001A500D" w:rsidRPr="0098688D" w:rsidRDefault="001A500D" w:rsidP="007B2EE0">
      <w:pPr>
        <w:spacing w:after="0" w:line="480" w:lineRule="auto"/>
        <w:jc w:val="center"/>
        <w:rPr>
          <w:rFonts w:ascii="Times New Roman" w:hAnsi="Times New Roman" w:cs="Times New Roman"/>
          <w:b/>
          <w:sz w:val="24"/>
          <w:szCs w:val="24"/>
        </w:rPr>
      </w:pPr>
      <w:r w:rsidRPr="0098688D">
        <w:rPr>
          <w:rFonts w:ascii="Times New Roman" w:hAnsi="Times New Roman" w:cs="Times New Roman"/>
          <w:b/>
          <w:sz w:val="24"/>
          <w:szCs w:val="24"/>
        </w:rPr>
        <w:t>LAPORAN KERJA PRAKT</w:t>
      </w:r>
      <w:r w:rsidR="00CE3647">
        <w:rPr>
          <w:rFonts w:ascii="Times New Roman" w:hAnsi="Times New Roman" w:cs="Times New Roman"/>
          <w:b/>
          <w:sz w:val="24"/>
          <w:szCs w:val="24"/>
        </w:rPr>
        <w:t>E</w:t>
      </w:r>
      <w:r w:rsidRPr="0098688D">
        <w:rPr>
          <w:rFonts w:ascii="Times New Roman" w:hAnsi="Times New Roman" w:cs="Times New Roman"/>
          <w:b/>
          <w:sz w:val="24"/>
          <w:szCs w:val="24"/>
        </w:rPr>
        <w:t>K</w:t>
      </w:r>
    </w:p>
    <w:p w14:paraId="07D722CF" w14:textId="56227188" w:rsidR="001A500D" w:rsidRPr="0098688D" w:rsidRDefault="001A500D" w:rsidP="007B2EE0">
      <w:pPr>
        <w:spacing w:after="0" w:line="480" w:lineRule="auto"/>
        <w:jc w:val="center"/>
        <w:rPr>
          <w:rFonts w:ascii="Times New Roman" w:hAnsi="Times New Roman" w:cs="Times New Roman"/>
          <w:b/>
          <w:sz w:val="24"/>
          <w:szCs w:val="24"/>
        </w:rPr>
      </w:pPr>
    </w:p>
    <w:p w14:paraId="7FE65C29" w14:textId="6AECC735" w:rsidR="009024DC" w:rsidRPr="0098688D" w:rsidRDefault="00BD46A5" w:rsidP="007B2EE0">
      <w:pPr>
        <w:spacing w:after="134" w:line="480" w:lineRule="auto"/>
        <w:jc w:val="center"/>
        <w:rPr>
          <w:rFonts w:ascii="Times New Roman" w:eastAsia="Times New Roman" w:hAnsi="Times New Roman" w:cs="Times New Roman"/>
          <w:b/>
          <w:sz w:val="24"/>
          <w:szCs w:val="24"/>
        </w:rPr>
      </w:pPr>
      <w:r w:rsidRPr="0098688D">
        <w:rPr>
          <w:rFonts w:ascii="Times New Roman" w:hAnsi="Times New Roman" w:cs="Times New Roman"/>
          <w:b/>
          <w:noProof/>
          <w:sz w:val="24"/>
          <w:szCs w:val="24"/>
        </w:rPr>
        <w:drawing>
          <wp:anchor distT="0" distB="0" distL="114300" distR="114300" simplePos="0" relativeHeight="251663360" behindDoc="1" locked="0" layoutInCell="1" allowOverlap="1" wp14:anchorId="03D90E2F" wp14:editId="69F985D1">
            <wp:simplePos x="0" y="0"/>
            <wp:positionH relativeFrom="margin">
              <wp:posOffset>-105410</wp:posOffset>
            </wp:positionH>
            <wp:positionV relativeFrom="margin">
              <wp:posOffset>1260475</wp:posOffset>
            </wp:positionV>
            <wp:extent cx="5791200" cy="5801360"/>
            <wp:effectExtent l="0" t="0" r="0" b="8890"/>
            <wp:wrapNone/>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pn-kuning.jpg"/>
                    <pic:cNvPicPr/>
                  </pic:nvPicPr>
                  <pic:blipFill>
                    <a:blip r:embed="rId12">
                      <a:extLst>
                        <a:ext uri="{28A0092B-C50C-407E-A947-70E740481C1C}">
                          <a14:useLocalDpi xmlns:a14="http://schemas.microsoft.com/office/drawing/2010/main" val="0"/>
                        </a:ext>
                      </a:extLst>
                    </a:blip>
                    <a:stretch>
                      <a:fillRect/>
                    </a:stretch>
                  </pic:blipFill>
                  <pic:spPr>
                    <a:xfrm>
                      <a:off x="0" y="0"/>
                      <a:ext cx="5791200" cy="5801360"/>
                    </a:xfrm>
                    <a:prstGeom prst="rect">
                      <a:avLst/>
                    </a:prstGeom>
                  </pic:spPr>
                </pic:pic>
              </a:graphicData>
            </a:graphic>
            <wp14:sizeRelH relativeFrom="margin">
              <wp14:pctWidth>0</wp14:pctWidth>
            </wp14:sizeRelH>
            <wp14:sizeRelV relativeFrom="margin">
              <wp14:pctHeight>0</wp14:pctHeight>
            </wp14:sizeRelV>
          </wp:anchor>
        </w:drawing>
      </w:r>
      <w:r w:rsidR="00137C7A" w:rsidRPr="00510AC4">
        <w:rPr>
          <w:rFonts w:ascii="Times New Roman" w:hAnsi="Times New Roman" w:cs="Times New Roman"/>
          <w:b/>
          <w:sz w:val="24"/>
          <w:szCs w:val="24"/>
        </w:rPr>
        <w:t>MEMBANGUN SISTEM INVENTARISASI BARANG BERBASIS WEB SEKOLAH TELADAN</w:t>
      </w:r>
      <w:r w:rsidR="00094B63">
        <w:rPr>
          <w:rFonts w:ascii="Times New Roman" w:hAnsi="Times New Roman" w:cs="Times New Roman"/>
          <w:b/>
          <w:sz w:val="24"/>
          <w:szCs w:val="24"/>
        </w:rPr>
        <w:t xml:space="preserve"> YOGYAKARTA</w:t>
      </w:r>
    </w:p>
    <w:p w14:paraId="445AC918" w14:textId="074E890F" w:rsidR="00082567" w:rsidRPr="0098688D" w:rsidRDefault="00082567" w:rsidP="00B05597">
      <w:pPr>
        <w:spacing w:after="134" w:line="360" w:lineRule="auto"/>
        <w:jc w:val="center"/>
        <w:rPr>
          <w:rFonts w:ascii="Times New Roman" w:hAnsi="Times New Roman" w:cs="Times New Roman"/>
          <w:sz w:val="24"/>
          <w:szCs w:val="24"/>
        </w:rPr>
      </w:pPr>
    </w:p>
    <w:p w14:paraId="3E5586AE" w14:textId="52C4B4BF" w:rsidR="00122407" w:rsidRPr="0098688D" w:rsidRDefault="00122407" w:rsidP="00B05597">
      <w:pPr>
        <w:spacing w:after="0" w:line="360" w:lineRule="auto"/>
        <w:jc w:val="center"/>
        <w:rPr>
          <w:rFonts w:ascii="Times New Roman" w:hAnsi="Times New Roman" w:cs="Times New Roman"/>
          <w:b/>
          <w:sz w:val="24"/>
          <w:szCs w:val="24"/>
          <w:lang w:val="id-ID"/>
        </w:rPr>
      </w:pPr>
      <w:r w:rsidRPr="0098688D">
        <w:rPr>
          <w:rFonts w:ascii="Times New Roman" w:hAnsi="Times New Roman" w:cs="Times New Roman"/>
          <w:b/>
          <w:sz w:val="24"/>
          <w:szCs w:val="24"/>
          <w:lang w:val="id-ID"/>
        </w:rPr>
        <w:t xml:space="preserve">Disusun </w:t>
      </w:r>
      <w:r w:rsidR="00AF577D" w:rsidRPr="0098688D">
        <w:rPr>
          <w:rFonts w:ascii="Times New Roman" w:hAnsi="Times New Roman" w:cs="Times New Roman"/>
          <w:b/>
          <w:sz w:val="24"/>
          <w:szCs w:val="24"/>
          <w:lang w:val="id-ID"/>
        </w:rPr>
        <w:t>o</w:t>
      </w:r>
      <w:r w:rsidRPr="0098688D">
        <w:rPr>
          <w:rFonts w:ascii="Times New Roman" w:hAnsi="Times New Roman" w:cs="Times New Roman"/>
          <w:b/>
          <w:sz w:val="24"/>
          <w:szCs w:val="24"/>
          <w:lang w:val="id-ID"/>
        </w:rPr>
        <w:t>leh :</w:t>
      </w:r>
    </w:p>
    <w:tbl>
      <w:tblPr>
        <w:tblW w:w="0" w:type="auto"/>
        <w:jc w:val="center"/>
        <w:tblLook w:val="04A0" w:firstRow="1" w:lastRow="0" w:firstColumn="1" w:lastColumn="0" w:noHBand="0" w:noVBand="1"/>
      </w:tblPr>
      <w:tblGrid>
        <w:gridCol w:w="4500"/>
        <w:gridCol w:w="2340"/>
      </w:tblGrid>
      <w:tr w:rsidR="00122407" w:rsidRPr="0098688D" w14:paraId="5AE99AED" w14:textId="77777777" w:rsidTr="00D32691">
        <w:trPr>
          <w:trHeight w:val="340"/>
          <w:jc w:val="center"/>
        </w:trPr>
        <w:tc>
          <w:tcPr>
            <w:tcW w:w="4500" w:type="dxa"/>
          </w:tcPr>
          <w:p w14:paraId="721C9DE5" w14:textId="7C62F26F" w:rsidR="00122407" w:rsidRPr="0098688D" w:rsidRDefault="001A500D" w:rsidP="00B05597">
            <w:pPr>
              <w:spacing w:after="0" w:line="360" w:lineRule="auto"/>
              <w:jc w:val="center"/>
              <w:rPr>
                <w:rFonts w:ascii="Times New Roman" w:hAnsi="Times New Roman" w:cs="Times New Roman"/>
                <w:b/>
                <w:sz w:val="24"/>
                <w:szCs w:val="24"/>
              </w:rPr>
            </w:pPr>
            <w:r w:rsidRPr="0098688D">
              <w:rPr>
                <w:rFonts w:ascii="Times New Roman" w:hAnsi="Times New Roman" w:cs="Times New Roman"/>
                <w:b/>
                <w:sz w:val="24"/>
                <w:szCs w:val="24"/>
              </w:rPr>
              <w:t>ADRIAN FATHUR SETYAWAN</w:t>
            </w:r>
          </w:p>
        </w:tc>
        <w:tc>
          <w:tcPr>
            <w:tcW w:w="2340" w:type="dxa"/>
          </w:tcPr>
          <w:p w14:paraId="4EE24E7B" w14:textId="3F32BB5F" w:rsidR="00122407" w:rsidRPr="0098688D" w:rsidRDefault="001A500D" w:rsidP="00B05597">
            <w:pPr>
              <w:spacing w:after="0" w:line="360" w:lineRule="auto"/>
              <w:jc w:val="center"/>
              <w:rPr>
                <w:rFonts w:ascii="Times New Roman" w:hAnsi="Times New Roman" w:cs="Times New Roman"/>
                <w:b/>
                <w:sz w:val="24"/>
                <w:szCs w:val="24"/>
              </w:rPr>
            </w:pPr>
            <w:r w:rsidRPr="0098688D">
              <w:rPr>
                <w:rFonts w:ascii="Times New Roman" w:hAnsi="Times New Roman" w:cs="Times New Roman"/>
                <w:b/>
                <w:sz w:val="24"/>
                <w:szCs w:val="24"/>
              </w:rPr>
              <w:t>1231700</w:t>
            </w:r>
            <w:r w:rsidR="0077573E">
              <w:rPr>
                <w:rFonts w:ascii="Times New Roman" w:hAnsi="Times New Roman" w:cs="Times New Roman"/>
                <w:b/>
                <w:sz w:val="24"/>
                <w:szCs w:val="24"/>
              </w:rPr>
              <w:t>51</w:t>
            </w:r>
          </w:p>
        </w:tc>
      </w:tr>
      <w:tr w:rsidR="00122407" w:rsidRPr="0098688D" w14:paraId="72B8FA7B" w14:textId="77777777" w:rsidTr="00D32691">
        <w:trPr>
          <w:trHeight w:val="340"/>
          <w:jc w:val="center"/>
        </w:trPr>
        <w:tc>
          <w:tcPr>
            <w:tcW w:w="4500" w:type="dxa"/>
          </w:tcPr>
          <w:p w14:paraId="4EE9528F" w14:textId="4DCAED94" w:rsidR="00122407" w:rsidRPr="0098688D" w:rsidRDefault="001A500D" w:rsidP="00B05597">
            <w:pPr>
              <w:spacing w:after="0" w:line="360" w:lineRule="auto"/>
              <w:jc w:val="center"/>
              <w:rPr>
                <w:rFonts w:ascii="Times New Roman" w:hAnsi="Times New Roman" w:cs="Times New Roman"/>
                <w:b/>
                <w:sz w:val="24"/>
                <w:szCs w:val="24"/>
              </w:rPr>
            </w:pPr>
            <w:r w:rsidRPr="0098688D">
              <w:rPr>
                <w:rFonts w:ascii="Times New Roman" w:hAnsi="Times New Roman" w:cs="Times New Roman"/>
                <w:b/>
                <w:sz w:val="24"/>
                <w:szCs w:val="24"/>
              </w:rPr>
              <w:t>VANNYA YURE PUTRA SWANDJANA</w:t>
            </w:r>
          </w:p>
        </w:tc>
        <w:tc>
          <w:tcPr>
            <w:tcW w:w="2340" w:type="dxa"/>
          </w:tcPr>
          <w:p w14:paraId="68111755" w14:textId="49F7D292" w:rsidR="00122407" w:rsidRPr="0098688D" w:rsidRDefault="001A500D" w:rsidP="00B05597">
            <w:pPr>
              <w:spacing w:after="0" w:line="360" w:lineRule="auto"/>
              <w:jc w:val="center"/>
              <w:rPr>
                <w:rFonts w:ascii="Times New Roman" w:hAnsi="Times New Roman" w:cs="Times New Roman"/>
                <w:b/>
                <w:sz w:val="24"/>
                <w:szCs w:val="24"/>
              </w:rPr>
            </w:pPr>
            <w:r w:rsidRPr="0098688D">
              <w:rPr>
                <w:rFonts w:ascii="Times New Roman" w:hAnsi="Times New Roman" w:cs="Times New Roman"/>
                <w:b/>
                <w:sz w:val="24"/>
                <w:szCs w:val="24"/>
              </w:rPr>
              <w:t>123170082</w:t>
            </w:r>
          </w:p>
        </w:tc>
      </w:tr>
    </w:tbl>
    <w:p w14:paraId="49F593A0" w14:textId="7C1525CD" w:rsidR="007235BE" w:rsidRPr="0098688D" w:rsidRDefault="008E24C3" w:rsidP="00642E65">
      <w:pPr>
        <w:tabs>
          <w:tab w:val="left" w:pos="6750"/>
        </w:tabs>
        <w:spacing w:after="0" w:line="360" w:lineRule="auto"/>
        <w:rPr>
          <w:rFonts w:ascii="Times New Roman" w:hAnsi="Times New Roman" w:cs="Times New Roman"/>
          <w:sz w:val="24"/>
          <w:szCs w:val="24"/>
          <w:lang w:val="id-ID"/>
        </w:rPr>
      </w:pPr>
      <w:r w:rsidRPr="0098688D">
        <w:rPr>
          <w:rFonts w:ascii="Times New Roman" w:hAnsi="Times New Roman" w:cs="Times New Roman"/>
          <w:sz w:val="24"/>
          <w:szCs w:val="24"/>
          <w:lang w:val="id-ID"/>
        </w:rPr>
        <w:tab/>
      </w:r>
      <w:r w:rsidRPr="0098688D">
        <w:rPr>
          <w:rFonts w:ascii="Times New Roman" w:hAnsi="Times New Roman" w:cs="Times New Roman"/>
          <w:sz w:val="24"/>
          <w:szCs w:val="24"/>
          <w:lang w:val="id-ID"/>
        </w:rPr>
        <w:tab/>
      </w:r>
      <w:r w:rsidR="001A500D" w:rsidRPr="0098688D">
        <w:rPr>
          <w:rFonts w:ascii="Times New Roman" w:hAnsi="Times New Roman" w:cs="Times New Roman"/>
          <w:sz w:val="24"/>
          <w:szCs w:val="24"/>
          <w:lang w:val="id-ID"/>
        </w:rPr>
        <w:tab/>
      </w:r>
    </w:p>
    <w:p w14:paraId="6D2D3BC9" w14:textId="5C90CB9C" w:rsidR="007235BE" w:rsidRPr="0098688D" w:rsidRDefault="007235BE" w:rsidP="007B2EE0">
      <w:pPr>
        <w:spacing w:after="0" w:line="480" w:lineRule="auto"/>
        <w:jc w:val="center"/>
        <w:rPr>
          <w:rFonts w:ascii="Times New Roman" w:hAnsi="Times New Roman" w:cs="Times New Roman"/>
          <w:sz w:val="24"/>
          <w:szCs w:val="24"/>
          <w:lang w:val="id-ID"/>
        </w:rPr>
      </w:pPr>
    </w:p>
    <w:p w14:paraId="7B5B85FA" w14:textId="3772AFDE" w:rsidR="00122407" w:rsidRPr="0098688D" w:rsidRDefault="00122407" w:rsidP="007B2EE0">
      <w:pPr>
        <w:spacing w:after="0" w:line="480" w:lineRule="auto"/>
        <w:jc w:val="center"/>
        <w:rPr>
          <w:rFonts w:ascii="Times New Roman" w:hAnsi="Times New Roman" w:cs="Times New Roman"/>
          <w:sz w:val="24"/>
          <w:szCs w:val="24"/>
        </w:rPr>
      </w:pPr>
      <w:r w:rsidRPr="0098688D">
        <w:rPr>
          <w:rFonts w:ascii="Times New Roman" w:hAnsi="Times New Roman" w:cs="Times New Roman"/>
          <w:sz w:val="24"/>
          <w:szCs w:val="24"/>
          <w:lang w:val="id-ID"/>
        </w:rPr>
        <w:t xml:space="preserve">Telah </w:t>
      </w:r>
      <w:r w:rsidR="00AF577D" w:rsidRPr="0098688D">
        <w:rPr>
          <w:rFonts w:ascii="Times New Roman" w:hAnsi="Times New Roman" w:cs="Times New Roman"/>
          <w:sz w:val="24"/>
          <w:szCs w:val="24"/>
          <w:lang w:val="id-ID"/>
        </w:rPr>
        <w:t>d</w:t>
      </w:r>
      <w:r w:rsidRPr="0098688D">
        <w:rPr>
          <w:rFonts w:ascii="Times New Roman" w:hAnsi="Times New Roman" w:cs="Times New Roman"/>
          <w:sz w:val="24"/>
          <w:szCs w:val="24"/>
          <w:lang w:val="id-ID"/>
        </w:rPr>
        <w:t xml:space="preserve">iperiksa dan </w:t>
      </w:r>
      <w:r w:rsidR="00AF577D" w:rsidRPr="0098688D">
        <w:rPr>
          <w:rFonts w:ascii="Times New Roman" w:hAnsi="Times New Roman" w:cs="Times New Roman"/>
          <w:sz w:val="24"/>
          <w:szCs w:val="24"/>
          <w:lang w:val="id-ID"/>
        </w:rPr>
        <w:t>d</w:t>
      </w:r>
      <w:r w:rsidRPr="0098688D">
        <w:rPr>
          <w:rFonts w:ascii="Times New Roman" w:hAnsi="Times New Roman" w:cs="Times New Roman"/>
          <w:sz w:val="24"/>
          <w:szCs w:val="24"/>
          <w:lang w:val="id-ID"/>
        </w:rPr>
        <w:t xml:space="preserve">isetujui oleh </w:t>
      </w:r>
      <w:r w:rsidR="001A500D" w:rsidRPr="0098688D">
        <w:rPr>
          <w:rFonts w:ascii="Times New Roman" w:hAnsi="Times New Roman" w:cs="Times New Roman"/>
          <w:sz w:val="24"/>
          <w:szCs w:val="24"/>
        </w:rPr>
        <w:t>Dosen Pembimbing Kerja Prakt</w:t>
      </w:r>
      <w:r w:rsidR="00CE3647">
        <w:rPr>
          <w:rFonts w:ascii="Times New Roman" w:hAnsi="Times New Roman" w:cs="Times New Roman"/>
          <w:sz w:val="24"/>
          <w:szCs w:val="24"/>
        </w:rPr>
        <w:t>e</w:t>
      </w:r>
      <w:r w:rsidR="001A500D" w:rsidRPr="0098688D">
        <w:rPr>
          <w:rFonts w:ascii="Times New Roman" w:hAnsi="Times New Roman" w:cs="Times New Roman"/>
          <w:sz w:val="24"/>
          <w:szCs w:val="24"/>
        </w:rPr>
        <w:t>k</w:t>
      </w:r>
    </w:p>
    <w:p w14:paraId="1FFFAC9A" w14:textId="073665A4" w:rsidR="007235BE" w:rsidRPr="0098688D" w:rsidRDefault="00383105" w:rsidP="007B2EE0">
      <w:pPr>
        <w:spacing w:after="0" w:line="480" w:lineRule="auto"/>
        <w:jc w:val="center"/>
        <w:rPr>
          <w:rFonts w:ascii="Times New Roman" w:hAnsi="Times New Roman" w:cs="Times New Roman"/>
          <w:sz w:val="24"/>
          <w:szCs w:val="24"/>
          <w:lang w:val="id-ID"/>
        </w:rPr>
      </w:pPr>
      <w:r w:rsidRPr="0098688D">
        <w:rPr>
          <w:rFonts w:ascii="Times New Roman" w:hAnsi="Times New Roman" w:cs="Times New Roman"/>
          <w:sz w:val="24"/>
          <w:szCs w:val="24"/>
        </w:rPr>
        <w:t>P</w:t>
      </w:r>
      <w:r w:rsidR="00122407" w:rsidRPr="0098688D">
        <w:rPr>
          <w:rFonts w:ascii="Times New Roman" w:hAnsi="Times New Roman" w:cs="Times New Roman"/>
          <w:sz w:val="24"/>
          <w:szCs w:val="24"/>
          <w:lang w:val="id-ID"/>
        </w:rPr>
        <w:t xml:space="preserve">ada </w:t>
      </w:r>
      <w:proofErr w:type="gramStart"/>
      <w:r w:rsidR="00AF577D" w:rsidRPr="0098688D">
        <w:rPr>
          <w:rFonts w:ascii="Times New Roman" w:hAnsi="Times New Roman" w:cs="Times New Roman"/>
          <w:sz w:val="24"/>
          <w:szCs w:val="24"/>
          <w:lang w:val="id-ID"/>
        </w:rPr>
        <w:t>t</w:t>
      </w:r>
      <w:r w:rsidR="00122407" w:rsidRPr="0098688D">
        <w:rPr>
          <w:rFonts w:ascii="Times New Roman" w:hAnsi="Times New Roman" w:cs="Times New Roman"/>
          <w:sz w:val="24"/>
          <w:szCs w:val="24"/>
          <w:lang w:val="id-ID"/>
        </w:rPr>
        <w:t>anggal :</w:t>
      </w:r>
      <w:proofErr w:type="gramEnd"/>
      <w:r w:rsidR="00122407" w:rsidRPr="0098688D">
        <w:rPr>
          <w:rFonts w:ascii="Times New Roman" w:hAnsi="Times New Roman" w:cs="Times New Roman"/>
          <w:sz w:val="24"/>
          <w:szCs w:val="24"/>
          <w:lang w:val="id-ID"/>
        </w:rPr>
        <w:t xml:space="preserve"> </w:t>
      </w:r>
      <w:r w:rsidR="003D1D1A" w:rsidRPr="0098688D">
        <w:rPr>
          <w:rFonts w:ascii="Times New Roman" w:hAnsi="Times New Roman" w:cs="Times New Roman"/>
          <w:sz w:val="24"/>
          <w:szCs w:val="24"/>
          <w:lang w:val="id-ID"/>
        </w:rPr>
        <w:t>..............</w:t>
      </w:r>
      <w:r w:rsidR="001A500D" w:rsidRPr="0098688D">
        <w:rPr>
          <w:rFonts w:ascii="Times New Roman" w:hAnsi="Times New Roman" w:cs="Times New Roman"/>
          <w:sz w:val="24"/>
          <w:szCs w:val="24"/>
        </w:rPr>
        <w:t>.............</w:t>
      </w:r>
      <w:r w:rsidR="003D1D1A" w:rsidRPr="0098688D">
        <w:rPr>
          <w:rFonts w:ascii="Times New Roman" w:hAnsi="Times New Roman" w:cs="Times New Roman"/>
          <w:sz w:val="24"/>
          <w:szCs w:val="24"/>
          <w:lang w:val="id-ID"/>
        </w:rPr>
        <w:t>......</w:t>
      </w:r>
    </w:p>
    <w:p w14:paraId="76444350" w14:textId="77777777" w:rsidR="007235BE" w:rsidRPr="0098688D" w:rsidRDefault="007235BE" w:rsidP="00B05597">
      <w:pPr>
        <w:spacing w:after="0" w:line="360" w:lineRule="auto"/>
        <w:jc w:val="center"/>
        <w:rPr>
          <w:rFonts w:ascii="Times New Roman" w:hAnsi="Times New Roman" w:cs="Times New Roman"/>
          <w:sz w:val="24"/>
          <w:szCs w:val="24"/>
          <w:lang w:val="id-ID"/>
        </w:rPr>
      </w:pPr>
    </w:p>
    <w:tbl>
      <w:tblPr>
        <w:tblW w:w="5098" w:type="pct"/>
        <w:tblLook w:val="04A0" w:firstRow="1" w:lastRow="0" w:firstColumn="1" w:lastColumn="0" w:noHBand="0" w:noVBand="1"/>
      </w:tblPr>
      <w:tblGrid>
        <w:gridCol w:w="4680"/>
        <w:gridCol w:w="4500"/>
      </w:tblGrid>
      <w:tr w:rsidR="007235BE" w:rsidRPr="0098688D" w14:paraId="181C340E" w14:textId="77777777" w:rsidTr="004B4F02">
        <w:tc>
          <w:tcPr>
            <w:tcW w:w="2549" w:type="pct"/>
          </w:tcPr>
          <w:p w14:paraId="64FECF3E" w14:textId="39E012B0" w:rsidR="007235BE" w:rsidRPr="0098688D" w:rsidRDefault="00524DD1" w:rsidP="00B05597">
            <w:pPr>
              <w:spacing w:after="0" w:line="360" w:lineRule="auto"/>
              <w:jc w:val="center"/>
              <w:rPr>
                <w:rFonts w:ascii="Times New Roman" w:hAnsi="Times New Roman" w:cs="Times New Roman"/>
                <w:bCs/>
                <w:sz w:val="24"/>
                <w:szCs w:val="24"/>
              </w:rPr>
            </w:pPr>
            <w:r>
              <w:rPr>
                <w:rFonts w:cs="Times New Roman"/>
                <w:noProof/>
                <w:sz w:val="24"/>
                <w:szCs w:val="24"/>
              </w:rPr>
              <w:drawing>
                <wp:anchor distT="0" distB="0" distL="114300" distR="114300" simplePos="0" relativeHeight="251664384" behindDoc="0" locked="0" layoutInCell="1" allowOverlap="1" wp14:anchorId="536D31CD" wp14:editId="119DB74B">
                  <wp:simplePos x="0" y="0"/>
                  <wp:positionH relativeFrom="column">
                    <wp:posOffset>862965</wp:posOffset>
                  </wp:positionH>
                  <wp:positionV relativeFrom="paragraph">
                    <wp:posOffset>145415</wp:posOffset>
                  </wp:positionV>
                  <wp:extent cx="789305" cy="9906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td im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89305" cy="990600"/>
                          </a:xfrm>
                          <a:prstGeom prst="rect">
                            <a:avLst/>
                          </a:prstGeom>
                        </pic:spPr>
                      </pic:pic>
                    </a:graphicData>
                  </a:graphic>
                  <wp14:sizeRelH relativeFrom="page">
                    <wp14:pctWidth>0</wp14:pctWidth>
                  </wp14:sizeRelH>
                  <wp14:sizeRelV relativeFrom="page">
                    <wp14:pctHeight>0</wp14:pctHeight>
                  </wp14:sizeRelV>
                </wp:anchor>
              </w:drawing>
            </w:r>
            <w:r w:rsidR="001A500D" w:rsidRPr="0098688D">
              <w:rPr>
                <w:rFonts w:ascii="Times New Roman" w:hAnsi="Times New Roman" w:cs="Times New Roman"/>
                <w:bCs/>
                <w:sz w:val="24"/>
                <w:szCs w:val="24"/>
              </w:rPr>
              <w:t>Pembimbing Lapangan</w:t>
            </w:r>
          </w:p>
        </w:tc>
        <w:tc>
          <w:tcPr>
            <w:tcW w:w="2451" w:type="pct"/>
          </w:tcPr>
          <w:p w14:paraId="1E615C3C" w14:textId="17176B28" w:rsidR="007235BE" w:rsidRPr="0098688D" w:rsidRDefault="001A500D" w:rsidP="00B05597">
            <w:pPr>
              <w:spacing w:after="0" w:line="360" w:lineRule="auto"/>
              <w:jc w:val="center"/>
              <w:rPr>
                <w:rFonts w:ascii="Times New Roman" w:hAnsi="Times New Roman" w:cs="Times New Roman"/>
                <w:bCs/>
                <w:sz w:val="24"/>
                <w:szCs w:val="24"/>
              </w:rPr>
            </w:pPr>
            <w:r w:rsidRPr="0098688D">
              <w:rPr>
                <w:rFonts w:ascii="Times New Roman" w:hAnsi="Times New Roman" w:cs="Times New Roman"/>
                <w:bCs/>
                <w:sz w:val="24"/>
                <w:szCs w:val="24"/>
              </w:rPr>
              <w:t>Pembimbing Kerja Prakt</w:t>
            </w:r>
            <w:r w:rsidR="00CE3647">
              <w:rPr>
                <w:rFonts w:ascii="Times New Roman" w:hAnsi="Times New Roman" w:cs="Times New Roman"/>
                <w:bCs/>
                <w:sz w:val="24"/>
                <w:szCs w:val="24"/>
              </w:rPr>
              <w:t>e</w:t>
            </w:r>
            <w:r w:rsidRPr="0098688D">
              <w:rPr>
                <w:rFonts w:ascii="Times New Roman" w:hAnsi="Times New Roman" w:cs="Times New Roman"/>
                <w:bCs/>
                <w:sz w:val="24"/>
                <w:szCs w:val="24"/>
              </w:rPr>
              <w:t>k</w:t>
            </w:r>
          </w:p>
        </w:tc>
      </w:tr>
      <w:tr w:rsidR="00AF577D" w:rsidRPr="0098688D" w14:paraId="59CF1F05" w14:textId="77777777" w:rsidTr="004B4F02">
        <w:trPr>
          <w:trHeight w:val="1253"/>
        </w:trPr>
        <w:tc>
          <w:tcPr>
            <w:tcW w:w="2549" w:type="pct"/>
          </w:tcPr>
          <w:p w14:paraId="0D05B0CA" w14:textId="77777777" w:rsidR="00AF577D" w:rsidRPr="0098688D" w:rsidRDefault="00AF577D" w:rsidP="00B05597">
            <w:pPr>
              <w:spacing w:after="0" w:line="360" w:lineRule="auto"/>
              <w:rPr>
                <w:rFonts w:ascii="Times New Roman" w:hAnsi="Times New Roman" w:cs="Times New Roman"/>
                <w:b/>
                <w:sz w:val="24"/>
                <w:szCs w:val="24"/>
              </w:rPr>
            </w:pPr>
          </w:p>
          <w:p w14:paraId="2E5BF599" w14:textId="77777777" w:rsidR="00AF577D" w:rsidRPr="0098688D" w:rsidRDefault="00AF577D" w:rsidP="00B05597">
            <w:pPr>
              <w:spacing w:after="0" w:line="360" w:lineRule="auto"/>
              <w:rPr>
                <w:rFonts w:ascii="Times New Roman" w:hAnsi="Times New Roman" w:cs="Times New Roman"/>
                <w:b/>
                <w:sz w:val="24"/>
                <w:szCs w:val="24"/>
              </w:rPr>
            </w:pPr>
          </w:p>
        </w:tc>
        <w:tc>
          <w:tcPr>
            <w:tcW w:w="2451" w:type="pct"/>
          </w:tcPr>
          <w:p w14:paraId="18E9BB9C" w14:textId="06C0FF07" w:rsidR="00AF577D" w:rsidRPr="0098688D" w:rsidRDefault="00AF577D" w:rsidP="00B05597">
            <w:pPr>
              <w:spacing w:after="0" w:line="360" w:lineRule="auto"/>
              <w:jc w:val="center"/>
              <w:rPr>
                <w:rFonts w:ascii="Times New Roman" w:hAnsi="Times New Roman" w:cs="Times New Roman"/>
                <w:b/>
                <w:sz w:val="24"/>
                <w:szCs w:val="24"/>
              </w:rPr>
            </w:pPr>
          </w:p>
        </w:tc>
      </w:tr>
      <w:tr w:rsidR="00AF577D" w:rsidRPr="0098688D" w14:paraId="75056A45" w14:textId="77777777" w:rsidTr="004B4F02">
        <w:tc>
          <w:tcPr>
            <w:tcW w:w="2549" w:type="pct"/>
          </w:tcPr>
          <w:p w14:paraId="291AF850" w14:textId="60496974" w:rsidR="001A500D" w:rsidRPr="009E2711" w:rsidRDefault="002017F6" w:rsidP="002A1C2D">
            <w:pPr>
              <w:pStyle w:val="Subtitle"/>
              <w:tabs>
                <w:tab w:val="left" w:pos="600"/>
                <w:tab w:val="left" w:pos="3360"/>
                <w:tab w:val="left" w:pos="3720"/>
                <w:tab w:val="left" w:pos="3960"/>
              </w:tabs>
              <w:spacing w:before="0" w:after="0" w:line="276" w:lineRule="auto"/>
              <w:ind w:left="993" w:hanging="993"/>
              <w:rPr>
                <w:rFonts w:ascii="Times New Roman" w:hAnsi="Times New Roman"/>
                <w:bCs w:val="0"/>
                <w:sz w:val="24"/>
                <w:u w:val="single"/>
              </w:rPr>
            </w:pPr>
            <w:r w:rsidRPr="009E2711">
              <w:rPr>
                <w:rFonts w:ascii="Times New Roman" w:hAnsi="Times New Roman"/>
                <w:bCs w:val="0"/>
                <w:sz w:val="24"/>
                <w:u w:val="single"/>
              </w:rPr>
              <w:t>Imam Prasetyo</w:t>
            </w:r>
            <w:r w:rsidR="001A500D" w:rsidRPr="009E2711">
              <w:rPr>
                <w:rFonts w:ascii="Times New Roman" w:hAnsi="Times New Roman"/>
                <w:bCs w:val="0"/>
                <w:sz w:val="24"/>
                <w:u w:val="single"/>
              </w:rPr>
              <w:t>, S.Kom.</w:t>
            </w:r>
          </w:p>
          <w:p w14:paraId="045CF30A" w14:textId="6408C335" w:rsidR="00AF577D" w:rsidRPr="002A1C2D" w:rsidRDefault="002A1C2D" w:rsidP="002A1C2D">
            <w:pPr>
              <w:spacing w:after="0"/>
              <w:jc w:val="center"/>
              <w:rPr>
                <w:rFonts w:ascii="Times New Roman" w:hAnsi="Times New Roman" w:cs="Times New Roman"/>
                <w:b/>
                <w:sz w:val="24"/>
                <w:szCs w:val="24"/>
              </w:rPr>
            </w:pPr>
            <w:r>
              <w:rPr>
                <w:rFonts w:ascii="Times New Roman" w:hAnsi="Times New Roman" w:cs="Times New Roman"/>
                <w:b/>
                <w:sz w:val="24"/>
                <w:szCs w:val="24"/>
              </w:rPr>
              <w:t>NIY. 01 01 0116 231289</w:t>
            </w:r>
          </w:p>
        </w:tc>
        <w:tc>
          <w:tcPr>
            <w:tcW w:w="2451" w:type="pct"/>
          </w:tcPr>
          <w:p w14:paraId="5CA6C19A" w14:textId="5DC7BAFF" w:rsidR="001A500D" w:rsidRPr="0098688D" w:rsidRDefault="003B2E49" w:rsidP="002A1C2D">
            <w:pPr>
              <w:pStyle w:val="Subtitle"/>
              <w:tabs>
                <w:tab w:val="left" w:pos="600"/>
                <w:tab w:val="left" w:pos="3360"/>
                <w:tab w:val="left" w:pos="3720"/>
                <w:tab w:val="left" w:pos="3960"/>
              </w:tabs>
              <w:spacing w:before="0" w:after="0" w:line="276" w:lineRule="auto"/>
              <w:ind w:left="993" w:hanging="993"/>
              <w:rPr>
                <w:rFonts w:ascii="Times New Roman" w:hAnsi="Times New Roman"/>
                <w:bCs w:val="0"/>
                <w:color w:val="FF0000"/>
                <w:sz w:val="24"/>
                <w:u w:val="single"/>
              </w:rPr>
            </w:pPr>
            <w:r w:rsidRPr="003B2E49">
              <w:rPr>
                <w:rFonts w:ascii="Times New Roman" w:hAnsi="Times New Roman"/>
                <w:bCs w:val="0"/>
                <w:sz w:val="24"/>
                <w:u w:val="single"/>
              </w:rPr>
              <w:t>Nur Heri Cahyana</w:t>
            </w:r>
            <w:r w:rsidR="001A500D" w:rsidRPr="003B2E49">
              <w:rPr>
                <w:rFonts w:ascii="Times New Roman" w:hAnsi="Times New Roman"/>
                <w:bCs w:val="0"/>
                <w:sz w:val="24"/>
                <w:u w:val="single"/>
              </w:rPr>
              <w:t>, S.</w:t>
            </w:r>
            <w:r w:rsidRPr="003B2E49">
              <w:rPr>
                <w:rFonts w:ascii="Times New Roman" w:hAnsi="Times New Roman"/>
                <w:bCs w:val="0"/>
                <w:sz w:val="24"/>
                <w:u w:val="single"/>
              </w:rPr>
              <w:t>T</w:t>
            </w:r>
            <w:r w:rsidR="001A500D" w:rsidRPr="003B2E49">
              <w:rPr>
                <w:rFonts w:ascii="Times New Roman" w:hAnsi="Times New Roman"/>
                <w:bCs w:val="0"/>
                <w:sz w:val="24"/>
                <w:u w:val="single"/>
              </w:rPr>
              <w:t>., M.</w:t>
            </w:r>
            <w:r w:rsidRPr="003B2E49">
              <w:rPr>
                <w:rFonts w:ascii="Times New Roman" w:hAnsi="Times New Roman"/>
                <w:bCs w:val="0"/>
                <w:sz w:val="24"/>
                <w:u w:val="single"/>
              </w:rPr>
              <w:t>Kom</w:t>
            </w:r>
            <w:r w:rsidR="001A500D" w:rsidRPr="003B2E49">
              <w:rPr>
                <w:rFonts w:ascii="Times New Roman" w:hAnsi="Times New Roman"/>
                <w:bCs w:val="0"/>
                <w:sz w:val="24"/>
                <w:u w:val="single"/>
              </w:rPr>
              <w:t>.</w:t>
            </w:r>
          </w:p>
          <w:p w14:paraId="6615FFDB" w14:textId="704D7547" w:rsidR="00AF577D" w:rsidRPr="0098688D" w:rsidRDefault="001A500D" w:rsidP="00B05597">
            <w:pPr>
              <w:spacing w:after="0" w:line="360" w:lineRule="auto"/>
              <w:jc w:val="center"/>
              <w:rPr>
                <w:rFonts w:ascii="Times New Roman" w:hAnsi="Times New Roman" w:cs="Times New Roman"/>
                <w:bCs/>
                <w:sz w:val="24"/>
                <w:szCs w:val="24"/>
              </w:rPr>
            </w:pPr>
            <w:r w:rsidRPr="009B7A04">
              <w:rPr>
                <w:rFonts w:ascii="Times New Roman" w:hAnsi="Times New Roman" w:cs="Times New Roman"/>
                <w:b/>
                <w:sz w:val="24"/>
                <w:szCs w:val="24"/>
              </w:rPr>
              <w:t xml:space="preserve">NIK. </w:t>
            </w:r>
            <w:r w:rsidR="009B7A04" w:rsidRPr="009B7A04">
              <w:rPr>
                <w:rFonts w:ascii="Times New Roman" w:hAnsi="Times New Roman" w:cs="Times New Roman"/>
                <w:b/>
                <w:sz w:val="24"/>
                <w:szCs w:val="24"/>
              </w:rPr>
              <w:t>1960 09 22 1984 03 1001</w:t>
            </w:r>
          </w:p>
        </w:tc>
      </w:tr>
    </w:tbl>
    <w:p w14:paraId="6BCAC09D" w14:textId="77777777" w:rsidR="00122407" w:rsidRPr="0098688D" w:rsidRDefault="00122407" w:rsidP="00B05597">
      <w:pPr>
        <w:spacing w:after="0" w:line="360" w:lineRule="auto"/>
        <w:jc w:val="center"/>
        <w:rPr>
          <w:rFonts w:ascii="Times New Roman" w:hAnsi="Times New Roman" w:cs="Times New Roman"/>
          <w:b/>
          <w:sz w:val="24"/>
          <w:szCs w:val="24"/>
          <w:lang w:val="id-ID"/>
        </w:rPr>
      </w:pPr>
    </w:p>
    <w:tbl>
      <w:tblPr>
        <w:tblW w:w="2823" w:type="pct"/>
        <w:jc w:val="center"/>
        <w:tblLook w:val="04A0" w:firstRow="1" w:lastRow="0" w:firstColumn="1" w:lastColumn="0" w:noHBand="0" w:noVBand="1"/>
      </w:tblPr>
      <w:tblGrid>
        <w:gridCol w:w="5084"/>
      </w:tblGrid>
      <w:tr w:rsidR="00AF577D" w:rsidRPr="0098688D" w14:paraId="7583BED6" w14:textId="77777777" w:rsidTr="004B4F02">
        <w:trPr>
          <w:jc w:val="center"/>
        </w:trPr>
        <w:tc>
          <w:tcPr>
            <w:tcW w:w="5000" w:type="pct"/>
          </w:tcPr>
          <w:p w14:paraId="5C4C486F" w14:textId="77777777" w:rsidR="00AF577D" w:rsidRPr="0098688D" w:rsidRDefault="00AF577D" w:rsidP="00B05597">
            <w:pPr>
              <w:spacing w:after="0" w:line="360" w:lineRule="auto"/>
              <w:jc w:val="center"/>
              <w:rPr>
                <w:rFonts w:ascii="Times New Roman" w:hAnsi="Times New Roman" w:cs="Times New Roman"/>
                <w:bCs/>
                <w:sz w:val="24"/>
                <w:szCs w:val="24"/>
              </w:rPr>
            </w:pPr>
            <w:r w:rsidRPr="0098688D">
              <w:rPr>
                <w:rFonts w:ascii="Times New Roman" w:hAnsi="Times New Roman" w:cs="Times New Roman"/>
                <w:bCs/>
                <w:sz w:val="24"/>
                <w:szCs w:val="24"/>
              </w:rPr>
              <w:t>Mengetahui,</w:t>
            </w:r>
          </w:p>
        </w:tc>
      </w:tr>
      <w:tr w:rsidR="00AF577D" w:rsidRPr="0098688D" w14:paraId="71A4B513" w14:textId="77777777" w:rsidTr="004B4F02">
        <w:trPr>
          <w:jc w:val="center"/>
        </w:trPr>
        <w:tc>
          <w:tcPr>
            <w:tcW w:w="5000" w:type="pct"/>
          </w:tcPr>
          <w:p w14:paraId="5A3D02E3" w14:textId="789D0046" w:rsidR="00AF577D" w:rsidRPr="0098688D" w:rsidRDefault="00AF577D" w:rsidP="00B05597">
            <w:pPr>
              <w:spacing w:after="0" w:line="360" w:lineRule="auto"/>
              <w:jc w:val="center"/>
              <w:rPr>
                <w:rFonts w:ascii="Times New Roman" w:hAnsi="Times New Roman" w:cs="Times New Roman"/>
                <w:bCs/>
                <w:sz w:val="24"/>
                <w:szCs w:val="24"/>
              </w:rPr>
            </w:pPr>
            <w:r w:rsidRPr="0098688D">
              <w:rPr>
                <w:rFonts w:ascii="Times New Roman" w:hAnsi="Times New Roman" w:cs="Times New Roman"/>
                <w:bCs/>
                <w:sz w:val="24"/>
                <w:szCs w:val="24"/>
              </w:rPr>
              <w:t>K</w:t>
            </w:r>
            <w:r w:rsidR="001A500D" w:rsidRPr="0098688D">
              <w:rPr>
                <w:rFonts w:ascii="Times New Roman" w:hAnsi="Times New Roman" w:cs="Times New Roman"/>
                <w:bCs/>
                <w:sz w:val="24"/>
                <w:szCs w:val="24"/>
              </w:rPr>
              <w:t>oordin</w:t>
            </w:r>
            <w:r w:rsidRPr="0098688D">
              <w:rPr>
                <w:rFonts w:ascii="Times New Roman" w:hAnsi="Times New Roman" w:cs="Times New Roman"/>
                <w:bCs/>
                <w:sz w:val="24"/>
                <w:szCs w:val="24"/>
              </w:rPr>
              <w:t>a</w:t>
            </w:r>
            <w:r w:rsidR="001A500D" w:rsidRPr="0098688D">
              <w:rPr>
                <w:rFonts w:ascii="Times New Roman" w:hAnsi="Times New Roman" w:cs="Times New Roman"/>
                <w:bCs/>
                <w:sz w:val="24"/>
                <w:szCs w:val="24"/>
              </w:rPr>
              <w:t>tor Kerja Prakt</w:t>
            </w:r>
            <w:r w:rsidR="00CE3647">
              <w:rPr>
                <w:rFonts w:ascii="Times New Roman" w:hAnsi="Times New Roman" w:cs="Times New Roman"/>
                <w:bCs/>
                <w:sz w:val="24"/>
                <w:szCs w:val="24"/>
              </w:rPr>
              <w:t>e</w:t>
            </w:r>
            <w:r w:rsidR="001A500D" w:rsidRPr="0098688D">
              <w:rPr>
                <w:rFonts w:ascii="Times New Roman" w:hAnsi="Times New Roman" w:cs="Times New Roman"/>
                <w:bCs/>
                <w:sz w:val="24"/>
                <w:szCs w:val="24"/>
              </w:rPr>
              <w:t>k</w:t>
            </w:r>
          </w:p>
        </w:tc>
      </w:tr>
      <w:tr w:rsidR="00AF577D" w:rsidRPr="0098688D" w14:paraId="6F8BE9DA" w14:textId="77777777" w:rsidTr="004B4F02">
        <w:trPr>
          <w:jc w:val="center"/>
        </w:trPr>
        <w:tc>
          <w:tcPr>
            <w:tcW w:w="5000" w:type="pct"/>
          </w:tcPr>
          <w:p w14:paraId="56C38858" w14:textId="77777777" w:rsidR="00AF577D" w:rsidRPr="0098688D" w:rsidRDefault="00AF577D" w:rsidP="00B05597">
            <w:pPr>
              <w:spacing w:after="0" w:line="360" w:lineRule="auto"/>
              <w:jc w:val="center"/>
              <w:rPr>
                <w:rFonts w:ascii="Times New Roman" w:hAnsi="Times New Roman" w:cs="Times New Roman"/>
                <w:b/>
                <w:sz w:val="24"/>
                <w:szCs w:val="24"/>
              </w:rPr>
            </w:pPr>
          </w:p>
          <w:p w14:paraId="26528E48" w14:textId="77777777" w:rsidR="00AF577D" w:rsidRPr="0098688D" w:rsidRDefault="00AF577D" w:rsidP="00B05597">
            <w:pPr>
              <w:spacing w:after="0" w:line="360" w:lineRule="auto"/>
              <w:jc w:val="center"/>
              <w:rPr>
                <w:rFonts w:ascii="Times New Roman" w:hAnsi="Times New Roman" w:cs="Times New Roman"/>
                <w:b/>
                <w:sz w:val="24"/>
                <w:szCs w:val="24"/>
              </w:rPr>
            </w:pPr>
          </w:p>
          <w:p w14:paraId="482932BA" w14:textId="77777777" w:rsidR="00AF577D" w:rsidRPr="0098688D" w:rsidRDefault="00AF577D" w:rsidP="00B05597">
            <w:pPr>
              <w:spacing w:after="0" w:line="360" w:lineRule="auto"/>
              <w:jc w:val="right"/>
              <w:rPr>
                <w:rFonts w:ascii="Times New Roman" w:hAnsi="Times New Roman" w:cs="Times New Roman"/>
                <w:b/>
                <w:sz w:val="24"/>
                <w:szCs w:val="24"/>
              </w:rPr>
            </w:pPr>
          </w:p>
        </w:tc>
      </w:tr>
      <w:tr w:rsidR="001A500D" w:rsidRPr="0098688D" w14:paraId="758D31E9" w14:textId="77777777" w:rsidTr="004B4F02">
        <w:trPr>
          <w:jc w:val="center"/>
        </w:trPr>
        <w:tc>
          <w:tcPr>
            <w:tcW w:w="5000" w:type="pct"/>
          </w:tcPr>
          <w:p w14:paraId="659739B1" w14:textId="1261A445" w:rsidR="001A500D" w:rsidRPr="0098688D" w:rsidRDefault="00524DD1" w:rsidP="002A1C2D">
            <w:pPr>
              <w:spacing w:after="0"/>
              <w:jc w:val="center"/>
              <w:rPr>
                <w:rFonts w:ascii="Times New Roman" w:hAnsi="Times New Roman" w:cs="Times New Roman"/>
                <w:b/>
                <w:sz w:val="24"/>
                <w:szCs w:val="24"/>
              </w:rPr>
            </w:pPr>
            <w:r>
              <w:rPr>
                <w:rFonts w:ascii="Times New Roman" w:hAnsi="Times New Roman" w:cs="Times New Roman"/>
                <w:b/>
                <w:sz w:val="24"/>
                <w:szCs w:val="24"/>
                <w:u w:val="single"/>
              </w:rPr>
              <w:t>Simon Pulung Nugroho., S.Kom., M.Cs</w:t>
            </w:r>
            <w:r w:rsidR="001A500D" w:rsidRPr="0098688D">
              <w:rPr>
                <w:rFonts w:ascii="Times New Roman" w:hAnsi="Times New Roman" w:cs="Times New Roman"/>
                <w:b/>
                <w:sz w:val="24"/>
                <w:szCs w:val="24"/>
                <w:u w:val="single"/>
              </w:rPr>
              <w:t>.</w:t>
            </w:r>
          </w:p>
        </w:tc>
      </w:tr>
      <w:tr w:rsidR="001A500D" w:rsidRPr="0098688D" w14:paraId="2DB0904E" w14:textId="77777777" w:rsidTr="004B4F02">
        <w:trPr>
          <w:jc w:val="center"/>
        </w:trPr>
        <w:tc>
          <w:tcPr>
            <w:tcW w:w="5000" w:type="pct"/>
          </w:tcPr>
          <w:p w14:paraId="44C0A617" w14:textId="4B060EEE" w:rsidR="001A500D" w:rsidRPr="0098688D" w:rsidRDefault="00DC2349" w:rsidP="00E74182">
            <w:pPr>
              <w:spacing w:after="0" w:line="360" w:lineRule="auto"/>
              <w:jc w:val="center"/>
              <w:rPr>
                <w:rFonts w:ascii="Times New Roman" w:hAnsi="Times New Roman" w:cs="Times New Roman"/>
                <w:b/>
                <w:bCs/>
                <w:sz w:val="24"/>
                <w:szCs w:val="24"/>
              </w:rPr>
            </w:pPr>
            <w:r>
              <w:rPr>
                <w:rFonts w:ascii="Times New Roman" w:hAnsi="Times New Roman" w:cs="Times New Roman"/>
                <w:b/>
                <w:sz w:val="24"/>
                <w:szCs w:val="24"/>
              </w:rPr>
              <w:t>NIK</w:t>
            </w:r>
            <w:r w:rsidR="001A500D" w:rsidRPr="0098688D">
              <w:rPr>
                <w:rFonts w:ascii="Times New Roman" w:hAnsi="Times New Roman" w:cs="Times New Roman"/>
                <w:b/>
                <w:sz w:val="24"/>
                <w:szCs w:val="24"/>
              </w:rPr>
              <w:t xml:space="preserve">. </w:t>
            </w:r>
            <w:r w:rsidRPr="00DC2349">
              <w:rPr>
                <w:rFonts w:ascii="Times New Roman" w:hAnsi="Times New Roman" w:cs="Times New Roman"/>
                <w:b/>
                <w:sz w:val="24"/>
                <w:szCs w:val="24"/>
              </w:rPr>
              <w:t>1984</w:t>
            </w:r>
            <w:r>
              <w:rPr>
                <w:rFonts w:ascii="Times New Roman" w:hAnsi="Times New Roman" w:cs="Times New Roman"/>
                <w:b/>
                <w:sz w:val="24"/>
                <w:szCs w:val="24"/>
              </w:rPr>
              <w:t xml:space="preserve"> </w:t>
            </w:r>
            <w:r w:rsidRPr="00DC2349">
              <w:rPr>
                <w:rFonts w:ascii="Times New Roman" w:hAnsi="Times New Roman" w:cs="Times New Roman"/>
                <w:b/>
                <w:sz w:val="24"/>
                <w:szCs w:val="24"/>
              </w:rPr>
              <w:t>02</w:t>
            </w:r>
            <w:r>
              <w:rPr>
                <w:rFonts w:ascii="Times New Roman" w:hAnsi="Times New Roman" w:cs="Times New Roman"/>
                <w:b/>
                <w:sz w:val="24"/>
                <w:szCs w:val="24"/>
              </w:rPr>
              <w:t xml:space="preserve"> </w:t>
            </w:r>
            <w:r w:rsidRPr="00DC2349">
              <w:rPr>
                <w:rFonts w:ascii="Times New Roman" w:hAnsi="Times New Roman" w:cs="Times New Roman"/>
                <w:b/>
                <w:sz w:val="24"/>
                <w:szCs w:val="24"/>
              </w:rPr>
              <w:t>18</w:t>
            </w:r>
            <w:r>
              <w:rPr>
                <w:rFonts w:ascii="Times New Roman" w:hAnsi="Times New Roman" w:cs="Times New Roman"/>
                <w:b/>
                <w:sz w:val="24"/>
                <w:szCs w:val="24"/>
              </w:rPr>
              <w:t xml:space="preserve"> </w:t>
            </w:r>
            <w:r w:rsidRPr="00DC2349">
              <w:rPr>
                <w:rFonts w:ascii="Times New Roman" w:hAnsi="Times New Roman" w:cs="Times New Roman"/>
                <w:b/>
                <w:sz w:val="24"/>
                <w:szCs w:val="24"/>
              </w:rPr>
              <w:t>2018</w:t>
            </w:r>
            <w:r>
              <w:rPr>
                <w:rFonts w:ascii="Times New Roman" w:hAnsi="Times New Roman" w:cs="Times New Roman"/>
                <w:b/>
                <w:sz w:val="24"/>
                <w:szCs w:val="24"/>
              </w:rPr>
              <w:t xml:space="preserve"> </w:t>
            </w:r>
            <w:r w:rsidRPr="00DC2349">
              <w:rPr>
                <w:rFonts w:ascii="Times New Roman" w:hAnsi="Times New Roman" w:cs="Times New Roman"/>
                <w:b/>
                <w:sz w:val="24"/>
                <w:szCs w:val="24"/>
              </w:rPr>
              <w:t>03</w:t>
            </w:r>
            <w:r>
              <w:rPr>
                <w:rFonts w:ascii="Times New Roman" w:hAnsi="Times New Roman" w:cs="Times New Roman"/>
                <w:b/>
                <w:sz w:val="24"/>
                <w:szCs w:val="24"/>
              </w:rPr>
              <w:t xml:space="preserve"> </w:t>
            </w:r>
            <w:bookmarkStart w:id="1" w:name="_GoBack"/>
            <w:bookmarkEnd w:id="1"/>
            <w:r w:rsidRPr="00DC2349">
              <w:rPr>
                <w:rFonts w:ascii="Times New Roman" w:hAnsi="Times New Roman" w:cs="Times New Roman"/>
                <w:b/>
                <w:sz w:val="24"/>
                <w:szCs w:val="24"/>
              </w:rPr>
              <w:t>1001</w:t>
            </w:r>
          </w:p>
        </w:tc>
      </w:tr>
    </w:tbl>
    <w:p w14:paraId="4053EE90" w14:textId="2D46D681" w:rsidR="00122407" w:rsidRPr="0098688D" w:rsidRDefault="00122407" w:rsidP="00642E65">
      <w:pPr>
        <w:pStyle w:val="Heading1"/>
        <w:spacing w:before="0" w:line="360" w:lineRule="auto"/>
        <w:jc w:val="center"/>
        <w:rPr>
          <w:rFonts w:cs="Times New Roman"/>
          <w:sz w:val="24"/>
          <w:szCs w:val="24"/>
          <w:lang w:val="id-ID"/>
        </w:rPr>
      </w:pPr>
      <w:r w:rsidRPr="0098688D">
        <w:rPr>
          <w:rFonts w:cs="Times New Roman"/>
          <w:sz w:val="24"/>
          <w:szCs w:val="24"/>
          <w:lang w:val="id-ID"/>
        </w:rPr>
        <w:br w:type="page"/>
      </w:r>
      <w:bookmarkStart w:id="2" w:name="_Toc60823003"/>
      <w:r w:rsidRPr="0098688D">
        <w:rPr>
          <w:rFonts w:cs="Times New Roman"/>
          <w:sz w:val="24"/>
          <w:szCs w:val="24"/>
          <w:lang w:val="id-ID"/>
        </w:rPr>
        <w:lastRenderedPageBreak/>
        <w:t>KATA PENGANTAR</w:t>
      </w:r>
      <w:bookmarkEnd w:id="2"/>
    </w:p>
    <w:p w14:paraId="6EF3F3CF" w14:textId="77777777" w:rsidR="00122407" w:rsidRPr="0098688D" w:rsidRDefault="00122407" w:rsidP="00642E65">
      <w:pPr>
        <w:spacing w:after="0" w:line="360" w:lineRule="auto"/>
        <w:jc w:val="center"/>
        <w:rPr>
          <w:rFonts w:ascii="Times New Roman" w:hAnsi="Times New Roman" w:cs="Times New Roman"/>
          <w:sz w:val="24"/>
          <w:szCs w:val="24"/>
          <w:lang w:val="id-ID"/>
        </w:rPr>
      </w:pPr>
    </w:p>
    <w:p w14:paraId="32DE5EF1" w14:textId="634E9F53" w:rsidR="00556043" w:rsidRPr="00646031" w:rsidRDefault="00383105" w:rsidP="00642E65">
      <w:pPr>
        <w:shd w:val="clear" w:color="auto" w:fill="FFFFFF"/>
        <w:spacing w:after="0" w:line="360" w:lineRule="auto"/>
        <w:ind w:firstLine="720"/>
        <w:jc w:val="both"/>
        <w:rPr>
          <w:rFonts w:ascii="Times New Roman" w:eastAsia="Times New Roman" w:hAnsi="Times New Roman" w:cs="Times New Roman"/>
          <w:color w:val="222222"/>
          <w:sz w:val="24"/>
          <w:szCs w:val="24"/>
          <w:lang w:val="id-ID" w:eastAsia="id-ID"/>
        </w:rPr>
      </w:pPr>
      <w:r w:rsidRPr="00646031">
        <w:rPr>
          <w:rFonts w:ascii="Times New Roman" w:eastAsia="Times New Roman" w:hAnsi="Times New Roman" w:cs="Times New Roman"/>
          <w:color w:val="222222"/>
          <w:sz w:val="24"/>
          <w:szCs w:val="24"/>
          <w:lang w:val="id-ID" w:eastAsia="id-ID"/>
        </w:rPr>
        <w:t xml:space="preserve">Puji syukur penulis panjatkan kepada Tuhan Yang Maha Esa yang telah melimpahkan rahmat, taufik serta hidayah-Nya sehingga penulis dapat melaksanakan </w:t>
      </w:r>
      <w:r w:rsidR="00CE3647" w:rsidRPr="00646031">
        <w:rPr>
          <w:rFonts w:ascii="Times New Roman" w:eastAsia="Times New Roman" w:hAnsi="Times New Roman" w:cs="Times New Roman"/>
          <w:color w:val="222222"/>
          <w:sz w:val="24"/>
          <w:szCs w:val="24"/>
          <w:lang w:val="id-ID" w:eastAsia="id-ID"/>
        </w:rPr>
        <w:t xml:space="preserve">Kerja </w:t>
      </w:r>
      <w:r w:rsidRPr="00646031">
        <w:rPr>
          <w:rFonts w:ascii="Times New Roman" w:eastAsia="Times New Roman" w:hAnsi="Times New Roman" w:cs="Times New Roman"/>
          <w:color w:val="222222"/>
          <w:sz w:val="24"/>
          <w:szCs w:val="24"/>
          <w:lang w:val="id-ID" w:eastAsia="id-ID"/>
        </w:rPr>
        <w:t>Praktek serta dapat menyelesaikan laporannya tepat waktu dan tanpa</w:t>
      </w:r>
      <w:r w:rsidR="00556043" w:rsidRPr="00646031">
        <w:rPr>
          <w:rFonts w:ascii="Times New Roman" w:eastAsia="Times New Roman" w:hAnsi="Times New Roman" w:cs="Times New Roman"/>
          <w:color w:val="222222"/>
          <w:sz w:val="24"/>
          <w:szCs w:val="24"/>
          <w:lang w:val="id-ID" w:eastAsia="id-ID"/>
        </w:rPr>
        <w:t xml:space="preserve"> adanya halangan yang berarti. </w:t>
      </w:r>
    </w:p>
    <w:p w14:paraId="2F13DD9E" w14:textId="17ED0F88" w:rsidR="00383105" w:rsidRPr="0098688D" w:rsidRDefault="00383105" w:rsidP="00642E65">
      <w:pPr>
        <w:shd w:val="clear" w:color="auto" w:fill="FFFFFF"/>
        <w:spacing w:after="0" w:line="360" w:lineRule="auto"/>
        <w:ind w:firstLine="720"/>
        <w:jc w:val="both"/>
        <w:rPr>
          <w:rFonts w:ascii="Times New Roman" w:eastAsia="Times New Roman" w:hAnsi="Times New Roman" w:cs="Times New Roman"/>
          <w:color w:val="222222"/>
          <w:sz w:val="24"/>
          <w:szCs w:val="24"/>
          <w:lang w:eastAsia="id-ID"/>
        </w:rPr>
      </w:pPr>
      <w:r w:rsidRPr="0098688D">
        <w:rPr>
          <w:rFonts w:ascii="Times New Roman" w:eastAsia="Times New Roman" w:hAnsi="Times New Roman" w:cs="Times New Roman"/>
          <w:color w:val="222222"/>
          <w:sz w:val="24"/>
          <w:szCs w:val="24"/>
          <w:lang w:eastAsia="id-ID"/>
        </w:rPr>
        <w:t xml:space="preserve">Laporan Kerja Prakek ini disusun berdasarkan apa yang telah dilakukan pada saat dilapangan yakni bertempat di Sekolah Teladan Yogyakarta yang dimulai dari tanggal </w:t>
      </w:r>
      <w:r w:rsidRPr="001452CD">
        <w:rPr>
          <w:rFonts w:ascii="Times New Roman" w:eastAsia="Times New Roman" w:hAnsi="Times New Roman" w:cs="Times New Roman"/>
          <w:color w:val="222222"/>
          <w:sz w:val="24"/>
          <w:szCs w:val="24"/>
          <w:lang w:eastAsia="id-ID"/>
        </w:rPr>
        <w:t>23 Desember 2019 s/d 23 Februari 2020</w:t>
      </w:r>
      <w:r w:rsidRPr="0098688D">
        <w:rPr>
          <w:rFonts w:ascii="Times New Roman" w:eastAsia="Times New Roman" w:hAnsi="Times New Roman" w:cs="Times New Roman"/>
          <w:color w:val="222222"/>
          <w:sz w:val="24"/>
          <w:szCs w:val="24"/>
          <w:lang w:eastAsia="id-ID"/>
        </w:rPr>
        <w:t>.</w:t>
      </w:r>
    </w:p>
    <w:p w14:paraId="65E1CB72" w14:textId="14E18153" w:rsidR="00383105" w:rsidRPr="0098688D" w:rsidRDefault="00556043" w:rsidP="00642E65">
      <w:pPr>
        <w:spacing w:after="0" w:line="360" w:lineRule="auto"/>
        <w:ind w:firstLine="720"/>
        <w:jc w:val="both"/>
        <w:rPr>
          <w:rFonts w:ascii="Times New Roman" w:hAnsi="Times New Roman" w:cs="Times New Roman"/>
          <w:sz w:val="24"/>
          <w:szCs w:val="24"/>
        </w:rPr>
      </w:pPr>
      <w:proofErr w:type="gramStart"/>
      <w:r w:rsidRPr="0098688D">
        <w:rPr>
          <w:rFonts w:ascii="Times New Roman" w:hAnsi="Times New Roman" w:cs="Times New Roman"/>
          <w:sz w:val="24"/>
          <w:szCs w:val="24"/>
        </w:rPr>
        <w:t>Dalam penyusunan l</w:t>
      </w:r>
      <w:r w:rsidR="00383105" w:rsidRPr="0098688D">
        <w:rPr>
          <w:rFonts w:ascii="Times New Roman" w:hAnsi="Times New Roman" w:cs="Times New Roman"/>
          <w:sz w:val="24"/>
          <w:szCs w:val="24"/>
        </w:rPr>
        <w:t xml:space="preserve">aporan </w:t>
      </w:r>
      <w:r w:rsidRPr="0098688D">
        <w:rPr>
          <w:rFonts w:ascii="Times New Roman" w:hAnsi="Times New Roman" w:cs="Times New Roman"/>
          <w:sz w:val="24"/>
          <w:szCs w:val="24"/>
        </w:rPr>
        <w:t xml:space="preserve">kerja praktek </w:t>
      </w:r>
      <w:r w:rsidR="00383105" w:rsidRPr="0098688D">
        <w:rPr>
          <w:rFonts w:ascii="Times New Roman" w:hAnsi="Times New Roman" w:cs="Times New Roman"/>
          <w:sz w:val="24"/>
          <w:szCs w:val="24"/>
        </w:rPr>
        <w:t xml:space="preserve">ini tidak dapat terselesaikan tanpa </w:t>
      </w:r>
      <w:r w:rsidRPr="0098688D">
        <w:rPr>
          <w:rFonts w:ascii="Times New Roman" w:hAnsi="Times New Roman" w:cs="Times New Roman"/>
          <w:sz w:val="24"/>
          <w:szCs w:val="24"/>
        </w:rPr>
        <w:t>pengarahan dan bimbingan</w:t>
      </w:r>
      <w:r w:rsidR="00383105" w:rsidRPr="0098688D">
        <w:rPr>
          <w:rFonts w:ascii="Times New Roman" w:hAnsi="Times New Roman" w:cs="Times New Roman"/>
          <w:sz w:val="24"/>
          <w:szCs w:val="24"/>
        </w:rPr>
        <w:t xml:space="preserve"> dari berbagai pihak.</w:t>
      </w:r>
      <w:proofErr w:type="gramEnd"/>
      <w:r w:rsidRPr="0098688D">
        <w:rPr>
          <w:rFonts w:ascii="Times New Roman" w:hAnsi="Times New Roman" w:cs="Times New Roman"/>
          <w:sz w:val="24"/>
          <w:szCs w:val="24"/>
        </w:rPr>
        <w:t xml:space="preserve"> </w:t>
      </w:r>
      <w:proofErr w:type="gramStart"/>
      <w:r w:rsidRPr="0098688D">
        <w:rPr>
          <w:rFonts w:ascii="Times New Roman" w:hAnsi="Times New Roman" w:cs="Times New Roman"/>
          <w:sz w:val="24"/>
          <w:szCs w:val="24"/>
        </w:rPr>
        <w:t>Maka penulis ucapkan rasa hormat dan terimakasih kepada semua pihak yang telah membantu.</w:t>
      </w:r>
      <w:proofErr w:type="gramEnd"/>
      <w:r w:rsidR="00925BEB">
        <w:rPr>
          <w:rFonts w:ascii="Times New Roman" w:hAnsi="Times New Roman" w:cs="Times New Roman"/>
          <w:sz w:val="24"/>
          <w:szCs w:val="24"/>
        </w:rPr>
        <w:t xml:space="preserve"> </w:t>
      </w:r>
      <w:r w:rsidRPr="0098688D">
        <w:rPr>
          <w:rFonts w:ascii="Times New Roman" w:hAnsi="Times New Roman" w:cs="Times New Roman"/>
          <w:sz w:val="24"/>
          <w:szCs w:val="24"/>
        </w:rPr>
        <w:t xml:space="preserve">Pihak-pihak yang terkait diantaranya sebagai </w:t>
      </w:r>
      <w:proofErr w:type="gramStart"/>
      <w:r w:rsidRPr="0098688D">
        <w:rPr>
          <w:rFonts w:ascii="Times New Roman" w:hAnsi="Times New Roman" w:cs="Times New Roman"/>
          <w:sz w:val="24"/>
          <w:szCs w:val="24"/>
        </w:rPr>
        <w:t>berikut</w:t>
      </w:r>
      <w:r w:rsidR="00383105" w:rsidRPr="0098688D">
        <w:rPr>
          <w:rFonts w:ascii="Times New Roman" w:hAnsi="Times New Roman" w:cs="Times New Roman"/>
          <w:sz w:val="24"/>
          <w:szCs w:val="24"/>
        </w:rPr>
        <w:t xml:space="preserve"> :</w:t>
      </w:r>
      <w:proofErr w:type="gramEnd"/>
    </w:p>
    <w:p w14:paraId="7013044F" w14:textId="20906631" w:rsidR="0060441A" w:rsidRPr="0098688D" w:rsidRDefault="00B92C7C" w:rsidP="00642E65">
      <w:pPr>
        <w:pStyle w:val="ListParagraph1"/>
        <w:numPr>
          <w:ilvl w:val="0"/>
          <w:numId w:val="5"/>
        </w:numPr>
        <w:suppressAutoHyphens/>
        <w:spacing w:after="0" w:line="360" w:lineRule="auto"/>
        <w:ind w:left="360"/>
        <w:contextualSpacing w:val="0"/>
        <w:jc w:val="both"/>
        <w:rPr>
          <w:rFonts w:ascii="Times New Roman" w:hAnsi="Times New Roman" w:cs="Times New Roman"/>
          <w:sz w:val="24"/>
          <w:szCs w:val="24"/>
        </w:rPr>
      </w:pPr>
      <w:r w:rsidRPr="00B92C7C">
        <w:rPr>
          <w:rFonts w:ascii="Times New Roman" w:hAnsi="Times New Roman" w:cs="Times New Roman"/>
          <w:bCs/>
          <w:sz w:val="24"/>
          <w:szCs w:val="24"/>
        </w:rPr>
        <w:t xml:space="preserve">Simon Pulung Nugroho., </w:t>
      </w:r>
      <w:proofErr w:type="gramStart"/>
      <w:r w:rsidRPr="00B92C7C">
        <w:rPr>
          <w:rFonts w:ascii="Times New Roman" w:hAnsi="Times New Roman" w:cs="Times New Roman"/>
          <w:bCs/>
          <w:sz w:val="24"/>
          <w:szCs w:val="24"/>
        </w:rPr>
        <w:t>S.Kom.,</w:t>
      </w:r>
      <w:proofErr w:type="gramEnd"/>
      <w:r w:rsidRPr="00B92C7C">
        <w:rPr>
          <w:rFonts w:ascii="Times New Roman" w:hAnsi="Times New Roman" w:cs="Times New Roman"/>
          <w:bCs/>
          <w:sz w:val="24"/>
          <w:szCs w:val="24"/>
        </w:rPr>
        <w:t xml:space="preserve"> M.Cs.</w:t>
      </w:r>
      <w:r w:rsidRPr="00B92C7C">
        <w:rPr>
          <w:rFonts w:ascii="Times New Roman" w:hAnsi="Times New Roman" w:cs="Times New Roman"/>
          <w:b/>
          <w:sz w:val="24"/>
          <w:szCs w:val="24"/>
        </w:rPr>
        <w:t xml:space="preserve"> </w:t>
      </w:r>
      <w:r w:rsidR="0060441A" w:rsidRPr="0098688D">
        <w:rPr>
          <w:rFonts w:ascii="Times New Roman" w:hAnsi="Times New Roman" w:cs="Times New Roman"/>
          <w:sz w:val="24"/>
          <w:szCs w:val="24"/>
          <w:lang w:val="en-ID"/>
        </w:rPr>
        <w:t>selaku Koordinator Kerja Praktek.</w:t>
      </w:r>
    </w:p>
    <w:p w14:paraId="20CFFFF1" w14:textId="4D55E8CC" w:rsidR="00556043" w:rsidRPr="0098688D" w:rsidRDefault="003B2E49" w:rsidP="00642E65">
      <w:pPr>
        <w:pStyle w:val="ListParagraph1"/>
        <w:numPr>
          <w:ilvl w:val="0"/>
          <w:numId w:val="5"/>
        </w:numPr>
        <w:suppressAutoHyphens/>
        <w:spacing w:after="0" w:line="360" w:lineRule="auto"/>
        <w:ind w:left="360"/>
        <w:contextualSpacing w:val="0"/>
        <w:jc w:val="both"/>
        <w:rPr>
          <w:rFonts w:ascii="Times New Roman" w:hAnsi="Times New Roman" w:cs="Times New Roman"/>
          <w:sz w:val="24"/>
          <w:szCs w:val="24"/>
        </w:rPr>
      </w:pPr>
      <w:r w:rsidRPr="003B2E49">
        <w:rPr>
          <w:rFonts w:ascii="Times New Roman" w:hAnsi="Times New Roman" w:cs="Times New Roman"/>
          <w:sz w:val="24"/>
          <w:szCs w:val="24"/>
        </w:rPr>
        <w:t>Nur Heri Cahyana,</w:t>
      </w:r>
      <w:r w:rsidR="00383105" w:rsidRPr="003B2E49">
        <w:rPr>
          <w:rFonts w:ascii="Times New Roman" w:hAnsi="Times New Roman" w:cs="Times New Roman"/>
          <w:sz w:val="24"/>
          <w:szCs w:val="24"/>
        </w:rPr>
        <w:t xml:space="preserve"> S.T.,</w:t>
      </w:r>
      <w:r w:rsidRPr="003B2E49">
        <w:rPr>
          <w:rFonts w:ascii="Times New Roman" w:hAnsi="Times New Roman" w:cs="Times New Roman"/>
          <w:sz w:val="24"/>
          <w:szCs w:val="24"/>
        </w:rPr>
        <w:t xml:space="preserve"> </w:t>
      </w:r>
      <w:r w:rsidR="00383105" w:rsidRPr="003B2E49">
        <w:rPr>
          <w:rFonts w:ascii="Times New Roman" w:hAnsi="Times New Roman" w:cs="Times New Roman"/>
          <w:sz w:val="24"/>
          <w:szCs w:val="24"/>
        </w:rPr>
        <w:t>M.</w:t>
      </w:r>
      <w:r w:rsidRPr="003B2E49">
        <w:rPr>
          <w:rFonts w:ascii="Times New Roman" w:hAnsi="Times New Roman" w:cs="Times New Roman"/>
          <w:sz w:val="24"/>
          <w:szCs w:val="24"/>
        </w:rPr>
        <w:t>Kom</w:t>
      </w:r>
      <w:r w:rsidR="00383105" w:rsidRPr="003B2E49">
        <w:rPr>
          <w:rFonts w:ascii="Times New Roman" w:hAnsi="Times New Roman" w:cs="Times New Roman"/>
          <w:sz w:val="24"/>
          <w:szCs w:val="24"/>
        </w:rPr>
        <w:t>.</w:t>
      </w:r>
      <w:r w:rsidR="00383105" w:rsidRPr="0098688D">
        <w:rPr>
          <w:rFonts w:ascii="Times New Roman" w:hAnsi="Times New Roman" w:cs="Times New Roman"/>
          <w:sz w:val="24"/>
          <w:szCs w:val="24"/>
        </w:rPr>
        <w:t xml:space="preserve"> </w:t>
      </w:r>
      <w:proofErr w:type="gramStart"/>
      <w:r w:rsidR="00383105" w:rsidRPr="0098688D">
        <w:rPr>
          <w:rFonts w:ascii="Times New Roman" w:hAnsi="Times New Roman" w:cs="Times New Roman"/>
          <w:sz w:val="24"/>
          <w:szCs w:val="24"/>
        </w:rPr>
        <w:t>selaku</w:t>
      </w:r>
      <w:proofErr w:type="gramEnd"/>
      <w:r w:rsidR="00383105" w:rsidRPr="0098688D">
        <w:rPr>
          <w:rFonts w:ascii="Times New Roman" w:hAnsi="Times New Roman" w:cs="Times New Roman"/>
          <w:sz w:val="24"/>
          <w:szCs w:val="24"/>
        </w:rPr>
        <w:t xml:space="preserve"> Dosen Pembimbing Kerja Praktek.</w:t>
      </w:r>
    </w:p>
    <w:p w14:paraId="5F023065" w14:textId="34AD78CD" w:rsidR="00556043" w:rsidRPr="0098688D" w:rsidRDefault="00383105" w:rsidP="00642E65">
      <w:pPr>
        <w:pStyle w:val="ListParagraph1"/>
        <w:numPr>
          <w:ilvl w:val="0"/>
          <w:numId w:val="5"/>
        </w:numPr>
        <w:suppressAutoHyphens/>
        <w:spacing w:after="0" w:line="360" w:lineRule="auto"/>
        <w:ind w:left="360"/>
        <w:contextualSpacing w:val="0"/>
        <w:jc w:val="both"/>
        <w:rPr>
          <w:rFonts w:ascii="Times New Roman" w:hAnsi="Times New Roman" w:cs="Times New Roman"/>
          <w:sz w:val="24"/>
          <w:szCs w:val="24"/>
        </w:rPr>
      </w:pPr>
      <w:r w:rsidRPr="009E2711">
        <w:rPr>
          <w:rFonts w:ascii="Times New Roman" w:hAnsi="Times New Roman" w:cs="Times New Roman"/>
          <w:sz w:val="24"/>
          <w:szCs w:val="24"/>
        </w:rPr>
        <w:t>Imam P</w:t>
      </w:r>
      <w:r w:rsidR="002017F6" w:rsidRPr="009E2711">
        <w:rPr>
          <w:rFonts w:ascii="Times New Roman" w:hAnsi="Times New Roman" w:cs="Times New Roman"/>
          <w:sz w:val="24"/>
          <w:szCs w:val="24"/>
        </w:rPr>
        <w:t>rasetyo</w:t>
      </w:r>
      <w:r w:rsidRPr="009E2711">
        <w:rPr>
          <w:rFonts w:ascii="Times New Roman" w:hAnsi="Times New Roman" w:cs="Times New Roman"/>
          <w:sz w:val="24"/>
          <w:szCs w:val="24"/>
        </w:rPr>
        <w:t>, S.Kom</w:t>
      </w:r>
      <w:r w:rsidR="00BD46A5" w:rsidRPr="009E2711">
        <w:rPr>
          <w:rFonts w:ascii="Times New Roman" w:hAnsi="Times New Roman" w:cs="Times New Roman"/>
          <w:sz w:val="24"/>
          <w:szCs w:val="24"/>
        </w:rPr>
        <w:t>.</w:t>
      </w:r>
      <w:r w:rsidRPr="009E2711">
        <w:rPr>
          <w:rFonts w:ascii="Times New Roman" w:hAnsi="Times New Roman" w:cs="Times New Roman"/>
          <w:sz w:val="24"/>
          <w:szCs w:val="24"/>
        </w:rPr>
        <w:t xml:space="preserve"> </w:t>
      </w:r>
      <w:proofErr w:type="gramStart"/>
      <w:r w:rsidRPr="0098688D">
        <w:rPr>
          <w:rFonts w:ascii="Times New Roman" w:hAnsi="Times New Roman" w:cs="Times New Roman"/>
          <w:sz w:val="24"/>
          <w:szCs w:val="24"/>
        </w:rPr>
        <w:t>selaku</w:t>
      </w:r>
      <w:proofErr w:type="gramEnd"/>
      <w:r w:rsidRPr="0098688D">
        <w:rPr>
          <w:rFonts w:ascii="Times New Roman" w:hAnsi="Times New Roman" w:cs="Times New Roman"/>
          <w:sz w:val="24"/>
          <w:szCs w:val="24"/>
        </w:rPr>
        <w:t xml:space="preserve"> </w:t>
      </w:r>
      <w:r w:rsidR="0060441A" w:rsidRPr="0098688D">
        <w:rPr>
          <w:rFonts w:ascii="Times New Roman" w:hAnsi="Times New Roman" w:cs="Times New Roman"/>
          <w:sz w:val="24"/>
          <w:szCs w:val="24"/>
        </w:rPr>
        <w:t>P</w:t>
      </w:r>
      <w:r w:rsidRPr="0098688D">
        <w:rPr>
          <w:rFonts w:ascii="Times New Roman" w:hAnsi="Times New Roman" w:cs="Times New Roman"/>
          <w:sz w:val="24"/>
          <w:szCs w:val="24"/>
        </w:rPr>
        <w:t xml:space="preserve">embimbing </w:t>
      </w:r>
      <w:r w:rsidR="0060441A" w:rsidRPr="0098688D">
        <w:rPr>
          <w:rFonts w:ascii="Times New Roman" w:hAnsi="Times New Roman" w:cs="Times New Roman"/>
          <w:sz w:val="24"/>
          <w:szCs w:val="24"/>
        </w:rPr>
        <w:t>L</w:t>
      </w:r>
      <w:r w:rsidRPr="0098688D">
        <w:rPr>
          <w:rFonts w:ascii="Times New Roman" w:hAnsi="Times New Roman" w:cs="Times New Roman"/>
          <w:sz w:val="24"/>
          <w:szCs w:val="24"/>
        </w:rPr>
        <w:t>apangan</w:t>
      </w:r>
      <w:r w:rsidRPr="0098688D">
        <w:rPr>
          <w:rFonts w:ascii="Times New Roman" w:eastAsia="Times New Roman" w:hAnsi="Times New Roman" w:cs="Times New Roman"/>
          <w:color w:val="222222"/>
          <w:sz w:val="24"/>
          <w:szCs w:val="24"/>
          <w:lang w:eastAsia="id-ID"/>
        </w:rPr>
        <w:t>.</w:t>
      </w:r>
    </w:p>
    <w:p w14:paraId="5B445906" w14:textId="4E66C7C8" w:rsidR="00383105" w:rsidRPr="0098688D" w:rsidRDefault="0060441A" w:rsidP="00642E65">
      <w:pPr>
        <w:pStyle w:val="ListParagraph1"/>
        <w:numPr>
          <w:ilvl w:val="0"/>
          <w:numId w:val="5"/>
        </w:numPr>
        <w:suppressAutoHyphens/>
        <w:spacing w:after="0" w:line="360" w:lineRule="auto"/>
        <w:ind w:left="360"/>
        <w:contextualSpacing w:val="0"/>
        <w:jc w:val="both"/>
        <w:rPr>
          <w:rFonts w:ascii="Times New Roman" w:hAnsi="Times New Roman" w:cs="Times New Roman"/>
          <w:sz w:val="24"/>
          <w:szCs w:val="24"/>
        </w:rPr>
      </w:pPr>
      <w:r w:rsidRPr="0098688D">
        <w:rPr>
          <w:rFonts w:ascii="Times New Roman" w:hAnsi="Times New Roman" w:cs="Times New Roman"/>
          <w:sz w:val="24"/>
          <w:szCs w:val="24"/>
        </w:rPr>
        <w:t>Serta orang tua dan teman-teman</w:t>
      </w:r>
      <w:r w:rsidR="00383105" w:rsidRPr="0098688D">
        <w:rPr>
          <w:rFonts w:ascii="Times New Roman" w:hAnsi="Times New Roman" w:cs="Times New Roman"/>
          <w:sz w:val="24"/>
          <w:szCs w:val="24"/>
        </w:rPr>
        <w:t xml:space="preserve"> yang telah ikut membantu </w:t>
      </w:r>
      <w:r w:rsidRPr="0098688D">
        <w:rPr>
          <w:rFonts w:ascii="Times New Roman" w:hAnsi="Times New Roman" w:cs="Times New Roman"/>
          <w:sz w:val="24"/>
          <w:szCs w:val="24"/>
        </w:rPr>
        <w:t xml:space="preserve">dalam melaksanakan dan </w:t>
      </w:r>
      <w:r w:rsidR="00383105" w:rsidRPr="0098688D">
        <w:rPr>
          <w:rFonts w:ascii="Times New Roman" w:hAnsi="Times New Roman" w:cs="Times New Roman"/>
          <w:sz w:val="24"/>
          <w:szCs w:val="24"/>
        </w:rPr>
        <w:t>penyusun</w:t>
      </w:r>
      <w:r w:rsidRPr="0098688D">
        <w:rPr>
          <w:rFonts w:ascii="Times New Roman" w:hAnsi="Times New Roman" w:cs="Times New Roman"/>
          <w:sz w:val="24"/>
          <w:szCs w:val="24"/>
        </w:rPr>
        <w:t>an laporan Kerja Praktek</w:t>
      </w:r>
      <w:r w:rsidR="00383105" w:rsidRPr="0098688D">
        <w:rPr>
          <w:rFonts w:ascii="Times New Roman" w:hAnsi="Times New Roman" w:cs="Times New Roman"/>
          <w:sz w:val="24"/>
          <w:szCs w:val="24"/>
        </w:rPr>
        <w:t>.</w:t>
      </w:r>
    </w:p>
    <w:p w14:paraId="555FF043" w14:textId="48B501DD" w:rsidR="00383105" w:rsidRPr="0098688D" w:rsidRDefault="00F26594" w:rsidP="00642E65">
      <w:pPr>
        <w:spacing w:line="360" w:lineRule="auto"/>
        <w:ind w:firstLine="720"/>
        <w:jc w:val="both"/>
        <w:rPr>
          <w:rFonts w:ascii="Times New Roman" w:hAnsi="Times New Roman" w:cs="Times New Roman"/>
          <w:sz w:val="24"/>
          <w:szCs w:val="24"/>
          <w:lang w:val="en-ID"/>
        </w:rPr>
      </w:pPr>
      <w:proofErr w:type="gramStart"/>
      <w:r w:rsidRPr="0098688D">
        <w:rPr>
          <w:rFonts w:ascii="Times New Roman" w:hAnsi="Times New Roman" w:cs="Times New Roman"/>
          <w:sz w:val="24"/>
          <w:szCs w:val="24"/>
          <w:lang w:val="en-ID"/>
        </w:rPr>
        <w:t xml:space="preserve">Atas bimbingan dan dukungan pihak yang telah </w:t>
      </w:r>
      <w:r w:rsidR="001C048A">
        <w:rPr>
          <w:rFonts w:ascii="Times New Roman" w:hAnsi="Times New Roman" w:cs="Times New Roman"/>
          <w:sz w:val="24"/>
          <w:szCs w:val="24"/>
          <w:lang w:val="en-ID"/>
        </w:rPr>
        <w:t>di</w:t>
      </w:r>
      <w:r w:rsidRPr="0098688D">
        <w:rPr>
          <w:rFonts w:ascii="Times New Roman" w:hAnsi="Times New Roman" w:cs="Times New Roman"/>
          <w:sz w:val="24"/>
          <w:szCs w:val="24"/>
          <w:lang w:val="en-ID"/>
        </w:rPr>
        <w:t>sebutkan tadi, maka mahasiswa kerja praktek bisa menyelesaikan laporan kerja praktek ini dengan sebaik-baiknya.</w:t>
      </w:r>
      <w:proofErr w:type="gramEnd"/>
      <w:r w:rsidRPr="0098688D">
        <w:rPr>
          <w:rFonts w:ascii="Times New Roman" w:hAnsi="Times New Roman" w:cs="Times New Roman"/>
          <w:sz w:val="24"/>
          <w:szCs w:val="24"/>
          <w:lang w:val="en-ID"/>
        </w:rPr>
        <w:t xml:space="preserve"> </w:t>
      </w:r>
      <w:proofErr w:type="gramStart"/>
      <w:r w:rsidRPr="0098688D">
        <w:rPr>
          <w:rFonts w:ascii="Times New Roman" w:hAnsi="Times New Roman" w:cs="Times New Roman"/>
          <w:sz w:val="24"/>
          <w:szCs w:val="24"/>
          <w:lang w:val="en-ID"/>
        </w:rPr>
        <w:t>Laporan kerja praktek ini memang masih jauh dari kesempurnaan, tetapi mahasiswa kerja praktek sudah berusaha sebaik mungkin.</w:t>
      </w:r>
      <w:proofErr w:type="gramEnd"/>
      <w:r w:rsidRPr="0098688D">
        <w:rPr>
          <w:rFonts w:ascii="Times New Roman" w:hAnsi="Times New Roman" w:cs="Times New Roman"/>
          <w:sz w:val="24"/>
          <w:szCs w:val="24"/>
          <w:lang w:val="en-ID"/>
        </w:rPr>
        <w:t xml:space="preserve"> </w:t>
      </w:r>
      <w:proofErr w:type="gramStart"/>
      <w:r w:rsidRPr="0098688D">
        <w:rPr>
          <w:rFonts w:ascii="Times New Roman" w:hAnsi="Times New Roman" w:cs="Times New Roman"/>
          <w:sz w:val="24"/>
          <w:szCs w:val="24"/>
          <w:lang w:val="en-ID"/>
        </w:rPr>
        <w:t>Semoga laporan ini bermanfaat bagi siapapun yang membacanya.</w:t>
      </w:r>
      <w:proofErr w:type="gramEnd"/>
    </w:p>
    <w:p w14:paraId="49D8B7B4" w14:textId="7FC1DBB6" w:rsidR="00122407" w:rsidRPr="0098688D" w:rsidRDefault="00F51DF0" w:rsidP="00642E65">
      <w:pPr>
        <w:spacing w:after="121" w:line="360" w:lineRule="auto"/>
        <w:ind w:left="-15" w:firstLine="566"/>
        <w:jc w:val="both"/>
        <w:rPr>
          <w:rFonts w:ascii="Times New Roman" w:hAnsi="Times New Roman" w:cs="Times New Roman"/>
          <w:sz w:val="24"/>
          <w:szCs w:val="24"/>
          <w:lang w:val="id-ID"/>
        </w:rPr>
      </w:pPr>
      <w:r w:rsidRPr="0098688D">
        <w:rPr>
          <w:rFonts w:ascii="Times New Roman" w:hAnsi="Times New Roman" w:cs="Times New Roman"/>
          <w:sz w:val="24"/>
          <w:szCs w:val="24"/>
        </w:rPr>
        <w:t xml:space="preserve"> </w:t>
      </w:r>
    </w:p>
    <w:p w14:paraId="1A0C5D71" w14:textId="77777777" w:rsidR="00122407" w:rsidRPr="0098688D" w:rsidRDefault="00122407" w:rsidP="00642E65">
      <w:pPr>
        <w:spacing w:after="0" w:line="360" w:lineRule="auto"/>
        <w:rPr>
          <w:rFonts w:ascii="Times New Roman" w:hAnsi="Times New Roman" w:cs="Times New Roman"/>
          <w:sz w:val="24"/>
          <w:szCs w:val="24"/>
          <w:lang w:val="id-ID"/>
        </w:rPr>
      </w:pPr>
    </w:p>
    <w:tbl>
      <w:tblPr>
        <w:tblW w:w="9072" w:type="dxa"/>
        <w:tblLayout w:type="fixed"/>
        <w:tblLook w:val="0000" w:firstRow="0" w:lastRow="0" w:firstColumn="0" w:lastColumn="0" w:noHBand="0" w:noVBand="0"/>
      </w:tblPr>
      <w:tblGrid>
        <w:gridCol w:w="3024"/>
        <w:gridCol w:w="3024"/>
        <w:gridCol w:w="3024"/>
      </w:tblGrid>
      <w:tr w:rsidR="002144AF" w:rsidRPr="0098688D" w14:paraId="5F02A777" w14:textId="10902A8E" w:rsidTr="002144AF">
        <w:trPr>
          <w:trHeight w:val="90"/>
        </w:trPr>
        <w:tc>
          <w:tcPr>
            <w:tcW w:w="3024" w:type="dxa"/>
          </w:tcPr>
          <w:p w14:paraId="676984DA" w14:textId="77777777" w:rsidR="002144AF" w:rsidRPr="0098688D" w:rsidRDefault="002144AF" w:rsidP="00642E65">
            <w:pPr>
              <w:spacing w:after="0" w:line="360" w:lineRule="auto"/>
              <w:rPr>
                <w:rFonts w:ascii="Times New Roman" w:hAnsi="Times New Roman" w:cs="Times New Roman"/>
                <w:sz w:val="24"/>
                <w:szCs w:val="24"/>
                <w:lang w:val="id-ID"/>
              </w:rPr>
            </w:pPr>
          </w:p>
          <w:p w14:paraId="561A8000" w14:textId="77777777" w:rsidR="002144AF" w:rsidRPr="0098688D" w:rsidRDefault="002144AF" w:rsidP="00642E65">
            <w:pPr>
              <w:spacing w:after="0" w:line="360" w:lineRule="auto"/>
              <w:rPr>
                <w:rFonts w:ascii="Times New Roman" w:hAnsi="Times New Roman" w:cs="Times New Roman"/>
                <w:sz w:val="24"/>
                <w:szCs w:val="24"/>
                <w:lang w:val="id-ID"/>
              </w:rPr>
            </w:pPr>
          </w:p>
        </w:tc>
        <w:tc>
          <w:tcPr>
            <w:tcW w:w="3024" w:type="dxa"/>
          </w:tcPr>
          <w:p w14:paraId="76315E7C" w14:textId="6EC6373B" w:rsidR="002144AF" w:rsidRPr="0098688D" w:rsidRDefault="002144AF" w:rsidP="00642E65">
            <w:pPr>
              <w:spacing w:after="0" w:line="360" w:lineRule="auto"/>
              <w:jc w:val="right"/>
              <w:rPr>
                <w:rFonts w:ascii="Times New Roman" w:hAnsi="Times New Roman" w:cs="Times New Roman"/>
                <w:sz w:val="24"/>
                <w:szCs w:val="24"/>
                <w:lang w:val="id-ID"/>
              </w:rPr>
            </w:pPr>
          </w:p>
        </w:tc>
        <w:tc>
          <w:tcPr>
            <w:tcW w:w="3024" w:type="dxa"/>
          </w:tcPr>
          <w:p w14:paraId="4541B424" w14:textId="77777777" w:rsidR="002144AF" w:rsidRPr="0098688D" w:rsidRDefault="002144AF" w:rsidP="00642E65">
            <w:pPr>
              <w:spacing w:after="0" w:line="360" w:lineRule="auto"/>
              <w:jc w:val="center"/>
              <w:rPr>
                <w:rFonts w:ascii="Times New Roman" w:hAnsi="Times New Roman" w:cs="Times New Roman"/>
                <w:sz w:val="24"/>
                <w:szCs w:val="24"/>
                <w:lang w:val="id-ID"/>
              </w:rPr>
            </w:pPr>
            <w:r w:rsidRPr="0098688D">
              <w:rPr>
                <w:rFonts w:ascii="Times New Roman" w:hAnsi="Times New Roman" w:cs="Times New Roman"/>
                <w:sz w:val="24"/>
                <w:szCs w:val="24"/>
                <w:lang w:val="id-ID"/>
              </w:rPr>
              <w:t xml:space="preserve">Yogyakarta, </w:t>
            </w:r>
            <w:r w:rsidRPr="0098688D">
              <w:rPr>
                <w:rFonts w:ascii="Times New Roman" w:hAnsi="Times New Roman" w:cs="Times New Roman"/>
                <w:sz w:val="24"/>
                <w:szCs w:val="24"/>
              </w:rPr>
              <w:t>2</w:t>
            </w:r>
            <w:r>
              <w:rPr>
                <w:rFonts w:ascii="Times New Roman" w:hAnsi="Times New Roman" w:cs="Times New Roman"/>
                <w:sz w:val="24"/>
                <w:szCs w:val="24"/>
              </w:rPr>
              <w:t>0</w:t>
            </w:r>
            <w:r w:rsidRPr="0098688D">
              <w:rPr>
                <w:rFonts w:ascii="Times New Roman" w:hAnsi="Times New Roman" w:cs="Times New Roman"/>
                <w:sz w:val="24"/>
                <w:szCs w:val="24"/>
              </w:rPr>
              <w:t xml:space="preserve"> April</w:t>
            </w:r>
            <w:r w:rsidRPr="0098688D">
              <w:rPr>
                <w:rFonts w:ascii="Times New Roman" w:hAnsi="Times New Roman" w:cs="Times New Roman"/>
                <w:sz w:val="24"/>
                <w:szCs w:val="24"/>
                <w:lang w:val="id-ID"/>
              </w:rPr>
              <w:t xml:space="preserve"> 2020</w:t>
            </w:r>
          </w:p>
          <w:p w14:paraId="04A89D87" w14:textId="77777777" w:rsidR="002144AF" w:rsidRDefault="002144AF" w:rsidP="00642E65">
            <w:pPr>
              <w:spacing w:after="0" w:line="360" w:lineRule="auto"/>
              <w:jc w:val="center"/>
              <w:rPr>
                <w:rFonts w:ascii="Times New Roman" w:hAnsi="Times New Roman" w:cs="Times New Roman"/>
                <w:sz w:val="24"/>
                <w:szCs w:val="24"/>
                <w:lang w:val="id-ID"/>
              </w:rPr>
            </w:pPr>
          </w:p>
          <w:p w14:paraId="6421E0C6" w14:textId="77777777" w:rsidR="002144AF" w:rsidRPr="0098688D" w:rsidRDefault="002144AF" w:rsidP="00642E65">
            <w:pPr>
              <w:spacing w:after="0" w:line="360" w:lineRule="auto"/>
              <w:jc w:val="center"/>
              <w:rPr>
                <w:rFonts w:ascii="Times New Roman" w:hAnsi="Times New Roman" w:cs="Times New Roman"/>
                <w:sz w:val="24"/>
                <w:szCs w:val="24"/>
                <w:lang w:val="id-ID"/>
              </w:rPr>
            </w:pPr>
          </w:p>
          <w:p w14:paraId="05BD31C1" w14:textId="53AFEC5B" w:rsidR="002144AF" w:rsidRPr="0098688D" w:rsidRDefault="002144AF" w:rsidP="00642E65">
            <w:pPr>
              <w:spacing w:after="0" w:line="360" w:lineRule="auto"/>
              <w:jc w:val="center"/>
              <w:rPr>
                <w:rFonts w:ascii="Times New Roman" w:hAnsi="Times New Roman" w:cs="Times New Roman"/>
                <w:sz w:val="24"/>
                <w:szCs w:val="24"/>
                <w:lang w:val="id-ID"/>
              </w:rPr>
            </w:pPr>
            <w:r w:rsidRPr="0098688D">
              <w:rPr>
                <w:rFonts w:ascii="Times New Roman" w:hAnsi="Times New Roman" w:cs="Times New Roman"/>
                <w:sz w:val="24"/>
                <w:szCs w:val="24"/>
                <w:lang w:val="id-ID"/>
              </w:rPr>
              <w:t>Penyusun</w:t>
            </w:r>
          </w:p>
        </w:tc>
      </w:tr>
    </w:tbl>
    <w:p w14:paraId="03DF7A25" w14:textId="77777777" w:rsidR="00122407" w:rsidRPr="0098688D" w:rsidRDefault="00122407" w:rsidP="00642E65">
      <w:pPr>
        <w:pStyle w:val="TOCHeading"/>
        <w:spacing w:before="0" w:line="360" w:lineRule="auto"/>
        <w:rPr>
          <w:rStyle w:val="Heading1Char"/>
          <w:rFonts w:cs="Times New Roman"/>
          <w:color w:val="auto"/>
          <w:sz w:val="24"/>
          <w:szCs w:val="24"/>
          <w:lang w:val="id-ID"/>
        </w:rPr>
      </w:pPr>
    </w:p>
    <w:p w14:paraId="2F5D7EDC" w14:textId="77777777" w:rsidR="00122407" w:rsidRPr="0098688D" w:rsidRDefault="00122407" w:rsidP="00642E65">
      <w:pPr>
        <w:spacing w:after="0" w:line="360" w:lineRule="auto"/>
        <w:rPr>
          <w:rStyle w:val="Heading1Char"/>
          <w:rFonts w:cs="Times New Roman"/>
          <w:sz w:val="24"/>
          <w:szCs w:val="24"/>
          <w:lang w:val="id-ID"/>
        </w:rPr>
      </w:pPr>
      <w:r w:rsidRPr="0098688D">
        <w:rPr>
          <w:rStyle w:val="Heading1Char"/>
          <w:rFonts w:cs="Times New Roman"/>
          <w:sz w:val="24"/>
          <w:szCs w:val="24"/>
          <w:lang w:val="id-ID"/>
        </w:rPr>
        <w:br w:type="page"/>
      </w:r>
    </w:p>
    <w:p w14:paraId="30D89836" w14:textId="3BF2AC61" w:rsidR="00122407" w:rsidRPr="004B225F" w:rsidRDefault="00122407" w:rsidP="00B05597">
      <w:pPr>
        <w:pStyle w:val="Heading1"/>
        <w:spacing w:line="360" w:lineRule="auto"/>
        <w:jc w:val="center"/>
        <w:rPr>
          <w:rStyle w:val="Heading1Char"/>
          <w:rFonts w:cs="Times New Roman"/>
          <w:b/>
          <w:sz w:val="24"/>
          <w:szCs w:val="24"/>
          <w:lang w:val="id-ID"/>
        </w:rPr>
      </w:pPr>
      <w:bookmarkStart w:id="3" w:name="_Toc60823004"/>
      <w:r w:rsidRPr="004B225F">
        <w:rPr>
          <w:rStyle w:val="Heading1Char"/>
          <w:rFonts w:cs="Times New Roman"/>
          <w:b/>
          <w:sz w:val="24"/>
          <w:szCs w:val="24"/>
          <w:lang w:val="id-ID"/>
        </w:rPr>
        <w:lastRenderedPageBreak/>
        <w:t>DAFTAR ISI</w:t>
      </w:r>
      <w:bookmarkEnd w:id="3"/>
    </w:p>
    <w:p w14:paraId="005424BD" w14:textId="77777777" w:rsidR="00122407" w:rsidRPr="0098688D" w:rsidRDefault="00122407" w:rsidP="00B05597">
      <w:pPr>
        <w:pStyle w:val="TOC1"/>
        <w:spacing w:line="360" w:lineRule="auto"/>
      </w:pPr>
    </w:p>
    <w:sdt>
      <w:sdtPr>
        <w:rPr>
          <w:b w:val="0"/>
          <w:noProof w:val="0"/>
          <w:lang w:val="en-US"/>
        </w:rPr>
        <w:id w:val="-749817122"/>
        <w:docPartObj>
          <w:docPartGallery w:val="Table of Contents"/>
          <w:docPartUnique/>
        </w:docPartObj>
      </w:sdtPr>
      <w:sdtEndPr>
        <w:rPr>
          <w:b/>
          <w:bCs/>
          <w:noProof/>
          <w:lang w:val="id-ID"/>
        </w:rPr>
      </w:sdtEndPr>
      <w:sdtContent>
        <w:p w14:paraId="222967FE" w14:textId="6D0C125F" w:rsidR="007D46F5" w:rsidRPr="001047F6" w:rsidRDefault="002548B4" w:rsidP="0019157C">
          <w:pPr>
            <w:pStyle w:val="TOC1"/>
            <w:spacing w:after="0" w:line="360" w:lineRule="auto"/>
          </w:pPr>
          <w:r w:rsidRPr="001047F6">
            <w:t>HALAMAN JUDUL/COVER</w:t>
          </w:r>
          <w:r w:rsidRPr="001047F6">
            <w:rPr>
              <w:webHidden/>
            </w:rPr>
            <w:tab/>
          </w:r>
          <w:r w:rsidR="007D46F5" w:rsidRPr="001047F6">
            <w:t>i</w:t>
          </w:r>
        </w:p>
        <w:p w14:paraId="57B93595" w14:textId="77777777" w:rsidR="00BF16DE" w:rsidRDefault="0019157C">
          <w:pPr>
            <w:pStyle w:val="TOC1"/>
            <w:rPr>
              <w:rFonts w:asciiTheme="minorHAnsi" w:eastAsiaTheme="minorEastAsia" w:hAnsiTheme="minorHAnsi" w:cstheme="minorBidi"/>
              <w:b w:val="0"/>
              <w:sz w:val="22"/>
              <w:szCs w:val="22"/>
              <w:lang w:val="en-US"/>
            </w:rPr>
          </w:pPr>
          <w:r w:rsidRPr="005366E9">
            <w:rPr>
              <w:b w:val="0"/>
              <w:bCs/>
            </w:rPr>
            <w:fldChar w:fldCharType="begin"/>
          </w:r>
          <w:r w:rsidRPr="005366E9">
            <w:rPr>
              <w:b w:val="0"/>
              <w:bCs/>
            </w:rPr>
            <w:instrText xml:space="preserve"> TOC \o "1-4" \h \z \u </w:instrText>
          </w:r>
          <w:r w:rsidRPr="005366E9">
            <w:rPr>
              <w:b w:val="0"/>
              <w:bCs/>
            </w:rPr>
            <w:fldChar w:fldCharType="separate"/>
          </w:r>
          <w:hyperlink w:anchor="_Toc60823002" w:history="1">
            <w:r w:rsidR="00BF16DE" w:rsidRPr="004C3FCC">
              <w:rPr>
                <w:rStyle w:val="Hyperlink"/>
              </w:rPr>
              <w:t>HALAMAN PENGESAHAN</w:t>
            </w:r>
            <w:r w:rsidR="00BF16DE">
              <w:rPr>
                <w:webHidden/>
              </w:rPr>
              <w:tab/>
            </w:r>
            <w:r w:rsidR="00BF16DE">
              <w:rPr>
                <w:webHidden/>
              </w:rPr>
              <w:fldChar w:fldCharType="begin"/>
            </w:r>
            <w:r w:rsidR="00BF16DE">
              <w:rPr>
                <w:webHidden/>
              </w:rPr>
              <w:instrText xml:space="preserve"> PAGEREF _Toc60823002 \h </w:instrText>
            </w:r>
            <w:r w:rsidR="00BF16DE">
              <w:rPr>
                <w:webHidden/>
              </w:rPr>
            </w:r>
            <w:r w:rsidR="00BF16DE">
              <w:rPr>
                <w:webHidden/>
              </w:rPr>
              <w:fldChar w:fldCharType="separate"/>
            </w:r>
            <w:r w:rsidR="00BF16DE">
              <w:rPr>
                <w:webHidden/>
              </w:rPr>
              <w:t>ii</w:t>
            </w:r>
            <w:r w:rsidR="00BF16DE">
              <w:rPr>
                <w:webHidden/>
              </w:rPr>
              <w:fldChar w:fldCharType="end"/>
            </w:r>
          </w:hyperlink>
        </w:p>
        <w:p w14:paraId="77497C14" w14:textId="77777777" w:rsidR="00BF16DE" w:rsidRDefault="00BF16DE">
          <w:pPr>
            <w:pStyle w:val="TOC1"/>
            <w:rPr>
              <w:rFonts w:asciiTheme="minorHAnsi" w:eastAsiaTheme="minorEastAsia" w:hAnsiTheme="minorHAnsi" w:cstheme="minorBidi"/>
              <w:b w:val="0"/>
              <w:sz w:val="22"/>
              <w:szCs w:val="22"/>
              <w:lang w:val="en-US"/>
            </w:rPr>
          </w:pPr>
          <w:hyperlink w:anchor="_Toc60823003" w:history="1">
            <w:r w:rsidRPr="004C3FCC">
              <w:rPr>
                <w:rStyle w:val="Hyperlink"/>
              </w:rPr>
              <w:t>KATA PENGANTAR</w:t>
            </w:r>
            <w:r>
              <w:rPr>
                <w:webHidden/>
              </w:rPr>
              <w:tab/>
            </w:r>
            <w:r>
              <w:rPr>
                <w:webHidden/>
              </w:rPr>
              <w:fldChar w:fldCharType="begin"/>
            </w:r>
            <w:r>
              <w:rPr>
                <w:webHidden/>
              </w:rPr>
              <w:instrText xml:space="preserve"> PAGEREF _Toc60823003 \h </w:instrText>
            </w:r>
            <w:r>
              <w:rPr>
                <w:webHidden/>
              </w:rPr>
            </w:r>
            <w:r>
              <w:rPr>
                <w:webHidden/>
              </w:rPr>
              <w:fldChar w:fldCharType="separate"/>
            </w:r>
            <w:r>
              <w:rPr>
                <w:webHidden/>
              </w:rPr>
              <w:t>iii</w:t>
            </w:r>
            <w:r>
              <w:rPr>
                <w:webHidden/>
              </w:rPr>
              <w:fldChar w:fldCharType="end"/>
            </w:r>
          </w:hyperlink>
        </w:p>
        <w:p w14:paraId="5929FB22" w14:textId="77777777" w:rsidR="00BF16DE" w:rsidRDefault="00BF16DE">
          <w:pPr>
            <w:pStyle w:val="TOC1"/>
            <w:rPr>
              <w:rFonts w:asciiTheme="minorHAnsi" w:eastAsiaTheme="minorEastAsia" w:hAnsiTheme="minorHAnsi" w:cstheme="minorBidi"/>
              <w:b w:val="0"/>
              <w:sz w:val="22"/>
              <w:szCs w:val="22"/>
              <w:lang w:val="en-US"/>
            </w:rPr>
          </w:pPr>
          <w:hyperlink w:anchor="_Toc60823004" w:history="1">
            <w:r w:rsidRPr="004C3FCC">
              <w:rPr>
                <w:rStyle w:val="Hyperlink"/>
              </w:rPr>
              <w:t>DAFTAR ISI</w:t>
            </w:r>
            <w:r>
              <w:rPr>
                <w:webHidden/>
              </w:rPr>
              <w:tab/>
            </w:r>
            <w:r>
              <w:rPr>
                <w:webHidden/>
              </w:rPr>
              <w:fldChar w:fldCharType="begin"/>
            </w:r>
            <w:r>
              <w:rPr>
                <w:webHidden/>
              </w:rPr>
              <w:instrText xml:space="preserve"> PAGEREF _Toc60823004 \h </w:instrText>
            </w:r>
            <w:r>
              <w:rPr>
                <w:webHidden/>
              </w:rPr>
            </w:r>
            <w:r>
              <w:rPr>
                <w:webHidden/>
              </w:rPr>
              <w:fldChar w:fldCharType="separate"/>
            </w:r>
            <w:r>
              <w:rPr>
                <w:webHidden/>
              </w:rPr>
              <w:t>iv</w:t>
            </w:r>
            <w:r>
              <w:rPr>
                <w:webHidden/>
              </w:rPr>
              <w:fldChar w:fldCharType="end"/>
            </w:r>
          </w:hyperlink>
        </w:p>
        <w:p w14:paraId="3A942889" w14:textId="77777777" w:rsidR="00BF16DE" w:rsidRDefault="00BF16DE">
          <w:pPr>
            <w:pStyle w:val="TOC1"/>
            <w:rPr>
              <w:rFonts w:asciiTheme="minorHAnsi" w:eastAsiaTheme="minorEastAsia" w:hAnsiTheme="minorHAnsi" w:cstheme="minorBidi"/>
              <w:b w:val="0"/>
              <w:sz w:val="22"/>
              <w:szCs w:val="22"/>
              <w:lang w:val="en-US"/>
            </w:rPr>
          </w:pPr>
          <w:hyperlink w:anchor="_Toc60823005" w:history="1">
            <w:r w:rsidRPr="004C3FCC">
              <w:rPr>
                <w:rStyle w:val="Hyperlink"/>
              </w:rPr>
              <w:t>DAFTAR GAMBAR</w:t>
            </w:r>
            <w:r>
              <w:rPr>
                <w:webHidden/>
              </w:rPr>
              <w:tab/>
            </w:r>
            <w:r>
              <w:rPr>
                <w:webHidden/>
              </w:rPr>
              <w:fldChar w:fldCharType="begin"/>
            </w:r>
            <w:r>
              <w:rPr>
                <w:webHidden/>
              </w:rPr>
              <w:instrText xml:space="preserve"> PAGEREF _Toc60823005 \h </w:instrText>
            </w:r>
            <w:r>
              <w:rPr>
                <w:webHidden/>
              </w:rPr>
            </w:r>
            <w:r>
              <w:rPr>
                <w:webHidden/>
              </w:rPr>
              <w:fldChar w:fldCharType="separate"/>
            </w:r>
            <w:r>
              <w:rPr>
                <w:webHidden/>
              </w:rPr>
              <w:t>vii</w:t>
            </w:r>
            <w:r>
              <w:rPr>
                <w:webHidden/>
              </w:rPr>
              <w:fldChar w:fldCharType="end"/>
            </w:r>
          </w:hyperlink>
        </w:p>
        <w:p w14:paraId="60E3D9CC" w14:textId="77777777" w:rsidR="00BF16DE" w:rsidRDefault="00BF16DE">
          <w:pPr>
            <w:pStyle w:val="TOC1"/>
            <w:rPr>
              <w:rFonts w:asciiTheme="minorHAnsi" w:eastAsiaTheme="minorEastAsia" w:hAnsiTheme="minorHAnsi" w:cstheme="minorBidi"/>
              <w:b w:val="0"/>
              <w:sz w:val="22"/>
              <w:szCs w:val="22"/>
              <w:lang w:val="en-US"/>
            </w:rPr>
          </w:pPr>
          <w:hyperlink w:anchor="_Toc60823006" w:history="1">
            <w:r w:rsidRPr="004C3FCC">
              <w:rPr>
                <w:rStyle w:val="Hyperlink"/>
              </w:rPr>
              <w:t>DAFTAR TABEL</w:t>
            </w:r>
            <w:r>
              <w:rPr>
                <w:webHidden/>
              </w:rPr>
              <w:tab/>
            </w:r>
            <w:r>
              <w:rPr>
                <w:webHidden/>
              </w:rPr>
              <w:fldChar w:fldCharType="begin"/>
            </w:r>
            <w:r>
              <w:rPr>
                <w:webHidden/>
              </w:rPr>
              <w:instrText xml:space="preserve"> PAGEREF _Toc60823006 \h </w:instrText>
            </w:r>
            <w:r>
              <w:rPr>
                <w:webHidden/>
              </w:rPr>
            </w:r>
            <w:r>
              <w:rPr>
                <w:webHidden/>
              </w:rPr>
              <w:fldChar w:fldCharType="separate"/>
            </w:r>
            <w:r>
              <w:rPr>
                <w:webHidden/>
              </w:rPr>
              <w:t>viii</w:t>
            </w:r>
            <w:r>
              <w:rPr>
                <w:webHidden/>
              </w:rPr>
              <w:fldChar w:fldCharType="end"/>
            </w:r>
          </w:hyperlink>
        </w:p>
        <w:p w14:paraId="202752A2" w14:textId="77777777" w:rsidR="00BF16DE" w:rsidRDefault="00BF16DE">
          <w:pPr>
            <w:pStyle w:val="TOC1"/>
            <w:rPr>
              <w:rFonts w:asciiTheme="minorHAnsi" w:eastAsiaTheme="minorEastAsia" w:hAnsiTheme="minorHAnsi" w:cstheme="minorBidi"/>
              <w:b w:val="0"/>
              <w:sz w:val="22"/>
              <w:szCs w:val="22"/>
              <w:lang w:val="en-US"/>
            </w:rPr>
          </w:pPr>
          <w:hyperlink w:anchor="_Toc60823007" w:history="1">
            <w:r w:rsidRPr="004C3FCC">
              <w:rPr>
                <w:rStyle w:val="Hyperlink"/>
              </w:rPr>
              <w:t>DAFTAR LISTING PROGRAM</w:t>
            </w:r>
            <w:r>
              <w:rPr>
                <w:webHidden/>
              </w:rPr>
              <w:tab/>
            </w:r>
            <w:r>
              <w:rPr>
                <w:webHidden/>
              </w:rPr>
              <w:fldChar w:fldCharType="begin"/>
            </w:r>
            <w:r>
              <w:rPr>
                <w:webHidden/>
              </w:rPr>
              <w:instrText xml:space="preserve"> PAGEREF _Toc60823007 \h </w:instrText>
            </w:r>
            <w:r>
              <w:rPr>
                <w:webHidden/>
              </w:rPr>
            </w:r>
            <w:r>
              <w:rPr>
                <w:webHidden/>
              </w:rPr>
              <w:fldChar w:fldCharType="separate"/>
            </w:r>
            <w:r>
              <w:rPr>
                <w:webHidden/>
              </w:rPr>
              <w:t>ix</w:t>
            </w:r>
            <w:r>
              <w:rPr>
                <w:webHidden/>
              </w:rPr>
              <w:fldChar w:fldCharType="end"/>
            </w:r>
          </w:hyperlink>
        </w:p>
        <w:p w14:paraId="1F99DD6E" w14:textId="77777777" w:rsidR="00BF16DE" w:rsidRDefault="00BF16DE">
          <w:pPr>
            <w:pStyle w:val="TOC1"/>
            <w:rPr>
              <w:rFonts w:asciiTheme="minorHAnsi" w:eastAsiaTheme="minorEastAsia" w:hAnsiTheme="minorHAnsi" w:cstheme="minorBidi"/>
              <w:b w:val="0"/>
              <w:sz w:val="22"/>
              <w:szCs w:val="22"/>
              <w:lang w:val="en-US"/>
            </w:rPr>
          </w:pPr>
          <w:hyperlink w:anchor="_Toc60823008" w:history="1">
            <w:r w:rsidRPr="004C3FCC">
              <w:rPr>
                <w:rStyle w:val="Hyperlink"/>
              </w:rPr>
              <w:t>BAB I  PENDAHULUAN</w:t>
            </w:r>
            <w:r>
              <w:rPr>
                <w:webHidden/>
              </w:rPr>
              <w:tab/>
            </w:r>
            <w:r>
              <w:rPr>
                <w:webHidden/>
              </w:rPr>
              <w:fldChar w:fldCharType="begin"/>
            </w:r>
            <w:r>
              <w:rPr>
                <w:webHidden/>
              </w:rPr>
              <w:instrText xml:space="preserve"> PAGEREF _Toc60823008 \h </w:instrText>
            </w:r>
            <w:r>
              <w:rPr>
                <w:webHidden/>
              </w:rPr>
            </w:r>
            <w:r>
              <w:rPr>
                <w:webHidden/>
              </w:rPr>
              <w:fldChar w:fldCharType="separate"/>
            </w:r>
            <w:r>
              <w:rPr>
                <w:webHidden/>
              </w:rPr>
              <w:t>1</w:t>
            </w:r>
            <w:r>
              <w:rPr>
                <w:webHidden/>
              </w:rPr>
              <w:fldChar w:fldCharType="end"/>
            </w:r>
          </w:hyperlink>
        </w:p>
        <w:p w14:paraId="6CD090DC" w14:textId="77777777" w:rsidR="00BF16DE" w:rsidRDefault="00BF16DE">
          <w:pPr>
            <w:pStyle w:val="TOC2"/>
            <w:tabs>
              <w:tab w:val="left" w:pos="880"/>
              <w:tab w:val="right" w:leader="dot" w:pos="8778"/>
            </w:tabs>
            <w:rPr>
              <w:rFonts w:eastAsiaTheme="minorEastAsia"/>
              <w:noProof/>
            </w:rPr>
          </w:pPr>
          <w:hyperlink w:anchor="_Toc60823009" w:history="1">
            <w:r w:rsidRPr="004C3FCC">
              <w:rPr>
                <w:rStyle w:val="Hyperlink"/>
                <w:rFonts w:cs="Times New Roman"/>
                <w:noProof/>
                <w:lang w:val="id-ID"/>
              </w:rPr>
              <w:t>1.1.</w:t>
            </w:r>
            <w:r>
              <w:rPr>
                <w:rFonts w:eastAsiaTheme="minorEastAsia"/>
                <w:noProof/>
              </w:rPr>
              <w:tab/>
            </w:r>
            <w:r w:rsidRPr="004C3FCC">
              <w:rPr>
                <w:rStyle w:val="Hyperlink"/>
                <w:rFonts w:cs="Times New Roman"/>
                <w:noProof/>
                <w:lang w:val="id-ID"/>
              </w:rPr>
              <w:t>Latar Belakang Masalah</w:t>
            </w:r>
            <w:r>
              <w:rPr>
                <w:noProof/>
                <w:webHidden/>
              </w:rPr>
              <w:tab/>
            </w:r>
            <w:r>
              <w:rPr>
                <w:noProof/>
                <w:webHidden/>
              </w:rPr>
              <w:fldChar w:fldCharType="begin"/>
            </w:r>
            <w:r>
              <w:rPr>
                <w:noProof/>
                <w:webHidden/>
              </w:rPr>
              <w:instrText xml:space="preserve"> PAGEREF _Toc60823009 \h </w:instrText>
            </w:r>
            <w:r>
              <w:rPr>
                <w:noProof/>
                <w:webHidden/>
              </w:rPr>
            </w:r>
            <w:r>
              <w:rPr>
                <w:noProof/>
                <w:webHidden/>
              </w:rPr>
              <w:fldChar w:fldCharType="separate"/>
            </w:r>
            <w:r>
              <w:rPr>
                <w:noProof/>
                <w:webHidden/>
              </w:rPr>
              <w:t>1</w:t>
            </w:r>
            <w:r>
              <w:rPr>
                <w:noProof/>
                <w:webHidden/>
              </w:rPr>
              <w:fldChar w:fldCharType="end"/>
            </w:r>
          </w:hyperlink>
        </w:p>
        <w:p w14:paraId="18524834" w14:textId="77777777" w:rsidR="00BF16DE" w:rsidRDefault="00BF16DE">
          <w:pPr>
            <w:pStyle w:val="TOC2"/>
            <w:tabs>
              <w:tab w:val="left" w:pos="880"/>
              <w:tab w:val="right" w:leader="dot" w:pos="8778"/>
            </w:tabs>
            <w:rPr>
              <w:rFonts w:eastAsiaTheme="minorEastAsia"/>
              <w:noProof/>
            </w:rPr>
          </w:pPr>
          <w:hyperlink w:anchor="_Toc60823010" w:history="1">
            <w:r w:rsidRPr="004C3FCC">
              <w:rPr>
                <w:rStyle w:val="Hyperlink"/>
                <w:noProof/>
                <w:lang w:val="id-ID"/>
              </w:rPr>
              <w:t>1.2</w:t>
            </w:r>
            <w:r>
              <w:rPr>
                <w:rFonts w:eastAsiaTheme="minorEastAsia"/>
                <w:noProof/>
              </w:rPr>
              <w:tab/>
            </w:r>
            <w:r w:rsidRPr="004C3FCC">
              <w:rPr>
                <w:rStyle w:val="Hyperlink"/>
                <w:noProof/>
              </w:rPr>
              <w:t>Materi Kerja Praktek</w:t>
            </w:r>
            <w:r>
              <w:rPr>
                <w:noProof/>
                <w:webHidden/>
              </w:rPr>
              <w:tab/>
            </w:r>
            <w:r>
              <w:rPr>
                <w:noProof/>
                <w:webHidden/>
              </w:rPr>
              <w:fldChar w:fldCharType="begin"/>
            </w:r>
            <w:r>
              <w:rPr>
                <w:noProof/>
                <w:webHidden/>
              </w:rPr>
              <w:instrText xml:space="preserve"> PAGEREF _Toc60823010 \h </w:instrText>
            </w:r>
            <w:r>
              <w:rPr>
                <w:noProof/>
                <w:webHidden/>
              </w:rPr>
            </w:r>
            <w:r>
              <w:rPr>
                <w:noProof/>
                <w:webHidden/>
              </w:rPr>
              <w:fldChar w:fldCharType="separate"/>
            </w:r>
            <w:r>
              <w:rPr>
                <w:noProof/>
                <w:webHidden/>
              </w:rPr>
              <w:t>2</w:t>
            </w:r>
            <w:r>
              <w:rPr>
                <w:noProof/>
                <w:webHidden/>
              </w:rPr>
              <w:fldChar w:fldCharType="end"/>
            </w:r>
          </w:hyperlink>
        </w:p>
        <w:p w14:paraId="27A8A52B" w14:textId="77777777" w:rsidR="00BF16DE" w:rsidRDefault="00BF16DE">
          <w:pPr>
            <w:pStyle w:val="TOC2"/>
            <w:tabs>
              <w:tab w:val="left" w:pos="880"/>
              <w:tab w:val="right" w:leader="dot" w:pos="8778"/>
            </w:tabs>
            <w:rPr>
              <w:rFonts w:eastAsiaTheme="minorEastAsia"/>
              <w:noProof/>
            </w:rPr>
          </w:pPr>
          <w:hyperlink w:anchor="_Toc60823011" w:history="1">
            <w:r w:rsidRPr="004C3FCC">
              <w:rPr>
                <w:rStyle w:val="Hyperlink"/>
                <w:rFonts w:cs="Times New Roman"/>
                <w:noProof/>
                <w:lang w:val="id-ID"/>
              </w:rPr>
              <w:t>1.3</w:t>
            </w:r>
            <w:r>
              <w:rPr>
                <w:rFonts w:eastAsiaTheme="minorEastAsia"/>
                <w:noProof/>
              </w:rPr>
              <w:tab/>
            </w:r>
            <w:r w:rsidRPr="004C3FCC">
              <w:rPr>
                <w:rStyle w:val="Hyperlink"/>
                <w:rFonts w:cs="Times New Roman"/>
                <w:noProof/>
              </w:rPr>
              <w:t>Tujuan</w:t>
            </w:r>
            <w:r w:rsidRPr="004C3FCC">
              <w:rPr>
                <w:rStyle w:val="Hyperlink"/>
                <w:rFonts w:cs="Times New Roman"/>
                <w:noProof/>
                <w:lang w:val="id-ID"/>
              </w:rPr>
              <w:t xml:space="preserve"> </w:t>
            </w:r>
            <w:r w:rsidRPr="004C3FCC">
              <w:rPr>
                <w:rStyle w:val="Hyperlink"/>
                <w:rFonts w:cs="Times New Roman"/>
                <w:noProof/>
              </w:rPr>
              <w:t>dan Manfaat Pelaksanaan Kerja Praktek</w:t>
            </w:r>
            <w:r>
              <w:rPr>
                <w:noProof/>
                <w:webHidden/>
              </w:rPr>
              <w:tab/>
            </w:r>
            <w:r>
              <w:rPr>
                <w:noProof/>
                <w:webHidden/>
              </w:rPr>
              <w:fldChar w:fldCharType="begin"/>
            </w:r>
            <w:r>
              <w:rPr>
                <w:noProof/>
                <w:webHidden/>
              </w:rPr>
              <w:instrText xml:space="preserve"> PAGEREF _Toc60823011 \h </w:instrText>
            </w:r>
            <w:r>
              <w:rPr>
                <w:noProof/>
                <w:webHidden/>
              </w:rPr>
            </w:r>
            <w:r>
              <w:rPr>
                <w:noProof/>
                <w:webHidden/>
              </w:rPr>
              <w:fldChar w:fldCharType="separate"/>
            </w:r>
            <w:r>
              <w:rPr>
                <w:noProof/>
                <w:webHidden/>
              </w:rPr>
              <w:t>2</w:t>
            </w:r>
            <w:r>
              <w:rPr>
                <w:noProof/>
                <w:webHidden/>
              </w:rPr>
              <w:fldChar w:fldCharType="end"/>
            </w:r>
          </w:hyperlink>
        </w:p>
        <w:p w14:paraId="0BD537E5" w14:textId="77777777" w:rsidR="00BF16DE" w:rsidRDefault="00BF16DE">
          <w:pPr>
            <w:pStyle w:val="TOC3"/>
            <w:rPr>
              <w:rFonts w:eastAsiaTheme="minorEastAsia"/>
              <w:noProof/>
            </w:rPr>
          </w:pPr>
          <w:hyperlink w:anchor="_Toc60823012" w:history="1">
            <w:r w:rsidRPr="004C3FCC">
              <w:rPr>
                <w:rStyle w:val="Hyperlink"/>
                <w:rFonts w:cs="Times New Roman"/>
                <w:noProof/>
              </w:rPr>
              <w:t>1.3.1</w:t>
            </w:r>
            <w:r>
              <w:rPr>
                <w:rFonts w:eastAsiaTheme="minorEastAsia"/>
                <w:noProof/>
              </w:rPr>
              <w:tab/>
            </w:r>
            <w:r w:rsidRPr="004C3FCC">
              <w:rPr>
                <w:rStyle w:val="Hyperlink"/>
                <w:rFonts w:cs="Times New Roman"/>
                <w:noProof/>
              </w:rPr>
              <w:t>Tujuan Kerja Praktek</w:t>
            </w:r>
            <w:r>
              <w:rPr>
                <w:noProof/>
                <w:webHidden/>
              </w:rPr>
              <w:tab/>
            </w:r>
            <w:r>
              <w:rPr>
                <w:noProof/>
                <w:webHidden/>
              </w:rPr>
              <w:fldChar w:fldCharType="begin"/>
            </w:r>
            <w:r>
              <w:rPr>
                <w:noProof/>
                <w:webHidden/>
              </w:rPr>
              <w:instrText xml:space="preserve"> PAGEREF _Toc60823012 \h </w:instrText>
            </w:r>
            <w:r>
              <w:rPr>
                <w:noProof/>
                <w:webHidden/>
              </w:rPr>
            </w:r>
            <w:r>
              <w:rPr>
                <w:noProof/>
                <w:webHidden/>
              </w:rPr>
              <w:fldChar w:fldCharType="separate"/>
            </w:r>
            <w:r>
              <w:rPr>
                <w:noProof/>
                <w:webHidden/>
              </w:rPr>
              <w:t>2</w:t>
            </w:r>
            <w:r>
              <w:rPr>
                <w:noProof/>
                <w:webHidden/>
              </w:rPr>
              <w:fldChar w:fldCharType="end"/>
            </w:r>
          </w:hyperlink>
        </w:p>
        <w:p w14:paraId="0DCDF46E" w14:textId="77777777" w:rsidR="00BF16DE" w:rsidRDefault="00BF16DE">
          <w:pPr>
            <w:pStyle w:val="TOC3"/>
            <w:rPr>
              <w:rFonts w:eastAsiaTheme="minorEastAsia"/>
              <w:noProof/>
            </w:rPr>
          </w:pPr>
          <w:hyperlink w:anchor="_Toc60823013" w:history="1">
            <w:r w:rsidRPr="004C3FCC">
              <w:rPr>
                <w:rStyle w:val="Hyperlink"/>
                <w:rFonts w:cs="Times New Roman"/>
                <w:noProof/>
              </w:rPr>
              <w:t>1.3.2</w:t>
            </w:r>
            <w:r>
              <w:rPr>
                <w:rFonts w:eastAsiaTheme="minorEastAsia"/>
                <w:noProof/>
              </w:rPr>
              <w:tab/>
            </w:r>
            <w:r w:rsidRPr="004C3FCC">
              <w:rPr>
                <w:rStyle w:val="Hyperlink"/>
                <w:rFonts w:cs="Times New Roman"/>
                <w:noProof/>
              </w:rPr>
              <w:t>Manfaat Kerja Praktek</w:t>
            </w:r>
            <w:r>
              <w:rPr>
                <w:noProof/>
                <w:webHidden/>
              </w:rPr>
              <w:tab/>
            </w:r>
            <w:r>
              <w:rPr>
                <w:noProof/>
                <w:webHidden/>
              </w:rPr>
              <w:fldChar w:fldCharType="begin"/>
            </w:r>
            <w:r>
              <w:rPr>
                <w:noProof/>
                <w:webHidden/>
              </w:rPr>
              <w:instrText xml:space="preserve"> PAGEREF _Toc60823013 \h </w:instrText>
            </w:r>
            <w:r>
              <w:rPr>
                <w:noProof/>
                <w:webHidden/>
              </w:rPr>
            </w:r>
            <w:r>
              <w:rPr>
                <w:noProof/>
                <w:webHidden/>
              </w:rPr>
              <w:fldChar w:fldCharType="separate"/>
            </w:r>
            <w:r>
              <w:rPr>
                <w:noProof/>
                <w:webHidden/>
              </w:rPr>
              <w:t>3</w:t>
            </w:r>
            <w:r>
              <w:rPr>
                <w:noProof/>
                <w:webHidden/>
              </w:rPr>
              <w:fldChar w:fldCharType="end"/>
            </w:r>
          </w:hyperlink>
        </w:p>
        <w:p w14:paraId="3126E831" w14:textId="77777777" w:rsidR="00BF16DE" w:rsidRDefault="00BF16DE">
          <w:pPr>
            <w:pStyle w:val="TOC2"/>
            <w:tabs>
              <w:tab w:val="left" w:pos="880"/>
              <w:tab w:val="right" w:leader="dot" w:pos="8778"/>
            </w:tabs>
            <w:rPr>
              <w:rFonts w:eastAsiaTheme="minorEastAsia"/>
              <w:noProof/>
            </w:rPr>
          </w:pPr>
          <w:hyperlink w:anchor="_Toc60823014" w:history="1">
            <w:r w:rsidRPr="004C3FCC">
              <w:rPr>
                <w:rStyle w:val="Hyperlink"/>
                <w:rFonts w:cs="Times New Roman"/>
                <w:noProof/>
                <w:lang w:val="id-ID"/>
              </w:rPr>
              <w:t>1.4</w:t>
            </w:r>
            <w:r>
              <w:rPr>
                <w:rFonts w:eastAsiaTheme="minorEastAsia"/>
                <w:noProof/>
              </w:rPr>
              <w:tab/>
            </w:r>
            <w:r w:rsidRPr="004C3FCC">
              <w:rPr>
                <w:rStyle w:val="Hyperlink"/>
                <w:rFonts w:cs="Times New Roman"/>
                <w:noProof/>
                <w:lang w:val="id-ID"/>
              </w:rPr>
              <w:t>T</w:t>
            </w:r>
            <w:r w:rsidRPr="004C3FCC">
              <w:rPr>
                <w:rStyle w:val="Hyperlink"/>
                <w:rFonts w:cs="Times New Roman"/>
                <w:noProof/>
              </w:rPr>
              <w:t>empat dan Waktu Kerja Praktik</w:t>
            </w:r>
            <w:r>
              <w:rPr>
                <w:noProof/>
                <w:webHidden/>
              </w:rPr>
              <w:tab/>
            </w:r>
            <w:r>
              <w:rPr>
                <w:noProof/>
                <w:webHidden/>
              </w:rPr>
              <w:fldChar w:fldCharType="begin"/>
            </w:r>
            <w:r>
              <w:rPr>
                <w:noProof/>
                <w:webHidden/>
              </w:rPr>
              <w:instrText xml:space="preserve"> PAGEREF _Toc60823014 \h </w:instrText>
            </w:r>
            <w:r>
              <w:rPr>
                <w:noProof/>
                <w:webHidden/>
              </w:rPr>
            </w:r>
            <w:r>
              <w:rPr>
                <w:noProof/>
                <w:webHidden/>
              </w:rPr>
              <w:fldChar w:fldCharType="separate"/>
            </w:r>
            <w:r>
              <w:rPr>
                <w:noProof/>
                <w:webHidden/>
              </w:rPr>
              <w:t>3</w:t>
            </w:r>
            <w:r>
              <w:rPr>
                <w:noProof/>
                <w:webHidden/>
              </w:rPr>
              <w:fldChar w:fldCharType="end"/>
            </w:r>
          </w:hyperlink>
        </w:p>
        <w:p w14:paraId="3CA67D89" w14:textId="77777777" w:rsidR="00BF16DE" w:rsidRDefault="00BF16DE">
          <w:pPr>
            <w:pStyle w:val="TOC2"/>
            <w:tabs>
              <w:tab w:val="left" w:pos="880"/>
              <w:tab w:val="right" w:leader="dot" w:pos="8778"/>
            </w:tabs>
            <w:rPr>
              <w:rFonts w:eastAsiaTheme="minorEastAsia"/>
              <w:noProof/>
            </w:rPr>
          </w:pPr>
          <w:hyperlink w:anchor="_Toc60823015" w:history="1">
            <w:r w:rsidRPr="004C3FCC">
              <w:rPr>
                <w:rStyle w:val="Hyperlink"/>
                <w:rFonts w:cs="Times New Roman"/>
                <w:noProof/>
              </w:rPr>
              <w:t>1.5</w:t>
            </w:r>
            <w:r>
              <w:rPr>
                <w:rFonts w:eastAsiaTheme="minorEastAsia"/>
                <w:noProof/>
              </w:rPr>
              <w:tab/>
            </w:r>
            <w:r w:rsidRPr="004C3FCC">
              <w:rPr>
                <w:rStyle w:val="Hyperlink"/>
                <w:rFonts w:cs="Times New Roman"/>
                <w:noProof/>
              </w:rPr>
              <w:t>Sistematika Penyusunan</w:t>
            </w:r>
            <w:r>
              <w:rPr>
                <w:noProof/>
                <w:webHidden/>
              </w:rPr>
              <w:tab/>
            </w:r>
            <w:r>
              <w:rPr>
                <w:noProof/>
                <w:webHidden/>
              </w:rPr>
              <w:fldChar w:fldCharType="begin"/>
            </w:r>
            <w:r>
              <w:rPr>
                <w:noProof/>
                <w:webHidden/>
              </w:rPr>
              <w:instrText xml:space="preserve"> PAGEREF _Toc60823015 \h </w:instrText>
            </w:r>
            <w:r>
              <w:rPr>
                <w:noProof/>
                <w:webHidden/>
              </w:rPr>
            </w:r>
            <w:r>
              <w:rPr>
                <w:noProof/>
                <w:webHidden/>
              </w:rPr>
              <w:fldChar w:fldCharType="separate"/>
            </w:r>
            <w:r>
              <w:rPr>
                <w:noProof/>
                <w:webHidden/>
              </w:rPr>
              <w:t>4</w:t>
            </w:r>
            <w:r>
              <w:rPr>
                <w:noProof/>
                <w:webHidden/>
              </w:rPr>
              <w:fldChar w:fldCharType="end"/>
            </w:r>
          </w:hyperlink>
        </w:p>
        <w:p w14:paraId="5A2AD386" w14:textId="77777777" w:rsidR="00BF16DE" w:rsidRDefault="00BF16DE">
          <w:pPr>
            <w:pStyle w:val="TOC1"/>
            <w:rPr>
              <w:rFonts w:asciiTheme="minorHAnsi" w:eastAsiaTheme="minorEastAsia" w:hAnsiTheme="minorHAnsi" w:cstheme="minorBidi"/>
              <w:b w:val="0"/>
              <w:sz w:val="22"/>
              <w:szCs w:val="22"/>
              <w:lang w:val="en-US"/>
            </w:rPr>
          </w:pPr>
          <w:hyperlink w:anchor="_Toc60823016" w:history="1">
            <w:r w:rsidRPr="004C3FCC">
              <w:rPr>
                <w:rStyle w:val="Hyperlink"/>
              </w:rPr>
              <w:t>BAB II TINJAUAN UMUM PERUSAHAAN</w:t>
            </w:r>
            <w:r>
              <w:rPr>
                <w:webHidden/>
              </w:rPr>
              <w:tab/>
            </w:r>
            <w:r>
              <w:rPr>
                <w:webHidden/>
              </w:rPr>
              <w:fldChar w:fldCharType="begin"/>
            </w:r>
            <w:r>
              <w:rPr>
                <w:webHidden/>
              </w:rPr>
              <w:instrText xml:space="preserve"> PAGEREF _Toc60823016 \h </w:instrText>
            </w:r>
            <w:r>
              <w:rPr>
                <w:webHidden/>
              </w:rPr>
            </w:r>
            <w:r>
              <w:rPr>
                <w:webHidden/>
              </w:rPr>
              <w:fldChar w:fldCharType="separate"/>
            </w:r>
            <w:r>
              <w:rPr>
                <w:webHidden/>
              </w:rPr>
              <w:t>5</w:t>
            </w:r>
            <w:r>
              <w:rPr>
                <w:webHidden/>
              </w:rPr>
              <w:fldChar w:fldCharType="end"/>
            </w:r>
          </w:hyperlink>
        </w:p>
        <w:p w14:paraId="3801A4F4" w14:textId="77777777" w:rsidR="00BF16DE" w:rsidRDefault="00BF16DE">
          <w:pPr>
            <w:pStyle w:val="TOC2"/>
            <w:tabs>
              <w:tab w:val="left" w:pos="880"/>
              <w:tab w:val="right" w:leader="dot" w:pos="8778"/>
            </w:tabs>
            <w:rPr>
              <w:rFonts w:eastAsiaTheme="minorEastAsia"/>
              <w:noProof/>
            </w:rPr>
          </w:pPr>
          <w:hyperlink w:anchor="_Toc60823017" w:history="1">
            <w:r w:rsidRPr="004C3FCC">
              <w:rPr>
                <w:rStyle w:val="Hyperlink"/>
                <w:rFonts w:cs="Times New Roman"/>
                <w:noProof/>
                <w:lang w:val="id-ID"/>
              </w:rPr>
              <w:t>2.1</w:t>
            </w:r>
            <w:r>
              <w:rPr>
                <w:rFonts w:eastAsiaTheme="minorEastAsia"/>
                <w:noProof/>
              </w:rPr>
              <w:tab/>
            </w:r>
            <w:r w:rsidRPr="004C3FCC">
              <w:rPr>
                <w:rStyle w:val="Hyperlink"/>
                <w:rFonts w:cs="Times New Roman"/>
                <w:noProof/>
              </w:rPr>
              <w:t>Sejarah Perusahaan</w:t>
            </w:r>
            <w:r>
              <w:rPr>
                <w:noProof/>
                <w:webHidden/>
              </w:rPr>
              <w:tab/>
            </w:r>
            <w:r>
              <w:rPr>
                <w:noProof/>
                <w:webHidden/>
              </w:rPr>
              <w:fldChar w:fldCharType="begin"/>
            </w:r>
            <w:r>
              <w:rPr>
                <w:noProof/>
                <w:webHidden/>
              </w:rPr>
              <w:instrText xml:space="preserve"> PAGEREF _Toc60823017 \h </w:instrText>
            </w:r>
            <w:r>
              <w:rPr>
                <w:noProof/>
                <w:webHidden/>
              </w:rPr>
            </w:r>
            <w:r>
              <w:rPr>
                <w:noProof/>
                <w:webHidden/>
              </w:rPr>
              <w:fldChar w:fldCharType="separate"/>
            </w:r>
            <w:r>
              <w:rPr>
                <w:noProof/>
                <w:webHidden/>
              </w:rPr>
              <w:t>5</w:t>
            </w:r>
            <w:r>
              <w:rPr>
                <w:noProof/>
                <w:webHidden/>
              </w:rPr>
              <w:fldChar w:fldCharType="end"/>
            </w:r>
          </w:hyperlink>
        </w:p>
        <w:p w14:paraId="32220659" w14:textId="77777777" w:rsidR="00BF16DE" w:rsidRDefault="00BF16DE">
          <w:pPr>
            <w:pStyle w:val="TOC2"/>
            <w:tabs>
              <w:tab w:val="left" w:pos="880"/>
              <w:tab w:val="right" w:leader="dot" w:pos="8778"/>
            </w:tabs>
            <w:rPr>
              <w:rFonts w:eastAsiaTheme="minorEastAsia"/>
              <w:noProof/>
            </w:rPr>
          </w:pPr>
          <w:hyperlink w:anchor="_Toc60823018" w:history="1">
            <w:r w:rsidRPr="004C3FCC">
              <w:rPr>
                <w:rStyle w:val="Hyperlink"/>
                <w:rFonts w:cs="Times New Roman"/>
                <w:noProof/>
                <w:lang w:val="id-ID"/>
              </w:rPr>
              <w:t>2.2</w:t>
            </w:r>
            <w:r>
              <w:rPr>
                <w:rFonts w:eastAsiaTheme="minorEastAsia"/>
                <w:noProof/>
              </w:rPr>
              <w:tab/>
            </w:r>
            <w:r w:rsidRPr="004C3FCC">
              <w:rPr>
                <w:rStyle w:val="Hyperlink"/>
                <w:rFonts w:cs="Times New Roman"/>
                <w:noProof/>
              </w:rPr>
              <w:t>Visi dan Misi</w:t>
            </w:r>
            <w:r>
              <w:rPr>
                <w:noProof/>
                <w:webHidden/>
              </w:rPr>
              <w:tab/>
            </w:r>
            <w:r>
              <w:rPr>
                <w:noProof/>
                <w:webHidden/>
              </w:rPr>
              <w:fldChar w:fldCharType="begin"/>
            </w:r>
            <w:r>
              <w:rPr>
                <w:noProof/>
                <w:webHidden/>
              </w:rPr>
              <w:instrText xml:space="preserve"> PAGEREF _Toc60823018 \h </w:instrText>
            </w:r>
            <w:r>
              <w:rPr>
                <w:noProof/>
                <w:webHidden/>
              </w:rPr>
            </w:r>
            <w:r>
              <w:rPr>
                <w:noProof/>
                <w:webHidden/>
              </w:rPr>
              <w:fldChar w:fldCharType="separate"/>
            </w:r>
            <w:r>
              <w:rPr>
                <w:noProof/>
                <w:webHidden/>
              </w:rPr>
              <w:t>6</w:t>
            </w:r>
            <w:r>
              <w:rPr>
                <w:noProof/>
                <w:webHidden/>
              </w:rPr>
              <w:fldChar w:fldCharType="end"/>
            </w:r>
          </w:hyperlink>
        </w:p>
        <w:p w14:paraId="5E5A58C6" w14:textId="77777777" w:rsidR="00BF16DE" w:rsidRDefault="00BF16DE">
          <w:pPr>
            <w:pStyle w:val="TOC2"/>
            <w:tabs>
              <w:tab w:val="left" w:pos="880"/>
              <w:tab w:val="right" w:leader="dot" w:pos="8778"/>
            </w:tabs>
            <w:rPr>
              <w:rFonts w:eastAsiaTheme="minorEastAsia"/>
              <w:noProof/>
            </w:rPr>
          </w:pPr>
          <w:hyperlink w:anchor="_Toc60823019" w:history="1">
            <w:r w:rsidRPr="004C3FCC">
              <w:rPr>
                <w:rStyle w:val="Hyperlink"/>
                <w:rFonts w:cs="Times New Roman"/>
                <w:noProof/>
                <w:lang w:val="id-ID"/>
              </w:rPr>
              <w:t>2.3</w:t>
            </w:r>
            <w:r>
              <w:rPr>
                <w:rFonts w:eastAsiaTheme="minorEastAsia"/>
                <w:noProof/>
              </w:rPr>
              <w:tab/>
            </w:r>
            <w:r w:rsidRPr="004C3FCC">
              <w:rPr>
                <w:rStyle w:val="Hyperlink"/>
                <w:rFonts w:cs="Times New Roman"/>
                <w:noProof/>
              </w:rPr>
              <w:t>Tujuan</w:t>
            </w:r>
            <w:r>
              <w:rPr>
                <w:noProof/>
                <w:webHidden/>
              </w:rPr>
              <w:tab/>
            </w:r>
            <w:r>
              <w:rPr>
                <w:noProof/>
                <w:webHidden/>
              </w:rPr>
              <w:fldChar w:fldCharType="begin"/>
            </w:r>
            <w:r>
              <w:rPr>
                <w:noProof/>
                <w:webHidden/>
              </w:rPr>
              <w:instrText xml:space="preserve"> PAGEREF _Toc60823019 \h </w:instrText>
            </w:r>
            <w:r>
              <w:rPr>
                <w:noProof/>
                <w:webHidden/>
              </w:rPr>
            </w:r>
            <w:r>
              <w:rPr>
                <w:noProof/>
                <w:webHidden/>
              </w:rPr>
              <w:fldChar w:fldCharType="separate"/>
            </w:r>
            <w:r>
              <w:rPr>
                <w:noProof/>
                <w:webHidden/>
              </w:rPr>
              <w:t>6</w:t>
            </w:r>
            <w:r>
              <w:rPr>
                <w:noProof/>
                <w:webHidden/>
              </w:rPr>
              <w:fldChar w:fldCharType="end"/>
            </w:r>
          </w:hyperlink>
        </w:p>
        <w:p w14:paraId="4B0C98F8" w14:textId="77777777" w:rsidR="00BF16DE" w:rsidRDefault="00BF16DE">
          <w:pPr>
            <w:pStyle w:val="TOC2"/>
            <w:tabs>
              <w:tab w:val="left" w:pos="880"/>
              <w:tab w:val="right" w:leader="dot" w:pos="8778"/>
            </w:tabs>
            <w:rPr>
              <w:rFonts w:eastAsiaTheme="minorEastAsia"/>
              <w:noProof/>
            </w:rPr>
          </w:pPr>
          <w:hyperlink w:anchor="_Toc60823020" w:history="1">
            <w:r w:rsidRPr="004C3FCC">
              <w:rPr>
                <w:rStyle w:val="Hyperlink"/>
                <w:rFonts w:cs="Times New Roman"/>
                <w:noProof/>
                <w:lang w:val="id-ID"/>
              </w:rPr>
              <w:t>2.4</w:t>
            </w:r>
            <w:r>
              <w:rPr>
                <w:rFonts w:eastAsiaTheme="minorEastAsia"/>
                <w:noProof/>
              </w:rPr>
              <w:tab/>
            </w:r>
            <w:r w:rsidRPr="004C3FCC">
              <w:rPr>
                <w:rStyle w:val="Hyperlink"/>
                <w:rFonts w:cs="Times New Roman"/>
                <w:noProof/>
              </w:rPr>
              <w:t>Struktur Kurikulum</w:t>
            </w:r>
            <w:r>
              <w:rPr>
                <w:noProof/>
                <w:webHidden/>
              </w:rPr>
              <w:tab/>
            </w:r>
            <w:r>
              <w:rPr>
                <w:noProof/>
                <w:webHidden/>
              </w:rPr>
              <w:fldChar w:fldCharType="begin"/>
            </w:r>
            <w:r>
              <w:rPr>
                <w:noProof/>
                <w:webHidden/>
              </w:rPr>
              <w:instrText xml:space="preserve"> PAGEREF _Toc60823020 \h </w:instrText>
            </w:r>
            <w:r>
              <w:rPr>
                <w:noProof/>
                <w:webHidden/>
              </w:rPr>
            </w:r>
            <w:r>
              <w:rPr>
                <w:noProof/>
                <w:webHidden/>
              </w:rPr>
              <w:fldChar w:fldCharType="separate"/>
            </w:r>
            <w:r>
              <w:rPr>
                <w:noProof/>
                <w:webHidden/>
              </w:rPr>
              <w:t>6</w:t>
            </w:r>
            <w:r>
              <w:rPr>
                <w:noProof/>
                <w:webHidden/>
              </w:rPr>
              <w:fldChar w:fldCharType="end"/>
            </w:r>
          </w:hyperlink>
        </w:p>
        <w:p w14:paraId="3D55314B" w14:textId="77777777" w:rsidR="00BF16DE" w:rsidRDefault="00BF16DE">
          <w:pPr>
            <w:pStyle w:val="TOC2"/>
            <w:tabs>
              <w:tab w:val="left" w:pos="880"/>
              <w:tab w:val="right" w:leader="dot" w:pos="8778"/>
            </w:tabs>
            <w:rPr>
              <w:rFonts w:eastAsiaTheme="minorEastAsia"/>
              <w:noProof/>
            </w:rPr>
          </w:pPr>
          <w:hyperlink w:anchor="_Toc60823021" w:history="1">
            <w:r w:rsidRPr="004C3FCC">
              <w:rPr>
                <w:rStyle w:val="Hyperlink"/>
                <w:rFonts w:cs="Times New Roman"/>
                <w:noProof/>
                <w:lang w:val="id-ID"/>
              </w:rPr>
              <w:t>2.5</w:t>
            </w:r>
            <w:r>
              <w:rPr>
                <w:rFonts w:eastAsiaTheme="minorEastAsia"/>
                <w:noProof/>
              </w:rPr>
              <w:tab/>
            </w:r>
            <w:r w:rsidRPr="004C3FCC">
              <w:rPr>
                <w:rStyle w:val="Hyperlink"/>
                <w:rFonts w:cs="Times New Roman"/>
                <w:noProof/>
              </w:rPr>
              <w:t>Strukutur Organisasi dan Manajemen Perusahaan</w:t>
            </w:r>
            <w:r>
              <w:rPr>
                <w:noProof/>
                <w:webHidden/>
              </w:rPr>
              <w:tab/>
            </w:r>
            <w:r>
              <w:rPr>
                <w:noProof/>
                <w:webHidden/>
              </w:rPr>
              <w:fldChar w:fldCharType="begin"/>
            </w:r>
            <w:r>
              <w:rPr>
                <w:noProof/>
                <w:webHidden/>
              </w:rPr>
              <w:instrText xml:space="preserve"> PAGEREF _Toc60823021 \h </w:instrText>
            </w:r>
            <w:r>
              <w:rPr>
                <w:noProof/>
                <w:webHidden/>
              </w:rPr>
            </w:r>
            <w:r>
              <w:rPr>
                <w:noProof/>
                <w:webHidden/>
              </w:rPr>
              <w:fldChar w:fldCharType="separate"/>
            </w:r>
            <w:r>
              <w:rPr>
                <w:noProof/>
                <w:webHidden/>
              </w:rPr>
              <w:t>7</w:t>
            </w:r>
            <w:r>
              <w:rPr>
                <w:noProof/>
                <w:webHidden/>
              </w:rPr>
              <w:fldChar w:fldCharType="end"/>
            </w:r>
          </w:hyperlink>
        </w:p>
        <w:p w14:paraId="0850E3DD" w14:textId="77777777" w:rsidR="00BF16DE" w:rsidRDefault="00BF16DE">
          <w:pPr>
            <w:pStyle w:val="TOC2"/>
            <w:tabs>
              <w:tab w:val="left" w:pos="880"/>
              <w:tab w:val="right" w:leader="dot" w:pos="8778"/>
            </w:tabs>
            <w:rPr>
              <w:rFonts w:eastAsiaTheme="minorEastAsia"/>
              <w:noProof/>
            </w:rPr>
          </w:pPr>
          <w:hyperlink w:anchor="_Toc60823022" w:history="1">
            <w:r w:rsidRPr="004C3FCC">
              <w:rPr>
                <w:rStyle w:val="Hyperlink"/>
                <w:rFonts w:cs="Times New Roman"/>
                <w:noProof/>
                <w:lang w:val="id-ID"/>
              </w:rPr>
              <w:t>2.6</w:t>
            </w:r>
            <w:r>
              <w:rPr>
                <w:rFonts w:eastAsiaTheme="minorEastAsia"/>
                <w:noProof/>
              </w:rPr>
              <w:tab/>
            </w:r>
            <w:r w:rsidRPr="004C3FCC">
              <w:rPr>
                <w:rStyle w:val="Hyperlink"/>
                <w:rFonts w:cs="Times New Roman"/>
                <w:noProof/>
              </w:rPr>
              <w:t xml:space="preserve">Bidang </w:t>
            </w:r>
            <w:r w:rsidRPr="004C3FCC">
              <w:rPr>
                <w:rStyle w:val="Hyperlink"/>
                <w:rFonts w:cs="Times New Roman"/>
                <w:noProof/>
                <w:lang w:val="id-ID"/>
              </w:rPr>
              <w:t>Pe</w:t>
            </w:r>
            <w:r w:rsidRPr="004C3FCC">
              <w:rPr>
                <w:rStyle w:val="Hyperlink"/>
                <w:rFonts w:cs="Times New Roman"/>
                <w:noProof/>
              </w:rPr>
              <w:t>kerjaan Divisi atau Tempat Kerja Praktek</w:t>
            </w:r>
            <w:r>
              <w:rPr>
                <w:noProof/>
                <w:webHidden/>
              </w:rPr>
              <w:tab/>
            </w:r>
            <w:r>
              <w:rPr>
                <w:noProof/>
                <w:webHidden/>
              </w:rPr>
              <w:fldChar w:fldCharType="begin"/>
            </w:r>
            <w:r>
              <w:rPr>
                <w:noProof/>
                <w:webHidden/>
              </w:rPr>
              <w:instrText xml:space="preserve"> PAGEREF _Toc60823022 \h </w:instrText>
            </w:r>
            <w:r>
              <w:rPr>
                <w:noProof/>
                <w:webHidden/>
              </w:rPr>
            </w:r>
            <w:r>
              <w:rPr>
                <w:noProof/>
                <w:webHidden/>
              </w:rPr>
              <w:fldChar w:fldCharType="separate"/>
            </w:r>
            <w:r>
              <w:rPr>
                <w:noProof/>
                <w:webHidden/>
              </w:rPr>
              <w:t>10</w:t>
            </w:r>
            <w:r>
              <w:rPr>
                <w:noProof/>
                <w:webHidden/>
              </w:rPr>
              <w:fldChar w:fldCharType="end"/>
            </w:r>
          </w:hyperlink>
        </w:p>
        <w:p w14:paraId="2242520E" w14:textId="77777777" w:rsidR="00BF16DE" w:rsidRDefault="00BF16DE">
          <w:pPr>
            <w:pStyle w:val="TOC1"/>
            <w:rPr>
              <w:rFonts w:asciiTheme="minorHAnsi" w:eastAsiaTheme="minorEastAsia" w:hAnsiTheme="minorHAnsi" w:cstheme="minorBidi"/>
              <w:b w:val="0"/>
              <w:sz w:val="22"/>
              <w:szCs w:val="22"/>
              <w:lang w:val="en-US"/>
            </w:rPr>
          </w:pPr>
          <w:hyperlink w:anchor="_Toc60823023" w:history="1">
            <w:r w:rsidRPr="004C3FCC">
              <w:rPr>
                <w:rStyle w:val="Hyperlink"/>
              </w:rPr>
              <w:t>BAB III PELAKSANAAN KP</w:t>
            </w:r>
            <w:r>
              <w:rPr>
                <w:webHidden/>
              </w:rPr>
              <w:tab/>
            </w:r>
            <w:r>
              <w:rPr>
                <w:webHidden/>
              </w:rPr>
              <w:fldChar w:fldCharType="begin"/>
            </w:r>
            <w:r>
              <w:rPr>
                <w:webHidden/>
              </w:rPr>
              <w:instrText xml:space="preserve"> PAGEREF _Toc60823023 \h </w:instrText>
            </w:r>
            <w:r>
              <w:rPr>
                <w:webHidden/>
              </w:rPr>
            </w:r>
            <w:r>
              <w:rPr>
                <w:webHidden/>
              </w:rPr>
              <w:fldChar w:fldCharType="separate"/>
            </w:r>
            <w:r>
              <w:rPr>
                <w:webHidden/>
              </w:rPr>
              <w:t>11</w:t>
            </w:r>
            <w:r>
              <w:rPr>
                <w:webHidden/>
              </w:rPr>
              <w:fldChar w:fldCharType="end"/>
            </w:r>
          </w:hyperlink>
        </w:p>
        <w:p w14:paraId="6552A279" w14:textId="77777777" w:rsidR="00BF16DE" w:rsidRDefault="00BF16DE">
          <w:pPr>
            <w:pStyle w:val="TOC2"/>
            <w:tabs>
              <w:tab w:val="left" w:pos="880"/>
              <w:tab w:val="right" w:leader="dot" w:pos="8778"/>
            </w:tabs>
            <w:rPr>
              <w:rFonts w:eastAsiaTheme="minorEastAsia"/>
              <w:noProof/>
            </w:rPr>
          </w:pPr>
          <w:hyperlink w:anchor="_Toc60823024" w:history="1">
            <w:r w:rsidRPr="004C3FCC">
              <w:rPr>
                <w:rStyle w:val="Hyperlink"/>
                <w:rFonts w:cs="Times New Roman"/>
                <w:noProof/>
                <w:lang w:val="id-ID"/>
              </w:rPr>
              <w:t xml:space="preserve">3.1 </w:t>
            </w:r>
            <w:r>
              <w:rPr>
                <w:rFonts w:eastAsiaTheme="minorEastAsia"/>
                <w:noProof/>
              </w:rPr>
              <w:tab/>
            </w:r>
            <w:r w:rsidRPr="004C3FCC">
              <w:rPr>
                <w:rStyle w:val="Hyperlink"/>
                <w:rFonts w:cs="Times New Roman"/>
                <w:noProof/>
              </w:rPr>
              <w:t>Dasar Teori</w:t>
            </w:r>
            <w:r>
              <w:rPr>
                <w:noProof/>
                <w:webHidden/>
              </w:rPr>
              <w:tab/>
            </w:r>
            <w:r>
              <w:rPr>
                <w:noProof/>
                <w:webHidden/>
              </w:rPr>
              <w:fldChar w:fldCharType="begin"/>
            </w:r>
            <w:r>
              <w:rPr>
                <w:noProof/>
                <w:webHidden/>
              </w:rPr>
              <w:instrText xml:space="preserve"> PAGEREF _Toc60823024 \h </w:instrText>
            </w:r>
            <w:r>
              <w:rPr>
                <w:noProof/>
                <w:webHidden/>
              </w:rPr>
            </w:r>
            <w:r>
              <w:rPr>
                <w:noProof/>
                <w:webHidden/>
              </w:rPr>
              <w:fldChar w:fldCharType="separate"/>
            </w:r>
            <w:r>
              <w:rPr>
                <w:noProof/>
                <w:webHidden/>
              </w:rPr>
              <w:t>11</w:t>
            </w:r>
            <w:r>
              <w:rPr>
                <w:noProof/>
                <w:webHidden/>
              </w:rPr>
              <w:fldChar w:fldCharType="end"/>
            </w:r>
          </w:hyperlink>
        </w:p>
        <w:p w14:paraId="2E2FEF6C" w14:textId="77777777" w:rsidR="00BF16DE" w:rsidRDefault="00BF16DE">
          <w:pPr>
            <w:pStyle w:val="TOC3"/>
            <w:rPr>
              <w:rFonts w:eastAsiaTheme="minorEastAsia"/>
              <w:noProof/>
            </w:rPr>
          </w:pPr>
          <w:hyperlink w:anchor="_Toc60823025" w:history="1">
            <w:r w:rsidRPr="004C3FCC">
              <w:rPr>
                <w:rStyle w:val="Hyperlink"/>
                <w:rFonts w:cs="Times New Roman"/>
                <w:noProof/>
              </w:rPr>
              <w:t>3.1.1</w:t>
            </w:r>
            <w:r>
              <w:rPr>
                <w:rFonts w:eastAsiaTheme="minorEastAsia"/>
                <w:noProof/>
              </w:rPr>
              <w:tab/>
            </w:r>
            <w:r w:rsidRPr="004C3FCC">
              <w:rPr>
                <w:rStyle w:val="Hyperlink"/>
                <w:rFonts w:cs="Times New Roman"/>
                <w:noProof/>
              </w:rPr>
              <w:t>PHP</w:t>
            </w:r>
            <w:r>
              <w:rPr>
                <w:noProof/>
                <w:webHidden/>
              </w:rPr>
              <w:tab/>
            </w:r>
            <w:r>
              <w:rPr>
                <w:noProof/>
                <w:webHidden/>
              </w:rPr>
              <w:fldChar w:fldCharType="begin"/>
            </w:r>
            <w:r>
              <w:rPr>
                <w:noProof/>
                <w:webHidden/>
              </w:rPr>
              <w:instrText xml:space="preserve"> PAGEREF _Toc60823025 \h </w:instrText>
            </w:r>
            <w:r>
              <w:rPr>
                <w:noProof/>
                <w:webHidden/>
              </w:rPr>
            </w:r>
            <w:r>
              <w:rPr>
                <w:noProof/>
                <w:webHidden/>
              </w:rPr>
              <w:fldChar w:fldCharType="separate"/>
            </w:r>
            <w:r>
              <w:rPr>
                <w:noProof/>
                <w:webHidden/>
              </w:rPr>
              <w:t>11</w:t>
            </w:r>
            <w:r>
              <w:rPr>
                <w:noProof/>
                <w:webHidden/>
              </w:rPr>
              <w:fldChar w:fldCharType="end"/>
            </w:r>
          </w:hyperlink>
        </w:p>
        <w:p w14:paraId="0000D88E" w14:textId="77777777" w:rsidR="00BF16DE" w:rsidRDefault="00BF16DE">
          <w:pPr>
            <w:pStyle w:val="TOC3"/>
            <w:rPr>
              <w:rFonts w:eastAsiaTheme="minorEastAsia"/>
              <w:noProof/>
            </w:rPr>
          </w:pPr>
          <w:hyperlink w:anchor="_Toc60823026" w:history="1">
            <w:r w:rsidRPr="004C3FCC">
              <w:rPr>
                <w:rStyle w:val="Hyperlink"/>
                <w:noProof/>
              </w:rPr>
              <w:t>3.1.2</w:t>
            </w:r>
            <w:r>
              <w:rPr>
                <w:rFonts w:eastAsiaTheme="minorEastAsia"/>
                <w:noProof/>
              </w:rPr>
              <w:tab/>
            </w:r>
            <w:r w:rsidRPr="004C3FCC">
              <w:rPr>
                <w:rStyle w:val="Hyperlink"/>
                <w:noProof/>
              </w:rPr>
              <w:t>JavaScript</w:t>
            </w:r>
            <w:r>
              <w:rPr>
                <w:noProof/>
                <w:webHidden/>
              </w:rPr>
              <w:tab/>
            </w:r>
            <w:r>
              <w:rPr>
                <w:noProof/>
                <w:webHidden/>
              </w:rPr>
              <w:fldChar w:fldCharType="begin"/>
            </w:r>
            <w:r>
              <w:rPr>
                <w:noProof/>
                <w:webHidden/>
              </w:rPr>
              <w:instrText xml:space="preserve"> PAGEREF _Toc60823026 \h </w:instrText>
            </w:r>
            <w:r>
              <w:rPr>
                <w:noProof/>
                <w:webHidden/>
              </w:rPr>
            </w:r>
            <w:r>
              <w:rPr>
                <w:noProof/>
                <w:webHidden/>
              </w:rPr>
              <w:fldChar w:fldCharType="separate"/>
            </w:r>
            <w:r>
              <w:rPr>
                <w:noProof/>
                <w:webHidden/>
              </w:rPr>
              <w:t>12</w:t>
            </w:r>
            <w:r>
              <w:rPr>
                <w:noProof/>
                <w:webHidden/>
              </w:rPr>
              <w:fldChar w:fldCharType="end"/>
            </w:r>
          </w:hyperlink>
        </w:p>
        <w:p w14:paraId="3B807CA7" w14:textId="77777777" w:rsidR="00BF16DE" w:rsidRDefault="00BF16DE">
          <w:pPr>
            <w:pStyle w:val="TOC3"/>
            <w:rPr>
              <w:rFonts w:eastAsiaTheme="minorEastAsia"/>
              <w:noProof/>
            </w:rPr>
          </w:pPr>
          <w:hyperlink w:anchor="_Toc60823027" w:history="1">
            <w:r w:rsidRPr="004C3FCC">
              <w:rPr>
                <w:rStyle w:val="Hyperlink"/>
                <w:noProof/>
              </w:rPr>
              <w:t>3.1.3</w:t>
            </w:r>
            <w:r>
              <w:rPr>
                <w:rFonts w:eastAsiaTheme="minorEastAsia"/>
                <w:noProof/>
              </w:rPr>
              <w:tab/>
            </w:r>
            <w:r w:rsidRPr="004C3FCC">
              <w:rPr>
                <w:rStyle w:val="Hyperlink"/>
                <w:noProof/>
              </w:rPr>
              <w:t xml:space="preserve">Framework </w:t>
            </w:r>
            <w:r w:rsidRPr="004C3FCC">
              <w:rPr>
                <w:rStyle w:val="Hyperlink"/>
                <w:rFonts w:cs="Times New Roman"/>
                <w:noProof/>
              </w:rPr>
              <w:t>CodeIgniter</w:t>
            </w:r>
            <w:r>
              <w:rPr>
                <w:noProof/>
                <w:webHidden/>
              </w:rPr>
              <w:tab/>
            </w:r>
            <w:r>
              <w:rPr>
                <w:noProof/>
                <w:webHidden/>
              </w:rPr>
              <w:fldChar w:fldCharType="begin"/>
            </w:r>
            <w:r>
              <w:rPr>
                <w:noProof/>
                <w:webHidden/>
              </w:rPr>
              <w:instrText xml:space="preserve"> PAGEREF _Toc60823027 \h </w:instrText>
            </w:r>
            <w:r>
              <w:rPr>
                <w:noProof/>
                <w:webHidden/>
              </w:rPr>
            </w:r>
            <w:r>
              <w:rPr>
                <w:noProof/>
                <w:webHidden/>
              </w:rPr>
              <w:fldChar w:fldCharType="separate"/>
            </w:r>
            <w:r>
              <w:rPr>
                <w:noProof/>
                <w:webHidden/>
              </w:rPr>
              <w:t>13</w:t>
            </w:r>
            <w:r>
              <w:rPr>
                <w:noProof/>
                <w:webHidden/>
              </w:rPr>
              <w:fldChar w:fldCharType="end"/>
            </w:r>
          </w:hyperlink>
        </w:p>
        <w:p w14:paraId="4B3AEDEF" w14:textId="77777777" w:rsidR="00BF16DE" w:rsidRDefault="00BF16DE">
          <w:pPr>
            <w:pStyle w:val="TOC3"/>
            <w:rPr>
              <w:rFonts w:eastAsiaTheme="minorEastAsia"/>
              <w:noProof/>
            </w:rPr>
          </w:pPr>
          <w:hyperlink w:anchor="_Toc60823028" w:history="1">
            <w:r w:rsidRPr="004C3FCC">
              <w:rPr>
                <w:rStyle w:val="Hyperlink"/>
                <w:rFonts w:cs="Times New Roman"/>
                <w:noProof/>
              </w:rPr>
              <w:t>3.1.4</w:t>
            </w:r>
            <w:r>
              <w:rPr>
                <w:rFonts w:eastAsiaTheme="minorEastAsia"/>
                <w:noProof/>
              </w:rPr>
              <w:tab/>
            </w:r>
            <w:r w:rsidRPr="004C3FCC">
              <w:rPr>
                <w:rStyle w:val="Hyperlink"/>
                <w:rFonts w:cs="Times New Roman"/>
                <w:noProof/>
              </w:rPr>
              <w:t>Database MySQl</w:t>
            </w:r>
            <w:r>
              <w:rPr>
                <w:noProof/>
                <w:webHidden/>
              </w:rPr>
              <w:tab/>
            </w:r>
            <w:r>
              <w:rPr>
                <w:noProof/>
                <w:webHidden/>
              </w:rPr>
              <w:fldChar w:fldCharType="begin"/>
            </w:r>
            <w:r>
              <w:rPr>
                <w:noProof/>
                <w:webHidden/>
              </w:rPr>
              <w:instrText xml:space="preserve"> PAGEREF _Toc60823028 \h </w:instrText>
            </w:r>
            <w:r>
              <w:rPr>
                <w:noProof/>
                <w:webHidden/>
              </w:rPr>
            </w:r>
            <w:r>
              <w:rPr>
                <w:noProof/>
                <w:webHidden/>
              </w:rPr>
              <w:fldChar w:fldCharType="separate"/>
            </w:r>
            <w:r>
              <w:rPr>
                <w:noProof/>
                <w:webHidden/>
              </w:rPr>
              <w:t>14</w:t>
            </w:r>
            <w:r>
              <w:rPr>
                <w:noProof/>
                <w:webHidden/>
              </w:rPr>
              <w:fldChar w:fldCharType="end"/>
            </w:r>
          </w:hyperlink>
        </w:p>
        <w:p w14:paraId="2EC6B43B" w14:textId="77777777" w:rsidR="00BF16DE" w:rsidRDefault="00BF16DE">
          <w:pPr>
            <w:pStyle w:val="TOC3"/>
            <w:rPr>
              <w:rFonts w:eastAsiaTheme="minorEastAsia"/>
              <w:noProof/>
            </w:rPr>
          </w:pPr>
          <w:hyperlink w:anchor="_Toc60823029" w:history="1">
            <w:r w:rsidRPr="004C3FCC">
              <w:rPr>
                <w:rStyle w:val="Hyperlink"/>
                <w:noProof/>
              </w:rPr>
              <w:t>3.1.5</w:t>
            </w:r>
            <w:r>
              <w:rPr>
                <w:rFonts w:eastAsiaTheme="minorEastAsia"/>
                <w:noProof/>
              </w:rPr>
              <w:tab/>
            </w:r>
            <w:r w:rsidRPr="004C3FCC">
              <w:rPr>
                <w:rStyle w:val="Hyperlink"/>
                <w:noProof/>
              </w:rPr>
              <w:t>JQuery dan Ajax</w:t>
            </w:r>
            <w:r>
              <w:rPr>
                <w:noProof/>
                <w:webHidden/>
              </w:rPr>
              <w:tab/>
            </w:r>
            <w:r>
              <w:rPr>
                <w:noProof/>
                <w:webHidden/>
              </w:rPr>
              <w:fldChar w:fldCharType="begin"/>
            </w:r>
            <w:r>
              <w:rPr>
                <w:noProof/>
                <w:webHidden/>
              </w:rPr>
              <w:instrText xml:space="preserve"> PAGEREF _Toc60823029 \h </w:instrText>
            </w:r>
            <w:r>
              <w:rPr>
                <w:noProof/>
                <w:webHidden/>
              </w:rPr>
            </w:r>
            <w:r>
              <w:rPr>
                <w:noProof/>
                <w:webHidden/>
              </w:rPr>
              <w:fldChar w:fldCharType="separate"/>
            </w:r>
            <w:r>
              <w:rPr>
                <w:noProof/>
                <w:webHidden/>
              </w:rPr>
              <w:t>15</w:t>
            </w:r>
            <w:r>
              <w:rPr>
                <w:noProof/>
                <w:webHidden/>
              </w:rPr>
              <w:fldChar w:fldCharType="end"/>
            </w:r>
          </w:hyperlink>
        </w:p>
        <w:p w14:paraId="17FCFD13" w14:textId="77777777" w:rsidR="00BF16DE" w:rsidRDefault="00BF16DE">
          <w:pPr>
            <w:pStyle w:val="TOC3"/>
            <w:rPr>
              <w:rFonts w:eastAsiaTheme="minorEastAsia"/>
              <w:noProof/>
            </w:rPr>
          </w:pPr>
          <w:hyperlink w:anchor="_Toc60823030" w:history="1">
            <w:r w:rsidRPr="004C3FCC">
              <w:rPr>
                <w:rStyle w:val="Hyperlink"/>
                <w:noProof/>
              </w:rPr>
              <w:t>3.1.6</w:t>
            </w:r>
            <w:r>
              <w:rPr>
                <w:rFonts w:eastAsiaTheme="minorEastAsia"/>
                <w:noProof/>
              </w:rPr>
              <w:tab/>
            </w:r>
            <w:r w:rsidRPr="004C3FCC">
              <w:rPr>
                <w:rStyle w:val="Hyperlink"/>
                <w:noProof/>
              </w:rPr>
              <w:t>Metodologi Pengembangan Sistem</w:t>
            </w:r>
            <w:r>
              <w:rPr>
                <w:noProof/>
                <w:webHidden/>
              </w:rPr>
              <w:tab/>
            </w:r>
            <w:r>
              <w:rPr>
                <w:noProof/>
                <w:webHidden/>
              </w:rPr>
              <w:fldChar w:fldCharType="begin"/>
            </w:r>
            <w:r>
              <w:rPr>
                <w:noProof/>
                <w:webHidden/>
              </w:rPr>
              <w:instrText xml:space="preserve"> PAGEREF _Toc60823030 \h </w:instrText>
            </w:r>
            <w:r>
              <w:rPr>
                <w:noProof/>
                <w:webHidden/>
              </w:rPr>
            </w:r>
            <w:r>
              <w:rPr>
                <w:noProof/>
                <w:webHidden/>
              </w:rPr>
              <w:fldChar w:fldCharType="separate"/>
            </w:r>
            <w:r>
              <w:rPr>
                <w:noProof/>
                <w:webHidden/>
              </w:rPr>
              <w:t>17</w:t>
            </w:r>
            <w:r>
              <w:rPr>
                <w:noProof/>
                <w:webHidden/>
              </w:rPr>
              <w:fldChar w:fldCharType="end"/>
            </w:r>
          </w:hyperlink>
        </w:p>
        <w:p w14:paraId="5F8579DF" w14:textId="77777777" w:rsidR="00BF16DE" w:rsidRDefault="00BF16DE">
          <w:pPr>
            <w:pStyle w:val="TOC2"/>
            <w:tabs>
              <w:tab w:val="left" w:pos="880"/>
              <w:tab w:val="right" w:leader="dot" w:pos="8778"/>
            </w:tabs>
            <w:rPr>
              <w:rFonts w:eastAsiaTheme="minorEastAsia"/>
              <w:noProof/>
            </w:rPr>
          </w:pPr>
          <w:hyperlink w:anchor="_Toc60823031" w:history="1">
            <w:r w:rsidRPr="004C3FCC">
              <w:rPr>
                <w:rStyle w:val="Hyperlink"/>
                <w:rFonts w:cs="Times New Roman"/>
                <w:noProof/>
                <w:lang w:val="id-ID"/>
              </w:rPr>
              <w:t>3.2</w:t>
            </w:r>
            <w:r>
              <w:rPr>
                <w:rFonts w:eastAsiaTheme="minorEastAsia"/>
                <w:noProof/>
              </w:rPr>
              <w:tab/>
            </w:r>
            <w:r w:rsidRPr="004C3FCC">
              <w:rPr>
                <w:rStyle w:val="Hyperlink"/>
                <w:rFonts w:cs="Times New Roman"/>
                <w:noProof/>
              </w:rPr>
              <w:t>Analisis dan Perancangan</w:t>
            </w:r>
            <w:r>
              <w:rPr>
                <w:noProof/>
                <w:webHidden/>
              </w:rPr>
              <w:tab/>
            </w:r>
            <w:r>
              <w:rPr>
                <w:noProof/>
                <w:webHidden/>
              </w:rPr>
              <w:fldChar w:fldCharType="begin"/>
            </w:r>
            <w:r>
              <w:rPr>
                <w:noProof/>
                <w:webHidden/>
              </w:rPr>
              <w:instrText xml:space="preserve"> PAGEREF _Toc60823031 \h </w:instrText>
            </w:r>
            <w:r>
              <w:rPr>
                <w:noProof/>
                <w:webHidden/>
              </w:rPr>
            </w:r>
            <w:r>
              <w:rPr>
                <w:noProof/>
                <w:webHidden/>
              </w:rPr>
              <w:fldChar w:fldCharType="separate"/>
            </w:r>
            <w:r>
              <w:rPr>
                <w:noProof/>
                <w:webHidden/>
              </w:rPr>
              <w:t>18</w:t>
            </w:r>
            <w:r>
              <w:rPr>
                <w:noProof/>
                <w:webHidden/>
              </w:rPr>
              <w:fldChar w:fldCharType="end"/>
            </w:r>
          </w:hyperlink>
        </w:p>
        <w:p w14:paraId="1EA15427" w14:textId="77777777" w:rsidR="00BF16DE" w:rsidRDefault="00BF16DE">
          <w:pPr>
            <w:pStyle w:val="TOC3"/>
            <w:rPr>
              <w:rFonts w:eastAsiaTheme="minorEastAsia"/>
              <w:noProof/>
            </w:rPr>
          </w:pPr>
          <w:hyperlink w:anchor="_Toc60823032" w:history="1">
            <w:r w:rsidRPr="004C3FCC">
              <w:rPr>
                <w:rStyle w:val="Hyperlink"/>
                <w:noProof/>
              </w:rPr>
              <w:t>3.2.1</w:t>
            </w:r>
            <w:r>
              <w:rPr>
                <w:rFonts w:eastAsiaTheme="minorEastAsia"/>
                <w:noProof/>
              </w:rPr>
              <w:tab/>
            </w:r>
            <w:r w:rsidRPr="004C3FCC">
              <w:rPr>
                <w:rStyle w:val="Hyperlink"/>
                <w:noProof/>
              </w:rPr>
              <w:t>Tahap Analisa Kebutuhan Sistem</w:t>
            </w:r>
            <w:r>
              <w:rPr>
                <w:noProof/>
                <w:webHidden/>
              </w:rPr>
              <w:tab/>
            </w:r>
            <w:r>
              <w:rPr>
                <w:noProof/>
                <w:webHidden/>
              </w:rPr>
              <w:fldChar w:fldCharType="begin"/>
            </w:r>
            <w:r>
              <w:rPr>
                <w:noProof/>
                <w:webHidden/>
              </w:rPr>
              <w:instrText xml:space="preserve"> PAGEREF _Toc60823032 \h </w:instrText>
            </w:r>
            <w:r>
              <w:rPr>
                <w:noProof/>
                <w:webHidden/>
              </w:rPr>
            </w:r>
            <w:r>
              <w:rPr>
                <w:noProof/>
                <w:webHidden/>
              </w:rPr>
              <w:fldChar w:fldCharType="separate"/>
            </w:r>
            <w:r>
              <w:rPr>
                <w:noProof/>
                <w:webHidden/>
              </w:rPr>
              <w:t>18</w:t>
            </w:r>
            <w:r>
              <w:rPr>
                <w:noProof/>
                <w:webHidden/>
              </w:rPr>
              <w:fldChar w:fldCharType="end"/>
            </w:r>
          </w:hyperlink>
        </w:p>
        <w:p w14:paraId="2E26247A" w14:textId="77777777" w:rsidR="00BF16DE" w:rsidRDefault="00BF16DE">
          <w:pPr>
            <w:pStyle w:val="TOC3"/>
            <w:rPr>
              <w:rFonts w:eastAsiaTheme="minorEastAsia"/>
              <w:noProof/>
            </w:rPr>
          </w:pPr>
          <w:hyperlink w:anchor="_Toc60823033" w:history="1">
            <w:r w:rsidRPr="004C3FCC">
              <w:rPr>
                <w:rStyle w:val="Hyperlink"/>
                <w:noProof/>
              </w:rPr>
              <w:t>3.2.2</w:t>
            </w:r>
            <w:r>
              <w:rPr>
                <w:rFonts w:eastAsiaTheme="minorEastAsia"/>
                <w:noProof/>
              </w:rPr>
              <w:tab/>
            </w:r>
            <w:r w:rsidRPr="004C3FCC">
              <w:rPr>
                <w:rStyle w:val="Hyperlink"/>
                <w:noProof/>
              </w:rPr>
              <w:t>Desain Data Flow Diagram (DFD)</w:t>
            </w:r>
            <w:r>
              <w:rPr>
                <w:noProof/>
                <w:webHidden/>
              </w:rPr>
              <w:tab/>
            </w:r>
            <w:r>
              <w:rPr>
                <w:noProof/>
                <w:webHidden/>
              </w:rPr>
              <w:fldChar w:fldCharType="begin"/>
            </w:r>
            <w:r>
              <w:rPr>
                <w:noProof/>
                <w:webHidden/>
              </w:rPr>
              <w:instrText xml:space="preserve"> PAGEREF _Toc60823033 \h </w:instrText>
            </w:r>
            <w:r>
              <w:rPr>
                <w:noProof/>
                <w:webHidden/>
              </w:rPr>
            </w:r>
            <w:r>
              <w:rPr>
                <w:noProof/>
                <w:webHidden/>
              </w:rPr>
              <w:fldChar w:fldCharType="separate"/>
            </w:r>
            <w:r>
              <w:rPr>
                <w:noProof/>
                <w:webHidden/>
              </w:rPr>
              <w:t>19</w:t>
            </w:r>
            <w:r>
              <w:rPr>
                <w:noProof/>
                <w:webHidden/>
              </w:rPr>
              <w:fldChar w:fldCharType="end"/>
            </w:r>
          </w:hyperlink>
        </w:p>
        <w:p w14:paraId="08521AAA" w14:textId="77777777" w:rsidR="00BF16DE" w:rsidRDefault="00BF16DE">
          <w:pPr>
            <w:pStyle w:val="TOC4"/>
            <w:tabs>
              <w:tab w:val="left" w:pos="1540"/>
              <w:tab w:val="right" w:leader="dot" w:pos="8778"/>
            </w:tabs>
            <w:rPr>
              <w:rFonts w:eastAsiaTheme="minorEastAsia"/>
              <w:noProof/>
            </w:rPr>
          </w:pPr>
          <w:hyperlink w:anchor="_Toc60823034" w:history="1">
            <w:r w:rsidRPr="004C3FCC">
              <w:rPr>
                <w:rStyle w:val="Hyperlink"/>
                <w:rFonts w:ascii="Times New Roman" w:hAnsi="Times New Roman" w:cs="Times New Roman"/>
                <w:b/>
                <w:noProof/>
              </w:rPr>
              <w:t>3.2.2.1</w:t>
            </w:r>
            <w:r>
              <w:rPr>
                <w:rFonts w:eastAsiaTheme="minorEastAsia"/>
                <w:noProof/>
              </w:rPr>
              <w:tab/>
            </w:r>
            <w:r w:rsidRPr="004C3FCC">
              <w:rPr>
                <w:rStyle w:val="Hyperlink"/>
                <w:rFonts w:ascii="Times New Roman" w:hAnsi="Times New Roman" w:cs="Times New Roman"/>
                <w:b/>
                <w:noProof/>
              </w:rPr>
              <w:t>DFD Level 0</w:t>
            </w:r>
            <w:r>
              <w:rPr>
                <w:noProof/>
                <w:webHidden/>
              </w:rPr>
              <w:tab/>
            </w:r>
            <w:r>
              <w:rPr>
                <w:noProof/>
                <w:webHidden/>
              </w:rPr>
              <w:fldChar w:fldCharType="begin"/>
            </w:r>
            <w:r>
              <w:rPr>
                <w:noProof/>
                <w:webHidden/>
              </w:rPr>
              <w:instrText xml:space="preserve"> PAGEREF _Toc60823034 \h </w:instrText>
            </w:r>
            <w:r>
              <w:rPr>
                <w:noProof/>
                <w:webHidden/>
              </w:rPr>
            </w:r>
            <w:r>
              <w:rPr>
                <w:noProof/>
                <w:webHidden/>
              </w:rPr>
              <w:fldChar w:fldCharType="separate"/>
            </w:r>
            <w:r>
              <w:rPr>
                <w:noProof/>
                <w:webHidden/>
              </w:rPr>
              <w:t>19</w:t>
            </w:r>
            <w:r>
              <w:rPr>
                <w:noProof/>
                <w:webHidden/>
              </w:rPr>
              <w:fldChar w:fldCharType="end"/>
            </w:r>
          </w:hyperlink>
        </w:p>
        <w:p w14:paraId="50D5A407" w14:textId="77777777" w:rsidR="00BF16DE" w:rsidRDefault="00BF16DE">
          <w:pPr>
            <w:pStyle w:val="TOC4"/>
            <w:tabs>
              <w:tab w:val="left" w:pos="1540"/>
              <w:tab w:val="right" w:leader="dot" w:pos="8778"/>
            </w:tabs>
            <w:rPr>
              <w:rFonts w:eastAsiaTheme="minorEastAsia"/>
              <w:noProof/>
            </w:rPr>
          </w:pPr>
          <w:hyperlink w:anchor="_Toc60823035" w:history="1">
            <w:r w:rsidRPr="004C3FCC">
              <w:rPr>
                <w:rStyle w:val="Hyperlink"/>
                <w:rFonts w:ascii="Times New Roman" w:hAnsi="Times New Roman" w:cs="Times New Roman"/>
                <w:b/>
                <w:noProof/>
              </w:rPr>
              <w:t>3.2.2.2</w:t>
            </w:r>
            <w:r>
              <w:rPr>
                <w:rFonts w:eastAsiaTheme="minorEastAsia"/>
                <w:noProof/>
              </w:rPr>
              <w:tab/>
            </w:r>
            <w:r w:rsidRPr="004C3FCC">
              <w:rPr>
                <w:rStyle w:val="Hyperlink"/>
                <w:rFonts w:ascii="Times New Roman" w:hAnsi="Times New Roman" w:cs="Times New Roman"/>
                <w:b/>
                <w:noProof/>
              </w:rPr>
              <w:t>DFD Level 1</w:t>
            </w:r>
            <w:r>
              <w:rPr>
                <w:noProof/>
                <w:webHidden/>
              </w:rPr>
              <w:tab/>
            </w:r>
            <w:r>
              <w:rPr>
                <w:noProof/>
                <w:webHidden/>
              </w:rPr>
              <w:fldChar w:fldCharType="begin"/>
            </w:r>
            <w:r>
              <w:rPr>
                <w:noProof/>
                <w:webHidden/>
              </w:rPr>
              <w:instrText xml:space="preserve"> PAGEREF _Toc60823035 \h </w:instrText>
            </w:r>
            <w:r>
              <w:rPr>
                <w:noProof/>
                <w:webHidden/>
              </w:rPr>
            </w:r>
            <w:r>
              <w:rPr>
                <w:noProof/>
                <w:webHidden/>
              </w:rPr>
              <w:fldChar w:fldCharType="separate"/>
            </w:r>
            <w:r>
              <w:rPr>
                <w:noProof/>
                <w:webHidden/>
              </w:rPr>
              <w:t>20</w:t>
            </w:r>
            <w:r>
              <w:rPr>
                <w:noProof/>
                <w:webHidden/>
              </w:rPr>
              <w:fldChar w:fldCharType="end"/>
            </w:r>
          </w:hyperlink>
        </w:p>
        <w:p w14:paraId="2F028A31" w14:textId="77777777" w:rsidR="00BF16DE" w:rsidRDefault="00BF16DE">
          <w:pPr>
            <w:pStyle w:val="TOC4"/>
            <w:tabs>
              <w:tab w:val="left" w:pos="1540"/>
              <w:tab w:val="right" w:leader="dot" w:pos="8778"/>
            </w:tabs>
            <w:rPr>
              <w:rFonts w:eastAsiaTheme="minorEastAsia"/>
              <w:noProof/>
            </w:rPr>
          </w:pPr>
          <w:hyperlink w:anchor="_Toc60823036" w:history="1">
            <w:r w:rsidRPr="004C3FCC">
              <w:rPr>
                <w:rStyle w:val="Hyperlink"/>
                <w:rFonts w:ascii="Times New Roman" w:hAnsi="Times New Roman" w:cs="Times New Roman"/>
                <w:b/>
                <w:noProof/>
              </w:rPr>
              <w:t>3.2.2.3</w:t>
            </w:r>
            <w:r>
              <w:rPr>
                <w:rFonts w:eastAsiaTheme="minorEastAsia"/>
                <w:noProof/>
              </w:rPr>
              <w:tab/>
            </w:r>
            <w:r w:rsidRPr="004C3FCC">
              <w:rPr>
                <w:rStyle w:val="Hyperlink"/>
                <w:rFonts w:ascii="Times New Roman" w:hAnsi="Times New Roman" w:cs="Times New Roman"/>
                <w:b/>
                <w:noProof/>
              </w:rPr>
              <w:t>DFD Level 2.2</w:t>
            </w:r>
            <w:r>
              <w:rPr>
                <w:noProof/>
                <w:webHidden/>
              </w:rPr>
              <w:tab/>
            </w:r>
            <w:r>
              <w:rPr>
                <w:noProof/>
                <w:webHidden/>
              </w:rPr>
              <w:fldChar w:fldCharType="begin"/>
            </w:r>
            <w:r>
              <w:rPr>
                <w:noProof/>
                <w:webHidden/>
              </w:rPr>
              <w:instrText xml:space="preserve"> PAGEREF _Toc60823036 \h </w:instrText>
            </w:r>
            <w:r>
              <w:rPr>
                <w:noProof/>
                <w:webHidden/>
              </w:rPr>
            </w:r>
            <w:r>
              <w:rPr>
                <w:noProof/>
                <w:webHidden/>
              </w:rPr>
              <w:fldChar w:fldCharType="separate"/>
            </w:r>
            <w:r>
              <w:rPr>
                <w:noProof/>
                <w:webHidden/>
              </w:rPr>
              <w:t>21</w:t>
            </w:r>
            <w:r>
              <w:rPr>
                <w:noProof/>
                <w:webHidden/>
              </w:rPr>
              <w:fldChar w:fldCharType="end"/>
            </w:r>
          </w:hyperlink>
        </w:p>
        <w:p w14:paraId="0F7C57FD" w14:textId="77777777" w:rsidR="00BF16DE" w:rsidRDefault="00BF16DE">
          <w:pPr>
            <w:pStyle w:val="TOC4"/>
            <w:tabs>
              <w:tab w:val="left" w:pos="1540"/>
              <w:tab w:val="right" w:leader="dot" w:pos="8778"/>
            </w:tabs>
            <w:rPr>
              <w:rFonts w:eastAsiaTheme="minorEastAsia"/>
              <w:noProof/>
            </w:rPr>
          </w:pPr>
          <w:hyperlink w:anchor="_Toc60823037" w:history="1">
            <w:r w:rsidRPr="004C3FCC">
              <w:rPr>
                <w:rStyle w:val="Hyperlink"/>
                <w:rFonts w:ascii="Times New Roman" w:hAnsi="Times New Roman" w:cs="Times New Roman"/>
                <w:b/>
                <w:noProof/>
              </w:rPr>
              <w:t>3.2.2.4</w:t>
            </w:r>
            <w:r>
              <w:rPr>
                <w:rFonts w:eastAsiaTheme="minorEastAsia"/>
                <w:noProof/>
              </w:rPr>
              <w:tab/>
            </w:r>
            <w:r w:rsidRPr="004C3FCC">
              <w:rPr>
                <w:rStyle w:val="Hyperlink"/>
                <w:rFonts w:ascii="Times New Roman" w:hAnsi="Times New Roman" w:cs="Times New Roman"/>
                <w:b/>
                <w:noProof/>
              </w:rPr>
              <w:t>DFD Level 2.3</w:t>
            </w:r>
            <w:r>
              <w:rPr>
                <w:noProof/>
                <w:webHidden/>
              </w:rPr>
              <w:tab/>
            </w:r>
            <w:r>
              <w:rPr>
                <w:noProof/>
                <w:webHidden/>
              </w:rPr>
              <w:fldChar w:fldCharType="begin"/>
            </w:r>
            <w:r>
              <w:rPr>
                <w:noProof/>
                <w:webHidden/>
              </w:rPr>
              <w:instrText xml:space="preserve"> PAGEREF _Toc60823037 \h </w:instrText>
            </w:r>
            <w:r>
              <w:rPr>
                <w:noProof/>
                <w:webHidden/>
              </w:rPr>
            </w:r>
            <w:r>
              <w:rPr>
                <w:noProof/>
                <w:webHidden/>
              </w:rPr>
              <w:fldChar w:fldCharType="separate"/>
            </w:r>
            <w:r>
              <w:rPr>
                <w:noProof/>
                <w:webHidden/>
              </w:rPr>
              <w:t>22</w:t>
            </w:r>
            <w:r>
              <w:rPr>
                <w:noProof/>
                <w:webHidden/>
              </w:rPr>
              <w:fldChar w:fldCharType="end"/>
            </w:r>
          </w:hyperlink>
        </w:p>
        <w:p w14:paraId="304844C0" w14:textId="77777777" w:rsidR="00BF16DE" w:rsidRDefault="00BF16DE">
          <w:pPr>
            <w:pStyle w:val="TOC4"/>
            <w:tabs>
              <w:tab w:val="left" w:pos="1540"/>
              <w:tab w:val="right" w:leader="dot" w:pos="8778"/>
            </w:tabs>
            <w:rPr>
              <w:rFonts w:eastAsiaTheme="minorEastAsia"/>
              <w:noProof/>
            </w:rPr>
          </w:pPr>
          <w:hyperlink w:anchor="_Toc60823038" w:history="1">
            <w:r w:rsidRPr="004C3FCC">
              <w:rPr>
                <w:rStyle w:val="Hyperlink"/>
                <w:rFonts w:ascii="Times New Roman" w:hAnsi="Times New Roman" w:cs="Times New Roman"/>
                <w:b/>
                <w:noProof/>
              </w:rPr>
              <w:t>3.2.2.5</w:t>
            </w:r>
            <w:r>
              <w:rPr>
                <w:rFonts w:eastAsiaTheme="minorEastAsia"/>
                <w:noProof/>
              </w:rPr>
              <w:tab/>
            </w:r>
            <w:r w:rsidRPr="004C3FCC">
              <w:rPr>
                <w:rStyle w:val="Hyperlink"/>
                <w:rFonts w:ascii="Times New Roman" w:hAnsi="Times New Roman" w:cs="Times New Roman"/>
                <w:b/>
                <w:noProof/>
              </w:rPr>
              <w:t>DFD Level 2.4</w:t>
            </w:r>
            <w:r>
              <w:rPr>
                <w:noProof/>
                <w:webHidden/>
              </w:rPr>
              <w:tab/>
            </w:r>
            <w:r>
              <w:rPr>
                <w:noProof/>
                <w:webHidden/>
              </w:rPr>
              <w:fldChar w:fldCharType="begin"/>
            </w:r>
            <w:r>
              <w:rPr>
                <w:noProof/>
                <w:webHidden/>
              </w:rPr>
              <w:instrText xml:space="preserve"> PAGEREF _Toc60823038 \h </w:instrText>
            </w:r>
            <w:r>
              <w:rPr>
                <w:noProof/>
                <w:webHidden/>
              </w:rPr>
            </w:r>
            <w:r>
              <w:rPr>
                <w:noProof/>
                <w:webHidden/>
              </w:rPr>
              <w:fldChar w:fldCharType="separate"/>
            </w:r>
            <w:r>
              <w:rPr>
                <w:noProof/>
                <w:webHidden/>
              </w:rPr>
              <w:t>22</w:t>
            </w:r>
            <w:r>
              <w:rPr>
                <w:noProof/>
                <w:webHidden/>
              </w:rPr>
              <w:fldChar w:fldCharType="end"/>
            </w:r>
          </w:hyperlink>
        </w:p>
        <w:p w14:paraId="5F824A4C" w14:textId="77777777" w:rsidR="00BF16DE" w:rsidRDefault="00BF16DE">
          <w:pPr>
            <w:pStyle w:val="TOC3"/>
            <w:rPr>
              <w:rFonts w:eastAsiaTheme="minorEastAsia"/>
              <w:noProof/>
            </w:rPr>
          </w:pPr>
          <w:hyperlink w:anchor="_Toc60823039" w:history="1">
            <w:r w:rsidRPr="004C3FCC">
              <w:rPr>
                <w:rStyle w:val="Hyperlink"/>
                <w:noProof/>
              </w:rPr>
              <w:t>3.2.3</w:t>
            </w:r>
            <w:r>
              <w:rPr>
                <w:rFonts w:eastAsiaTheme="minorEastAsia"/>
                <w:noProof/>
              </w:rPr>
              <w:tab/>
            </w:r>
            <w:r w:rsidRPr="004C3FCC">
              <w:rPr>
                <w:rStyle w:val="Hyperlink"/>
                <w:noProof/>
              </w:rPr>
              <w:t>Struktur Menu</w:t>
            </w:r>
            <w:r>
              <w:rPr>
                <w:noProof/>
                <w:webHidden/>
              </w:rPr>
              <w:tab/>
            </w:r>
            <w:r>
              <w:rPr>
                <w:noProof/>
                <w:webHidden/>
              </w:rPr>
              <w:fldChar w:fldCharType="begin"/>
            </w:r>
            <w:r>
              <w:rPr>
                <w:noProof/>
                <w:webHidden/>
              </w:rPr>
              <w:instrText xml:space="preserve"> PAGEREF _Toc60823039 \h </w:instrText>
            </w:r>
            <w:r>
              <w:rPr>
                <w:noProof/>
                <w:webHidden/>
              </w:rPr>
            </w:r>
            <w:r>
              <w:rPr>
                <w:noProof/>
                <w:webHidden/>
              </w:rPr>
              <w:fldChar w:fldCharType="separate"/>
            </w:r>
            <w:r>
              <w:rPr>
                <w:noProof/>
                <w:webHidden/>
              </w:rPr>
              <w:t>23</w:t>
            </w:r>
            <w:r>
              <w:rPr>
                <w:noProof/>
                <w:webHidden/>
              </w:rPr>
              <w:fldChar w:fldCharType="end"/>
            </w:r>
          </w:hyperlink>
        </w:p>
        <w:p w14:paraId="24692991" w14:textId="77777777" w:rsidR="00BF16DE" w:rsidRDefault="00BF16DE">
          <w:pPr>
            <w:pStyle w:val="TOC3"/>
            <w:rPr>
              <w:rFonts w:eastAsiaTheme="minorEastAsia"/>
              <w:noProof/>
            </w:rPr>
          </w:pPr>
          <w:hyperlink w:anchor="_Toc60823040" w:history="1">
            <w:r w:rsidRPr="004C3FCC">
              <w:rPr>
                <w:rStyle w:val="Hyperlink"/>
                <w:noProof/>
              </w:rPr>
              <w:t>3.2.4</w:t>
            </w:r>
            <w:r>
              <w:rPr>
                <w:rFonts w:eastAsiaTheme="minorEastAsia"/>
                <w:noProof/>
              </w:rPr>
              <w:tab/>
            </w:r>
            <w:r w:rsidRPr="004C3FCC">
              <w:rPr>
                <w:rStyle w:val="Hyperlink"/>
                <w:noProof/>
              </w:rPr>
              <w:t>Entity Relationship Diagram</w:t>
            </w:r>
            <w:r>
              <w:rPr>
                <w:noProof/>
                <w:webHidden/>
              </w:rPr>
              <w:tab/>
            </w:r>
            <w:r>
              <w:rPr>
                <w:noProof/>
                <w:webHidden/>
              </w:rPr>
              <w:fldChar w:fldCharType="begin"/>
            </w:r>
            <w:r>
              <w:rPr>
                <w:noProof/>
                <w:webHidden/>
              </w:rPr>
              <w:instrText xml:space="preserve"> PAGEREF _Toc60823040 \h </w:instrText>
            </w:r>
            <w:r>
              <w:rPr>
                <w:noProof/>
                <w:webHidden/>
              </w:rPr>
            </w:r>
            <w:r>
              <w:rPr>
                <w:noProof/>
                <w:webHidden/>
              </w:rPr>
              <w:fldChar w:fldCharType="separate"/>
            </w:r>
            <w:r>
              <w:rPr>
                <w:noProof/>
                <w:webHidden/>
              </w:rPr>
              <w:t>23</w:t>
            </w:r>
            <w:r>
              <w:rPr>
                <w:noProof/>
                <w:webHidden/>
              </w:rPr>
              <w:fldChar w:fldCharType="end"/>
            </w:r>
          </w:hyperlink>
        </w:p>
        <w:p w14:paraId="716C5EFD" w14:textId="77777777" w:rsidR="00BF16DE" w:rsidRDefault="00BF16DE">
          <w:pPr>
            <w:pStyle w:val="TOC3"/>
            <w:rPr>
              <w:rFonts w:eastAsiaTheme="minorEastAsia"/>
              <w:noProof/>
            </w:rPr>
          </w:pPr>
          <w:hyperlink w:anchor="_Toc60823041" w:history="1">
            <w:r w:rsidRPr="004C3FCC">
              <w:rPr>
                <w:rStyle w:val="Hyperlink"/>
                <w:noProof/>
              </w:rPr>
              <w:t>3.2.5</w:t>
            </w:r>
            <w:r>
              <w:rPr>
                <w:rFonts w:eastAsiaTheme="minorEastAsia"/>
                <w:noProof/>
              </w:rPr>
              <w:tab/>
            </w:r>
            <w:r w:rsidRPr="004C3FCC">
              <w:rPr>
                <w:rStyle w:val="Hyperlink"/>
                <w:noProof/>
              </w:rPr>
              <w:t>Struktur Tabel</w:t>
            </w:r>
            <w:r>
              <w:rPr>
                <w:noProof/>
                <w:webHidden/>
              </w:rPr>
              <w:tab/>
            </w:r>
            <w:r>
              <w:rPr>
                <w:noProof/>
                <w:webHidden/>
              </w:rPr>
              <w:fldChar w:fldCharType="begin"/>
            </w:r>
            <w:r>
              <w:rPr>
                <w:noProof/>
                <w:webHidden/>
              </w:rPr>
              <w:instrText xml:space="preserve"> PAGEREF _Toc60823041 \h </w:instrText>
            </w:r>
            <w:r>
              <w:rPr>
                <w:noProof/>
                <w:webHidden/>
              </w:rPr>
            </w:r>
            <w:r>
              <w:rPr>
                <w:noProof/>
                <w:webHidden/>
              </w:rPr>
              <w:fldChar w:fldCharType="separate"/>
            </w:r>
            <w:r>
              <w:rPr>
                <w:noProof/>
                <w:webHidden/>
              </w:rPr>
              <w:t>24</w:t>
            </w:r>
            <w:r>
              <w:rPr>
                <w:noProof/>
                <w:webHidden/>
              </w:rPr>
              <w:fldChar w:fldCharType="end"/>
            </w:r>
          </w:hyperlink>
        </w:p>
        <w:p w14:paraId="6584FC68" w14:textId="77777777" w:rsidR="00BF16DE" w:rsidRDefault="00BF16DE">
          <w:pPr>
            <w:pStyle w:val="TOC3"/>
            <w:rPr>
              <w:rFonts w:eastAsiaTheme="minorEastAsia"/>
              <w:noProof/>
            </w:rPr>
          </w:pPr>
          <w:hyperlink w:anchor="_Toc60823042" w:history="1">
            <w:r w:rsidRPr="004C3FCC">
              <w:rPr>
                <w:rStyle w:val="Hyperlink"/>
                <w:noProof/>
              </w:rPr>
              <w:t>3.2.6</w:t>
            </w:r>
            <w:r>
              <w:rPr>
                <w:rFonts w:eastAsiaTheme="minorEastAsia"/>
                <w:noProof/>
              </w:rPr>
              <w:tab/>
            </w:r>
            <w:r w:rsidRPr="004C3FCC">
              <w:rPr>
                <w:rStyle w:val="Hyperlink"/>
                <w:noProof/>
              </w:rPr>
              <w:t>Relasi Antar Tabel</w:t>
            </w:r>
            <w:r>
              <w:rPr>
                <w:noProof/>
                <w:webHidden/>
              </w:rPr>
              <w:tab/>
            </w:r>
            <w:r>
              <w:rPr>
                <w:noProof/>
                <w:webHidden/>
              </w:rPr>
              <w:fldChar w:fldCharType="begin"/>
            </w:r>
            <w:r>
              <w:rPr>
                <w:noProof/>
                <w:webHidden/>
              </w:rPr>
              <w:instrText xml:space="preserve"> PAGEREF _Toc60823042 \h </w:instrText>
            </w:r>
            <w:r>
              <w:rPr>
                <w:noProof/>
                <w:webHidden/>
              </w:rPr>
            </w:r>
            <w:r>
              <w:rPr>
                <w:noProof/>
                <w:webHidden/>
              </w:rPr>
              <w:fldChar w:fldCharType="separate"/>
            </w:r>
            <w:r>
              <w:rPr>
                <w:noProof/>
                <w:webHidden/>
              </w:rPr>
              <w:t>29</w:t>
            </w:r>
            <w:r>
              <w:rPr>
                <w:noProof/>
                <w:webHidden/>
              </w:rPr>
              <w:fldChar w:fldCharType="end"/>
            </w:r>
          </w:hyperlink>
        </w:p>
        <w:p w14:paraId="39D3FC38" w14:textId="77777777" w:rsidR="00BF16DE" w:rsidRDefault="00BF16DE">
          <w:pPr>
            <w:pStyle w:val="TOC3"/>
            <w:rPr>
              <w:rFonts w:eastAsiaTheme="minorEastAsia"/>
              <w:noProof/>
            </w:rPr>
          </w:pPr>
          <w:hyperlink w:anchor="_Toc60823043" w:history="1">
            <w:r w:rsidRPr="004C3FCC">
              <w:rPr>
                <w:rStyle w:val="Hyperlink"/>
                <w:noProof/>
              </w:rPr>
              <w:t>3.2.7</w:t>
            </w:r>
            <w:r>
              <w:rPr>
                <w:rFonts w:eastAsiaTheme="minorEastAsia"/>
                <w:noProof/>
              </w:rPr>
              <w:tab/>
            </w:r>
            <w:r w:rsidRPr="004C3FCC">
              <w:rPr>
                <w:rStyle w:val="Hyperlink"/>
                <w:noProof/>
                <w:shd w:val="clear" w:color="auto" w:fill="FFFFFF"/>
              </w:rPr>
              <w:t>Tahap Desain User Interface</w:t>
            </w:r>
            <w:r>
              <w:rPr>
                <w:noProof/>
                <w:webHidden/>
              </w:rPr>
              <w:tab/>
            </w:r>
            <w:r>
              <w:rPr>
                <w:noProof/>
                <w:webHidden/>
              </w:rPr>
              <w:fldChar w:fldCharType="begin"/>
            </w:r>
            <w:r>
              <w:rPr>
                <w:noProof/>
                <w:webHidden/>
              </w:rPr>
              <w:instrText xml:space="preserve"> PAGEREF _Toc60823043 \h </w:instrText>
            </w:r>
            <w:r>
              <w:rPr>
                <w:noProof/>
                <w:webHidden/>
              </w:rPr>
            </w:r>
            <w:r>
              <w:rPr>
                <w:noProof/>
                <w:webHidden/>
              </w:rPr>
              <w:fldChar w:fldCharType="separate"/>
            </w:r>
            <w:r>
              <w:rPr>
                <w:noProof/>
                <w:webHidden/>
              </w:rPr>
              <w:t>29</w:t>
            </w:r>
            <w:r>
              <w:rPr>
                <w:noProof/>
                <w:webHidden/>
              </w:rPr>
              <w:fldChar w:fldCharType="end"/>
            </w:r>
          </w:hyperlink>
        </w:p>
        <w:p w14:paraId="147FD367" w14:textId="77777777" w:rsidR="00BF16DE" w:rsidRDefault="00BF16DE">
          <w:pPr>
            <w:pStyle w:val="TOC2"/>
            <w:tabs>
              <w:tab w:val="left" w:pos="880"/>
              <w:tab w:val="right" w:leader="dot" w:pos="8778"/>
            </w:tabs>
            <w:rPr>
              <w:rFonts w:eastAsiaTheme="minorEastAsia"/>
              <w:noProof/>
            </w:rPr>
          </w:pPr>
          <w:hyperlink w:anchor="_Toc60823044" w:history="1">
            <w:r w:rsidRPr="004C3FCC">
              <w:rPr>
                <w:rStyle w:val="Hyperlink"/>
                <w:noProof/>
              </w:rPr>
              <w:t>3.3</w:t>
            </w:r>
            <w:r>
              <w:rPr>
                <w:rFonts w:eastAsiaTheme="minorEastAsia"/>
                <w:noProof/>
              </w:rPr>
              <w:tab/>
            </w:r>
            <w:r w:rsidRPr="004C3FCC">
              <w:rPr>
                <w:rStyle w:val="Hyperlink"/>
                <w:noProof/>
              </w:rPr>
              <w:t>Deskripsi Aktivitas</w:t>
            </w:r>
            <w:r>
              <w:rPr>
                <w:noProof/>
                <w:webHidden/>
              </w:rPr>
              <w:tab/>
            </w:r>
            <w:r>
              <w:rPr>
                <w:noProof/>
                <w:webHidden/>
              </w:rPr>
              <w:fldChar w:fldCharType="begin"/>
            </w:r>
            <w:r>
              <w:rPr>
                <w:noProof/>
                <w:webHidden/>
              </w:rPr>
              <w:instrText xml:space="preserve"> PAGEREF _Toc60823044 \h </w:instrText>
            </w:r>
            <w:r>
              <w:rPr>
                <w:noProof/>
                <w:webHidden/>
              </w:rPr>
            </w:r>
            <w:r>
              <w:rPr>
                <w:noProof/>
                <w:webHidden/>
              </w:rPr>
              <w:fldChar w:fldCharType="separate"/>
            </w:r>
            <w:r>
              <w:rPr>
                <w:noProof/>
                <w:webHidden/>
              </w:rPr>
              <w:t>38</w:t>
            </w:r>
            <w:r>
              <w:rPr>
                <w:noProof/>
                <w:webHidden/>
              </w:rPr>
              <w:fldChar w:fldCharType="end"/>
            </w:r>
          </w:hyperlink>
        </w:p>
        <w:p w14:paraId="06DDCED8" w14:textId="77777777" w:rsidR="00BF16DE" w:rsidRDefault="00BF16DE">
          <w:pPr>
            <w:pStyle w:val="TOC1"/>
            <w:rPr>
              <w:rFonts w:asciiTheme="minorHAnsi" w:eastAsiaTheme="minorEastAsia" w:hAnsiTheme="minorHAnsi" w:cstheme="minorBidi"/>
              <w:b w:val="0"/>
              <w:sz w:val="22"/>
              <w:szCs w:val="22"/>
              <w:lang w:val="en-US"/>
            </w:rPr>
          </w:pPr>
          <w:hyperlink w:anchor="_Toc60823045" w:history="1">
            <w:r w:rsidRPr="004C3FCC">
              <w:rPr>
                <w:rStyle w:val="Hyperlink"/>
              </w:rPr>
              <w:t>BAB IV HASIL DAN PEMBAHASAN</w:t>
            </w:r>
            <w:r>
              <w:rPr>
                <w:webHidden/>
              </w:rPr>
              <w:tab/>
            </w:r>
            <w:r>
              <w:rPr>
                <w:webHidden/>
              </w:rPr>
              <w:fldChar w:fldCharType="begin"/>
            </w:r>
            <w:r>
              <w:rPr>
                <w:webHidden/>
              </w:rPr>
              <w:instrText xml:space="preserve"> PAGEREF _Toc60823045 \h </w:instrText>
            </w:r>
            <w:r>
              <w:rPr>
                <w:webHidden/>
              </w:rPr>
            </w:r>
            <w:r>
              <w:rPr>
                <w:webHidden/>
              </w:rPr>
              <w:fldChar w:fldCharType="separate"/>
            </w:r>
            <w:r>
              <w:rPr>
                <w:webHidden/>
              </w:rPr>
              <w:t>40</w:t>
            </w:r>
            <w:r>
              <w:rPr>
                <w:webHidden/>
              </w:rPr>
              <w:fldChar w:fldCharType="end"/>
            </w:r>
          </w:hyperlink>
        </w:p>
        <w:p w14:paraId="0654DF55" w14:textId="77777777" w:rsidR="00BF16DE" w:rsidRDefault="00BF16DE">
          <w:pPr>
            <w:pStyle w:val="TOC2"/>
            <w:tabs>
              <w:tab w:val="left" w:pos="880"/>
              <w:tab w:val="right" w:leader="dot" w:pos="8778"/>
            </w:tabs>
            <w:rPr>
              <w:rFonts w:eastAsiaTheme="minorEastAsia"/>
              <w:noProof/>
            </w:rPr>
          </w:pPr>
          <w:hyperlink w:anchor="_Toc60823046" w:history="1">
            <w:r w:rsidRPr="004C3FCC">
              <w:rPr>
                <w:rStyle w:val="Hyperlink"/>
                <w:rFonts w:cs="Times New Roman"/>
                <w:noProof/>
                <w:lang w:val="id-ID"/>
              </w:rPr>
              <w:t xml:space="preserve">4.1 </w:t>
            </w:r>
            <w:r>
              <w:rPr>
                <w:rFonts w:eastAsiaTheme="minorEastAsia"/>
                <w:noProof/>
              </w:rPr>
              <w:tab/>
            </w:r>
            <w:r w:rsidRPr="004C3FCC">
              <w:rPr>
                <w:rStyle w:val="Hyperlink"/>
                <w:rFonts w:cs="Times New Roman"/>
                <w:noProof/>
              </w:rPr>
              <w:t>Hasil Kerja Praktek</w:t>
            </w:r>
            <w:r>
              <w:rPr>
                <w:noProof/>
                <w:webHidden/>
              </w:rPr>
              <w:tab/>
            </w:r>
            <w:r>
              <w:rPr>
                <w:noProof/>
                <w:webHidden/>
              </w:rPr>
              <w:fldChar w:fldCharType="begin"/>
            </w:r>
            <w:r>
              <w:rPr>
                <w:noProof/>
                <w:webHidden/>
              </w:rPr>
              <w:instrText xml:space="preserve"> PAGEREF _Toc60823046 \h </w:instrText>
            </w:r>
            <w:r>
              <w:rPr>
                <w:noProof/>
                <w:webHidden/>
              </w:rPr>
            </w:r>
            <w:r>
              <w:rPr>
                <w:noProof/>
                <w:webHidden/>
              </w:rPr>
              <w:fldChar w:fldCharType="separate"/>
            </w:r>
            <w:r>
              <w:rPr>
                <w:noProof/>
                <w:webHidden/>
              </w:rPr>
              <w:t>40</w:t>
            </w:r>
            <w:r>
              <w:rPr>
                <w:noProof/>
                <w:webHidden/>
              </w:rPr>
              <w:fldChar w:fldCharType="end"/>
            </w:r>
          </w:hyperlink>
        </w:p>
        <w:p w14:paraId="01086F76" w14:textId="77777777" w:rsidR="00BF16DE" w:rsidRDefault="00BF16DE">
          <w:pPr>
            <w:pStyle w:val="TOC2"/>
            <w:tabs>
              <w:tab w:val="left" w:pos="880"/>
              <w:tab w:val="right" w:leader="dot" w:pos="8778"/>
            </w:tabs>
            <w:rPr>
              <w:rFonts w:eastAsiaTheme="minorEastAsia"/>
              <w:noProof/>
            </w:rPr>
          </w:pPr>
          <w:hyperlink w:anchor="_Toc60823047" w:history="1">
            <w:r w:rsidRPr="004C3FCC">
              <w:rPr>
                <w:rStyle w:val="Hyperlink"/>
                <w:rFonts w:cs="Times New Roman"/>
                <w:noProof/>
                <w:lang w:val="id-ID"/>
              </w:rPr>
              <w:t xml:space="preserve">4.2 </w:t>
            </w:r>
            <w:r>
              <w:rPr>
                <w:rFonts w:eastAsiaTheme="minorEastAsia"/>
                <w:noProof/>
              </w:rPr>
              <w:tab/>
            </w:r>
            <w:r w:rsidRPr="004C3FCC">
              <w:rPr>
                <w:rStyle w:val="Hyperlink"/>
                <w:rFonts w:cs="Times New Roman"/>
                <w:noProof/>
              </w:rPr>
              <w:t>Implementasi</w:t>
            </w:r>
            <w:r>
              <w:rPr>
                <w:noProof/>
                <w:webHidden/>
              </w:rPr>
              <w:tab/>
            </w:r>
            <w:r>
              <w:rPr>
                <w:noProof/>
                <w:webHidden/>
              </w:rPr>
              <w:fldChar w:fldCharType="begin"/>
            </w:r>
            <w:r>
              <w:rPr>
                <w:noProof/>
                <w:webHidden/>
              </w:rPr>
              <w:instrText xml:space="preserve"> PAGEREF _Toc60823047 \h </w:instrText>
            </w:r>
            <w:r>
              <w:rPr>
                <w:noProof/>
                <w:webHidden/>
              </w:rPr>
            </w:r>
            <w:r>
              <w:rPr>
                <w:noProof/>
                <w:webHidden/>
              </w:rPr>
              <w:fldChar w:fldCharType="separate"/>
            </w:r>
            <w:r>
              <w:rPr>
                <w:noProof/>
                <w:webHidden/>
              </w:rPr>
              <w:t>41</w:t>
            </w:r>
            <w:r>
              <w:rPr>
                <w:noProof/>
                <w:webHidden/>
              </w:rPr>
              <w:fldChar w:fldCharType="end"/>
            </w:r>
          </w:hyperlink>
        </w:p>
        <w:p w14:paraId="3BA8C275" w14:textId="77777777" w:rsidR="00BF16DE" w:rsidRDefault="00BF16DE">
          <w:pPr>
            <w:pStyle w:val="TOC3"/>
            <w:rPr>
              <w:rFonts w:eastAsiaTheme="minorEastAsia"/>
              <w:noProof/>
            </w:rPr>
          </w:pPr>
          <w:hyperlink w:anchor="_Toc60823048" w:history="1">
            <w:r w:rsidRPr="004C3FCC">
              <w:rPr>
                <w:rStyle w:val="Hyperlink"/>
                <w:noProof/>
              </w:rPr>
              <w:t>4.2.1</w:t>
            </w:r>
            <w:r>
              <w:rPr>
                <w:rFonts w:eastAsiaTheme="minorEastAsia"/>
                <w:noProof/>
              </w:rPr>
              <w:tab/>
            </w:r>
            <w:r w:rsidRPr="004C3FCC">
              <w:rPr>
                <w:rStyle w:val="Hyperlink"/>
                <w:noProof/>
              </w:rPr>
              <w:t>View</w:t>
            </w:r>
            <w:r>
              <w:rPr>
                <w:noProof/>
                <w:webHidden/>
              </w:rPr>
              <w:tab/>
            </w:r>
            <w:r>
              <w:rPr>
                <w:noProof/>
                <w:webHidden/>
              </w:rPr>
              <w:fldChar w:fldCharType="begin"/>
            </w:r>
            <w:r>
              <w:rPr>
                <w:noProof/>
                <w:webHidden/>
              </w:rPr>
              <w:instrText xml:space="preserve"> PAGEREF _Toc60823048 \h </w:instrText>
            </w:r>
            <w:r>
              <w:rPr>
                <w:noProof/>
                <w:webHidden/>
              </w:rPr>
            </w:r>
            <w:r>
              <w:rPr>
                <w:noProof/>
                <w:webHidden/>
              </w:rPr>
              <w:fldChar w:fldCharType="separate"/>
            </w:r>
            <w:r>
              <w:rPr>
                <w:noProof/>
                <w:webHidden/>
              </w:rPr>
              <w:t>41</w:t>
            </w:r>
            <w:r>
              <w:rPr>
                <w:noProof/>
                <w:webHidden/>
              </w:rPr>
              <w:fldChar w:fldCharType="end"/>
            </w:r>
          </w:hyperlink>
        </w:p>
        <w:p w14:paraId="5438CC02" w14:textId="77777777" w:rsidR="00BF16DE" w:rsidRDefault="00BF16DE">
          <w:pPr>
            <w:pStyle w:val="TOC4"/>
            <w:tabs>
              <w:tab w:val="right" w:leader="dot" w:pos="8778"/>
            </w:tabs>
            <w:rPr>
              <w:rFonts w:eastAsiaTheme="minorEastAsia"/>
              <w:noProof/>
            </w:rPr>
          </w:pPr>
          <w:hyperlink w:anchor="_Toc60823049" w:history="1">
            <w:r w:rsidRPr="004C3FCC">
              <w:rPr>
                <w:rStyle w:val="Hyperlink"/>
                <w:rFonts w:ascii="Times New Roman" w:hAnsi="Times New Roman" w:cs="Times New Roman"/>
                <w:b/>
                <w:noProof/>
              </w:rPr>
              <w:t>4.2.1.1 View Start (Login)</w:t>
            </w:r>
            <w:r>
              <w:rPr>
                <w:noProof/>
                <w:webHidden/>
              </w:rPr>
              <w:tab/>
            </w:r>
            <w:r>
              <w:rPr>
                <w:noProof/>
                <w:webHidden/>
              </w:rPr>
              <w:fldChar w:fldCharType="begin"/>
            </w:r>
            <w:r>
              <w:rPr>
                <w:noProof/>
                <w:webHidden/>
              </w:rPr>
              <w:instrText xml:space="preserve"> PAGEREF _Toc60823049 \h </w:instrText>
            </w:r>
            <w:r>
              <w:rPr>
                <w:noProof/>
                <w:webHidden/>
              </w:rPr>
            </w:r>
            <w:r>
              <w:rPr>
                <w:noProof/>
                <w:webHidden/>
              </w:rPr>
              <w:fldChar w:fldCharType="separate"/>
            </w:r>
            <w:r>
              <w:rPr>
                <w:noProof/>
                <w:webHidden/>
              </w:rPr>
              <w:t>41</w:t>
            </w:r>
            <w:r>
              <w:rPr>
                <w:noProof/>
                <w:webHidden/>
              </w:rPr>
              <w:fldChar w:fldCharType="end"/>
            </w:r>
          </w:hyperlink>
        </w:p>
        <w:p w14:paraId="21F7554D" w14:textId="77777777" w:rsidR="00BF16DE" w:rsidRDefault="00BF16DE">
          <w:pPr>
            <w:pStyle w:val="TOC4"/>
            <w:tabs>
              <w:tab w:val="right" w:leader="dot" w:pos="8778"/>
            </w:tabs>
            <w:rPr>
              <w:rFonts w:eastAsiaTheme="minorEastAsia"/>
              <w:noProof/>
            </w:rPr>
          </w:pPr>
          <w:hyperlink w:anchor="_Toc60823050" w:history="1">
            <w:r w:rsidRPr="004C3FCC">
              <w:rPr>
                <w:rStyle w:val="Hyperlink"/>
                <w:rFonts w:ascii="Times New Roman" w:hAnsi="Times New Roman" w:cs="Times New Roman"/>
                <w:b/>
                <w:noProof/>
              </w:rPr>
              <w:t>4.2.1.2 View Input Barang</w:t>
            </w:r>
            <w:r>
              <w:rPr>
                <w:noProof/>
                <w:webHidden/>
              </w:rPr>
              <w:tab/>
            </w:r>
            <w:r>
              <w:rPr>
                <w:noProof/>
                <w:webHidden/>
              </w:rPr>
              <w:fldChar w:fldCharType="begin"/>
            </w:r>
            <w:r>
              <w:rPr>
                <w:noProof/>
                <w:webHidden/>
              </w:rPr>
              <w:instrText xml:space="preserve"> PAGEREF _Toc60823050 \h </w:instrText>
            </w:r>
            <w:r>
              <w:rPr>
                <w:noProof/>
                <w:webHidden/>
              </w:rPr>
            </w:r>
            <w:r>
              <w:rPr>
                <w:noProof/>
                <w:webHidden/>
              </w:rPr>
              <w:fldChar w:fldCharType="separate"/>
            </w:r>
            <w:r>
              <w:rPr>
                <w:noProof/>
                <w:webHidden/>
              </w:rPr>
              <w:t>42</w:t>
            </w:r>
            <w:r>
              <w:rPr>
                <w:noProof/>
                <w:webHidden/>
              </w:rPr>
              <w:fldChar w:fldCharType="end"/>
            </w:r>
          </w:hyperlink>
        </w:p>
        <w:p w14:paraId="28902605" w14:textId="77777777" w:rsidR="00BF16DE" w:rsidRDefault="00BF16DE">
          <w:pPr>
            <w:pStyle w:val="TOC4"/>
            <w:tabs>
              <w:tab w:val="right" w:leader="dot" w:pos="8778"/>
            </w:tabs>
            <w:rPr>
              <w:rFonts w:eastAsiaTheme="minorEastAsia"/>
              <w:noProof/>
            </w:rPr>
          </w:pPr>
          <w:hyperlink w:anchor="_Toc60823051" w:history="1">
            <w:r w:rsidRPr="004C3FCC">
              <w:rPr>
                <w:rStyle w:val="Hyperlink"/>
                <w:rFonts w:ascii="Times New Roman" w:hAnsi="Times New Roman" w:cs="Times New Roman"/>
                <w:b/>
                <w:noProof/>
              </w:rPr>
              <w:t>4.2.1.3 View Daftar Barang</w:t>
            </w:r>
            <w:r>
              <w:rPr>
                <w:noProof/>
                <w:webHidden/>
              </w:rPr>
              <w:tab/>
            </w:r>
            <w:r>
              <w:rPr>
                <w:noProof/>
                <w:webHidden/>
              </w:rPr>
              <w:fldChar w:fldCharType="begin"/>
            </w:r>
            <w:r>
              <w:rPr>
                <w:noProof/>
                <w:webHidden/>
              </w:rPr>
              <w:instrText xml:space="preserve"> PAGEREF _Toc60823051 \h </w:instrText>
            </w:r>
            <w:r>
              <w:rPr>
                <w:noProof/>
                <w:webHidden/>
              </w:rPr>
            </w:r>
            <w:r>
              <w:rPr>
                <w:noProof/>
                <w:webHidden/>
              </w:rPr>
              <w:fldChar w:fldCharType="separate"/>
            </w:r>
            <w:r>
              <w:rPr>
                <w:noProof/>
                <w:webHidden/>
              </w:rPr>
              <w:t>55</w:t>
            </w:r>
            <w:r>
              <w:rPr>
                <w:noProof/>
                <w:webHidden/>
              </w:rPr>
              <w:fldChar w:fldCharType="end"/>
            </w:r>
          </w:hyperlink>
        </w:p>
        <w:p w14:paraId="3D0F4663" w14:textId="77777777" w:rsidR="00BF16DE" w:rsidRDefault="00BF16DE">
          <w:pPr>
            <w:pStyle w:val="TOC4"/>
            <w:tabs>
              <w:tab w:val="right" w:leader="dot" w:pos="8778"/>
            </w:tabs>
            <w:rPr>
              <w:rFonts w:eastAsiaTheme="minorEastAsia"/>
              <w:noProof/>
            </w:rPr>
          </w:pPr>
          <w:hyperlink w:anchor="_Toc60823052" w:history="1">
            <w:r w:rsidRPr="004C3FCC">
              <w:rPr>
                <w:rStyle w:val="Hyperlink"/>
                <w:rFonts w:ascii="Times New Roman" w:hAnsi="Times New Roman" w:cs="Times New Roman"/>
                <w:b/>
                <w:noProof/>
              </w:rPr>
              <w:t>4.2.1.4 View Tambah Barang</w:t>
            </w:r>
            <w:r>
              <w:rPr>
                <w:noProof/>
                <w:webHidden/>
              </w:rPr>
              <w:tab/>
            </w:r>
            <w:r>
              <w:rPr>
                <w:noProof/>
                <w:webHidden/>
              </w:rPr>
              <w:fldChar w:fldCharType="begin"/>
            </w:r>
            <w:r>
              <w:rPr>
                <w:noProof/>
                <w:webHidden/>
              </w:rPr>
              <w:instrText xml:space="preserve"> PAGEREF _Toc60823052 \h </w:instrText>
            </w:r>
            <w:r>
              <w:rPr>
                <w:noProof/>
                <w:webHidden/>
              </w:rPr>
            </w:r>
            <w:r>
              <w:rPr>
                <w:noProof/>
                <w:webHidden/>
              </w:rPr>
              <w:fldChar w:fldCharType="separate"/>
            </w:r>
            <w:r>
              <w:rPr>
                <w:noProof/>
                <w:webHidden/>
              </w:rPr>
              <w:t>58</w:t>
            </w:r>
            <w:r>
              <w:rPr>
                <w:noProof/>
                <w:webHidden/>
              </w:rPr>
              <w:fldChar w:fldCharType="end"/>
            </w:r>
          </w:hyperlink>
        </w:p>
        <w:p w14:paraId="0E0C2321" w14:textId="77777777" w:rsidR="00BF16DE" w:rsidRDefault="00BF16DE">
          <w:pPr>
            <w:pStyle w:val="TOC4"/>
            <w:tabs>
              <w:tab w:val="right" w:leader="dot" w:pos="8778"/>
            </w:tabs>
            <w:rPr>
              <w:rFonts w:eastAsiaTheme="minorEastAsia"/>
              <w:noProof/>
            </w:rPr>
          </w:pPr>
          <w:hyperlink w:anchor="_Toc60823053" w:history="1">
            <w:r w:rsidRPr="004C3FCC">
              <w:rPr>
                <w:rStyle w:val="Hyperlink"/>
                <w:rFonts w:ascii="Times New Roman" w:hAnsi="Times New Roman" w:cs="Times New Roman"/>
                <w:b/>
                <w:noProof/>
              </w:rPr>
              <w:t>4.2.1.5 View Verifikasi Barang</w:t>
            </w:r>
            <w:r>
              <w:rPr>
                <w:noProof/>
                <w:webHidden/>
              </w:rPr>
              <w:tab/>
            </w:r>
            <w:r>
              <w:rPr>
                <w:noProof/>
                <w:webHidden/>
              </w:rPr>
              <w:fldChar w:fldCharType="begin"/>
            </w:r>
            <w:r>
              <w:rPr>
                <w:noProof/>
                <w:webHidden/>
              </w:rPr>
              <w:instrText xml:space="preserve"> PAGEREF _Toc60823053 \h </w:instrText>
            </w:r>
            <w:r>
              <w:rPr>
                <w:noProof/>
                <w:webHidden/>
              </w:rPr>
            </w:r>
            <w:r>
              <w:rPr>
                <w:noProof/>
                <w:webHidden/>
              </w:rPr>
              <w:fldChar w:fldCharType="separate"/>
            </w:r>
            <w:r>
              <w:rPr>
                <w:noProof/>
                <w:webHidden/>
              </w:rPr>
              <w:t>64</w:t>
            </w:r>
            <w:r>
              <w:rPr>
                <w:noProof/>
                <w:webHidden/>
              </w:rPr>
              <w:fldChar w:fldCharType="end"/>
            </w:r>
          </w:hyperlink>
        </w:p>
        <w:p w14:paraId="02AC5054" w14:textId="77777777" w:rsidR="00BF16DE" w:rsidRDefault="00BF16DE">
          <w:pPr>
            <w:pStyle w:val="TOC4"/>
            <w:tabs>
              <w:tab w:val="left" w:pos="1540"/>
              <w:tab w:val="right" w:leader="dot" w:pos="8778"/>
            </w:tabs>
            <w:rPr>
              <w:rFonts w:eastAsiaTheme="minorEastAsia"/>
              <w:noProof/>
            </w:rPr>
          </w:pPr>
          <w:hyperlink w:anchor="_Toc60823054" w:history="1">
            <w:r w:rsidRPr="004C3FCC">
              <w:rPr>
                <w:rStyle w:val="Hyperlink"/>
                <w:rFonts w:ascii="Times New Roman" w:hAnsi="Times New Roman" w:cs="Times New Roman"/>
                <w:b/>
                <w:noProof/>
              </w:rPr>
              <w:t>4.2.1.6</w:t>
            </w:r>
            <w:r>
              <w:rPr>
                <w:rFonts w:eastAsiaTheme="minorEastAsia"/>
                <w:noProof/>
              </w:rPr>
              <w:tab/>
            </w:r>
            <w:r w:rsidRPr="004C3FCC">
              <w:rPr>
                <w:rStyle w:val="Hyperlink"/>
                <w:rFonts w:ascii="Times New Roman" w:hAnsi="Times New Roman" w:cs="Times New Roman"/>
                <w:b/>
                <w:noProof/>
              </w:rPr>
              <w:t>View Cetak Transaksi</w:t>
            </w:r>
            <w:r>
              <w:rPr>
                <w:noProof/>
                <w:webHidden/>
              </w:rPr>
              <w:tab/>
            </w:r>
            <w:r>
              <w:rPr>
                <w:noProof/>
                <w:webHidden/>
              </w:rPr>
              <w:fldChar w:fldCharType="begin"/>
            </w:r>
            <w:r>
              <w:rPr>
                <w:noProof/>
                <w:webHidden/>
              </w:rPr>
              <w:instrText xml:space="preserve"> PAGEREF _Toc60823054 \h </w:instrText>
            </w:r>
            <w:r>
              <w:rPr>
                <w:noProof/>
                <w:webHidden/>
              </w:rPr>
            </w:r>
            <w:r>
              <w:rPr>
                <w:noProof/>
                <w:webHidden/>
              </w:rPr>
              <w:fldChar w:fldCharType="separate"/>
            </w:r>
            <w:r>
              <w:rPr>
                <w:noProof/>
                <w:webHidden/>
              </w:rPr>
              <w:t>67</w:t>
            </w:r>
            <w:r>
              <w:rPr>
                <w:noProof/>
                <w:webHidden/>
              </w:rPr>
              <w:fldChar w:fldCharType="end"/>
            </w:r>
          </w:hyperlink>
        </w:p>
        <w:p w14:paraId="279267DB" w14:textId="77777777" w:rsidR="00BF16DE" w:rsidRDefault="00BF16DE">
          <w:pPr>
            <w:pStyle w:val="TOC4"/>
            <w:tabs>
              <w:tab w:val="right" w:leader="dot" w:pos="8778"/>
            </w:tabs>
            <w:rPr>
              <w:rFonts w:eastAsiaTheme="minorEastAsia"/>
              <w:noProof/>
            </w:rPr>
          </w:pPr>
          <w:hyperlink w:anchor="_Toc60823055" w:history="1">
            <w:r w:rsidRPr="004C3FCC">
              <w:rPr>
                <w:rStyle w:val="Hyperlink"/>
                <w:rFonts w:ascii="Times New Roman" w:hAnsi="Times New Roman" w:cs="Times New Roman"/>
                <w:b/>
                <w:noProof/>
              </w:rPr>
              <w:t>4.2.1.7 View Transaksi Barang</w:t>
            </w:r>
            <w:r>
              <w:rPr>
                <w:noProof/>
                <w:webHidden/>
              </w:rPr>
              <w:tab/>
            </w:r>
            <w:r>
              <w:rPr>
                <w:noProof/>
                <w:webHidden/>
              </w:rPr>
              <w:fldChar w:fldCharType="begin"/>
            </w:r>
            <w:r>
              <w:rPr>
                <w:noProof/>
                <w:webHidden/>
              </w:rPr>
              <w:instrText xml:space="preserve"> PAGEREF _Toc60823055 \h </w:instrText>
            </w:r>
            <w:r>
              <w:rPr>
                <w:noProof/>
                <w:webHidden/>
              </w:rPr>
            </w:r>
            <w:r>
              <w:rPr>
                <w:noProof/>
                <w:webHidden/>
              </w:rPr>
              <w:fldChar w:fldCharType="separate"/>
            </w:r>
            <w:r>
              <w:rPr>
                <w:noProof/>
                <w:webHidden/>
              </w:rPr>
              <w:t>77</w:t>
            </w:r>
            <w:r>
              <w:rPr>
                <w:noProof/>
                <w:webHidden/>
              </w:rPr>
              <w:fldChar w:fldCharType="end"/>
            </w:r>
          </w:hyperlink>
        </w:p>
        <w:p w14:paraId="36A6FF06" w14:textId="77777777" w:rsidR="00BF16DE" w:rsidRDefault="00BF16DE">
          <w:pPr>
            <w:pStyle w:val="TOC3"/>
            <w:rPr>
              <w:rFonts w:eastAsiaTheme="minorEastAsia"/>
              <w:noProof/>
            </w:rPr>
          </w:pPr>
          <w:hyperlink w:anchor="_Toc60823056" w:history="1">
            <w:r w:rsidRPr="004C3FCC">
              <w:rPr>
                <w:rStyle w:val="Hyperlink"/>
                <w:noProof/>
              </w:rPr>
              <w:t>4.2.2</w:t>
            </w:r>
            <w:r>
              <w:rPr>
                <w:rFonts w:eastAsiaTheme="minorEastAsia"/>
                <w:noProof/>
              </w:rPr>
              <w:tab/>
            </w:r>
            <w:r w:rsidRPr="004C3FCC">
              <w:rPr>
                <w:rStyle w:val="Hyperlink"/>
                <w:noProof/>
              </w:rPr>
              <w:t>Controller</w:t>
            </w:r>
            <w:r>
              <w:rPr>
                <w:noProof/>
                <w:webHidden/>
              </w:rPr>
              <w:tab/>
            </w:r>
            <w:r>
              <w:rPr>
                <w:noProof/>
                <w:webHidden/>
              </w:rPr>
              <w:fldChar w:fldCharType="begin"/>
            </w:r>
            <w:r>
              <w:rPr>
                <w:noProof/>
                <w:webHidden/>
              </w:rPr>
              <w:instrText xml:space="preserve"> PAGEREF _Toc60823056 \h </w:instrText>
            </w:r>
            <w:r>
              <w:rPr>
                <w:noProof/>
                <w:webHidden/>
              </w:rPr>
            </w:r>
            <w:r>
              <w:rPr>
                <w:noProof/>
                <w:webHidden/>
              </w:rPr>
              <w:fldChar w:fldCharType="separate"/>
            </w:r>
            <w:r>
              <w:rPr>
                <w:noProof/>
                <w:webHidden/>
              </w:rPr>
              <w:t>89</w:t>
            </w:r>
            <w:r>
              <w:rPr>
                <w:noProof/>
                <w:webHidden/>
              </w:rPr>
              <w:fldChar w:fldCharType="end"/>
            </w:r>
          </w:hyperlink>
        </w:p>
        <w:p w14:paraId="3F925814" w14:textId="77777777" w:rsidR="00BF16DE" w:rsidRDefault="00BF16DE">
          <w:pPr>
            <w:pStyle w:val="TOC4"/>
            <w:tabs>
              <w:tab w:val="right" w:leader="dot" w:pos="8778"/>
            </w:tabs>
            <w:rPr>
              <w:rFonts w:eastAsiaTheme="minorEastAsia"/>
              <w:noProof/>
            </w:rPr>
          </w:pPr>
          <w:hyperlink w:anchor="_Toc60823057" w:history="1">
            <w:r w:rsidRPr="004C3FCC">
              <w:rPr>
                <w:rStyle w:val="Hyperlink"/>
                <w:rFonts w:ascii="Times New Roman" w:hAnsi="Times New Roman" w:cs="Times New Roman"/>
                <w:b/>
                <w:noProof/>
              </w:rPr>
              <w:t>4.2.2.1 Controller Start</w:t>
            </w:r>
            <w:r>
              <w:rPr>
                <w:noProof/>
                <w:webHidden/>
              </w:rPr>
              <w:tab/>
            </w:r>
            <w:r>
              <w:rPr>
                <w:noProof/>
                <w:webHidden/>
              </w:rPr>
              <w:fldChar w:fldCharType="begin"/>
            </w:r>
            <w:r>
              <w:rPr>
                <w:noProof/>
                <w:webHidden/>
              </w:rPr>
              <w:instrText xml:space="preserve"> PAGEREF _Toc60823057 \h </w:instrText>
            </w:r>
            <w:r>
              <w:rPr>
                <w:noProof/>
                <w:webHidden/>
              </w:rPr>
            </w:r>
            <w:r>
              <w:rPr>
                <w:noProof/>
                <w:webHidden/>
              </w:rPr>
              <w:fldChar w:fldCharType="separate"/>
            </w:r>
            <w:r>
              <w:rPr>
                <w:noProof/>
                <w:webHidden/>
              </w:rPr>
              <w:t>89</w:t>
            </w:r>
            <w:r>
              <w:rPr>
                <w:noProof/>
                <w:webHidden/>
              </w:rPr>
              <w:fldChar w:fldCharType="end"/>
            </w:r>
          </w:hyperlink>
        </w:p>
        <w:p w14:paraId="6C49DB5E" w14:textId="77777777" w:rsidR="00BF16DE" w:rsidRDefault="00BF16DE">
          <w:pPr>
            <w:pStyle w:val="TOC4"/>
            <w:tabs>
              <w:tab w:val="right" w:leader="dot" w:pos="8778"/>
            </w:tabs>
            <w:rPr>
              <w:rFonts w:eastAsiaTheme="minorEastAsia"/>
              <w:noProof/>
            </w:rPr>
          </w:pPr>
          <w:hyperlink w:anchor="_Toc60823058" w:history="1">
            <w:r w:rsidRPr="004C3FCC">
              <w:rPr>
                <w:rStyle w:val="Hyperlink"/>
                <w:rFonts w:ascii="Times New Roman" w:hAnsi="Times New Roman" w:cs="Times New Roman"/>
                <w:b/>
                <w:noProof/>
              </w:rPr>
              <w:t>4.2.2.2 Controller Barang</w:t>
            </w:r>
            <w:r>
              <w:rPr>
                <w:noProof/>
                <w:webHidden/>
              </w:rPr>
              <w:tab/>
            </w:r>
            <w:r>
              <w:rPr>
                <w:noProof/>
                <w:webHidden/>
              </w:rPr>
              <w:fldChar w:fldCharType="begin"/>
            </w:r>
            <w:r>
              <w:rPr>
                <w:noProof/>
                <w:webHidden/>
              </w:rPr>
              <w:instrText xml:space="preserve"> PAGEREF _Toc60823058 \h </w:instrText>
            </w:r>
            <w:r>
              <w:rPr>
                <w:noProof/>
                <w:webHidden/>
              </w:rPr>
            </w:r>
            <w:r>
              <w:rPr>
                <w:noProof/>
                <w:webHidden/>
              </w:rPr>
              <w:fldChar w:fldCharType="separate"/>
            </w:r>
            <w:r>
              <w:rPr>
                <w:noProof/>
                <w:webHidden/>
              </w:rPr>
              <w:t>91</w:t>
            </w:r>
            <w:r>
              <w:rPr>
                <w:noProof/>
                <w:webHidden/>
              </w:rPr>
              <w:fldChar w:fldCharType="end"/>
            </w:r>
          </w:hyperlink>
        </w:p>
        <w:p w14:paraId="687198C3" w14:textId="77777777" w:rsidR="00BF16DE" w:rsidRDefault="00BF16DE">
          <w:pPr>
            <w:pStyle w:val="TOC4"/>
            <w:tabs>
              <w:tab w:val="right" w:leader="dot" w:pos="8778"/>
            </w:tabs>
            <w:rPr>
              <w:rFonts w:eastAsiaTheme="minorEastAsia"/>
              <w:noProof/>
            </w:rPr>
          </w:pPr>
          <w:hyperlink w:anchor="_Toc60823059" w:history="1">
            <w:r w:rsidRPr="004C3FCC">
              <w:rPr>
                <w:rStyle w:val="Hyperlink"/>
                <w:rFonts w:ascii="Times New Roman" w:hAnsi="Times New Roman" w:cs="Times New Roman"/>
                <w:b/>
                <w:noProof/>
              </w:rPr>
              <w:t>4.2.2.3 Controller Transaksi</w:t>
            </w:r>
            <w:r>
              <w:rPr>
                <w:noProof/>
                <w:webHidden/>
              </w:rPr>
              <w:tab/>
            </w:r>
            <w:r>
              <w:rPr>
                <w:noProof/>
                <w:webHidden/>
              </w:rPr>
              <w:fldChar w:fldCharType="begin"/>
            </w:r>
            <w:r>
              <w:rPr>
                <w:noProof/>
                <w:webHidden/>
              </w:rPr>
              <w:instrText xml:space="preserve"> PAGEREF _Toc60823059 \h </w:instrText>
            </w:r>
            <w:r>
              <w:rPr>
                <w:noProof/>
                <w:webHidden/>
              </w:rPr>
            </w:r>
            <w:r>
              <w:rPr>
                <w:noProof/>
                <w:webHidden/>
              </w:rPr>
              <w:fldChar w:fldCharType="separate"/>
            </w:r>
            <w:r>
              <w:rPr>
                <w:noProof/>
                <w:webHidden/>
              </w:rPr>
              <w:t>110</w:t>
            </w:r>
            <w:r>
              <w:rPr>
                <w:noProof/>
                <w:webHidden/>
              </w:rPr>
              <w:fldChar w:fldCharType="end"/>
            </w:r>
          </w:hyperlink>
        </w:p>
        <w:p w14:paraId="68FE552B" w14:textId="77777777" w:rsidR="00BF16DE" w:rsidRDefault="00BF16DE">
          <w:pPr>
            <w:pStyle w:val="TOC3"/>
            <w:rPr>
              <w:rFonts w:eastAsiaTheme="minorEastAsia"/>
              <w:noProof/>
            </w:rPr>
          </w:pPr>
          <w:hyperlink w:anchor="_Toc60823060" w:history="1">
            <w:r w:rsidRPr="004C3FCC">
              <w:rPr>
                <w:rStyle w:val="Hyperlink"/>
                <w:noProof/>
              </w:rPr>
              <w:t>4.2.3</w:t>
            </w:r>
            <w:r>
              <w:rPr>
                <w:rFonts w:eastAsiaTheme="minorEastAsia"/>
                <w:noProof/>
              </w:rPr>
              <w:tab/>
            </w:r>
            <w:r w:rsidRPr="004C3FCC">
              <w:rPr>
                <w:rStyle w:val="Hyperlink"/>
                <w:noProof/>
              </w:rPr>
              <w:t>Model</w:t>
            </w:r>
            <w:r>
              <w:rPr>
                <w:noProof/>
                <w:webHidden/>
              </w:rPr>
              <w:tab/>
            </w:r>
            <w:r>
              <w:rPr>
                <w:noProof/>
                <w:webHidden/>
              </w:rPr>
              <w:fldChar w:fldCharType="begin"/>
            </w:r>
            <w:r>
              <w:rPr>
                <w:noProof/>
                <w:webHidden/>
              </w:rPr>
              <w:instrText xml:space="preserve"> PAGEREF _Toc60823060 \h </w:instrText>
            </w:r>
            <w:r>
              <w:rPr>
                <w:noProof/>
                <w:webHidden/>
              </w:rPr>
            </w:r>
            <w:r>
              <w:rPr>
                <w:noProof/>
                <w:webHidden/>
              </w:rPr>
              <w:fldChar w:fldCharType="separate"/>
            </w:r>
            <w:r>
              <w:rPr>
                <w:noProof/>
                <w:webHidden/>
              </w:rPr>
              <w:t>122</w:t>
            </w:r>
            <w:r>
              <w:rPr>
                <w:noProof/>
                <w:webHidden/>
              </w:rPr>
              <w:fldChar w:fldCharType="end"/>
            </w:r>
          </w:hyperlink>
        </w:p>
        <w:p w14:paraId="001634C8" w14:textId="77777777" w:rsidR="00BF16DE" w:rsidRDefault="00BF16DE">
          <w:pPr>
            <w:pStyle w:val="TOC4"/>
            <w:tabs>
              <w:tab w:val="right" w:leader="dot" w:pos="8778"/>
            </w:tabs>
            <w:rPr>
              <w:rFonts w:eastAsiaTheme="minorEastAsia"/>
              <w:noProof/>
            </w:rPr>
          </w:pPr>
          <w:hyperlink w:anchor="_Toc60823061" w:history="1">
            <w:r w:rsidRPr="004C3FCC">
              <w:rPr>
                <w:rStyle w:val="Hyperlink"/>
                <w:rFonts w:ascii="Times New Roman" w:hAnsi="Times New Roman" w:cs="Times New Roman"/>
                <w:b/>
                <w:noProof/>
              </w:rPr>
              <w:t>4.2.3.1 Model Start</w:t>
            </w:r>
            <w:r>
              <w:rPr>
                <w:noProof/>
                <w:webHidden/>
              </w:rPr>
              <w:tab/>
            </w:r>
            <w:r>
              <w:rPr>
                <w:noProof/>
                <w:webHidden/>
              </w:rPr>
              <w:fldChar w:fldCharType="begin"/>
            </w:r>
            <w:r>
              <w:rPr>
                <w:noProof/>
                <w:webHidden/>
              </w:rPr>
              <w:instrText xml:space="preserve"> PAGEREF _Toc60823061 \h </w:instrText>
            </w:r>
            <w:r>
              <w:rPr>
                <w:noProof/>
                <w:webHidden/>
              </w:rPr>
            </w:r>
            <w:r>
              <w:rPr>
                <w:noProof/>
                <w:webHidden/>
              </w:rPr>
              <w:fldChar w:fldCharType="separate"/>
            </w:r>
            <w:r>
              <w:rPr>
                <w:noProof/>
                <w:webHidden/>
              </w:rPr>
              <w:t>122</w:t>
            </w:r>
            <w:r>
              <w:rPr>
                <w:noProof/>
                <w:webHidden/>
              </w:rPr>
              <w:fldChar w:fldCharType="end"/>
            </w:r>
          </w:hyperlink>
        </w:p>
        <w:p w14:paraId="6EF38E2E" w14:textId="77777777" w:rsidR="00BF16DE" w:rsidRDefault="00BF16DE">
          <w:pPr>
            <w:pStyle w:val="TOC4"/>
            <w:tabs>
              <w:tab w:val="right" w:leader="dot" w:pos="8778"/>
            </w:tabs>
            <w:rPr>
              <w:rFonts w:eastAsiaTheme="minorEastAsia"/>
              <w:noProof/>
            </w:rPr>
          </w:pPr>
          <w:hyperlink w:anchor="_Toc60823062" w:history="1">
            <w:r w:rsidRPr="004C3FCC">
              <w:rPr>
                <w:rStyle w:val="Hyperlink"/>
                <w:rFonts w:ascii="Times New Roman" w:hAnsi="Times New Roman" w:cs="Times New Roman"/>
                <w:b/>
                <w:noProof/>
              </w:rPr>
              <w:t>4.2.3.2 Model Barang</w:t>
            </w:r>
            <w:r>
              <w:rPr>
                <w:noProof/>
                <w:webHidden/>
              </w:rPr>
              <w:tab/>
            </w:r>
            <w:r>
              <w:rPr>
                <w:noProof/>
                <w:webHidden/>
              </w:rPr>
              <w:fldChar w:fldCharType="begin"/>
            </w:r>
            <w:r>
              <w:rPr>
                <w:noProof/>
                <w:webHidden/>
              </w:rPr>
              <w:instrText xml:space="preserve"> PAGEREF _Toc60823062 \h </w:instrText>
            </w:r>
            <w:r>
              <w:rPr>
                <w:noProof/>
                <w:webHidden/>
              </w:rPr>
            </w:r>
            <w:r>
              <w:rPr>
                <w:noProof/>
                <w:webHidden/>
              </w:rPr>
              <w:fldChar w:fldCharType="separate"/>
            </w:r>
            <w:r>
              <w:rPr>
                <w:noProof/>
                <w:webHidden/>
              </w:rPr>
              <w:t>123</w:t>
            </w:r>
            <w:r>
              <w:rPr>
                <w:noProof/>
                <w:webHidden/>
              </w:rPr>
              <w:fldChar w:fldCharType="end"/>
            </w:r>
          </w:hyperlink>
        </w:p>
        <w:p w14:paraId="10A27D64" w14:textId="77777777" w:rsidR="00BF16DE" w:rsidRDefault="00BF16DE">
          <w:pPr>
            <w:pStyle w:val="TOC4"/>
            <w:tabs>
              <w:tab w:val="right" w:leader="dot" w:pos="8778"/>
            </w:tabs>
            <w:rPr>
              <w:rFonts w:eastAsiaTheme="minorEastAsia"/>
              <w:noProof/>
            </w:rPr>
          </w:pPr>
          <w:hyperlink w:anchor="_Toc60823063" w:history="1">
            <w:r w:rsidRPr="004C3FCC">
              <w:rPr>
                <w:rStyle w:val="Hyperlink"/>
                <w:rFonts w:ascii="Times New Roman" w:hAnsi="Times New Roman" w:cs="Times New Roman"/>
                <w:b/>
                <w:noProof/>
              </w:rPr>
              <w:t>4.2.3.3 Model Transaksi</w:t>
            </w:r>
            <w:r>
              <w:rPr>
                <w:noProof/>
                <w:webHidden/>
              </w:rPr>
              <w:tab/>
            </w:r>
            <w:r>
              <w:rPr>
                <w:noProof/>
                <w:webHidden/>
              </w:rPr>
              <w:fldChar w:fldCharType="begin"/>
            </w:r>
            <w:r>
              <w:rPr>
                <w:noProof/>
                <w:webHidden/>
              </w:rPr>
              <w:instrText xml:space="preserve"> PAGEREF _Toc60823063 \h </w:instrText>
            </w:r>
            <w:r>
              <w:rPr>
                <w:noProof/>
                <w:webHidden/>
              </w:rPr>
            </w:r>
            <w:r>
              <w:rPr>
                <w:noProof/>
                <w:webHidden/>
              </w:rPr>
              <w:fldChar w:fldCharType="separate"/>
            </w:r>
            <w:r>
              <w:rPr>
                <w:noProof/>
                <w:webHidden/>
              </w:rPr>
              <w:t>126</w:t>
            </w:r>
            <w:r>
              <w:rPr>
                <w:noProof/>
                <w:webHidden/>
              </w:rPr>
              <w:fldChar w:fldCharType="end"/>
            </w:r>
          </w:hyperlink>
        </w:p>
        <w:p w14:paraId="44B11E0D" w14:textId="77777777" w:rsidR="00BF16DE" w:rsidRDefault="00BF16DE">
          <w:pPr>
            <w:pStyle w:val="TOC2"/>
            <w:tabs>
              <w:tab w:val="left" w:pos="880"/>
              <w:tab w:val="right" w:leader="dot" w:pos="8778"/>
            </w:tabs>
            <w:rPr>
              <w:rFonts w:eastAsiaTheme="minorEastAsia"/>
              <w:noProof/>
            </w:rPr>
          </w:pPr>
          <w:hyperlink w:anchor="_Toc60823064" w:history="1">
            <w:r w:rsidRPr="004C3FCC">
              <w:rPr>
                <w:rStyle w:val="Hyperlink"/>
                <w:noProof/>
              </w:rPr>
              <w:t>4.3</w:t>
            </w:r>
            <w:r>
              <w:rPr>
                <w:rFonts w:eastAsiaTheme="minorEastAsia"/>
                <w:noProof/>
              </w:rPr>
              <w:tab/>
            </w:r>
            <w:r w:rsidRPr="004C3FCC">
              <w:rPr>
                <w:rStyle w:val="Hyperlink"/>
                <w:noProof/>
              </w:rPr>
              <w:t>Tampilan Hasil Program</w:t>
            </w:r>
            <w:r>
              <w:rPr>
                <w:noProof/>
                <w:webHidden/>
              </w:rPr>
              <w:tab/>
            </w:r>
            <w:r>
              <w:rPr>
                <w:noProof/>
                <w:webHidden/>
              </w:rPr>
              <w:fldChar w:fldCharType="begin"/>
            </w:r>
            <w:r>
              <w:rPr>
                <w:noProof/>
                <w:webHidden/>
              </w:rPr>
              <w:instrText xml:space="preserve"> PAGEREF _Toc60823064 \h </w:instrText>
            </w:r>
            <w:r>
              <w:rPr>
                <w:noProof/>
                <w:webHidden/>
              </w:rPr>
            </w:r>
            <w:r>
              <w:rPr>
                <w:noProof/>
                <w:webHidden/>
              </w:rPr>
              <w:fldChar w:fldCharType="separate"/>
            </w:r>
            <w:r>
              <w:rPr>
                <w:noProof/>
                <w:webHidden/>
              </w:rPr>
              <w:t>129</w:t>
            </w:r>
            <w:r>
              <w:rPr>
                <w:noProof/>
                <w:webHidden/>
              </w:rPr>
              <w:fldChar w:fldCharType="end"/>
            </w:r>
          </w:hyperlink>
        </w:p>
        <w:p w14:paraId="59DA9F74" w14:textId="77777777" w:rsidR="00BF16DE" w:rsidRDefault="00BF16DE">
          <w:pPr>
            <w:pStyle w:val="TOC1"/>
            <w:rPr>
              <w:rFonts w:asciiTheme="minorHAnsi" w:eastAsiaTheme="minorEastAsia" w:hAnsiTheme="minorHAnsi" w:cstheme="minorBidi"/>
              <w:b w:val="0"/>
              <w:sz w:val="22"/>
              <w:szCs w:val="22"/>
              <w:lang w:val="en-US"/>
            </w:rPr>
          </w:pPr>
          <w:hyperlink w:anchor="_Toc60823065" w:history="1">
            <w:r w:rsidRPr="004C3FCC">
              <w:rPr>
                <w:rStyle w:val="Hyperlink"/>
              </w:rPr>
              <w:t>BAB V PENUTUP</w:t>
            </w:r>
            <w:r>
              <w:rPr>
                <w:webHidden/>
              </w:rPr>
              <w:tab/>
            </w:r>
            <w:r>
              <w:rPr>
                <w:webHidden/>
              </w:rPr>
              <w:fldChar w:fldCharType="begin"/>
            </w:r>
            <w:r>
              <w:rPr>
                <w:webHidden/>
              </w:rPr>
              <w:instrText xml:space="preserve"> PAGEREF _Toc60823065 \h </w:instrText>
            </w:r>
            <w:r>
              <w:rPr>
                <w:webHidden/>
              </w:rPr>
            </w:r>
            <w:r>
              <w:rPr>
                <w:webHidden/>
              </w:rPr>
              <w:fldChar w:fldCharType="separate"/>
            </w:r>
            <w:r>
              <w:rPr>
                <w:webHidden/>
              </w:rPr>
              <w:t>138</w:t>
            </w:r>
            <w:r>
              <w:rPr>
                <w:webHidden/>
              </w:rPr>
              <w:fldChar w:fldCharType="end"/>
            </w:r>
          </w:hyperlink>
        </w:p>
        <w:p w14:paraId="332410F7" w14:textId="77777777" w:rsidR="00BF16DE" w:rsidRDefault="00BF16DE">
          <w:pPr>
            <w:pStyle w:val="TOC2"/>
            <w:tabs>
              <w:tab w:val="left" w:pos="880"/>
              <w:tab w:val="right" w:leader="dot" w:pos="8778"/>
            </w:tabs>
            <w:rPr>
              <w:rFonts w:eastAsiaTheme="minorEastAsia"/>
              <w:noProof/>
            </w:rPr>
          </w:pPr>
          <w:hyperlink w:anchor="_Toc60823066" w:history="1">
            <w:r w:rsidRPr="004C3FCC">
              <w:rPr>
                <w:rStyle w:val="Hyperlink"/>
                <w:noProof/>
              </w:rPr>
              <w:t>5.1</w:t>
            </w:r>
            <w:r>
              <w:rPr>
                <w:rFonts w:eastAsiaTheme="minorEastAsia"/>
                <w:noProof/>
              </w:rPr>
              <w:tab/>
            </w:r>
            <w:r w:rsidRPr="004C3FCC">
              <w:rPr>
                <w:rStyle w:val="Hyperlink"/>
                <w:noProof/>
              </w:rPr>
              <w:t>Kesimpulan</w:t>
            </w:r>
            <w:r>
              <w:rPr>
                <w:noProof/>
                <w:webHidden/>
              </w:rPr>
              <w:tab/>
            </w:r>
            <w:r>
              <w:rPr>
                <w:noProof/>
                <w:webHidden/>
              </w:rPr>
              <w:fldChar w:fldCharType="begin"/>
            </w:r>
            <w:r>
              <w:rPr>
                <w:noProof/>
                <w:webHidden/>
              </w:rPr>
              <w:instrText xml:space="preserve"> PAGEREF _Toc60823066 \h </w:instrText>
            </w:r>
            <w:r>
              <w:rPr>
                <w:noProof/>
                <w:webHidden/>
              </w:rPr>
            </w:r>
            <w:r>
              <w:rPr>
                <w:noProof/>
                <w:webHidden/>
              </w:rPr>
              <w:fldChar w:fldCharType="separate"/>
            </w:r>
            <w:r>
              <w:rPr>
                <w:noProof/>
                <w:webHidden/>
              </w:rPr>
              <w:t>138</w:t>
            </w:r>
            <w:r>
              <w:rPr>
                <w:noProof/>
                <w:webHidden/>
              </w:rPr>
              <w:fldChar w:fldCharType="end"/>
            </w:r>
          </w:hyperlink>
        </w:p>
        <w:p w14:paraId="09AB95D2" w14:textId="77777777" w:rsidR="00BF16DE" w:rsidRDefault="00BF16DE">
          <w:pPr>
            <w:pStyle w:val="TOC2"/>
            <w:tabs>
              <w:tab w:val="left" w:pos="880"/>
              <w:tab w:val="right" w:leader="dot" w:pos="8778"/>
            </w:tabs>
            <w:rPr>
              <w:rFonts w:eastAsiaTheme="minorEastAsia"/>
              <w:noProof/>
            </w:rPr>
          </w:pPr>
          <w:hyperlink w:anchor="_Toc60823067" w:history="1">
            <w:r w:rsidRPr="004C3FCC">
              <w:rPr>
                <w:rStyle w:val="Hyperlink"/>
                <w:noProof/>
              </w:rPr>
              <w:t>5.2</w:t>
            </w:r>
            <w:r>
              <w:rPr>
                <w:rFonts w:eastAsiaTheme="minorEastAsia"/>
                <w:noProof/>
              </w:rPr>
              <w:tab/>
            </w:r>
            <w:r w:rsidRPr="004C3FCC">
              <w:rPr>
                <w:rStyle w:val="Hyperlink"/>
                <w:noProof/>
              </w:rPr>
              <w:t>Saran</w:t>
            </w:r>
            <w:r>
              <w:rPr>
                <w:noProof/>
                <w:webHidden/>
              </w:rPr>
              <w:tab/>
            </w:r>
            <w:r>
              <w:rPr>
                <w:noProof/>
                <w:webHidden/>
              </w:rPr>
              <w:fldChar w:fldCharType="begin"/>
            </w:r>
            <w:r>
              <w:rPr>
                <w:noProof/>
                <w:webHidden/>
              </w:rPr>
              <w:instrText xml:space="preserve"> PAGEREF _Toc60823067 \h </w:instrText>
            </w:r>
            <w:r>
              <w:rPr>
                <w:noProof/>
                <w:webHidden/>
              </w:rPr>
            </w:r>
            <w:r>
              <w:rPr>
                <w:noProof/>
                <w:webHidden/>
              </w:rPr>
              <w:fldChar w:fldCharType="separate"/>
            </w:r>
            <w:r>
              <w:rPr>
                <w:noProof/>
                <w:webHidden/>
              </w:rPr>
              <w:t>138</w:t>
            </w:r>
            <w:r>
              <w:rPr>
                <w:noProof/>
                <w:webHidden/>
              </w:rPr>
              <w:fldChar w:fldCharType="end"/>
            </w:r>
          </w:hyperlink>
        </w:p>
        <w:p w14:paraId="169F54B6" w14:textId="77777777" w:rsidR="00BF16DE" w:rsidRDefault="00BF16DE">
          <w:pPr>
            <w:pStyle w:val="TOC1"/>
            <w:rPr>
              <w:rFonts w:asciiTheme="minorHAnsi" w:eastAsiaTheme="minorEastAsia" w:hAnsiTheme="minorHAnsi" w:cstheme="minorBidi"/>
              <w:b w:val="0"/>
              <w:sz w:val="22"/>
              <w:szCs w:val="22"/>
              <w:lang w:val="en-US"/>
            </w:rPr>
          </w:pPr>
          <w:hyperlink w:anchor="_Toc60823068" w:history="1">
            <w:r w:rsidRPr="004C3FCC">
              <w:rPr>
                <w:rStyle w:val="Hyperlink"/>
              </w:rPr>
              <w:t>DAFTAR PUSTAKA</w:t>
            </w:r>
            <w:r>
              <w:rPr>
                <w:webHidden/>
              </w:rPr>
              <w:tab/>
            </w:r>
            <w:r>
              <w:rPr>
                <w:webHidden/>
              </w:rPr>
              <w:fldChar w:fldCharType="begin"/>
            </w:r>
            <w:r>
              <w:rPr>
                <w:webHidden/>
              </w:rPr>
              <w:instrText xml:space="preserve"> PAGEREF _Toc60823068 \h </w:instrText>
            </w:r>
            <w:r>
              <w:rPr>
                <w:webHidden/>
              </w:rPr>
            </w:r>
            <w:r>
              <w:rPr>
                <w:webHidden/>
              </w:rPr>
              <w:fldChar w:fldCharType="separate"/>
            </w:r>
            <w:r>
              <w:rPr>
                <w:webHidden/>
              </w:rPr>
              <w:t>139</w:t>
            </w:r>
            <w:r>
              <w:rPr>
                <w:webHidden/>
              </w:rPr>
              <w:fldChar w:fldCharType="end"/>
            </w:r>
          </w:hyperlink>
        </w:p>
        <w:p w14:paraId="79817F2A" w14:textId="77777777" w:rsidR="00BF16DE" w:rsidRDefault="00BF16DE">
          <w:pPr>
            <w:pStyle w:val="TOC1"/>
            <w:rPr>
              <w:rFonts w:asciiTheme="minorHAnsi" w:eastAsiaTheme="minorEastAsia" w:hAnsiTheme="minorHAnsi" w:cstheme="minorBidi"/>
              <w:b w:val="0"/>
              <w:sz w:val="22"/>
              <w:szCs w:val="22"/>
              <w:lang w:val="en-US"/>
            </w:rPr>
          </w:pPr>
          <w:hyperlink w:anchor="_Toc60823069" w:history="1">
            <w:r w:rsidRPr="004C3FCC">
              <w:rPr>
                <w:rStyle w:val="Hyperlink"/>
              </w:rPr>
              <w:t>LAMPIRAN</w:t>
            </w:r>
            <w:r>
              <w:rPr>
                <w:webHidden/>
              </w:rPr>
              <w:tab/>
            </w:r>
            <w:r>
              <w:rPr>
                <w:webHidden/>
              </w:rPr>
              <w:fldChar w:fldCharType="begin"/>
            </w:r>
            <w:r>
              <w:rPr>
                <w:webHidden/>
              </w:rPr>
              <w:instrText xml:space="preserve"> PAGEREF _Toc60823069 \h </w:instrText>
            </w:r>
            <w:r>
              <w:rPr>
                <w:webHidden/>
              </w:rPr>
            </w:r>
            <w:r>
              <w:rPr>
                <w:webHidden/>
              </w:rPr>
              <w:fldChar w:fldCharType="separate"/>
            </w:r>
            <w:r>
              <w:rPr>
                <w:webHidden/>
              </w:rPr>
              <w:t>140</w:t>
            </w:r>
            <w:r>
              <w:rPr>
                <w:webHidden/>
              </w:rPr>
              <w:fldChar w:fldCharType="end"/>
            </w:r>
          </w:hyperlink>
        </w:p>
        <w:p w14:paraId="1E43E46B" w14:textId="7434590F" w:rsidR="00122407" w:rsidRPr="005366E9" w:rsidRDefault="0019157C" w:rsidP="00B37C45">
          <w:pPr>
            <w:pStyle w:val="TOC1"/>
          </w:pPr>
          <w:r w:rsidRPr="005366E9">
            <w:rPr>
              <w:b w:val="0"/>
              <w:bCs/>
            </w:rPr>
            <w:fldChar w:fldCharType="end"/>
          </w:r>
        </w:p>
      </w:sdtContent>
    </w:sdt>
    <w:p w14:paraId="2D9E918C" w14:textId="77777777" w:rsidR="00867798" w:rsidRPr="005366E9" w:rsidRDefault="00867798" w:rsidP="00B05597">
      <w:pPr>
        <w:spacing w:after="0" w:line="360" w:lineRule="auto"/>
        <w:jc w:val="both"/>
        <w:rPr>
          <w:rFonts w:ascii="Times New Roman" w:hAnsi="Times New Roman" w:cs="Times New Roman"/>
          <w:color w:val="FF0000"/>
          <w:sz w:val="24"/>
          <w:szCs w:val="24"/>
          <w:lang w:val="id-ID"/>
        </w:rPr>
      </w:pPr>
    </w:p>
    <w:p w14:paraId="374275EF" w14:textId="6A16FB66" w:rsidR="00122407" w:rsidRPr="005366E9" w:rsidRDefault="00122407" w:rsidP="00B05597">
      <w:pPr>
        <w:spacing w:after="0" w:line="360" w:lineRule="auto"/>
        <w:jc w:val="both"/>
        <w:rPr>
          <w:rFonts w:ascii="Times New Roman" w:hAnsi="Times New Roman" w:cs="Times New Roman"/>
          <w:color w:val="FF0000"/>
          <w:sz w:val="24"/>
          <w:szCs w:val="24"/>
        </w:rPr>
      </w:pPr>
    </w:p>
    <w:p w14:paraId="01008264" w14:textId="77777777" w:rsidR="00472D30" w:rsidRDefault="00472D30" w:rsidP="00B05597">
      <w:pPr>
        <w:spacing w:after="0" w:line="360" w:lineRule="auto"/>
        <w:jc w:val="both"/>
        <w:rPr>
          <w:rFonts w:ascii="Times New Roman" w:hAnsi="Times New Roman" w:cs="Times New Roman"/>
          <w:color w:val="FF0000"/>
          <w:sz w:val="24"/>
          <w:szCs w:val="24"/>
        </w:rPr>
        <w:sectPr w:rsidR="00472D30" w:rsidSect="00EF67B9">
          <w:pgSz w:w="11907" w:h="16839"/>
          <w:pgMar w:top="1701" w:right="1418" w:bottom="1418" w:left="1701" w:header="720" w:footer="720" w:gutter="0"/>
          <w:pgNumType w:fmt="lowerRoman" w:start="2"/>
          <w:cols w:space="720"/>
          <w:docGrid w:linePitch="360"/>
        </w:sectPr>
      </w:pPr>
    </w:p>
    <w:p w14:paraId="2615E747" w14:textId="3024E339" w:rsidR="00472D30" w:rsidRDefault="00472D30" w:rsidP="00472D30">
      <w:pPr>
        <w:pStyle w:val="Heading1"/>
        <w:jc w:val="center"/>
        <w:rPr>
          <w:sz w:val="24"/>
        </w:rPr>
      </w:pPr>
      <w:bookmarkStart w:id="4" w:name="_Toc60823005"/>
      <w:r w:rsidRPr="00472D30">
        <w:rPr>
          <w:sz w:val="24"/>
        </w:rPr>
        <w:lastRenderedPageBreak/>
        <w:t>DAFTAR GAMBAR</w:t>
      </w:r>
      <w:bookmarkEnd w:id="4"/>
    </w:p>
    <w:p w14:paraId="79BF639C" w14:textId="77777777" w:rsidR="00472D30" w:rsidRPr="00EF0663" w:rsidRDefault="00472D30" w:rsidP="00472D30">
      <w:pPr>
        <w:rPr>
          <w:rFonts w:ascii="Times New Roman" w:hAnsi="Times New Roman" w:cs="Times New Roman"/>
          <w:sz w:val="24"/>
          <w:szCs w:val="24"/>
        </w:rPr>
      </w:pPr>
    </w:p>
    <w:p w14:paraId="51E02CFA" w14:textId="0C25A9EA" w:rsidR="00B964D9" w:rsidRPr="00E66F3E" w:rsidRDefault="00D334BD">
      <w:pPr>
        <w:pStyle w:val="TableofFigures"/>
        <w:tabs>
          <w:tab w:val="right" w:leader="dot" w:pos="8778"/>
        </w:tabs>
        <w:rPr>
          <w:rFonts w:ascii="Times New Roman" w:eastAsiaTheme="minorEastAsia" w:hAnsi="Times New Roman" w:cs="Times New Roman"/>
          <w:noProof/>
          <w:sz w:val="24"/>
          <w:szCs w:val="24"/>
          <w:lang w:val="en-ID" w:eastAsia="en-ID"/>
        </w:rPr>
      </w:pPr>
      <w:r w:rsidRPr="00E66F3E">
        <w:rPr>
          <w:rFonts w:ascii="Times New Roman" w:hAnsi="Times New Roman" w:cs="Times New Roman"/>
          <w:sz w:val="24"/>
          <w:szCs w:val="24"/>
        </w:rPr>
        <w:fldChar w:fldCharType="begin"/>
      </w:r>
      <w:r w:rsidRPr="00E66F3E">
        <w:rPr>
          <w:rFonts w:ascii="Times New Roman" w:hAnsi="Times New Roman" w:cs="Times New Roman"/>
          <w:sz w:val="24"/>
          <w:szCs w:val="24"/>
        </w:rPr>
        <w:instrText xml:space="preserve"> TOC \h \z \c "Gambar 2." </w:instrText>
      </w:r>
      <w:r w:rsidRPr="00E66F3E">
        <w:rPr>
          <w:rFonts w:ascii="Times New Roman" w:hAnsi="Times New Roman" w:cs="Times New Roman"/>
          <w:sz w:val="24"/>
          <w:szCs w:val="24"/>
        </w:rPr>
        <w:fldChar w:fldCharType="separate"/>
      </w:r>
      <w:hyperlink w:anchor="_Toc57574037" w:history="1">
        <w:r w:rsidR="00B964D9" w:rsidRPr="00E66F3E">
          <w:rPr>
            <w:rStyle w:val="Hyperlink"/>
            <w:rFonts w:ascii="Times New Roman" w:hAnsi="Times New Roman" w:cs="Times New Roman"/>
            <w:noProof/>
            <w:sz w:val="24"/>
            <w:szCs w:val="24"/>
          </w:rPr>
          <w:t>Gambar 2. 1 Stuktur Yayasan Sinai Indonesia</w:t>
        </w:r>
        <w:r w:rsidR="00B964D9" w:rsidRPr="00E66F3E">
          <w:rPr>
            <w:rFonts w:ascii="Times New Roman" w:hAnsi="Times New Roman" w:cs="Times New Roman"/>
            <w:noProof/>
            <w:webHidden/>
            <w:sz w:val="24"/>
            <w:szCs w:val="24"/>
          </w:rPr>
          <w:tab/>
        </w:r>
        <w:r w:rsidR="00B964D9" w:rsidRPr="00E66F3E">
          <w:rPr>
            <w:rFonts w:ascii="Times New Roman" w:hAnsi="Times New Roman" w:cs="Times New Roman"/>
            <w:noProof/>
            <w:webHidden/>
            <w:sz w:val="24"/>
            <w:szCs w:val="24"/>
          </w:rPr>
          <w:fldChar w:fldCharType="begin"/>
        </w:r>
        <w:r w:rsidR="00B964D9" w:rsidRPr="00E66F3E">
          <w:rPr>
            <w:rFonts w:ascii="Times New Roman" w:hAnsi="Times New Roman" w:cs="Times New Roman"/>
            <w:noProof/>
            <w:webHidden/>
            <w:sz w:val="24"/>
            <w:szCs w:val="24"/>
          </w:rPr>
          <w:instrText xml:space="preserve"> PAGEREF _Toc57574037 \h </w:instrText>
        </w:r>
        <w:r w:rsidR="00B964D9" w:rsidRPr="00E66F3E">
          <w:rPr>
            <w:rFonts w:ascii="Times New Roman" w:hAnsi="Times New Roman" w:cs="Times New Roman"/>
            <w:noProof/>
            <w:webHidden/>
            <w:sz w:val="24"/>
            <w:szCs w:val="24"/>
          </w:rPr>
        </w:r>
        <w:r w:rsidR="00B964D9" w:rsidRPr="00E66F3E">
          <w:rPr>
            <w:rFonts w:ascii="Times New Roman" w:hAnsi="Times New Roman" w:cs="Times New Roman"/>
            <w:noProof/>
            <w:webHidden/>
            <w:sz w:val="24"/>
            <w:szCs w:val="24"/>
          </w:rPr>
          <w:fldChar w:fldCharType="separate"/>
        </w:r>
        <w:r w:rsidR="004A07B7">
          <w:rPr>
            <w:rFonts w:ascii="Times New Roman" w:hAnsi="Times New Roman" w:cs="Times New Roman"/>
            <w:noProof/>
            <w:webHidden/>
            <w:sz w:val="24"/>
            <w:szCs w:val="24"/>
          </w:rPr>
          <w:t>8</w:t>
        </w:r>
        <w:r w:rsidR="00B964D9" w:rsidRPr="00E66F3E">
          <w:rPr>
            <w:rFonts w:ascii="Times New Roman" w:hAnsi="Times New Roman" w:cs="Times New Roman"/>
            <w:noProof/>
            <w:webHidden/>
            <w:sz w:val="24"/>
            <w:szCs w:val="24"/>
          </w:rPr>
          <w:fldChar w:fldCharType="end"/>
        </w:r>
      </w:hyperlink>
    </w:p>
    <w:p w14:paraId="202A56ED" w14:textId="07D46186" w:rsidR="00B964D9"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7574038" w:history="1">
        <w:r w:rsidR="00B964D9" w:rsidRPr="00E66F3E">
          <w:rPr>
            <w:rStyle w:val="Hyperlink"/>
            <w:rFonts w:ascii="Times New Roman" w:hAnsi="Times New Roman" w:cs="Times New Roman"/>
            <w:noProof/>
            <w:sz w:val="24"/>
            <w:szCs w:val="24"/>
          </w:rPr>
          <w:t>Gambar 2. 2 Struktur Organisasi SD</w:t>
        </w:r>
        <w:r w:rsidR="00B964D9" w:rsidRPr="00E66F3E">
          <w:rPr>
            <w:rFonts w:ascii="Times New Roman" w:hAnsi="Times New Roman" w:cs="Times New Roman"/>
            <w:noProof/>
            <w:webHidden/>
            <w:sz w:val="24"/>
            <w:szCs w:val="24"/>
          </w:rPr>
          <w:tab/>
        </w:r>
        <w:r w:rsidR="00B964D9" w:rsidRPr="00E66F3E">
          <w:rPr>
            <w:rFonts w:ascii="Times New Roman" w:hAnsi="Times New Roman" w:cs="Times New Roman"/>
            <w:noProof/>
            <w:webHidden/>
            <w:sz w:val="24"/>
            <w:szCs w:val="24"/>
          </w:rPr>
          <w:fldChar w:fldCharType="begin"/>
        </w:r>
        <w:r w:rsidR="00B964D9" w:rsidRPr="00E66F3E">
          <w:rPr>
            <w:rFonts w:ascii="Times New Roman" w:hAnsi="Times New Roman" w:cs="Times New Roman"/>
            <w:noProof/>
            <w:webHidden/>
            <w:sz w:val="24"/>
            <w:szCs w:val="24"/>
          </w:rPr>
          <w:instrText xml:space="preserve"> PAGEREF _Toc57574038 \h </w:instrText>
        </w:r>
        <w:r w:rsidR="00B964D9" w:rsidRPr="00E66F3E">
          <w:rPr>
            <w:rFonts w:ascii="Times New Roman" w:hAnsi="Times New Roman" w:cs="Times New Roman"/>
            <w:noProof/>
            <w:webHidden/>
            <w:sz w:val="24"/>
            <w:szCs w:val="24"/>
          </w:rPr>
        </w:r>
        <w:r w:rsidR="00B964D9" w:rsidRPr="00E66F3E">
          <w:rPr>
            <w:rFonts w:ascii="Times New Roman" w:hAnsi="Times New Roman" w:cs="Times New Roman"/>
            <w:noProof/>
            <w:webHidden/>
            <w:sz w:val="24"/>
            <w:szCs w:val="24"/>
          </w:rPr>
          <w:fldChar w:fldCharType="separate"/>
        </w:r>
        <w:r w:rsidR="004A07B7">
          <w:rPr>
            <w:rFonts w:ascii="Times New Roman" w:hAnsi="Times New Roman" w:cs="Times New Roman"/>
            <w:noProof/>
            <w:webHidden/>
            <w:sz w:val="24"/>
            <w:szCs w:val="24"/>
          </w:rPr>
          <w:t>9</w:t>
        </w:r>
        <w:r w:rsidR="00B964D9" w:rsidRPr="00E66F3E">
          <w:rPr>
            <w:rFonts w:ascii="Times New Roman" w:hAnsi="Times New Roman" w:cs="Times New Roman"/>
            <w:noProof/>
            <w:webHidden/>
            <w:sz w:val="24"/>
            <w:szCs w:val="24"/>
          </w:rPr>
          <w:fldChar w:fldCharType="end"/>
        </w:r>
      </w:hyperlink>
    </w:p>
    <w:p w14:paraId="2387EB72" w14:textId="77777777" w:rsidR="00DE6314" w:rsidRDefault="00DE6314" w:rsidP="00243A6D">
      <w:pPr>
        <w:pStyle w:val="TableofFigures"/>
        <w:tabs>
          <w:tab w:val="right" w:leader="dot" w:pos="8778"/>
        </w:tabs>
        <w:rPr>
          <w:noProof/>
        </w:rPr>
      </w:pPr>
      <w:hyperlink w:anchor="_Toc57574039" w:history="1">
        <w:r w:rsidR="00B964D9" w:rsidRPr="00E66F3E">
          <w:rPr>
            <w:rStyle w:val="Hyperlink"/>
            <w:rFonts w:ascii="Times New Roman" w:hAnsi="Times New Roman" w:cs="Times New Roman"/>
            <w:noProof/>
            <w:sz w:val="24"/>
            <w:szCs w:val="24"/>
          </w:rPr>
          <w:t>Gambar 2. 3 Struktur Organisasi DC-KB-TK</w:t>
        </w:r>
        <w:r w:rsidR="00B964D9" w:rsidRPr="00E66F3E">
          <w:rPr>
            <w:rFonts w:ascii="Times New Roman" w:hAnsi="Times New Roman" w:cs="Times New Roman"/>
            <w:noProof/>
            <w:webHidden/>
            <w:sz w:val="24"/>
            <w:szCs w:val="24"/>
          </w:rPr>
          <w:tab/>
        </w:r>
        <w:r w:rsidR="00B964D9" w:rsidRPr="00E66F3E">
          <w:rPr>
            <w:rFonts w:ascii="Times New Roman" w:hAnsi="Times New Roman" w:cs="Times New Roman"/>
            <w:noProof/>
            <w:webHidden/>
            <w:sz w:val="24"/>
            <w:szCs w:val="24"/>
          </w:rPr>
          <w:fldChar w:fldCharType="begin"/>
        </w:r>
        <w:r w:rsidR="00B964D9" w:rsidRPr="00E66F3E">
          <w:rPr>
            <w:rFonts w:ascii="Times New Roman" w:hAnsi="Times New Roman" w:cs="Times New Roman"/>
            <w:noProof/>
            <w:webHidden/>
            <w:sz w:val="24"/>
            <w:szCs w:val="24"/>
          </w:rPr>
          <w:instrText xml:space="preserve"> PAGEREF _Toc57574039 \h </w:instrText>
        </w:r>
        <w:r w:rsidR="00B964D9" w:rsidRPr="00E66F3E">
          <w:rPr>
            <w:rFonts w:ascii="Times New Roman" w:hAnsi="Times New Roman" w:cs="Times New Roman"/>
            <w:noProof/>
            <w:webHidden/>
            <w:sz w:val="24"/>
            <w:szCs w:val="24"/>
          </w:rPr>
        </w:r>
        <w:r w:rsidR="00B964D9" w:rsidRPr="00E66F3E">
          <w:rPr>
            <w:rFonts w:ascii="Times New Roman" w:hAnsi="Times New Roman" w:cs="Times New Roman"/>
            <w:noProof/>
            <w:webHidden/>
            <w:sz w:val="24"/>
            <w:szCs w:val="24"/>
          </w:rPr>
          <w:fldChar w:fldCharType="separate"/>
        </w:r>
        <w:r w:rsidR="004A07B7">
          <w:rPr>
            <w:rFonts w:ascii="Times New Roman" w:hAnsi="Times New Roman" w:cs="Times New Roman"/>
            <w:noProof/>
            <w:webHidden/>
            <w:sz w:val="24"/>
            <w:szCs w:val="24"/>
          </w:rPr>
          <w:t>9</w:t>
        </w:r>
        <w:r w:rsidR="00B964D9" w:rsidRPr="00E66F3E">
          <w:rPr>
            <w:rFonts w:ascii="Times New Roman" w:hAnsi="Times New Roman" w:cs="Times New Roman"/>
            <w:noProof/>
            <w:webHidden/>
            <w:sz w:val="24"/>
            <w:szCs w:val="24"/>
          </w:rPr>
          <w:fldChar w:fldCharType="end"/>
        </w:r>
      </w:hyperlink>
      <w:r w:rsidR="00D334BD" w:rsidRPr="00E66F3E">
        <w:rPr>
          <w:rFonts w:ascii="Times New Roman" w:hAnsi="Times New Roman" w:cs="Times New Roman"/>
          <w:sz w:val="24"/>
          <w:szCs w:val="24"/>
        </w:rPr>
        <w:fldChar w:fldCharType="end"/>
      </w:r>
      <w:r w:rsidR="00243A6D" w:rsidRPr="00E66F3E">
        <w:rPr>
          <w:rFonts w:ascii="Times New Roman" w:hAnsi="Times New Roman" w:cs="Times New Roman"/>
          <w:sz w:val="24"/>
          <w:szCs w:val="24"/>
        </w:rPr>
        <w:fldChar w:fldCharType="begin"/>
      </w:r>
      <w:r w:rsidR="00243A6D" w:rsidRPr="00E66F3E">
        <w:rPr>
          <w:rFonts w:ascii="Times New Roman" w:hAnsi="Times New Roman" w:cs="Times New Roman"/>
          <w:sz w:val="24"/>
          <w:szCs w:val="24"/>
        </w:rPr>
        <w:instrText xml:space="preserve"> TOC \h \z \c "Gambar 3." </w:instrText>
      </w:r>
      <w:r w:rsidR="00243A6D" w:rsidRPr="00E66F3E">
        <w:rPr>
          <w:rFonts w:ascii="Times New Roman" w:hAnsi="Times New Roman" w:cs="Times New Roman"/>
          <w:sz w:val="24"/>
          <w:szCs w:val="24"/>
        </w:rPr>
        <w:fldChar w:fldCharType="separate"/>
      </w:r>
    </w:p>
    <w:p w14:paraId="30604C62" w14:textId="77777777" w:rsidR="00DE6314" w:rsidRDefault="00DE6314">
      <w:pPr>
        <w:pStyle w:val="TableofFigures"/>
        <w:tabs>
          <w:tab w:val="right" w:leader="dot" w:pos="8778"/>
        </w:tabs>
        <w:rPr>
          <w:rFonts w:eastAsiaTheme="minorEastAsia"/>
          <w:noProof/>
        </w:rPr>
      </w:pPr>
      <w:hyperlink w:anchor="_Toc60822716" w:history="1">
        <w:r w:rsidRPr="00D216C6">
          <w:rPr>
            <w:rStyle w:val="Hyperlink"/>
            <w:noProof/>
          </w:rPr>
          <w:t xml:space="preserve">Gambar 3. 1 Metode </w:t>
        </w:r>
        <w:r w:rsidRPr="00D216C6">
          <w:rPr>
            <w:rStyle w:val="Hyperlink"/>
            <w:i/>
            <w:noProof/>
          </w:rPr>
          <w:t>waterfall</w:t>
        </w:r>
        <w:r>
          <w:rPr>
            <w:noProof/>
            <w:webHidden/>
          </w:rPr>
          <w:tab/>
        </w:r>
        <w:r>
          <w:rPr>
            <w:noProof/>
            <w:webHidden/>
          </w:rPr>
          <w:fldChar w:fldCharType="begin"/>
        </w:r>
        <w:r>
          <w:rPr>
            <w:noProof/>
            <w:webHidden/>
          </w:rPr>
          <w:instrText xml:space="preserve"> PAGEREF _Toc60822716 \h </w:instrText>
        </w:r>
        <w:r>
          <w:rPr>
            <w:noProof/>
            <w:webHidden/>
          </w:rPr>
        </w:r>
        <w:r>
          <w:rPr>
            <w:noProof/>
            <w:webHidden/>
          </w:rPr>
          <w:fldChar w:fldCharType="separate"/>
        </w:r>
        <w:r>
          <w:rPr>
            <w:noProof/>
            <w:webHidden/>
          </w:rPr>
          <w:t>18</w:t>
        </w:r>
        <w:r>
          <w:rPr>
            <w:noProof/>
            <w:webHidden/>
          </w:rPr>
          <w:fldChar w:fldCharType="end"/>
        </w:r>
      </w:hyperlink>
    </w:p>
    <w:p w14:paraId="795F0884" w14:textId="77777777" w:rsidR="00DE6314" w:rsidRDefault="00DE6314">
      <w:pPr>
        <w:pStyle w:val="TableofFigures"/>
        <w:tabs>
          <w:tab w:val="right" w:leader="dot" w:pos="8778"/>
        </w:tabs>
        <w:rPr>
          <w:rFonts w:eastAsiaTheme="minorEastAsia"/>
          <w:noProof/>
        </w:rPr>
      </w:pPr>
      <w:hyperlink w:anchor="_Toc60822717" w:history="1">
        <w:r w:rsidRPr="00D216C6">
          <w:rPr>
            <w:rStyle w:val="Hyperlink"/>
            <w:noProof/>
          </w:rPr>
          <w:t>Gambar 3. 2</w:t>
        </w:r>
        <w:r w:rsidRPr="00D216C6">
          <w:rPr>
            <w:rStyle w:val="Hyperlink"/>
            <w:rFonts w:cs="Times New Roman"/>
            <w:noProof/>
          </w:rPr>
          <w:t xml:space="preserve"> Desain DFD Level 0</w:t>
        </w:r>
        <w:r>
          <w:rPr>
            <w:noProof/>
            <w:webHidden/>
          </w:rPr>
          <w:tab/>
        </w:r>
        <w:r>
          <w:rPr>
            <w:noProof/>
            <w:webHidden/>
          </w:rPr>
          <w:fldChar w:fldCharType="begin"/>
        </w:r>
        <w:r>
          <w:rPr>
            <w:noProof/>
            <w:webHidden/>
          </w:rPr>
          <w:instrText xml:space="preserve"> PAGEREF _Toc60822717 \h </w:instrText>
        </w:r>
        <w:r>
          <w:rPr>
            <w:noProof/>
            <w:webHidden/>
          </w:rPr>
        </w:r>
        <w:r>
          <w:rPr>
            <w:noProof/>
            <w:webHidden/>
          </w:rPr>
          <w:fldChar w:fldCharType="separate"/>
        </w:r>
        <w:r>
          <w:rPr>
            <w:noProof/>
            <w:webHidden/>
          </w:rPr>
          <w:t>19</w:t>
        </w:r>
        <w:r>
          <w:rPr>
            <w:noProof/>
            <w:webHidden/>
          </w:rPr>
          <w:fldChar w:fldCharType="end"/>
        </w:r>
      </w:hyperlink>
    </w:p>
    <w:p w14:paraId="4DD6A3A4" w14:textId="77777777" w:rsidR="00DE6314" w:rsidRDefault="00DE6314">
      <w:pPr>
        <w:pStyle w:val="TableofFigures"/>
        <w:tabs>
          <w:tab w:val="right" w:leader="dot" w:pos="8778"/>
        </w:tabs>
        <w:rPr>
          <w:rFonts w:eastAsiaTheme="minorEastAsia"/>
          <w:noProof/>
        </w:rPr>
      </w:pPr>
      <w:hyperlink w:anchor="_Toc60822718" w:history="1">
        <w:r w:rsidRPr="00D216C6">
          <w:rPr>
            <w:rStyle w:val="Hyperlink"/>
            <w:noProof/>
          </w:rPr>
          <w:t>Gambar 3. 3</w:t>
        </w:r>
        <w:r w:rsidRPr="00D216C6">
          <w:rPr>
            <w:rStyle w:val="Hyperlink"/>
            <w:rFonts w:cs="Times New Roman"/>
            <w:noProof/>
          </w:rPr>
          <w:t xml:space="preserve"> Desain DFD Level 1</w:t>
        </w:r>
        <w:r>
          <w:rPr>
            <w:noProof/>
            <w:webHidden/>
          </w:rPr>
          <w:tab/>
        </w:r>
        <w:r>
          <w:rPr>
            <w:noProof/>
            <w:webHidden/>
          </w:rPr>
          <w:fldChar w:fldCharType="begin"/>
        </w:r>
        <w:r>
          <w:rPr>
            <w:noProof/>
            <w:webHidden/>
          </w:rPr>
          <w:instrText xml:space="preserve"> PAGEREF _Toc60822718 \h </w:instrText>
        </w:r>
        <w:r>
          <w:rPr>
            <w:noProof/>
            <w:webHidden/>
          </w:rPr>
        </w:r>
        <w:r>
          <w:rPr>
            <w:noProof/>
            <w:webHidden/>
          </w:rPr>
          <w:fldChar w:fldCharType="separate"/>
        </w:r>
        <w:r>
          <w:rPr>
            <w:noProof/>
            <w:webHidden/>
          </w:rPr>
          <w:t>20</w:t>
        </w:r>
        <w:r>
          <w:rPr>
            <w:noProof/>
            <w:webHidden/>
          </w:rPr>
          <w:fldChar w:fldCharType="end"/>
        </w:r>
      </w:hyperlink>
    </w:p>
    <w:p w14:paraId="3E50B5CD" w14:textId="77777777" w:rsidR="00DE6314" w:rsidRDefault="00DE6314">
      <w:pPr>
        <w:pStyle w:val="TableofFigures"/>
        <w:tabs>
          <w:tab w:val="right" w:leader="dot" w:pos="8778"/>
        </w:tabs>
        <w:rPr>
          <w:rFonts w:eastAsiaTheme="minorEastAsia"/>
          <w:noProof/>
        </w:rPr>
      </w:pPr>
      <w:hyperlink w:anchor="_Toc60822719" w:history="1">
        <w:r w:rsidRPr="00D216C6">
          <w:rPr>
            <w:rStyle w:val="Hyperlink"/>
            <w:noProof/>
          </w:rPr>
          <w:t>Gambar 3. 4</w:t>
        </w:r>
        <w:r w:rsidRPr="00D216C6">
          <w:rPr>
            <w:rStyle w:val="Hyperlink"/>
            <w:rFonts w:cs="Times New Roman"/>
            <w:noProof/>
          </w:rPr>
          <w:t xml:space="preserve"> </w:t>
        </w:r>
        <w:r w:rsidRPr="00D216C6">
          <w:rPr>
            <w:rStyle w:val="Hyperlink"/>
            <w:noProof/>
          </w:rPr>
          <w:t>Desain DFD Level 2.1</w:t>
        </w:r>
        <w:r>
          <w:rPr>
            <w:noProof/>
            <w:webHidden/>
          </w:rPr>
          <w:tab/>
        </w:r>
        <w:r>
          <w:rPr>
            <w:noProof/>
            <w:webHidden/>
          </w:rPr>
          <w:fldChar w:fldCharType="begin"/>
        </w:r>
        <w:r>
          <w:rPr>
            <w:noProof/>
            <w:webHidden/>
          </w:rPr>
          <w:instrText xml:space="preserve"> PAGEREF _Toc60822719 \h </w:instrText>
        </w:r>
        <w:r>
          <w:rPr>
            <w:noProof/>
            <w:webHidden/>
          </w:rPr>
        </w:r>
        <w:r>
          <w:rPr>
            <w:noProof/>
            <w:webHidden/>
          </w:rPr>
          <w:fldChar w:fldCharType="separate"/>
        </w:r>
        <w:r>
          <w:rPr>
            <w:noProof/>
            <w:webHidden/>
          </w:rPr>
          <w:t>21</w:t>
        </w:r>
        <w:r>
          <w:rPr>
            <w:noProof/>
            <w:webHidden/>
          </w:rPr>
          <w:fldChar w:fldCharType="end"/>
        </w:r>
      </w:hyperlink>
    </w:p>
    <w:p w14:paraId="395B508A" w14:textId="77777777" w:rsidR="00DE6314" w:rsidRDefault="00DE6314">
      <w:pPr>
        <w:pStyle w:val="TableofFigures"/>
        <w:tabs>
          <w:tab w:val="right" w:leader="dot" w:pos="8778"/>
        </w:tabs>
        <w:rPr>
          <w:rFonts w:eastAsiaTheme="minorEastAsia"/>
          <w:noProof/>
        </w:rPr>
      </w:pPr>
      <w:hyperlink w:anchor="_Toc60822720" w:history="1">
        <w:r w:rsidRPr="00D216C6">
          <w:rPr>
            <w:rStyle w:val="Hyperlink"/>
            <w:noProof/>
          </w:rPr>
          <w:t>Gambar 3. 5</w:t>
        </w:r>
        <w:r w:rsidRPr="00D216C6">
          <w:rPr>
            <w:rStyle w:val="Hyperlink"/>
            <w:rFonts w:cs="Times New Roman"/>
            <w:noProof/>
          </w:rPr>
          <w:t xml:space="preserve"> Desain DFD Level 2.2</w:t>
        </w:r>
        <w:r>
          <w:rPr>
            <w:noProof/>
            <w:webHidden/>
          </w:rPr>
          <w:tab/>
        </w:r>
        <w:r>
          <w:rPr>
            <w:noProof/>
            <w:webHidden/>
          </w:rPr>
          <w:fldChar w:fldCharType="begin"/>
        </w:r>
        <w:r>
          <w:rPr>
            <w:noProof/>
            <w:webHidden/>
          </w:rPr>
          <w:instrText xml:space="preserve"> PAGEREF _Toc60822720 \h </w:instrText>
        </w:r>
        <w:r>
          <w:rPr>
            <w:noProof/>
            <w:webHidden/>
          </w:rPr>
        </w:r>
        <w:r>
          <w:rPr>
            <w:noProof/>
            <w:webHidden/>
          </w:rPr>
          <w:fldChar w:fldCharType="separate"/>
        </w:r>
        <w:r>
          <w:rPr>
            <w:noProof/>
            <w:webHidden/>
          </w:rPr>
          <w:t>22</w:t>
        </w:r>
        <w:r>
          <w:rPr>
            <w:noProof/>
            <w:webHidden/>
          </w:rPr>
          <w:fldChar w:fldCharType="end"/>
        </w:r>
      </w:hyperlink>
    </w:p>
    <w:p w14:paraId="7F2D9A84" w14:textId="77777777" w:rsidR="00DE6314" w:rsidRDefault="00DE6314">
      <w:pPr>
        <w:pStyle w:val="TableofFigures"/>
        <w:tabs>
          <w:tab w:val="right" w:leader="dot" w:pos="8778"/>
        </w:tabs>
        <w:rPr>
          <w:rFonts w:eastAsiaTheme="minorEastAsia"/>
          <w:noProof/>
        </w:rPr>
      </w:pPr>
      <w:hyperlink w:anchor="_Toc60822721" w:history="1">
        <w:r w:rsidRPr="00D216C6">
          <w:rPr>
            <w:rStyle w:val="Hyperlink"/>
            <w:noProof/>
          </w:rPr>
          <w:t>Gambar 3. 6</w:t>
        </w:r>
        <w:r w:rsidRPr="00D216C6">
          <w:rPr>
            <w:rStyle w:val="Hyperlink"/>
            <w:rFonts w:cs="Times New Roman"/>
            <w:noProof/>
          </w:rPr>
          <w:t xml:space="preserve"> Desain DFD Level 2.3</w:t>
        </w:r>
        <w:r>
          <w:rPr>
            <w:noProof/>
            <w:webHidden/>
          </w:rPr>
          <w:tab/>
        </w:r>
        <w:r>
          <w:rPr>
            <w:noProof/>
            <w:webHidden/>
          </w:rPr>
          <w:fldChar w:fldCharType="begin"/>
        </w:r>
        <w:r>
          <w:rPr>
            <w:noProof/>
            <w:webHidden/>
          </w:rPr>
          <w:instrText xml:space="preserve"> PAGEREF _Toc60822721 \h </w:instrText>
        </w:r>
        <w:r>
          <w:rPr>
            <w:noProof/>
            <w:webHidden/>
          </w:rPr>
        </w:r>
        <w:r>
          <w:rPr>
            <w:noProof/>
            <w:webHidden/>
          </w:rPr>
          <w:fldChar w:fldCharType="separate"/>
        </w:r>
        <w:r>
          <w:rPr>
            <w:noProof/>
            <w:webHidden/>
          </w:rPr>
          <w:t>22</w:t>
        </w:r>
        <w:r>
          <w:rPr>
            <w:noProof/>
            <w:webHidden/>
          </w:rPr>
          <w:fldChar w:fldCharType="end"/>
        </w:r>
      </w:hyperlink>
    </w:p>
    <w:p w14:paraId="138DB8BC" w14:textId="77777777" w:rsidR="00DE6314" w:rsidRDefault="00DE6314">
      <w:pPr>
        <w:pStyle w:val="TableofFigures"/>
        <w:tabs>
          <w:tab w:val="right" w:leader="dot" w:pos="8778"/>
        </w:tabs>
        <w:rPr>
          <w:rFonts w:eastAsiaTheme="minorEastAsia"/>
          <w:noProof/>
        </w:rPr>
      </w:pPr>
      <w:hyperlink w:anchor="_Toc60822722" w:history="1">
        <w:r w:rsidRPr="00D216C6">
          <w:rPr>
            <w:rStyle w:val="Hyperlink"/>
            <w:rFonts w:cs="Times New Roman"/>
            <w:noProof/>
          </w:rPr>
          <w:t xml:space="preserve">Gambar 3. 8 Strukutur </w:t>
        </w:r>
        <w:r w:rsidRPr="00D216C6">
          <w:rPr>
            <w:rStyle w:val="Hyperlink"/>
            <w:rFonts w:cs="Times New Roman"/>
            <w:i/>
            <w:noProof/>
          </w:rPr>
          <w:t>menu</w:t>
        </w:r>
        <w:r>
          <w:rPr>
            <w:noProof/>
            <w:webHidden/>
          </w:rPr>
          <w:tab/>
        </w:r>
        <w:r>
          <w:rPr>
            <w:noProof/>
            <w:webHidden/>
          </w:rPr>
          <w:fldChar w:fldCharType="begin"/>
        </w:r>
        <w:r>
          <w:rPr>
            <w:noProof/>
            <w:webHidden/>
          </w:rPr>
          <w:instrText xml:space="preserve"> PAGEREF _Toc60822722 \h </w:instrText>
        </w:r>
        <w:r>
          <w:rPr>
            <w:noProof/>
            <w:webHidden/>
          </w:rPr>
        </w:r>
        <w:r>
          <w:rPr>
            <w:noProof/>
            <w:webHidden/>
          </w:rPr>
          <w:fldChar w:fldCharType="separate"/>
        </w:r>
        <w:r>
          <w:rPr>
            <w:noProof/>
            <w:webHidden/>
          </w:rPr>
          <w:t>23</w:t>
        </w:r>
        <w:r>
          <w:rPr>
            <w:noProof/>
            <w:webHidden/>
          </w:rPr>
          <w:fldChar w:fldCharType="end"/>
        </w:r>
      </w:hyperlink>
    </w:p>
    <w:p w14:paraId="3EF4C4A9" w14:textId="77777777" w:rsidR="00DE6314" w:rsidRDefault="00DE6314">
      <w:pPr>
        <w:pStyle w:val="TableofFigures"/>
        <w:tabs>
          <w:tab w:val="right" w:leader="dot" w:pos="8778"/>
        </w:tabs>
        <w:rPr>
          <w:rFonts w:eastAsiaTheme="minorEastAsia"/>
          <w:noProof/>
        </w:rPr>
      </w:pPr>
      <w:hyperlink w:anchor="_Toc60822723" w:history="1">
        <w:r w:rsidRPr="00D216C6">
          <w:rPr>
            <w:rStyle w:val="Hyperlink"/>
            <w:rFonts w:cs="Times New Roman"/>
            <w:noProof/>
          </w:rPr>
          <w:t xml:space="preserve">Gambar 3. 9 </w:t>
        </w:r>
        <w:r w:rsidRPr="00D216C6">
          <w:rPr>
            <w:rStyle w:val="Hyperlink"/>
            <w:rFonts w:eastAsia="Times New Roman" w:cs="Times New Roman"/>
            <w:i/>
            <w:noProof/>
          </w:rPr>
          <w:t>Entity Relationship Diagram</w:t>
        </w:r>
        <w:r>
          <w:rPr>
            <w:noProof/>
            <w:webHidden/>
          </w:rPr>
          <w:tab/>
        </w:r>
        <w:r>
          <w:rPr>
            <w:noProof/>
            <w:webHidden/>
          </w:rPr>
          <w:fldChar w:fldCharType="begin"/>
        </w:r>
        <w:r>
          <w:rPr>
            <w:noProof/>
            <w:webHidden/>
          </w:rPr>
          <w:instrText xml:space="preserve"> PAGEREF _Toc60822723 \h </w:instrText>
        </w:r>
        <w:r>
          <w:rPr>
            <w:noProof/>
            <w:webHidden/>
          </w:rPr>
        </w:r>
        <w:r>
          <w:rPr>
            <w:noProof/>
            <w:webHidden/>
          </w:rPr>
          <w:fldChar w:fldCharType="separate"/>
        </w:r>
        <w:r>
          <w:rPr>
            <w:noProof/>
            <w:webHidden/>
          </w:rPr>
          <w:t>24</w:t>
        </w:r>
        <w:r>
          <w:rPr>
            <w:noProof/>
            <w:webHidden/>
          </w:rPr>
          <w:fldChar w:fldCharType="end"/>
        </w:r>
      </w:hyperlink>
    </w:p>
    <w:p w14:paraId="4F29625B" w14:textId="77777777" w:rsidR="00DE6314" w:rsidRDefault="00DE6314">
      <w:pPr>
        <w:pStyle w:val="TableofFigures"/>
        <w:tabs>
          <w:tab w:val="right" w:leader="dot" w:pos="8778"/>
        </w:tabs>
        <w:rPr>
          <w:rFonts w:eastAsiaTheme="minorEastAsia"/>
          <w:noProof/>
        </w:rPr>
      </w:pPr>
      <w:hyperlink w:anchor="_Toc60822724" w:history="1">
        <w:r w:rsidRPr="00D216C6">
          <w:rPr>
            <w:rStyle w:val="Hyperlink"/>
            <w:noProof/>
          </w:rPr>
          <w:t xml:space="preserve">Gambar 3. 10 Relasi antar tabel </w:t>
        </w:r>
        <w:r w:rsidRPr="00D216C6">
          <w:rPr>
            <w:rStyle w:val="Hyperlink"/>
            <w:i/>
            <w:noProof/>
          </w:rPr>
          <w:t>database</w:t>
        </w:r>
        <w:r>
          <w:rPr>
            <w:noProof/>
            <w:webHidden/>
          </w:rPr>
          <w:tab/>
        </w:r>
        <w:r>
          <w:rPr>
            <w:noProof/>
            <w:webHidden/>
          </w:rPr>
          <w:fldChar w:fldCharType="begin"/>
        </w:r>
        <w:r>
          <w:rPr>
            <w:noProof/>
            <w:webHidden/>
          </w:rPr>
          <w:instrText xml:space="preserve"> PAGEREF _Toc60822724 \h </w:instrText>
        </w:r>
        <w:r>
          <w:rPr>
            <w:noProof/>
            <w:webHidden/>
          </w:rPr>
        </w:r>
        <w:r>
          <w:rPr>
            <w:noProof/>
            <w:webHidden/>
          </w:rPr>
          <w:fldChar w:fldCharType="separate"/>
        </w:r>
        <w:r>
          <w:rPr>
            <w:noProof/>
            <w:webHidden/>
          </w:rPr>
          <w:t>29</w:t>
        </w:r>
        <w:r>
          <w:rPr>
            <w:noProof/>
            <w:webHidden/>
          </w:rPr>
          <w:fldChar w:fldCharType="end"/>
        </w:r>
      </w:hyperlink>
    </w:p>
    <w:p w14:paraId="01AF2A88" w14:textId="77777777" w:rsidR="00DE6314" w:rsidRDefault="00DE6314">
      <w:pPr>
        <w:pStyle w:val="TableofFigures"/>
        <w:tabs>
          <w:tab w:val="right" w:leader="dot" w:pos="8778"/>
        </w:tabs>
        <w:rPr>
          <w:rFonts w:eastAsiaTheme="minorEastAsia"/>
          <w:noProof/>
        </w:rPr>
      </w:pPr>
      <w:hyperlink w:anchor="_Toc60822725" w:history="1">
        <w:r w:rsidRPr="00D216C6">
          <w:rPr>
            <w:rStyle w:val="Hyperlink"/>
            <w:noProof/>
          </w:rPr>
          <w:t xml:space="preserve">Gambar 3. 11 Desain halaman </w:t>
        </w:r>
        <w:r w:rsidRPr="00D216C6">
          <w:rPr>
            <w:rStyle w:val="Hyperlink"/>
            <w:i/>
            <w:noProof/>
          </w:rPr>
          <w:t>login</w:t>
        </w:r>
        <w:r>
          <w:rPr>
            <w:noProof/>
            <w:webHidden/>
          </w:rPr>
          <w:tab/>
        </w:r>
        <w:r>
          <w:rPr>
            <w:noProof/>
            <w:webHidden/>
          </w:rPr>
          <w:fldChar w:fldCharType="begin"/>
        </w:r>
        <w:r>
          <w:rPr>
            <w:noProof/>
            <w:webHidden/>
          </w:rPr>
          <w:instrText xml:space="preserve"> PAGEREF _Toc60822725 \h </w:instrText>
        </w:r>
        <w:r>
          <w:rPr>
            <w:noProof/>
            <w:webHidden/>
          </w:rPr>
        </w:r>
        <w:r>
          <w:rPr>
            <w:noProof/>
            <w:webHidden/>
          </w:rPr>
          <w:fldChar w:fldCharType="separate"/>
        </w:r>
        <w:r>
          <w:rPr>
            <w:noProof/>
            <w:webHidden/>
          </w:rPr>
          <w:t>30</w:t>
        </w:r>
        <w:r>
          <w:rPr>
            <w:noProof/>
            <w:webHidden/>
          </w:rPr>
          <w:fldChar w:fldCharType="end"/>
        </w:r>
      </w:hyperlink>
    </w:p>
    <w:p w14:paraId="37FF6558" w14:textId="77777777" w:rsidR="00DE6314" w:rsidRDefault="00DE6314">
      <w:pPr>
        <w:pStyle w:val="TableofFigures"/>
        <w:tabs>
          <w:tab w:val="right" w:leader="dot" w:pos="8778"/>
        </w:tabs>
        <w:rPr>
          <w:rFonts w:eastAsiaTheme="minorEastAsia"/>
          <w:noProof/>
        </w:rPr>
      </w:pPr>
      <w:hyperlink w:anchor="_Toc60822726" w:history="1">
        <w:r w:rsidRPr="00D216C6">
          <w:rPr>
            <w:rStyle w:val="Hyperlink"/>
            <w:noProof/>
          </w:rPr>
          <w:t>Gambar 3. 12 Desain halaman Tambah Data Barang</w:t>
        </w:r>
        <w:r>
          <w:rPr>
            <w:noProof/>
            <w:webHidden/>
          </w:rPr>
          <w:tab/>
        </w:r>
        <w:r>
          <w:rPr>
            <w:noProof/>
            <w:webHidden/>
          </w:rPr>
          <w:fldChar w:fldCharType="begin"/>
        </w:r>
        <w:r>
          <w:rPr>
            <w:noProof/>
            <w:webHidden/>
          </w:rPr>
          <w:instrText xml:space="preserve"> PAGEREF _Toc60822726 \h </w:instrText>
        </w:r>
        <w:r>
          <w:rPr>
            <w:noProof/>
            <w:webHidden/>
          </w:rPr>
        </w:r>
        <w:r>
          <w:rPr>
            <w:noProof/>
            <w:webHidden/>
          </w:rPr>
          <w:fldChar w:fldCharType="separate"/>
        </w:r>
        <w:r>
          <w:rPr>
            <w:noProof/>
            <w:webHidden/>
          </w:rPr>
          <w:t>30</w:t>
        </w:r>
        <w:r>
          <w:rPr>
            <w:noProof/>
            <w:webHidden/>
          </w:rPr>
          <w:fldChar w:fldCharType="end"/>
        </w:r>
      </w:hyperlink>
    </w:p>
    <w:p w14:paraId="5BDFB4D1" w14:textId="77777777" w:rsidR="00DE6314" w:rsidRDefault="00DE6314">
      <w:pPr>
        <w:pStyle w:val="TableofFigures"/>
        <w:tabs>
          <w:tab w:val="right" w:leader="dot" w:pos="8778"/>
        </w:tabs>
        <w:rPr>
          <w:rFonts w:eastAsiaTheme="minorEastAsia"/>
          <w:noProof/>
        </w:rPr>
      </w:pPr>
      <w:hyperlink w:anchor="_Toc60822727" w:history="1">
        <w:r w:rsidRPr="00D216C6">
          <w:rPr>
            <w:rStyle w:val="Hyperlink"/>
            <w:noProof/>
          </w:rPr>
          <w:t>Gambar 3. 13 Desain halaman Verifikasi Tambah Data Barang</w:t>
        </w:r>
        <w:r>
          <w:rPr>
            <w:noProof/>
            <w:webHidden/>
          </w:rPr>
          <w:tab/>
        </w:r>
        <w:r>
          <w:rPr>
            <w:noProof/>
            <w:webHidden/>
          </w:rPr>
          <w:fldChar w:fldCharType="begin"/>
        </w:r>
        <w:r>
          <w:rPr>
            <w:noProof/>
            <w:webHidden/>
          </w:rPr>
          <w:instrText xml:space="preserve"> PAGEREF _Toc60822727 \h </w:instrText>
        </w:r>
        <w:r>
          <w:rPr>
            <w:noProof/>
            <w:webHidden/>
          </w:rPr>
        </w:r>
        <w:r>
          <w:rPr>
            <w:noProof/>
            <w:webHidden/>
          </w:rPr>
          <w:fldChar w:fldCharType="separate"/>
        </w:r>
        <w:r>
          <w:rPr>
            <w:noProof/>
            <w:webHidden/>
          </w:rPr>
          <w:t>31</w:t>
        </w:r>
        <w:r>
          <w:rPr>
            <w:noProof/>
            <w:webHidden/>
          </w:rPr>
          <w:fldChar w:fldCharType="end"/>
        </w:r>
      </w:hyperlink>
    </w:p>
    <w:p w14:paraId="30288A39" w14:textId="77777777" w:rsidR="00DE6314" w:rsidRDefault="00DE6314">
      <w:pPr>
        <w:pStyle w:val="TableofFigures"/>
        <w:tabs>
          <w:tab w:val="right" w:leader="dot" w:pos="8778"/>
        </w:tabs>
        <w:rPr>
          <w:rFonts w:eastAsiaTheme="minorEastAsia"/>
          <w:noProof/>
        </w:rPr>
      </w:pPr>
      <w:hyperlink w:anchor="_Toc60822728" w:history="1">
        <w:r w:rsidRPr="00D216C6">
          <w:rPr>
            <w:rStyle w:val="Hyperlink"/>
            <w:noProof/>
          </w:rPr>
          <w:t>Gambar 3. 14 Desain halaman Daftar Barang</w:t>
        </w:r>
        <w:r>
          <w:rPr>
            <w:noProof/>
            <w:webHidden/>
          </w:rPr>
          <w:tab/>
        </w:r>
        <w:r>
          <w:rPr>
            <w:noProof/>
            <w:webHidden/>
          </w:rPr>
          <w:fldChar w:fldCharType="begin"/>
        </w:r>
        <w:r>
          <w:rPr>
            <w:noProof/>
            <w:webHidden/>
          </w:rPr>
          <w:instrText xml:space="preserve"> PAGEREF _Toc60822728 \h </w:instrText>
        </w:r>
        <w:r>
          <w:rPr>
            <w:noProof/>
            <w:webHidden/>
          </w:rPr>
        </w:r>
        <w:r>
          <w:rPr>
            <w:noProof/>
            <w:webHidden/>
          </w:rPr>
          <w:fldChar w:fldCharType="separate"/>
        </w:r>
        <w:r>
          <w:rPr>
            <w:noProof/>
            <w:webHidden/>
          </w:rPr>
          <w:t>32</w:t>
        </w:r>
        <w:r>
          <w:rPr>
            <w:noProof/>
            <w:webHidden/>
          </w:rPr>
          <w:fldChar w:fldCharType="end"/>
        </w:r>
      </w:hyperlink>
    </w:p>
    <w:p w14:paraId="1E4B6D73" w14:textId="77777777" w:rsidR="00DE6314" w:rsidRDefault="00DE6314">
      <w:pPr>
        <w:pStyle w:val="TableofFigures"/>
        <w:tabs>
          <w:tab w:val="right" w:leader="dot" w:pos="8778"/>
        </w:tabs>
        <w:rPr>
          <w:rFonts w:eastAsiaTheme="minorEastAsia"/>
          <w:noProof/>
        </w:rPr>
      </w:pPr>
      <w:hyperlink w:anchor="_Toc60822729" w:history="1">
        <w:r w:rsidRPr="00D216C6">
          <w:rPr>
            <w:rStyle w:val="Hyperlink"/>
            <w:noProof/>
          </w:rPr>
          <w:t xml:space="preserve">Gambar 3. 15 Desain halaman Tampil </w:t>
        </w:r>
        <w:r w:rsidRPr="00D216C6">
          <w:rPr>
            <w:rStyle w:val="Hyperlink"/>
            <w:i/>
            <w:noProof/>
          </w:rPr>
          <w:t>Barcode/QRcode</w:t>
        </w:r>
        <w:r>
          <w:rPr>
            <w:noProof/>
            <w:webHidden/>
          </w:rPr>
          <w:tab/>
        </w:r>
        <w:r>
          <w:rPr>
            <w:noProof/>
            <w:webHidden/>
          </w:rPr>
          <w:fldChar w:fldCharType="begin"/>
        </w:r>
        <w:r>
          <w:rPr>
            <w:noProof/>
            <w:webHidden/>
          </w:rPr>
          <w:instrText xml:space="preserve"> PAGEREF _Toc60822729 \h </w:instrText>
        </w:r>
        <w:r>
          <w:rPr>
            <w:noProof/>
            <w:webHidden/>
          </w:rPr>
        </w:r>
        <w:r>
          <w:rPr>
            <w:noProof/>
            <w:webHidden/>
          </w:rPr>
          <w:fldChar w:fldCharType="separate"/>
        </w:r>
        <w:r>
          <w:rPr>
            <w:noProof/>
            <w:webHidden/>
          </w:rPr>
          <w:t>32</w:t>
        </w:r>
        <w:r>
          <w:rPr>
            <w:noProof/>
            <w:webHidden/>
          </w:rPr>
          <w:fldChar w:fldCharType="end"/>
        </w:r>
      </w:hyperlink>
    </w:p>
    <w:p w14:paraId="4EB285DB" w14:textId="77777777" w:rsidR="00DE6314" w:rsidRDefault="00DE6314">
      <w:pPr>
        <w:pStyle w:val="TableofFigures"/>
        <w:tabs>
          <w:tab w:val="right" w:leader="dot" w:pos="8778"/>
        </w:tabs>
        <w:rPr>
          <w:rFonts w:eastAsiaTheme="minorEastAsia"/>
          <w:noProof/>
        </w:rPr>
      </w:pPr>
      <w:hyperlink w:anchor="_Toc60822730" w:history="1">
        <w:r w:rsidRPr="00D216C6">
          <w:rPr>
            <w:rStyle w:val="Hyperlink"/>
            <w:noProof/>
          </w:rPr>
          <w:t xml:space="preserve">Gambar 3. 16 Desain halaman </w:t>
        </w:r>
        <w:r w:rsidRPr="00D216C6">
          <w:rPr>
            <w:rStyle w:val="Hyperlink"/>
            <w:i/>
            <w:noProof/>
          </w:rPr>
          <w:t>History</w:t>
        </w:r>
        <w:r w:rsidRPr="00D216C6">
          <w:rPr>
            <w:rStyle w:val="Hyperlink"/>
            <w:noProof/>
          </w:rPr>
          <w:t xml:space="preserve"> Mutasi Barang</w:t>
        </w:r>
        <w:r>
          <w:rPr>
            <w:noProof/>
            <w:webHidden/>
          </w:rPr>
          <w:tab/>
        </w:r>
        <w:r>
          <w:rPr>
            <w:noProof/>
            <w:webHidden/>
          </w:rPr>
          <w:fldChar w:fldCharType="begin"/>
        </w:r>
        <w:r>
          <w:rPr>
            <w:noProof/>
            <w:webHidden/>
          </w:rPr>
          <w:instrText xml:space="preserve"> PAGEREF _Toc60822730 \h </w:instrText>
        </w:r>
        <w:r>
          <w:rPr>
            <w:noProof/>
            <w:webHidden/>
          </w:rPr>
        </w:r>
        <w:r>
          <w:rPr>
            <w:noProof/>
            <w:webHidden/>
          </w:rPr>
          <w:fldChar w:fldCharType="separate"/>
        </w:r>
        <w:r>
          <w:rPr>
            <w:noProof/>
            <w:webHidden/>
          </w:rPr>
          <w:t>33</w:t>
        </w:r>
        <w:r>
          <w:rPr>
            <w:noProof/>
            <w:webHidden/>
          </w:rPr>
          <w:fldChar w:fldCharType="end"/>
        </w:r>
      </w:hyperlink>
    </w:p>
    <w:p w14:paraId="31C5FB6D" w14:textId="77777777" w:rsidR="00DE6314" w:rsidRDefault="00DE6314">
      <w:pPr>
        <w:pStyle w:val="TableofFigures"/>
        <w:tabs>
          <w:tab w:val="right" w:leader="dot" w:pos="8778"/>
        </w:tabs>
        <w:rPr>
          <w:rFonts w:eastAsiaTheme="minorEastAsia"/>
          <w:noProof/>
        </w:rPr>
      </w:pPr>
      <w:hyperlink w:anchor="_Toc60822731" w:history="1">
        <w:r w:rsidRPr="00D216C6">
          <w:rPr>
            <w:rStyle w:val="Hyperlink"/>
            <w:noProof/>
          </w:rPr>
          <w:t>Gambar 3. 17 Desain halaman Transaksi Barang</w:t>
        </w:r>
        <w:r>
          <w:rPr>
            <w:noProof/>
            <w:webHidden/>
          </w:rPr>
          <w:tab/>
        </w:r>
        <w:r>
          <w:rPr>
            <w:noProof/>
            <w:webHidden/>
          </w:rPr>
          <w:fldChar w:fldCharType="begin"/>
        </w:r>
        <w:r>
          <w:rPr>
            <w:noProof/>
            <w:webHidden/>
          </w:rPr>
          <w:instrText xml:space="preserve"> PAGEREF _Toc60822731 \h </w:instrText>
        </w:r>
        <w:r>
          <w:rPr>
            <w:noProof/>
            <w:webHidden/>
          </w:rPr>
        </w:r>
        <w:r>
          <w:rPr>
            <w:noProof/>
            <w:webHidden/>
          </w:rPr>
          <w:fldChar w:fldCharType="separate"/>
        </w:r>
        <w:r>
          <w:rPr>
            <w:noProof/>
            <w:webHidden/>
          </w:rPr>
          <w:t>34</w:t>
        </w:r>
        <w:r>
          <w:rPr>
            <w:noProof/>
            <w:webHidden/>
          </w:rPr>
          <w:fldChar w:fldCharType="end"/>
        </w:r>
      </w:hyperlink>
    </w:p>
    <w:p w14:paraId="134B4869" w14:textId="77777777" w:rsidR="00DE6314" w:rsidRDefault="00DE6314">
      <w:pPr>
        <w:pStyle w:val="TableofFigures"/>
        <w:tabs>
          <w:tab w:val="right" w:leader="dot" w:pos="8778"/>
        </w:tabs>
        <w:rPr>
          <w:rFonts w:eastAsiaTheme="minorEastAsia"/>
          <w:noProof/>
        </w:rPr>
      </w:pPr>
      <w:hyperlink w:anchor="_Toc60822732" w:history="1">
        <w:r w:rsidRPr="00D216C6">
          <w:rPr>
            <w:rStyle w:val="Hyperlink"/>
            <w:noProof/>
          </w:rPr>
          <w:t>Gambar 3. 18 Desain halaman Form Serah Terima Barang</w:t>
        </w:r>
        <w:r>
          <w:rPr>
            <w:noProof/>
            <w:webHidden/>
          </w:rPr>
          <w:tab/>
        </w:r>
        <w:r>
          <w:rPr>
            <w:noProof/>
            <w:webHidden/>
          </w:rPr>
          <w:fldChar w:fldCharType="begin"/>
        </w:r>
        <w:r>
          <w:rPr>
            <w:noProof/>
            <w:webHidden/>
          </w:rPr>
          <w:instrText xml:space="preserve"> PAGEREF _Toc60822732 \h </w:instrText>
        </w:r>
        <w:r>
          <w:rPr>
            <w:noProof/>
            <w:webHidden/>
          </w:rPr>
        </w:r>
        <w:r>
          <w:rPr>
            <w:noProof/>
            <w:webHidden/>
          </w:rPr>
          <w:fldChar w:fldCharType="separate"/>
        </w:r>
        <w:r>
          <w:rPr>
            <w:noProof/>
            <w:webHidden/>
          </w:rPr>
          <w:t>34</w:t>
        </w:r>
        <w:r>
          <w:rPr>
            <w:noProof/>
            <w:webHidden/>
          </w:rPr>
          <w:fldChar w:fldCharType="end"/>
        </w:r>
      </w:hyperlink>
    </w:p>
    <w:p w14:paraId="4A25A661" w14:textId="77777777" w:rsidR="00DE6314" w:rsidRDefault="00DE6314">
      <w:pPr>
        <w:pStyle w:val="TableofFigures"/>
        <w:tabs>
          <w:tab w:val="right" w:leader="dot" w:pos="8778"/>
        </w:tabs>
        <w:rPr>
          <w:rFonts w:eastAsiaTheme="minorEastAsia"/>
          <w:noProof/>
        </w:rPr>
      </w:pPr>
      <w:hyperlink w:anchor="_Toc60822733" w:history="1">
        <w:r w:rsidRPr="00D216C6">
          <w:rPr>
            <w:rStyle w:val="Hyperlink"/>
            <w:noProof/>
          </w:rPr>
          <w:t>Gambar 3. 19 Desain halaman Transaksi Barang</w:t>
        </w:r>
        <w:r>
          <w:rPr>
            <w:noProof/>
            <w:webHidden/>
          </w:rPr>
          <w:tab/>
        </w:r>
        <w:r>
          <w:rPr>
            <w:noProof/>
            <w:webHidden/>
          </w:rPr>
          <w:fldChar w:fldCharType="begin"/>
        </w:r>
        <w:r>
          <w:rPr>
            <w:noProof/>
            <w:webHidden/>
          </w:rPr>
          <w:instrText xml:space="preserve"> PAGEREF _Toc60822733 \h </w:instrText>
        </w:r>
        <w:r>
          <w:rPr>
            <w:noProof/>
            <w:webHidden/>
          </w:rPr>
        </w:r>
        <w:r>
          <w:rPr>
            <w:noProof/>
            <w:webHidden/>
          </w:rPr>
          <w:fldChar w:fldCharType="separate"/>
        </w:r>
        <w:r>
          <w:rPr>
            <w:noProof/>
            <w:webHidden/>
          </w:rPr>
          <w:t>35</w:t>
        </w:r>
        <w:r>
          <w:rPr>
            <w:noProof/>
            <w:webHidden/>
          </w:rPr>
          <w:fldChar w:fldCharType="end"/>
        </w:r>
      </w:hyperlink>
    </w:p>
    <w:p w14:paraId="216CC6F5" w14:textId="77777777" w:rsidR="00DE6314" w:rsidRDefault="00DE6314">
      <w:pPr>
        <w:pStyle w:val="TableofFigures"/>
        <w:tabs>
          <w:tab w:val="right" w:leader="dot" w:pos="8778"/>
        </w:tabs>
        <w:rPr>
          <w:rFonts w:eastAsiaTheme="minorEastAsia"/>
          <w:noProof/>
        </w:rPr>
      </w:pPr>
      <w:hyperlink w:anchor="_Toc60822734" w:history="1">
        <w:r w:rsidRPr="00D216C6">
          <w:rPr>
            <w:rStyle w:val="Hyperlink"/>
            <w:noProof/>
          </w:rPr>
          <w:t xml:space="preserve">Gambar 3. 20 Desain halaman </w:t>
        </w:r>
        <w:r w:rsidRPr="00D216C6">
          <w:rPr>
            <w:rStyle w:val="Hyperlink"/>
            <w:i/>
            <w:noProof/>
          </w:rPr>
          <w:t>History</w:t>
        </w:r>
        <w:r w:rsidRPr="00D216C6">
          <w:rPr>
            <w:rStyle w:val="Hyperlink"/>
            <w:noProof/>
          </w:rPr>
          <w:t xml:space="preserve"> Transaksi Barang</w:t>
        </w:r>
        <w:r>
          <w:rPr>
            <w:noProof/>
            <w:webHidden/>
          </w:rPr>
          <w:tab/>
        </w:r>
        <w:r>
          <w:rPr>
            <w:noProof/>
            <w:webHidden/>
          </w:rPr>
          <w:fldChar w:fldCharType="begin"/>
        </w:r>
        <w:r>
          <w:rPr>
            <w:noProof/>
            <w:webHidden/>
          </w:rPr>
          <w:instrText xml:space="preserve"> PAGEREF _Toc60822734 \h </w:instrText>
        </w:r>
        <w:r>
          <w:rPr>
            <w:noProof/>
            <w:webHidden/>
          </w:rPr>
        </w:r>
        <w:r>
          <w:rPr>
            <w:noProof/>
            <w:webHidden/>
          </w:rPr>
          <w:fldChar w:fldCharType="separate"/>
        </w:r>
        <w:r>
          <w:rPr>
            <w:noProof/>
            <w:webHidden/>
          </w:rPr>
          <w:t>36</w:t>
        </w:r>
        <w:r>
          <w:rPr>
            <w:noProof/>
            <w:webHidden/>
          </w:rPr>
          <w:fldChar w:fldCharType="end"/>
        </w:r>
      </w:hyperlink>
    </w:p>
    <w:p w14:paraId="6519782C" w14:textId="77777777" w:rsidR="00DE6314" w:rsidRDefault="00DE6314">
      <w:pPr>
        <w:pStyle w:val="TableofFigures"/>
        <w:tabs>
          <w:tab w:val="right" w:leader="dot" w:pos="8778"/>
        </w:tabs>
        <w:rPr>
          <w:rFonts w:eastAsiaTheme="minorEastAsia"/>
          <w:noProof/>
        </w:rPr>
      </w:pPr>
      <w:hyperlink w:anchor="_Toc60822735" w:history="1">
        <w:r w:rsidRPr="00D216C6">
          <w:rPr>
            <w:rStyle w:val="Hyperlink"/>
            <w:noProof/>
          </w:rPr>
          <w:t xml:space="preserve">Gambar 3. 21 Desain </w:t>
        </w:r>
        <w:r w:rsidRPr="00D216C6">
          <w:rPr>
            <w:rStyle w:val="Hyperlink"/>
            <w:i/>
            <w:noProof/>
          </w:rPr>
          <w:t>output</w:t>
        </w:r>
        <w:r w:rsidRPr="00D216C6">
          <w:rPr>
            <w:rStyle w:val="Hyperlink"/>
            <w:noProof/>
          </w:rPr>
          <w:t xml:space="preserve"> data sertibar</w:t>
        </w:r>
        <w:r>
          <w:rPr>
            <w:noProof/>
            <w:webHidden/>
          </w:rPr>
          <w:tab/>
        </w:r>
        <w:r>
          <w:rPr>
            <w:noProof/>
            <w:webHidden/>
          </w:rPr>
          <w:fldChar w:fldCharType="begin"/>
        </w:r>
        <w:r>
          <w:rPr>
            <w:noProof/>
            <w:webHidden/>
          </w:rPr>
          <w:instrText xml:space="preserve"> PAGEREF _Toc60822735 \h </w:instrText>
        </w:r>
        <w:r>
          <w:rPr>
            <w:noProof/>
            <w:webHidden/>
          </w:rPr>
        </w:r>
        <w:r>
          <w:rPr>
            <w:noProof/>
            <w:webHidden/>
          </w:rPr>
          <w:fldChar w:fldCharType="separate"/>
        </w:r>
        <w:r>
          <w:rPr>
            <w:noProof/>
            <w:webHidden/>
          </w:rPr>
          <w:t>37</w:t>
        </w:r>
        <w:r>
          <w:rPr>
            <w:noProof/>
            <w:webHidden/>
          </w:rPr>
          <w:fldChar w:fldCharType="end"/>
        </w:r>
      </w:hyperlink>
    </w:p>
    <w:p w14:paraId="55061ABD" w14:textId="284AAC75" w:rsidR="00E66F3E" w:rsidRPr="00E66F3E" w:rsidRDefault="00243A6D">
      <w:pPr>
        <w:pStyle w:val="TableofFigures"/>
        <w:tabs>
          <w:tab w:val="right" w:leader="dot" w:pos="8778"/>
        </w:tabs>
        <w:rPr>
          <w:rFonts w:ascii="Times New Roman" w:eastAsiaTheme="minorEastAsia" w:hAnsi="Times New Roman" w:cs="Times New Roman"/>
          <w:noProof/>
          <w:sz w:val="24"/>
          <w:szCs w:val="24"/>
          <w:lang w:val="en-ID" w:eastAsia="en-ID"/>
        </w:rPr>
      </w:pPr>
      <w:r w:rsidRPr="00E66F3E">
        <w:rPr>
          <w:rFonts w:ascii="Times New Roman" w:hAnsi="Times New Roman" w:cs="Times New Roman"/>
          <w:sz w:val="24"/>
          <w:szCs w:val="24"/>
        </w:rPr>
        <w:fldChar w:fldCharType="end"/>
      </w:r>
      <w:r w:rsidR="00E66F3E" w:rsidRPr="00E66F3E">
        <w:rPr>
          <w:rFonts w:ascii="Times New Roman" w:hAnsi="Times New Roman" w:cs="Times New Roman"/>
          <w:sz w:val="24"/>
          <w:szCs w:val="24"/>
        </w:rPr>
        <w:fldChar w:fldCharType="begin"/>
      </w:r>
      <w:r w:rsidR="00E66F3E" w:rsidRPr="00E66F3E">
        <w:rPr>
          <w:rFonts w:ascii="Times New Roman" w:hAnsi="Times New Roman" w:cs="Times New Roman"/>
          <w:sz w:val="24"/>
          <w:szCs w:val="24"/>
        </w:rPr>
        <w:instrText xml:space="preserve"> TOC \h \z \c "Gambar 4." </w:instrText>
      </w:r>
      <w:r w:rsidR="00E66F3E" w:rsidRPr="00E66F3E">
        <w:rPr>
          <w:rFonts w:ascii="Times New Roman" w:hAnsi="Times New Roman" w:cs="Times New Roman"/>
          <w:sz w:val="24"/>
          <w:szCs w:val="24"/>
        </w:rPr>
        <w:fldChar w:fldCharType="separate"/>
      </w:r>
      <w:hyperlink w:anchor="_Toc59700734" w:history="1">
        <w:r w:rsidR="00E66F3E" w:rsidRPr="00E66F3E">
          <w:rPr>
            <w:rStyle w:val="Hyperlink"/>
            <w:rFonts w:ascii="Times New Roman" w:hAnsi="Times New Roman" w:cs="Times New Roman"/>
            <w:noProof/>
            <w:sz w:val="24"/>
            <w:szCs w:val="24"/>
          </w:rPr>
          <w:t xml:space="preserve">Gambar 4. 1 Halaman </w:t>
        </w:r>
        <w:r w:rsidR="00E66F3E" w:rsidRPr="00E66F3E">
          <w:rPr>
            <w:rStyle w:val="Hyperlink"/>
            <w:rFonts w:ascii="Times New Roman" w:hAnsi="Times New Roman" w:cs="Times New Roman"/>
            <w:i/>
            <w:noProof/>
            <w:sz w:val="24"/>
            <w:szCs w:val="24"/>
          </w:rPr>
          <w:t>Logi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3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sidR="00DE6314">
          <w:rPr>
            <w:rFonts w:ascii="Times New Roman" w:hAnsi="Times New Roman" w:cs="Times New Roman"/>
            <w:noProof/>
            <w:webHidden/>
            <w:sz w:val="24"/>
            <w:szCs w:val="24"/>
          </w:rPr>
          <w:t>129</w:t>
        </w:r>
        <w:r w:rsidR="00E66F3E" w:rsidRPr="00E66F3E">
          <w:rPr>
            <w:rFonts w:ascii="Times New Roman" w:hAnsi="Times New Roman" w:cs="Times New Roman"/>
            <w:noProof/>
            <w:webHidden/>
            <w:sz w:val="24"/>
            <w:szCs w:val="24"/>
          </w:rPr>
          <w:fldChar w:fldCharType="end"/>
        </w:r>
      </w:hyperlink>
    </w:p>
    <w:p w14:paraId="663CA83D" w14:textId="085D4E63"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35" w:history="1">
        <w:r w:rsidR="00E66F3E" w:rsidRPr="00E66F3E">
          <w:rPr>
            <w:rStyle w:val="Hyperlink"/>
            <w:rFonts w:ascii="Times New Roman" w:hAnsi="Times New Roman" w:cs="Times New Roman"/>
            <w:noProof/>
            <w:sz w:val="24"/>
            <w:szCs w:val="24"/>
          </w:rPr>
          <w:t>Gambar 4. 2 Daftar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3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0</w:t>
        </w:r>
        <w:r w:rsidR="00E66F3E" w:rsidRPr="00E66F3E">
          <w:rPr>
            <w:rFonts w:ascii="Times New Roman" w:hAnsi="Times New Roman" w:cs="Times New Roman"/>
            <w:noProof/>
            <w:webHidden/>
            <w:sz w:val="24"/>
            <w:szCs w:val="24"/>
          </w:rPr>
          <w:fldChar w:fldCharType="end"/>
        </w:r>
      </w:hyperlink>
    </w:p>
    <w:p w14:paraId="400F155C" w14:textId="3677C307"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36" w:history="1">
        <w:r w:rsidR="00E66F3E" w:rsidRPr="00E66F3E">
          <w:rPr>
            <w:rStyle w:val="Hyperlink"/>
            <w:rFonts w:ascii="Times New Roman" w:hAnsi="Times New Roman" w:cs="Times New Roman"/>
            <w:noProof/>
            <w:sz w:val="24"/>
            <w:szCs w:val="24"/>
          </w:rPr>
          <w:t xml:space="preserve">Gambar 4. 3 </w:t>
        </w:r>
        <w:r w:rsidR="00E66F3E" w:rsidRPr="00E66F3E">
          <w:rPr>
            <w:rStyle w:val="Hyperlink"/>
            <w:rFonts w:ascii="Times New Roman" w:hAnsi="Times New Roman" w:cs="Times New Roman"/>
            <w:i/>
            <w:noProof/>
            <w:sz w:val="24"/>
            <w:szCs w:val="24"/>
          </w:rPr>
          <w:t>Form</w:t>
        </w:r>
        <w:r w:rsidR="00E66F3E" w:rsidRPr="00E66F3E">
          <w:rPr>
            <w:rStyle w:val="Hyperlink"/>
            <w:rFonts w:ascii="Times New Roman" w:hAnsi="Times New Roman" w:cs="Times New Roman"/>
            <w:noProof/>
            <w:sz w:val="24"/>
            <w:szCs w:val="24"/>
          </w:rPr>
          <w:t xml:space="preserve"> </w:t>
        </w:r>
        <w:r w:rsidR="00E66F3E" w:rsidRPr="00E66F3E">
          <w:rPr>
            <w:rStyle w:val="Hyperlink"/>
            <w:rFonts w:ascii="Times New Roman" w:hAnsi="Times New Roman" w:cs="Times New Roman"/>
            <w:i/>
            <w:noProof/>
            <w:sz w:val="24"/>
            <w:szCs w:val="24"/>
          </w:rPr>
          <w:t>Input</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3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0</w:t>
        </w:r>
        <w:r w:rsidR="00E66F3E" w:rsidRPr="00E66F3E">
          <w:rPr>
            <w:rFonts w:ascii="Times New Roman" w:hAnsi="Times New Roman" w:cs="Times New Roman"/>
            <w:noProof/>
            <w:webHidden/>
            <w:sz w:val="24"/>
            <w:szCs w:val="24"/>
          </w:rPr>
          <w:fldChar w:fldCharType="end"/>
        </w:r>
      </w:hyperlink>
    </w:p>
    <w:p w14:paraId="1DB3452A" w14:textId="28B8652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37" w:history="1">
        <w:r w:rsidR="00E66F3E" w:rsidRPr="00E66F3E">
          <w:rPr>
            <w:rStyle w:val="Hyperlink"/>
            <w:rFonts w:ascii="Times New Roman" w:hAnsi="Times New Roman" w:cs="Times New Roman"/>
            <w:noProof/>
            <w:sz w:val="24"/>
            <w:szCs w:val="24"/>
          </w:rPr>
          <w:t xml:space="preserve">Gambar 4. 4 </w:t>
        </w:r>
        <w:r w:rsidR="00E66F3E" w:rsidRPr="00E66F3E">
          <w:rPr>
            <w:rStyle w:val="Hyperlink"/>
            <w:rFonts w:ascii="Times New Roman" w:hAnsi="Times New Roman" w:cs="Times New Roman"/>
            <w:i/>
            <w:noProof/>
            <w:sz w:val="24"/>
            <w:szCs w:val="24"/>
          </w:rPr>
          <w:t>Form</w:t>
        </w:r>
        <w:r w:rsidR="00E66F3E" w:rsidRPr="00E66F3E">
          <w:rPr>
            <w:rStyle w:val="Hyperlink"/>
            <w:rFonts w:ascii="Times New Roman" w:hAnsi="Times New Roman" w:cs="Times New Roman"/>
            <w:noProof/>
            <w:sz w:val="24"/>
            <w:szCs w:val="24"/>
          </w:rPr>
          <w:t xml:space="preserve"> </w:t>
        </w:r>
        <w:r w:rsidR="00E66F3E" w:rsidRPr="00E66F3E">
          <w:rPr>
            <w:rStyle w:val="Hyperlink"/>
            <w:rFonts w:ascii="Times New Roman" w:hAnsi="Times New Roman" w:cs="Times New Roman"/>
            <w:i/>
            <w:noProof/>
            <w:sz w:val="24"/>
            <w:szCs w:val="24"/>
          </w:rPr>
          <w:t>Input</w:t>
        </w:r>
        <w:r w:rsidR="00E66F3E" w:rsidRPr="00E66F3E">
          <w:rPr>
            <w:rStyle w:val="Hyperlink"/>
            <w:rFonts w:ascii="Times New Roman" w:hAnsi="Times New Roman" w:cs="Times New Roman"/>
            <w:noProof/>
            <w:sz w:val="24"/>
            <w:szCs w:val="24"/>
          </w:rPr>
          <w:t>/Tambah Barang Lanjuta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3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1</w:t>
        </w:r>
        <w:r w:rsidR="00E66F3E" w:rsidRPr="00E66F3E">
          <w:rPr>
            <w:rFonts w:ascii="Times New Roman" w:hAnsi="Times New Roman" w:cs="Times New Roman"/>
            <w:noProof/>
            <w:webHidden/>
            <w:sz w:val="24"/>
            <w:szCs w:val="24"/>
          </w:rPr>
          <w:fldChar w:fldCharType="end"/>
        </w:r>
      </w:hyperlink>
    </w:p>
    <w:p w14:paraId="01710E77" w14:textId="5180D287"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38" w:history="1">
        <w:r w:rsidR="00E66F3E" w:rsidRPr="00E66F3E">
          <w:rPr>
            <w:rStyle w:val="Hyperlink"/>
            <w:rFonts w:ascii="Times New Roman" w:hAnsi="Times New Roman" w:cs="Times New Roman"/>
            <w:noProof/>
            <w:sz w:val="24"/>
            <w:szCs w:val="24"/>
          </w:rPr>
          <w:t xml:space="preserve">Gambar 4. 5 Verifikasi </w:t>
        </w:r>
        <w:r w:rsidR="00E66F3E" w:rsidRPr="00E66F3E">
          <w:rPr>
            <w:rStyle w:val="Hyperlink"/>
            <w:rFonts w:ascii="Times New Roman" w:hAnsi="Times New Roman" w:cs="Times New Roman"/>
            <w:i/>
            <w:noProof/>
            <w:sz w:val="24"/>
            <w:szCs w:val="24"/>
          </w:rPr>
          <w:t>Input</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3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1</w:t>
        </w:r>
        <w:r w:rsidR="00E66F3E" w:rsidRPr="00E66F3E">
          <w:rPr>
            <w:rFonts w:ascii="Times New Roman" w:hAnsi="Times New Roman" w:cs="Times New Roman"/>
            <w:noProof/>
            <w:webHidden/>
            <w:sz w:val="24"/>
            <w:szCs w:val="24"/>
          </w:rPr>
          <w:fldChar w:fldCharType="end"/>
        </w:r>
      </w:hyperlink>
    </w:p>
    <w:p w14:paraId="6944932A" w14:textId="474CC36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39" w:history="1">
        <w:r w:rsidR="00E66F3E" w:rsidRPr="00E66F3E">
          <w:rPr>
            <w:rStyle w:val="Hyperlink"/>
            <w:rFonts w:ascii="Times New Roman" w:hAnsi="Times New Roman" w:cs="Times New Roman"/>
            <w:noProof/>
            <w:sz w:val="24"/>
            <w:szCs w:val="24"/>
          </w:rPr>
          <w:t xml:space="preserve">Gambar 4. 6 </w:t>
        </w:r>
        <w:r w:rsidR="00E66F3E" w:rsidRPr="00E66F3E">
          <w:rPr>
            <w:rStyle w:val="Hyperlink"/>
            <w:rFonts w:ascii="Times New Roman" w:hAnsi="Times New Roman" w:cs="Times New Roman"/>
            <w:i/>
            <w:noProof/>
            <w:sz w:val="24"/>
            <w:szCs w:val="24"/>
          </w:rPr>
          <w:t xml:space="preserve">History </w:t>
        </w:r>
        <w:r w:rsidR="00E66F3E" w:rsidRPr="00E66F3E">
          <w:rPr>
            <w:rStyle w:val="Hyperlink"/>
            <w:rFonts w:ascii="Times New Roman" w:hAnsi="Times New Roman" w:cs="Times New Roman"/>
            <w:noProof/>
            <w:sz w:val="24"/>
            <w:szCs w:val="24"/>
          </w:rPr>
          <w:t>Muta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3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2</w:t>
        </w:r>
        <w:r w:rsidR="00E66F3E" w:rsidRPr="00E66F3E">
          <w:rPr>
            <w:rFonts w:ascii="Times New Roman" w:hAnsi="Times New Roman" w:cs="Times New Roman"/>
            <w:noProof/>
            <w:webHidden/>
            <w:sz w:val="24"/>
            <w:szCs w:val="24"/>
          </w:rPr>
          <w:fldChar w:fldCharType="end"/>
        </w:r>
      </w:hyperlink>
    </w:p>
    <w:p w14:paraId="06CEAB59" w14:textId="13262597"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0" w:history="1">
        <w:r w:rsidR="00E66F3E" w:rsidRPr="00E66F3E">
          <w:rPr>
            <w:rStyle w:val="Hyperlink"/>
            <w:rFonts w:ascii="Times New Roman" w:hAnsi="Times New Roman" w:cs="Times New Roman"/>
            <w:noProof/>
            <w:sz w:val="24"/>
            <w:szCs w:val="24"/>
          </w:rPr>
          <w:t xml:space="preserve">Gambar 4. 7 Tampil </w:t>
        </w:r>
        <w:r w:rsidR="00E66F3E" w:rsidRPr="00E66F3E">
          <w:rPr>
            <w:rStyle w:val="Hyperlink"/>
            <w:rFonts w:ascii="Times New Roman" w:hAnsi="Times New Roman" w:cs="Times New Roman"/>
            <w:i/>
            <w:noProof/>
            <w:sz w:val="24"/>
            <w:szCs w:val="24"/>
          </w:rPr>
          <w:t>Barcode</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2</w:t>
        </w:r>
        <w:r w:rsidR="00E66F3E" w:rsidRPr="00E66F3E">
          <w:rPr>
            <w:rFonts w:ascii="Times New Roman" w:hAnsi="Times New Roman" w:cs="Times New Roman"/>
            <w:noProof/>
            <w:webHidden/>
            <w:sz w:val="24"/>
            <w:szCs w:val="24"/>
          </w:rPr>
          <w:fldChar w:fldCharType="end"/>
        </w:r>
      </w:hyperlink>
    </w:p>
    <w:p w14:paraId="4190224A" w14:textId="6DB0DBE8"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1" w:history="1">
        <w:r w:rsidR="00E66F3E" w:rsidRPr="00E66F3E">
          <w:rPr>
            <w:rStyle w:val="Hyperlink"/>
            <w:rFonts w:ascii="Times New Roman" w:hAnsi="Times New Roman" w:cs="Times New Roman"/>
            <w:noProof/>
            <w:sz w:val="24"/>
            <w:szCs w:val="24"/>
          </w:rPr>
          <w:t xml:space="preserve">Gambar 4. 8 Tampil </w:t>
        </w:r>
        <w:r w:rsidR="00E66F3E" w:rsidRPr="00E66F3E">
          <w:rPr>
            <w:rStyle w:val="Hyperlink"/>
            <w:rFonts w:ascii="Times New Roman" w:hAnsi="Times New Roman" w:cs="Times New Roman"/>
            <w:i/>
            <w:noProof/>
            <w:sz w:val="24"/>
            <w:szCs w:val="24"/>
          </w:rPr>
          <w:t>QRcode</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3</w:t>
        </w:r>
        <w:r w:rsidR="00E66F3E" w:rsidRPr="00E66F3E">
          <w:rPr>
            <w:rFonts w:ascii="Times New Roman" w:hAnsi="Times New Roman" w:cs="Times New Roman"/>
            <w:noProof/>
            <w:webHidden/>
            <w:sz w:val="24"/>
            <w:szCs w:val="24"/>
          </w:rPr>
          <w:fldChar w:fldCharType="end"/>
        </w:r>
      </w:hyperlink>
    </w:p>
    <w:p w14:paraId="51804A1F" w14:textId="06A6FCC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2" w:history="1">
        <w:r w:rsidR="00E66F3E" w:rsidRPr="00E66F3E">
          <w:rPr>
            <w:rStyle w:val="Hyperlink"/>
            <w:rFonts w:ascii="Times New Roman" w:hAnsi="Times New Roman" w:cs="Times New Roman"/>
            <w:noProof/>
            <w:sz w:val="24"/>
            <w:szCs w:val="24"/>
          </w:rPr>
          <w:t xml:space="preserve">Gambar 4. 9 </w:t>
        </w:r>
        <w:r w:rsidR="00E66F3E" w:rsidRPr="00E66F3E">
          <w:rPr>
            <w:rStyle w:val="Hyperlink"/>
            <w:rFonts w:ascii="Times New Roman" w:hAnsi="Times New Roman" w:cs="Times New Roman"/>
            <w:i/>
            <w:noProof/>
            <w:sz w:val="24"/>
            <w:szCs w:val="24"/>
          </w:rPr>
          <w:t>Edit</w:t>
        </w:r>
        <w:r w:rsidR="00E66F3E" w:rsidRPr="00E66F3E">
          <w:rPr>
            <w:rStyle w:val="Hyperlink"/>
            <w:rFonts w:ascii="Times New Roman" w:hAnsi="Times New Roman" w:cs="Times New Roman"/>
            <w:noProof/>
            <w:sz w:val="24"/>
            <w:szCs w:val="24"/>
          </w:rPr>
          <w:t xml:space="preserve"> Data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3</w:t>
        </w:r>
        <w:r w:rsidR="00E66F3E" w:rsidRPr="00E66F3E">
          <w:rPr>
            <w:rFonts w:ascii="Times New Roman" w:hAnsi="Times New Roman" w:cs="Times New Roman"/>
            <w:noProof/>
            <w:webHidden/>
            <w:sz w:val="24"/>
            <w:szCs w:val="24"/>
          </w:rPr>
          <w:fldChar w:fldCharType="end"/>
        </w:r>
      </w:hyperlink>
    </w:p>
    <w:p w14:paraId="41A86DEA" w14:textId="569DF8C2"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3" w:history="1">
        <w:r w:rsidR="00E66F3E" w:rsidRPr="00E66F3E">
          <w:rPr>
            <w:rStyle w:val="Hyperlink"/>
            <w:rFonts w:ascii="Times New Roman" w:hAnsi="Times New Roman" w:cs="Times New Roman"/>
            <w:noProof/>
            <w:sz w:val="24"/>
            <w:szCs w:val="24"/>
          </w:rPr>
          <w:t xml:space="preserve">Gambar 4. 10 </w:t>
        </w:r>
        <w:r w:rsidR="00E66F3E" w:rsidRPr="00E66F3E">
          <w:rPr>
            <w:rStyle w:val="Hyperlink"/>
            <w:rFonts w:ascii="Times New Roman" w:hAnsi="Times New Roman" w:cs="Times New Roman"/>
            <w:i/>
            <w:noProof/>
            <w:sz w:val="24"/>
            <w:szCs w:val="24"/>
          </w:rPr>
          <w:t>Edit</w:t>
        </w:r>
        <w:r w:rsidR="00E66F3E" w:rsidRPr="00E66F3E">
          <w:rPr>
            <w:rStyle w:val="Hyperlink"/>
            <w:rFonts w:ascii="Times New Roman" w:hAnsi="Times New Roman" w:cs="Times New Roman"/>
            <w:noProof/>
            <w:sz w:val="24"/>
            <w:szCs w:val="24"/>
          </w:rPr>
          <w:t xml:space="preserve"> Data Barang Lanjuta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4</w:t>
        </w:r>
        <w:r w:rsidR="00E66F3E" w:rsidRPr="00E66F3E">
          <w:rPr>
            <w:rFonts w:ascii="Times New Roman" w:hAnsi="Times New Roman" w:cs="Times New Roman"/>
            <w:noProof/>
            <w:webHidden/>
            <w:sz w:val="24"/>
            <w:szCs w:val="24"/>
          </w:rPr>
          <w:fldChar w:fldCharType="end"/>
        </w:r>
      </w:hyperlink>
    </w:p>
    <w:p w14:paraId="758D7E00" w14:textId="7A083EB6"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4" w:history="1">
        <w:r w:rsidR="00E66F3E" w:rsidRPr="00E66F3E">
          <w:rPr>
            <w:rStyle w:val="Hyperlink"/>
            <w:rFonts w:ascii="Times New Roman" w:hAnsi="Times New Roman" w:cs="Times New Roman"/>
            <w:noProof/>
            <w:sz w:val="24"/>
            <w:szCs w:val="24"/>
          </w:rPr>
          <w:t>Gambar 4. 11 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4</w:t>
        </w:r>
        <w:r w:rsidR="00E66F3E" w:rsidRPr="00E66F3E">
          <w:rPr>
            <w:rFonts w:ascii="Times New Roman" w:hAnsi="Times New Roman" w:cs="Times New Roman"/>
            <w:noProof/>
            <w:webHidden/>
            <w:sz w:val="24"/>
            <w:szCs w:val="24"/>
          </w:rPr>
          <w:fldChar w:fldCharType="end"/>
        </w:r>
      </w:hyperlink>
    </w:p>
    <w:p w14:paraId="5027B797" w14:textId="2351DDD6"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5" w:history="1">
        <w:r w:rsidR="00E66F3E" w:rsidRPr="00E66F3E">
          <w:rPr>
            <w:rStyle w:val="Hyperlink"/>
            <w:rFonts w:ascii="Times New Roman" w:hAnsi="Times New Roman" w:cs="Times New Roman"/>
            <w:noProof/>
            <w:sz w:val="24"/>
            <w:szCs w:val="24"/>
          </w:rPr>
          <w:t xml:space="preserve">Gambar 4. 12 </w:t>
        </w:r>
        <w:r w:rsidR="00E66F3E" w:rsidRPr="00E66F3E">
          <w:rPr>
            <w:rStyle w:val="Hyperlink"/>
            <w:rFonts w:ascii="Times New Roman" w:hAnsi="Times New Roman" w:cs="Times New Roman"/>
            <w:i/>
            <w:noProof/>
            <w:sz w:val="24"/>
            <w:szCs w:val="24"/>
          </w:rPr>
          <w:t>Form</w:t>
        </w:r>
        <w:r w:rsidR="00E66F3E" w:rsidRPr="00E66F3E">
          <w:rPr>
            <w:rStyle w:val="Hyperlink"/>
            <w:rFonts w:ascii="Times New Roman" w:hAnsi="Times New Roman" w:cs="Times New Roman"/>
            <w:noProof/>
            <w:sz w:val="24"/>
            <w:szCs w:val="24"/>
          </w:rPr>
          <w:t xml:space="preserve"> Serah Terima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5</w:t>
        </w:r>
        <w:r w:rsidR="00E66F3E" w:rsidRPr="00E66F3E">
          <w:rPr>
            <w:rFonts w:ascii="Times New Roman" w:hAnsi="Times New Roman" w:cs="Times New Roman"/>
            <w:noProof/>
            <w:webHidden/>
            <w:sz w:val="24"/>
            <w:szCs w:val="24"/>
          </w:rPr>
          <w:fldChar w:fldCharType="end"/>
        </w:r>
      </w:hyperlink>
    </w:p>
    <w:p w14:paraId="1EBB03C9" w14:textId="57470AD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6" w:history="1">
        <w:r w:rsidR="00E66F3E" w:rsidRPr="00E66F3E">
          <w:rPr>
            <w:rStyle w:val="Hyperlink"/>
            <w:rFonts w:ascii="Times New Roman" w:hAnsi="Times New Roman" w:cs="Times New Roman"/>
            <w:noProof/>
            <w:sz w:val="24"/>
            <w:szCs w:val="24"/>
          </w:rPr>
          <w:t>Gambar 4. 13 Serah Terima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5</w:t>
        </w:r>
        <w:r w:rsidR="00E66F3E" w:rsidRPr="00E66F3E">
          <w:rPr>
            <w:rFonts w:ascii="Times New Roman" w:hAnsi="Times New Roman" w:cs="Times New Roman"/>
            <w:noProof/>
            <w:webHidden/>
            <w:sz w:val="24"/>
            <w:szCs w:val="24"/>
          </w:rPr>
          <w:fldChar w:fldCharType="end"/>
        </w:r>
      </w:hyperlink>
    </w:p>
    <w:p w14:paraId="078CE707" w14:textId="1102BA9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7" w:history="1">
        <w:r w:rsidR="00E66F3E" w:rsidRPr="00E66F3E">
          <w:rPr>
            <w:rStyle w:val="Hyperlink"/>
            <w:rFonts w:ascii="Times New Roman" w:hAnsi="Times New Roman" w:cs="Times New Roman"/>
            <w:noProof/>
            <w:sz w:val="24"/>
            <w:szCs w:val="24"/>
          </w:rPr>
          <w:t xml:space="preserve">Gambar 4. 14 </w:t>
        </w:r>
        <w:r w:rsidR="00E66F3E" w:rsidRPr="00E66F3E">
          <w:rPr>
            <w:rStyle w:val="Hyperlink"/>
            <w:rFonts w:ascii="Times New Roman" w:hAnsi="Times New Roman" w:cs="Times New Roman"/>
            <w:i/>
            <w:noProof/>
            <w:sz w:val="24"/>
            <w:szCs w:val="24"/>
          </w:rPr>
          <w:t>History</w:t>
        </w:r>
        <w:r w:rsidR="00E66F3E" w:rsidRPr="00E66F3E">
          <w:rPr>
            <w:rStyle w:val="Hyperlink"/>
            <w:rFonts w:ascii="Times New Roman" w:hAnsi="Times New Roman" w:cs="Times New Roman"/>
            <w:noProof/>
            <w:sz w:val="24"/>
            <w:szCs w:val="24"/>
          </w:rPr>
          <w:t xml:space="preserve"> 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6</w:t>
        </w:r>
        <w:r w:rsidR="00E66F3E" w:rsidRPr="00E66F3E">
          <w:rPr>
            <w:rFonts w:ascii="Times New Roman" w:hAnsi="Times New Roman" w:cs="Times New Roman"/>
            <w:noProof/>
            <w:webHidden/>
            <w:sz w:val="24"/>
            <w:szCs w:val="24"/>
          </w:rPr>
          <w:fldChar w:fldCharType="end"/>
        </w:r>
      </w:hyperlink>
    </w:p>
    <w:p w14:paraId="4387A314" w14:textId="56D4443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48" w:history="1">
        <w:r w:rsidR="00E66F3E" w:rsidRPr="00E66F3E">
          <w:rPr>
            <w:rStyle w:val="Hyperlink"/>
            <w:rFonts w:ascii="Times New Roman" w:hAnsi="Times New Roman" w:cs="Times New Roman"/>
            <w:noProof/>
            <w:sz w:val="24"/>
            <w:szCs w:val="24"/>
          </w:rPr>
          <w:t>Gambar 4. 15 Berita Acara Serah Terima Barang Bentuk PDF</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4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7</w:t>
        </w:r>
        <w:r w:rsidR="00E66F3E" w:rsidRPr="00E66F3E">
          <w:rPr>
            <w:rFonts w:ascii="Times New Roman" w:hAnsi="Times New Roman" w:cs="Times New Roman"/>
            <w:noProof/>
            <w:webHidden/>
            <w:sz w:val="24"/>
            <w:szCs w:val="24"/>
          </w:rPr>
          <w:fldChar w:fldCharType="end"/>
        </w:r>
      </w:hyperlink>
    </w:p>
    <w:p w14:paraId="6F210E72" w14:textId="4F6C707F" w:rsidR="00833340" w:rsidRPr="00E66F3E" w:rsidRDefault="00E66F3E" w:rsidP="00472D30">
      <w:pPr>
        <w:rPr>
          <w:rFonts w:ascii="Times New Roman" w:hAnsi="Times New Roman" w:cs="Times New Roman"/>
          <w:sz w:val="24"/>
          <w:szCs w:val="24"/>
        </w:rPr>
        <w:sectPr w:rsidR="00833340" w:rsidRPr="00E66F3E" w:rsidSect="00472D30">
          <w:pgSz w:w="11907" w:h="16839"/>
          <w:pgMar w:top="1701" w:right="1418" w:bottom="1418" w:left="1701" w:header="720" w:footer="720" w:gutter="0"/>
          <w:pgNumType w:fmt="lowerRoman"/>
          <w:cols w:space="720"/>
          <w:docGrid w:linePitch="360"/>
        </w:sectPr>
      </w:pPr>
      <w:r w:rsidRPr="00E66F3E">
        <w:rPr>
          <w:rFonts w:ascii="Times New Roman" w:hAnsi="Times New Roman" w:cs="Times New Roman"/>
          <w:sz w:val="24"/>
          <w:szCs w:val="24"/>
        </w:rPr>
        <w:fldChar w:fldCharType="end"/>
      </w:r>
    </w:p>
    <w:p w14:paraId="5BFB90AF" w14:textId="090251AB" w:rsidR="00472D30" w:rsidRDefault="00833340" w:rsidP="00833340">
      <w:pPr>
        <w:pStyle w:val="Heading1"/>
        <w:jc w:val="center"/>
        <w:rPr>
          <w:sz w:val="24"/>
        </w:rPr>
      </w:pPr>
      <w:bookmarkStart w:id="5" w:name="_Toc60823006"/>
      <w:r w:rsidRPr="00833340">
        <w:rPr>
          <w:sz w:val="24"/>
        </w:rPr>
        <w:lastRenderedPageBreak/>
        <w:t>DAFTAR TABEL</w:t>
      </w:r>
      <w:bookmarkEnd w:id="5"/>
    </w:p>
    <w:p w14:paraId="0BD6F9B8" w14:textId="77777777" w:rsidR="005008E3" w:rsidRPr="005008E3" w:rsidRDefault="005008E3" w:rsidP="005008E3"/>
    <w:p w14:paraId="5D10FB36" w14:textId="1FDA744B" w:rsidR="00E66F3E" w:rsidRPr="00E66F3E" w:rsidRDefault="00885D42" w:rsidP="006679DE">
      <w:pPr>
        <w:pStyle w:val="TableofFigures"/>
        <w:tabs>
          <w:tab w:val="right" w:leader="dot" w:pos="8778"/>
        </w:tabs>
        <w:rPr>
          <w:rFonts w:ascii="Times New Roman" w:eastAsiaTheme="minorEastAsia" w:hAnsi="Times New Roman" w:cs="Times New Roman"/>
          <w:noProof/>
          <w:sz w:val="24"/>
          <w:szCs w:val="24"/>
          <w:lang w:val="en-ID" w:eastAsia="en-ID"/>
        </w:rPr>
      </w:pPr>
      <w:r w:rsidRPr="00E66F3E">
        <w:rPr>
          <w:rFonts w:ascii="Times New Roman" w:hAnsi="Times New Roman" w:cs="Times New Roman"/>
          <w:sz w:val="24"/>
          <w:szCs w:val="24"/>
        </w:rPr>
        <w:fldChar w:fldCharType="begin"/>
      </w:r>
      <w:r w:rsidRPr="00E66F3E">
        <w:rPr>
          <w:rFonts w:ascii="Times New Roman" w:hAnsi="Times New Roman" w:cs="Times New Roman"/>
          <w:sz w:val="24"/>
          <w:szCs w:val="24"/>
        </w:rPr>
        <w:instrText xml:space="preserve"> TOC \h \z \c "Tabel 3." </w:instrText>
      </w:r>
      <w:r w:rsidRPr="00E66F3E">
        <w:rPr>
          <w:rFonts w:ascii="Times New Roman" w:hAnsi="Times New Roman" w:cs="Times New Roman"/>
          <w:sz w:val="24"/>
          <w:szCs w:val="24"/>
        </w:rPr>
        <w:fldChar w:fldCharType="separate"/>
      </w:r>
      <w:hyperlink w:anchor="_Toc59700785" w:history="1">
        <w:r w:rsidR="00E66F3E" w:rsidRPr="00E66F3E">
          <w:rPr>
            <w:rStyle w:val="Hyperlink"/>
            <w:rFonts w:ascii="Times New Roman" w:hAnsi="Times New Roman" w:cs="Times New Roman"/>
            <w:noProof/>
            <w:sz w:val="24"/>
            <w:szCs w:val="24"/>
          </w:rPr>
          <w:t>Tabel 3. 1</w:t>
        </w:r>
        <w:r w:rsidR="006679DE">
          <w:rPr>
            <w:rStyle w:val="Hyperlink"/>
            <w:rFonts w:ascii="Times New Roman" w:hAnsi="Times New Roman" w:cs="Times New Roman"/>
            <w:i/>
            <w:noProof/>
            <w:sz w:val="24"/>
            <w:szCs w:val="24"/>
          </w:rPr>
          <w:t xml:space="preserve"> Table</w:t>
        </w:r>
        <w:r w:rsidR="00E66F3E" w:rsidRPr="00E66F3E">
          <w:rPr>
            <w:rStyle w:val="Hyperlink"/>
            <w:rFonts w:ascii="Times New Roman" w:hAnsi="Times New Roman" w:cs="Times New Roman"/>
            <w:noProof/>
            <w:sz w:val="24"/>
            <w:szCs w:val="24"/>
          </w:rPr>
          <w:t xml:space="preserve"> barangs</w:t>
        </w:r>
        <w:r w:rsidR="00E66F3E" w:rsidRPr="00E66F3E">
          <w:rPr>
            <w:rFonts w:ascii="Times New Roman" w:hAnsi="Times New Roman" w:cs="Times New Roman"/>
            <w:noProof/>
            <w:webHidden/>
            <w:sz w:val="24"/>
            <w:szCs w:val="24"/>
          </w:rPr>
          <w:tab/>
        </w:r>
        <w:r w:rsidR="006679DE">
          <w:rPr>
            <w:rFonts w:ascii="Times New Roman" w:hAnsi="Times New Roman" w:cs="Times New Roman"/>
            <w:noProof/>
            <w:webHidden/>
            <w:sz w:val="24"/>
            <w:szCs w:val="24"/>
          </w:rPr>
          <w:t>25</w:t>
        </w:r>
      </w:hyperlink>
    </w:p>
    <w:p w14:paraId="6F823C2D" w14:textId="5D67FA58" w:rsidR="00E66F3E" w:rsidRPr="00E66F3E" w:rsidRDefault="00DE6314" w:rsidP="006679DE">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86" w:history="1">
        <w:r w:rsidR="00E66F3E" w:rsidRPr="00E66F3E">
          <w:rPr>
            <w:rStyle w:val="Hyperlink"/>
            <w:rFonts w:ascii="Times New Roman" w:hAnsi="Times New Roman" w:cs="Times New Roman"/>
            <w:noProof/>
            <w:sz w:val="24"/>
            <w:szCs w:val="24"/>
          </w:rPr>
          <w:t xml:space="preserve">Tabel 3. 3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barcode</w:t>
        </w:r>
        <w:r w:rsidR="00E66F3E" w:rsidRPr="00E66F3E">
          <w:rPr>
            <w:rFonts w:ascii="Times New Roman" w:hAnsi="Times New Roman" w:cs="Times New Roman"/>
            <w:noProof/>
            <w:webHidden/>
            <w:sz w:val="24"/>
            <w:szCs w:val="24"/>
          </w:rPr>
          <w:tab/>
        </w:r>
        <w:r w:rsidR="006679DE">
          <w:rPr>
            <w:rFonts w:ascii="Times New Roman" w:hAnsi="Times New Roman" w:cs="Times New Roman"/>
            <w:noProof/>
            <w:webHidden/>
            <w:sz w:val="24"/>
            <w:szCs w:val="24"/>
          </w:rPr>
          <w:t>25</w:t>
        </w:r>
      </w:hyperlink>
    </w:p>
    <w:p w14:paraId="724B8A53" w14:textId="27DA4CB1" w:rsidR="00E66F3E" w:rsidRPr="00E66F3E" w:rsidRDefault="00DE6314" w:rsidP="006679DE">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87" w:history="1">
        <w:r w:rsidR="00E66F3E" w:rsidRPr="00E66F3E">
          <w:rPr>
            <w:rStyle w:val="Hyperlink"/>
            <w:rFonts w:ascii="Times New Roman" w:hAnsi="Times New Roman" w:cs="Times New Roman"/>
            <w:noProof/>
            <w:sz w:val="24"/>
            <w:szCs w:val="24"/>
          </w:rPr>
          <w:t xml:space="preserve">Tabel 3. 4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data_transaksi</w:t>
        </w:r>
        <w:r w:rsidR="00E66F3E" w:rsidRPr="00E66F3E">
          <w:rPr>
            <w:rFonts w:ascii="Times New Roman" w:hAnsi="Times New Roman" w:cs="Times New Roman"/>
            <w:noProof/>
            <w:webHidden/>
            <w:sz w:val="24"/>
            <w:szCs w:val="24"/>
          </w:rPr>
          <w:tab/>
        </w:r>
        <w:r w:rsidR="006679DE">
          <w:rPr>
            <w:rFonts w:ascii="Times New Roman" w:hAnsi="Times New Roman" w:cs="Times New Roman"/>
            <w:noProof/>
            <w:webHidden/>
            <w:sz w:val="24"/>
            <w:szCs w:val="24"/>
          </w:rPr>
          <w:t>26</w:t>
        </w:r>
      </w:hyperlink>
    </w:p>
    <w:p w14:paraId="57067548" w14:textId="5B5301F1" w:rsidR="00E66F3E" w:rsidRPr="00E66F3E" w:rsidRDefault="00DE6314" w:rsidP="000B7280">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88" w:history="1">
        <w:r w:rsidR="00E66F3E" w:rsidRPr="00E66F3E">
          <w:rPr>
            <w:rStyle w:val="Hyperlink"/>
            <w:rFonts w:ascii="Times New Roman" w:hAnsi="Times New Roman" w:cs="Times New Roman"/>
            <w:noProof/>
            <w:sz w:val="24"/>
            <w:szCs w:val="24"/>
          </w:rPr>
          <w:t xml:space="preserve">Tabel 3. 5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departement</w:t>
        </w:r>
        <w:r w:rsidR="00E66F3E" w:rsidRPr="00E66F3E">
          <w:rPr>
            <w:rFonts w:ascii="Times New Roman" w:hAnsi="Times New Roman" w:cs="Times New Roman"/>
            <w:noProof/>
            <w:webHidden/>
            <w:sz w:val="24"/>
            <w:szCs w:val="24"/>
          </w:rPr>
          <w:tab/>
        </w:r>
        <w:r w:rsidR="000B7280">
          <w:rPr>
            <w:rFonts w:ascii="Times New Roman" w:hAnsi="Times New Roman" w:cs="Times New Roman"/>
            <w:noProof/>
            <w:webHidden/>
            <w:sz w:val="24"/>
            <w:szCs w:val="24"/>
          </w:rPr>
          <w:t>26</w:t>
        </w:r>
      </w:hyperlink>
    </w:p>
    <w:p w14:paraId="2DCE30FC" w14:textId="5A89F5A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89" w:history="1">
        <w:r w:rsidR="00E66F3E" w:rsidRPr="00E66F3E">
          <w:rPr>
            <w:rStyle w:val="Hyperlink"/>
            <w:rFonts w:ascii="Times New Roman" w:hAnsi="Times New Roman" w:cs="Times New Roman"/>
            <w:noProof/>
            <w:sz w:val="24"/>
            <w:szCs w:val="24"/>
          </w:rPr>
          <w:t xml:space="preserve">Tabel 3. 6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detail_ruanga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8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E66F3E" w:rsidRPr="00E66F3E">
          <w:rPr>
            <w:rFonts w:ascii="Times New Roman" w:hAnsi="Times New Roman" w:cs="Times New Roman"/>
            <w:noProof/>
            <w:webHidden/>
            <w:sz w:val="24"/>
            <w:szCs w:val="24"/>
          </w:rPr>
          <w:fldChar w:fldCharType="end"/>
        </w:r>
      </w:hyperlink>
    </w:p>
    <w:p w14:paraId="5A3A079D" w14:textId="1B7F9E3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0" w:history="1">
        <w:r w:rsidR="00E66F3E" w:rsidRPr="00E66F3E">
          <w:rPr>
            <w:rStyle w:val="Hyperlink"/>
            <w:rFonts w:ascii="Times New Roman" w:hAnsi="Times New Roman" w:cs="Times New Roman"/>
            <w:noProof/>
            <w:sz w:val="24"/>
            <w:szCs w:val="24"/>
          </w:rPr>
          <w:t xml:space="preserve">Tabel 3. 7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karyawa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E66F3E" w:rsidRPr="00E66F3E">
          <w:rPr>
            <w:rFonts w:ascii="Times New Roman" w:hAnsi="Times New Roman" w:cs="Times New Roman"/>
            <w:noProof/>
            <w:webHidden/>
            <w:sz w:val="24"/>
            <w:szCs w:val="24"/>
          </w:rPr>
          <w:fldChar w:fldCharType="end"/>
        </w:r>
      </w:hyperlink>
    </w:p>
    <w:p w14:paraId="7F430A97" w14:textId="144DDC46"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1" w:history="1">
        <w:r w:rsidR="00E66F3E" w:rsidRPr="00E66F3E">
          <w:rPr>
            <w:rStyle w:val="Hyperlink"/>
            <w:rFonts w:ascii="Times New Roman" w:hAnsi="Times New Roman" w:cs="Times New Roman"/>
            <w:noProof/>
            <w:sz w:val="24"/>
            <w:szCs w:val="24"/>
          </w:rPr>
          <w:t xml:space="preserve">Tabel 3. 8 Lanjutan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karyawa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E66F3E" w:rsidRPr="00E66F3E">
          <w:rPr>
            <w:rFonts w:ascii="Times New Roman" w:hAnsi="Times New Roman" w:cs="Times New Roman"/>
            <w:noProof/>
            <w:webHidden/>
            <w:sz w:val="24"/>
            <w:szCs w:val="24"/>
          </w:rPr>
          <w:fldChar w:fldCharType="end"/>
        </w:r>
      </w:hyperlink>
    </w:p>
    <w:p w14:paraId="49FA4D06" w14:textId="275C1D7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2" w:history="1">
        <w:r w:rsidR="00E66F3E" w:rsidRPr="00E66F3E">
          <w:rPr>
            <w:rStyle w:val="Hyperlink"/>
            <w:rFonts w:ascii="Times New Roman" w:hAnsi="Times New Roman" w:cs="Times New Roman"/>
            <w:noProof/>
            <w:sz w:val="24"/>
            <w:szCs w:val="24"/>
          </w:rPr>
          <w:t xml:space="preserve">Tabel 3. 9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karyawan_aku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E66F3E" w:rsidRPr="00E66F3E">
          <w:rPr>
            <w:rFonts w:ascii="Times New Roman" w:hAnsi="Times New Roman" w:cs="Times New Roman"/>
            <w:noProof/>
            <w:webHidden/>
            <w:sz w:val="24"/>
            <w:szCs w:val="24"/>
          </w:rPr>
          <w:fldChar w:fldCharType="end"/>
        </w:r>
      </w:hyperlink>
    </w:p>
    <w:p w14:paraId="2269B6EC" w14:textId="4B212E76"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3" w:history="1">
        <w:r w:rsidR="00E66F3E" w:rsidRPr="00E66F3E">
          <w:rPr>
            <w:rStyle w:val="Hyperlink"/>
            <w:rFonts w:ascii="Times New Roman" w:hAnsi="Times New Roman" w:cs="Times New Roman"/>
            <w:noProof/>
            <w:sz w:val="24"/>
            <w:szCs w:val="24"/>
          </w:rPr>
          <w:t xml:space="preserve">Tabel 3. 10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loka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E66F3E" w:rsidRPr="00E66F3E">
          <w:rPr>
            <w:rFonts w:ascii="Times New Roman" w:hAnsi="Times New Roman" w:cs="Times New Roman"/>
            <w:noProof/>
            <w:webHidden/>
            <w:sz w:val="24"/>
            <w:szCs w:val="24"/>
          </w:rPr>
          <w:fldChar w:fldCharType="end"/>
        </w:r>
      </w:hyperlink>
    </w:p>
    <w:p w14:paraId="4C9B4A1C" w14:textId="37A539E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4" w:history="1">
        <w:r w:rsidR="00E66F3E" w:rsidRPr="00E66F3E">
          <w:rPr>
            <w:rStyle w:val="Hyperlink"/>
            <w:rFonts w:ascii="Times New Roman" w:hAnsi="Times New Roman" w:cs="Times New Roman"/>
            <w:noProof/>
            <w:sz w:val="24"/>
            <w:szCs w:val="24"/>
          </w:rPr>
          <w:t xml:space="preserve">Tabel 3. 11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pemilik</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E66F3E" w:rsidRPr="00E66F3E">
          <w:rPr>
            <w:rFonts w:ascii="Times New Roman" w:hAnsi="Times New Roman" w:cs="Times New Roman"/>
            <w:noProof/>
            <w:webHidden/>
            <w:sz w:val="24"/>
            <w:szCs w:val="24"/>
          </w:rPr>
          <w:fldChar w:fldCharType="end"/>
        </w:r>
      </w:hyperlink>
    </w:p>
    <w:p w14:paraId="7C76EDDC" w14:textId="76B11E0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5" w:history="1">
        <w:r w:rsidR="00E66F3E" w:rsidRPr="00E66F3E">
          <w:rPr>
            <w:rStyle w:val="Hyperlink"/>
            <w:rFonts w:ascii="Times New Roman" w:hAnsi="Times New Roman" w:cs="Times New Roman"/>
            <w:noProof/>
            <w:sz w:val="24"/>
            <w:szCs w:val="24"/>
          </w:rPr>
          <w:t xml:space="preserve">Tabel 3. 12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spesifikasi_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E66F3E" w:rsidRPr="00E66F3E">
          <w:rPr>
            <w:rFonts w:ascii="Times New Roman" w:hAnsi="Times New Roman" w:cs="Times New Roman"/>
            <w:noProof/>
            <w:webHidden/>
            <w:sz w:val="24"/>
            <w:szCs w:val="24"/>
          </w:rPr>
          <w:fldChar w:fldCharType="end"/>
        </w:r>
      </w:hyperlink>
    </w:p>
    <w:p w14:paraId="798FFB04" w14:textId="57D759F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6" w:history="1">
        <w:r w:rsidR="00E66F3E" w:rsidRPr="00E66F3E">
          <w:rPr>
            <w:rStyle w:val="Hyperlink"/>
            <w:rFonts w:ascii="Times New Roman" w:hAnsi="Times New Roman" w:cs="Times New Roman"/>
            <w:noProof/>
            <w:sz w:val="24"/>
            <w:szCs w:val="24"/>
          </w:rPr>
          <w:t xml:space="preserve">Tabel 3. 13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E66F3E" w:rsidRPr="00E66F3E">
          <w:rPr>
            <w:rFonts w:ascii="Times New Roman" w:hAnsi="Times New Roman" w:cs="Times New Roman"/>
            <w:noProof/>
            <w:webHidden/>
            <w:sz w:val="24"/>
            <w:szCs w:val="24"/>
          </w:rPr>
          <w:fldChar w:fldCharType="end"/>
        </w:r>
      </w:hyperlink>
    </w:p>
    <w:p w14:paraId="239DD073" w14:textId="619EA3C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7" w:history="1">
        <w:r w:rsidR="00E66F3E" w:rsidRPr="00E66F3E">
          <w:rPr>
            <w:rStyle w:val="Hyperlink"/>
            <w:rFonts w:ascii="Times New Roman" w:hAnsi="Times New Roman" w:cs="Times New Roman"/>
            <w:noProof/>
            <w:sz w:val="24"/>
            <w:szCs w:val="24"/>
          </w:rPr>
          <w:t xml:space="preserve">Tabel 3. 14 </w:t>
        </w:r>
        <w:r w:rsidR="006679DE">
          <w:rPr>
            <w:rStyle w:val="Hyperlink"/>
            <w:rFonts w:ascii="Times New Roman" w:hAnsi="Times New Roman" w:cs="Times New Roman"/>
            <w:i/>
            <w:noProof/>
            <w:sz w:val="24"/>
            <w:szCs w:val="24"/>
          </w:rPr>
          <w:t>Table</w:t>
        </w:r>
        <w:r w:rsidR="00E66F3E" w:rsidRPr="00E66F3E">
          <w:rPr>
            <w:rStyle w:val="Hyperlink"/>
            <w:rFonts w:ascii="Times New Roman" w:hAnsi="Times New Roman" w:cs="Times New Roman"/>
            <w:noProof/>
            <w:sz w:val="24"/>
            <w:szCs w:val="24"/>
          </w:rPr>
          <w:t xml:space="preserve"> yayasa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E66F3E" w:rsidRPr="00E66F3E">
          <w:rPr>
            <w:rFonts w:ascii="Times New Roman" w:hAnsi="Times New Roman" w:cs="Times New Roman"/>
            <w:noProof/>
            <w:webHidden/>
            <w:sz w:val="24"/>
            <w:szCs w:val="24"/>
          </w:rPr>
          <w:fldChar w:fldCharType="end"/>
        </w:r>
      </w:hyperlink>
    </w:p>
    <w:p w14:paraId="78529953" w14:textId="563A32B6"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8" w:history="1">
        <w:r w:rsidR="00E66F3E" w:rsidRPr="00E66F3E">
          <w:rPr>
            <w:rStyle w:val="Hyperlink"/>
            <w:rFonts w:ascii="Times New Roman" w:hAnsi="Times New Roman" w:cs="Times New Roman"/>
            <w:noProof/>
            <w:sz w:val="24"/>
            <w:szCs w:val="24"/>
          </w:rPr>
          <w:t>Tabel 3. 15 Deskripsi Aktivitas</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E66F3E" w:rsidRPr="00E66F3E">
          <w:rPr>
            <w:rFonts w:ascii="Times New Roman" w:hAnsi="Times New Roman" w:cs="Times New Roman"/>
            <w:noProof/>
            <w:webHidden/>
            <w:sz w:val="24"/>
            <w:szCs w:val="24"/>
          </w:rPr>
          <w:fldChar w:fldCharType="end"/>
        </w:r>
      </w:hyperlink>
    </w:p>
    <w:p w14:paraId="13D10548" w14:textId="5426E53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799" w:history="1">
        <w:r w:rsidR="00E66F3E" w:rsidRPr="00E66F3E">
          <w:rPr>
            <w:rStyle w:val="Hyperlink"/>
            <w:rFonts w:ascii="Times New Roman" w:hAnsi="Times New Roman" w:cs="Times New Roman"/>
            <w:noProof/>
            <w:sz w:val="24"/>
            <w:szCs w:val="24"/>
          </w:rPr>
          <w:t>Tabel 3. 16 Lanjutan Deskripsi Aktivitas</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79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E66F3E" w:rsidRPr="00E66F3E">
          <w:rPr>
            <w:rFonts w:ascii="Times New Roman" w:hAnsi="Times New Roman" w:cs="Times New Roman"/>
            <w:noProof/>
            <w:webHidden/>
            <w:sz w:val="24"/>
            <w:szCs w:val="24"/>
          </w:rPr>
          <w:fldChar w:fldCharType="end"/>
        </w:r>
      </w:hyperlink>
    </w:p>
    <w:p w14:paraId="62BE4867" w14:textId="2BBBC212" w:rsidR="00D17070" w:rsidRPr="00B37C45" w:rsidRDefault="00885D42" w:rsidP="00833340">
      <w:pPr>
        <w:rPr>
          <w:rFonts w:ascii="Times New Roman" w:hAnsi="Times New Roman" w:cs="Times New Roman"/>
          <w:sz w:val="24"/>
          <w:szCs w:val="24"/>
        </w:rPr>
        <w:sectPr w:rsidR="00D17070" w:rsidRPr="00B37C45" w:rsidSect="00472D30">
          <w:pgSz w:w="11907" w:h="16839"/>
          <w:pgMar w:top="1701" w:right="1418" w:bottom="1418" w:left="1701" w:header="720" w:footer="720" w:gutter="0"/>
          <w:pgNumType w:fmt="lowerRoman"/>
          <w:cols w:space="720"/>
          <w:docGrid w:linePitch="360"/>
        </w:sectPr>
      </w:pPr>
      <w:r w:rsidRPr="00E66F3E">
        <w:rPr>
          <w:rFonts w:ascii="Times New Roman" w:hAnsi="Times New Roman" w:cs="Times New Roman"/>
          <w:sz w:val="24"/>
          <w:szCs w:val="24"/>
        </w:rPr>
        <w:fldChar w:fldCharType="end"/>
      </w:r>
    </w:p>
    <w:p w14:paraId="3CAACB4C" w14:textId="20D74ACD" w:rsidR="00EF0663" w:rsidRDefault="00D17070" w:rsidP="00B37C45">
      <w:pPr>
        <w:pStyle w:val="Heading1"/>
        <w:jc w:val="center"/>
        <w:rPr>
          <w:rFonts w:cs="Times New Roman"/>
          <w:sz w:val="24"/>
          <w:szCs w:val="24"/>
        </w:rPr>
      </w:pPr>
      <w:bookmarkStart w:id="6" w:name="_Toc60823007"/>
      <w:r w:rsidRPr="00B37C45">
        <w:rPr>
          <w:rFonts w:cs="Times New Roman"/>
          <w:sz w:val="24"/>
          <w:szCs w:val="24"/>
        </w:rPr>
        <w:lastRenderedPageBreak/>
        <w:t>DAFTAR LISTING PROGRAM</w:t>
      </w:r>
      <w:bookmarkEnd w:id="6"/>
    </w:p>
    <w:p w14:paraId="53BDE1C0" w14:textId="77777777" w:rsidR="00B37C45" w:rsidRPr="00B37C45" w:rsidRDefault="00B37C45" w:rsidP="00B37C45"/>
    <w:p w14:paraId="28916AF3" w14:textId="77777777" w:rsidR="00DE6314" w:rsidRDefault="009E436F">
      <w:pPr>
        <w:pStyle w:val="TableofFigures"/>
        <w:tabs>
          <w:tab w:val="right" w:leader="dot" w:pos="8778"/>
        </w:tabs>
        <w:rPr>
          <w:rFonts w:eastAsiaTheme="minorEastAsia"/>
          <w:noProof/>
        </w:rPr>
      </w:pPr>
      <w:r w:rsidRPr="00E66F3E">
        <w:rPr>
          <w:rFonts w:ascii="Times New Roman" w:hAnsi="Times New Roman" w:cs="Times New Roman"/>
          <w:sz w:val="24"/>
          <w:szCs w:val="24"/>
        </w:rPr>
        <w:fldChar w:fldCharType="begin"/>
      </w:r>
      <w:r w:rsidRPr="00E66F3E">
        <w:rPr>
          <w:rFonts w:ascii="Times New Roman" w:hAnsi="Times New Roman" w:cs="Times New Roman"/>
          <w:sz w:val="24"/>
          <w:szCs w:val="24"/>
        </w:rPr>
        <w:instrText xml:space="preserve"> TOC \h \z \c "Listing Program 3." </w:instrText>
      </w:r>
      <w:r w:rsidRPr="00E66F3E">
        <w:rPr>
          <w:rFonts w:ascii="Times New Roman" w:hAnsi="Times New Roman" w:cs="Times New Roman"/>
          <w:sz w:val="24"/>
          <w:szCs w:val="24"/>
        </w:rPr>
        <w:fldChar w:fldCharType="separate"/>
      </w:r>
      <w:hyperlink w:anchor="_Toc60822737" w:history="1">
        <w:r w:rsidR="00DE6314" w:rsidRPr="00C911CF">
          <w:rPr>
            <w:rStyle w:val="Hyperlink"/>
            <w:noProof/>
          </w:rPr>
          <w:t xml:space="preserve">Listing Program 3. 1 </w:t>
        </w:r>
        <w:r w:rsidR="00DE6314" w:rsidRPr="00C911CF">
          <w:rPr>
            <w:rStyle w:val="Hyperlink"/>
            <w:i/>
            <w:noProof/>
          </w:rPr>
          <w:t>Source code</w:t>
        </w:r>
        <w:r w:rsidR="00DE6314" w:rsidRPr="00C911CF">
          <w:rPr>
            <w:rStyle w:val="Hyperlink"/>
            <w:noProof/>
          </w:rPr>
          <w:t xml:space="preserve"> penggunaan </w:t>
        </w:r>
        <w:r w:rsidR="00DE6314" w:rsidRPr="00C911CF">
          <w:rPr>
            <w:rStyle w:val="Hyperlink"/>
            <w:i/>
            <w:noProof/>
          </w:rPr>
          <w:t>JQuery</w:t>
        </w:r>
        <w:r w:rsidR="00DE6314">
          <w:rPr>
            <w:noProof/>
            <w:webHidden/>
          </w:rPr>
          <w:tab/>
        </w:r>
        <w:r w:rsidR="00DE6314">
          <w:rPr>
            <w:noProof/>
            <w:webHidden/>
          </w:rPr>
          <w:fldChar w:fldCharType="begin"/>
        </w:r>
        <w:r w:rsidR="00DE6314">
          <w:rPr>
            <w:noProof/>
            <w:webHidden/>
          </w:rPr>
          <w:instrText xml:space="preserve"> PAGEREF _Toc60822737 \h </w:instrText>
        </w:r>
        <w:r w:rsidR="00DE6314">
          <w:rPr>
            <w:noProof/>
            <w:webHidden/>
          </w:rPr>
        </w:r>
        <w:r w:rsidR="00DE6314">
          <w:rPr>
            <w:noProof/>
            <w:webHidden/>
          </w:rPr>
          <w:fldChar w:fldCharType="separate"/>
        </w:r>
        <w:r w:rsidR="00DE6314">
          <w:rPr>
            <w:noProof/>
            <w:webHidden/>
          </w:rPr>
          <w:t>16</w:t>
        </w:r>
        <w:r w:rsidR="00DE6314">
          <w:rPr>
            <w:noProof/>
            <w:webHidden/>
          </w:rPr>
          <w:fldChar w:fldCharType="end"/>
        </w:r>
      </w:hyperlink>
    </w:p>
    <w:p w14:paraId="78A1F1CD" w14:textId="743C4943" w:rsidR="00E66F3E" w:rsidRPr="00E66F3E" w:rsidRDefault="009E436F">
      <w:pPr>
        <w:pStyle w:val="TableofFigures"/>
        <w:tabs>
          <w:tab w:val="right" w:leader="dot" w:pos="8778"/>
        </w:tabs>
        <w:rPr>
          <w:rFonts w:ascii="Times New Roman" w:eastAsiaTheme="minorEastAsia" w:hAnsi="Times New Roman" w:cs="Times New Roman"/>
          <w:noProof/>
          <w:sz w:val="24"/>
          <w:szCs w:val="24"/>
          <w:lang w:val="en-ID" w:eastAsia="en-ID"/>
        </w:rPr>
      </w:pPr>
      <w:r w:rsidRPr="00E66F3E">
        <w:rPr>
          <w:rFonts w:ascii="Times New Roman" w:hAnsi="Times New Roman" w:cs="Times New Roman"/>
          <w:sz w:val="24"/>
          <w:szCs w:val="24"/>
        </w:rPr>
        <w:fldChar w:fldCharType="end"/>
      </w:r>
      <w:r w:rsidR="00F962AA" w:rsidRPr="00E66F3E">
        <w:rPr>
          <w:rFonts w:ascii="Times New Roman" w:hAnsi="Times New Roman" w:cs="Times New Roman"/>
          <w:sz w:val="24"/>
          <w:szCs w:val="24"/>
        </w:rPr>
        <w:fldChar w:fldCharType="begin"/>
      </w:r>
      <w:r w:rsidR="00F962AA" w:rsidRPr="00E66F3E">
        <w:rPr>
          <w:rFonts w:ascii="Times New Roman" w:hAnsi="Times New Roman" w:cs="Times New Roman"/>
          <w:sz w:val="24"/>
          <w:szCs w:val="24"/>
        </w:rPr>
        <w:instrText xml:space="preserve"> TOC \h \z \c "Listing Program 4." </w:instrText>
      </w:r>
      <w:r w:rsidR="00F962AA" w:rsidRPr="00E66F3E">
        <w:rPr>
          <w:rFonts w:ascii="Times New Roman" w:hAnsi="Times New Roman" w:cs="Times New Roman"/>
          <w:sz w:val="24"/>
          <w:szCs w:val="24"/>
        </w:rPr>
        <w:fldChar w:fldCharType="separate"/>
      </w:r>
      <w:hyperlink w:anchor="_Toc59700806" w:history="1">
        <w:r w:rsidR="00E66F3E" w:rsidRPr="00E66F3E">
          <w:rPr>
            <w:rStyle w:val="Hyperlink"/>
            <w:rFonts w:ascii="Times New Roman" w:hAnsi="Times New Roman" w:cs="Times New Roman"/>
            <w:noProof/>
            <w:sz w:val="24"/>
            <w:szCs w:val="24"/>
          </w:rPr>
          <w:t xml:space="preserve">Listing Program 4. 1 </w:t>
        </w:r>
        <w:r w:rsidR="00E66F3E" w:rsidRPr="00E66F3E">
          <w:rPr>
            <w:rStyle w:val="Hyperlink"/>
            <w:rFonts w:ascii="Times New Roman" w:hAnsi="Times New Roman" w:cs="Times New Roman"/>
            <w:i/>
            <w:noProof/>
            <w:sz w:val="24"/>
            <w:szCs w:val="24"/>
          </w:rPr>
          <w:t>Source code View Start (Logi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0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sidR="00DE6314">
          <w:rPr>
            <w:rFonts w:ascii="Times New Roman" w:hAnsi="Times New Roman" w:cs="Times New Roman"/>
            <w:noProof/>
            <w:webHidden/>
            <w:sz w:val="24"/>
            <w:szCs w:val="24"/>
          </w:rPr>
          <w:t>41</w:t>
        </w:r>
        <w:r w:rsidR="00E66F3E" w:rsidRPr="00E66F3E">
          <w:rPr>
            <w:rFonts w:ascii="Times New Roman" w:hAnsi="Times New Roman" w:cs="Times New Roman"/>
            <w:noProof/>
            <w:webHidden/>
            <w:sz w:val="24"/>
            <w:szCs w:val="24"/>
          </w:rPr>
          <w:fldChar w:fldCharType="end"/>
        </w:r>
      </w:hyperlink>
    </w:p>
    <w:p w14:paraId="77C646B9" w14:textId="3560249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07" w:history="1">
        <w:r w:rsidR="00E66F3E" w:rsidRPr="00E66F3E">
          <w:rPr>
            <w:rStyle w:val="Hyperlink"/>
            <w:rFonts w:ascii="Times New Roman" w:hAnsi="Times New Roman" w:cs="Times New Roman"/>
            <w:noProof/>
            <w:sz w:val="24"/>
            <w:szCs w:val="24"/>
          </w:rPr>
          <w:t xml:space="preserve">Listing Program 4. 2 Lanjutan </w:t>
        </w:r>
        <w:r w:rsidR="00E66F3E" w:rsidRPr="00E66F3E">
          <w:rPr>
            <w:rStyle w:val="Hyperlink"/>
            <w:rFonts w:ascii="Times New Roman" w:hAnsi="Times New Roman" w:cs="Times New Roman"/>
            <w:i/>
            <w:noProof/>
            <w:sz w:val="24"/>
            <w:szCs w:val="24"/>
          </w:rPr>
          <w:t>Source code View Start (Logi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0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E66F3E" w:rsidRPr="00E66F3E">
          <w:rPr>
            <w:rFonts w:ascii="Times New Roman" w:hAnsi="Times New Roman" w:cs="Times New Roman"/>
            <w:noProof/>
            <w:webHidden/>
            <w:sz w:val="24"/>
            <w:szCs w:val="24"/>
          </w:rPr>
          <w:fldChar w:fldCharType="end"/>
        </w:r>
      </w:hyperlink>
    </w:p>
    <w:p w14:paraId="0C940DCA" w14:textId="3ADB4B3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08" w:history="1">
        <w:r w:rsidR="00E66F3E" w:rsidRPr="00E66F3E">
          <w:rPr>
            <w:rStyle w:val="Hyperlink"/>
            <w:rFonts w:ascii="Times New Roman" w:hAnsi="Times New Roman" w:cs="Times New Roman"/>
            <w:noProof/>
            <w:sz w:val="24"/>
            <w:szCs w:val="24"/>
          </w:rPr>
          <w:t xml:space="preserve">Listing Program 4. 3 Lanjutan </w:t>
        </w:r>
        <w:r w:rsidR="00E66F3E" w:rsidRPr="00E66F3E">
          <w:rPr>
            <w:rStyle w:val="Hyperlink"/>
            <w:rFonts w:ascii="Times New Roman" w:hAnsi="Times New Roman" w:cs="Times New Roman"/>
            <w:i/>
            <w:noProof/>
            <w:sz w:val="24"/>
            <w:szCs w:val="24"/>
          </w:rPr>
          <w:t>Source code View Start (Login)</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0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E66F3E" w:rsidRPr="00E66F3E">
          <w:rPr>
            <w:rFonts w:ascii="Times New Roman" w:hAnsi="Times New Roman" w:cs="Times New Roman"/>
            <w:noProof/>
            <w:webHidden/>
            <w:sz w:val="24"/>
            <w:szCs w:val="24"/>
          </w:rPr>
          <w:fldChar w:fldCharType="end"/>
        </w:r>
      </w:hyperlink>
    </w:p>
    <w:p w14:paraId="26E1A51F" w14:textId="549708B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09" w:history="1">
        <w:r w:rsidR="00E66F3E" w:rsidRPr="00E66F3E">
          <w:rPr>
            <w:rStyle w:val="Hyperlink"/>
            <w:rFonts w:ascii="Times New Roman" w:hAnsi="Times New Roman" w:cs="Times New Roman"/>
            <w:noProof/>
            <w:sz w:val="24"/>
            <w:szCs w:val="24"/>
          </w:rPr>
          <w:t xml:space="preserve">Listing Program 4. 4 </w:t>
        </w:r>
        <w:r w:rsidR="00E66F3E" w:rsidRPr="00E66F3E">
          <w:rPr>
            <w:rStyle w:val="Hyperlink"/>
            <w:rFonts w:ascii="Times New Roman" w:hAnsi="Times New Roman" w:cs="Times New Roman"/>
            <w:i/>
            <w:noProof/>
            <w:sz w:val="24"/>
            <w:szCs w:val="24"/>
          </w:rPr>
          <w:t xml:space="preserve">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0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E66F3E" w:rsidRPr="00E66F3E">
          <w:rPr>
            <w:rFonts w:ascii="Times New Roman" w:hAnsi="Times New Roman" w:cs="Times New Roman"/>
            <w:noProof/>
            <w:webHidden/>
            <w:sz w:val="24"/>
            <w:szCs w:val="24"/>
          </w:rPr>
          <w:fldChar w:fldCharType="end"/>
        </w:r>
      </w:hyperlink>
    </w:p>
    <w:p w14:paraId="39886C94" w14:textId="4FBF2683"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0" w:history="1">
        <w:r w:rsidR="00E66F3E" w:rsidRPr="00E66F3E">
          <w:rPr>
            <w:rStyle w:val="Hyperlink"/>
            <w:rFonts w:ascii="Times New Roman" w:hAnsi="Times New Roman" w:cs="Times New Roman"/>
            <w:noProof/>
            <w:sz w:val="24"/>
            <w:szCs w:val="24"/>
          </w:rPr>
          <w:t xml:space="preserve">Listing Program 4. 5 Lanjutan </w:t>
        </w:r>
        <w:r w:rsidR="00E66F3E" w:rsidRPr="00E66F3E">
          <w:rPr>
            <w:rStyle w:val="Hyperlink"/>
            <w:rFonts w:ascii="Times New Roman" w:hAnsi="Times New Roman" w:cs="Times New Roman"/>
            <w:i/>
            <w:noProof/>
            <w:sz w:val="24"/>
            <w:szCs w:val="24"/>
          </w:rPr>
          <w:t xml:space="preserve">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E66F3E" w:rsidRPr="00E66F3E">
          <w:rPr>
            <w:rFonts w:ascii="Times New Roman" w:hAnsi="Times New Roman" w:cs="Times New Roman"/>
            <w:noProof/>
            <w:webHidden/>
            <w:sz w:val="24"/>
            <w:szCs w:val="24"/>
          </w:rPr>
          <w:fldChar w:fldCharType="end"/>
        </w:r>
      </w:hyperlink>
    </w:p>
    <w:p w14:paraId="41BA4D32" w14:textId="3BD11F0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1" w:history="1">
        <w:r w:rsidR="00E66F3E" w:rsidRPr="00E66F3E">
          <w:rPr>
            <w:rStyle w:val="Hyperlink"/>
            <w:rFonts w:ascii="Times New Roman" w:hAnsi="Times New Roman" w:cs="Times New Roman"/>
            <w:noProof/>
            <w:sz w:val="24"/>
            <w:szCs w:val="24"/>
          </w:rPr>
          <w:t xml:space="preserve">Listing Program 4. 6 Lanjutan </w:t>
        </w:r>
        <w:r w:rsidR="00E66F3E" w:rsidRPr="00E66F3E">
          <w:rPr>
            <w:rStyle w:val="Hyperlink"/>
            <w:rFonts w:ascii="Times New Roman" w:hAnsi="Times New Roman" w:cs="Times New Roman"/>
            <w:i/>
            <w:noProof/>
            <w:sz w:val="24"/>
            <w:szCs w:val="24"/>
          </w:rPr>
          <w:t xml:space="preserve">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E66F3E" w:rsidRPr="00E66F3E">
          <w:rPr>
            <w:rFonts w:ascii="Times New Roman" w:hAnsi="Times New Roman" w:cs="Times New Roman"/>
            <w:noProof/>
            <w:webHidden/>
            <w:sz w:val="24"/>
            <w:szCs w:val="24"/>
          </w:rPr>
          <w:fldChar w:fldCharType="end"/>
        </w:r>
      </w:hyperlink>
    </w:p>
    <w:p w14:paraId="2330526E" w14:textId="5A84EF6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2" w:history="1">
        <w:r w:rsidR="00E66F3E" w:rsidRPr="00E66F3E">
          <w:rPr>
            <w:rStyle w:val="Hyperlink"/>
            <w:rFonts w:ascii="Times New Roman" w:hAnsi="Times New Roman" w:cs="Times New Roman"/>
            <w:noProof/>
            <w:sz w:val="24"/>
            <w:szCs w:val="24"/>
          </w:rPr>
          <w:t>Listing Program 4. 7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E66F3E" w:rsidRPr="00E66F3E">
          <w:rPr>
            <w:rFonts w:ascii="Times New Roman" w:hAnsi="Times New Roman" w:cs="Times New Roman"/>
            <w:noProof/>
            <w:webHidden/>
            <w:sz w:val="24"/>
            <w:szCs w:val="24"/>
          </w:rPr>
          <w:fldChar w:fldCharType="end"/>
        </w:r>
      </w:hyperlink>
    </w:p>
    <w:p w14:paraId="0FD70295" w14:textId="215C457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3" w:history="1">
        <w:r w:rsidR="00E66F3E" w:rsidRPr="00E66F3E">
          <w:rPr>
            <w:rStyle w:val="Hyperlink"/>
            <w:rFonts w:ascii="Times New Roman" w:hAnsi="Times New Roman" w:cs="Times New Roman"/>
            <w:noProof/>
            <w:sz w:val="24"/>
            <w:szCs w:val="24"/>
          </w:rPr>
          <w:t>Listing Program 4. 8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E66F3E" w:rsidRPr="00E66F3E">
          <w:rPr>
            <w:rFonts w:ascii="Times New Roman" w:hAnsi="Times New Roman" w:cs="Times New Roman"/>
            <w:noProof/>
            <w:webHidden/>
            <w:sz w:val="24"/>
            <w:szCs w:val="24"/>
          </w:rPr>
          <w:fldChar w:fldCharType="end"/>
        </w:r>
      </w:hyperlink>
    </w:p>
    <w:p w14:paraId="468ABF95" w14:textId="789E8118"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4" w:history="1">
        <w:r w:rsidR="00E66F3E" w:rsidRPr="00E66F3E">
          <w:rPr>
            <w:rStyle w:val="Hyperlink"/>
            <w:rFonts w:ascii="Times New Roman" w:hAnsi="Times New Roman" w:cs="Times New Roman"/>
            <w:noProof/>
            <w:sz w:val="24"/>
            <w:szCs w:val="24"/>
          </w:rPr>
          <w:t>Listing Program 4. 9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E66F3E" w:rsidRPr="00E66F3E">
          <w:rPr>
            <w:rFonts w:ascii="Times New Roman" w:hAnsi="Times New Roman" w:cs="Times New Roman"/>
            <w:noProof/>
            <w:webHidden/>
            <w:sz w:val="24"/>
            <w:szCs w:val="24"/>
          </w:rPr>
          <w:fldChar w:fldCharType="end"/>
        </w:r>
      </w:hyperlink>
    </w:p>
    <w:p w14:paraId="53E48C79" w14:textId="2D716B2B"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5" w:history="1">
        <w:r w:rsidR="00E66F3E" w:rsidRPr="00E66F3E">
          <w:rPr>
            <w:rStyle w:val="Hyperlink"/>
            <w:rFonts w:ascii="Times New Roman" w:hAnsi="Times New Roman" w:cs="Times New Roman"/>
            <w:noProof/>
            <w:sz w:val="24"/>
            <w:szCs w:val="24"/>
          </w:rPr>
          <w:t>Listing Program 4. 10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E66F3E" w:rsidRPr="00E66F3E">
          <w:rPr>
            <w:rFonts w:ascii="Times New Roman" w:hAnsi="Times New Roman" w:cs="Times New Roman"/>
            <w:noProof/>
            <w:webHidden/>
            <w:sz w:val="24"/>
            <w:szCs w:val="24"/>
          </w:rPr>
          <w:fldChar w:fldCharType="end"/>
        </w:r>
      </w:hyperlink>
    </w:p>
    <w:p w14:paraId="01EDD387" w14:textId="1604727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6" w:history="1">
        <w:r w:rsidR="00E66F3E" w:rsidRPr="00E66F3E">
          <w:rPr>
            <w:rStyle w:val="Hyperlink"/>
            <w:rFonts w:ascii="Times New Roman" w:hAnsi="Times New Roman" w:cs="Times New Roman"/>
            <w:noProof/>
            <w:sz w:val="24"/>
            <w:szCs w:val="24"/>
          </w:rPr>
          <w:t>Listing Program 4. 11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E66F3E" w:rsidRPr="00E66F3E">
          <w:rPr>
            <w:rFonts w:ascii="Times New Roman" w:hAnsi="Times New Roman" w:cs="Times New Roman"/>
            <w:noProof/>
            <w:webHidden/>
            <w:sz w:val="24"/>
            <w:szCs w:val="24"/>
          </w:rPr>
          <w:fldChar w:fldCharType="end"/>
        </w:r>
      </w:hyperlink>
    </w:p>
    <w:p w14:paraId="1BD8A628" w14:textId="3733DA9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7" w:history="1">
        <w:r w:rsidR="00E66F3E" w:rsidRPr="00E66F3E">
          <w:rPr>
            <w:rStyle w:val="Hyperlink"/>
            <w:rFonts w:ascii="Times New Roman" w:hAnsi="Times New Roman" w:cs="Times New Roman"/>
            <w:noProof/>
            <w:sz w:val="24"/>
            <w:szCs w:val="24"/>
          </w:rPr>
          <w:t>Listing Program 4. 12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E66F3E" w:rsidRPr="00E66F3E">
          <w:rPr>
            <w:rFonts w:ascii="Times New Roman" w:hAnsi="Times New Roman" w:cs="Times New Roman"/>
            <w:noProof/>
            <w:webHidden/>
            <w:sz w:val="24"/>
            <w:szCs w:val="24"/>
          </w:rPr>
          <w:fldChar w:fldCharType="end"/>
        </w:r>
      </w:hyperlink>
    </w:p>
    <w:p w14:paraId="616B0447" w14:textId="2BEEF82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8" w:history="1">
        <w:r w:rsidR="00E66F3E" w:rsidRPr="00E66F3E">
          <w:rPr>
            <w:rStyle w:val="Hyperlink"/>
            <w:rFonts w:ascii="Times New Roman" w:hAnsi="Times New Roman" w:cs="Times New Roman"/>
            <w:noProof/>
            <w:sz w:val="24"/>
            <w:szCs w:val="24"/>
          </w:rPr>
          <w:t>Listing Program 4. 13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00E66F3E" w:rsidRPr="00E66F3E">
          <w:rPr>
            <w:rFonts w:ascii="Times New Roman" w:hAnsi="Times New Roman" w:cs="Times New Roman"/>
            <w:noProof/>
            <w:webHidden/>
            <w:sz w:val="24"/>
            <w:szCs w:val="24"/>
          </w:rPr>
          <w:fldChar w:fldCharType="end"/>
        </w:r>
      </w:hyperlink>
    </w:p>
    <w:p w14:paraId="61900E07" w14:textId="5E0F4A9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19" w:history="1">
        <w:r w:rsidR="00E66F3E" w:rsidRPr="00E66F3E">
          <w:rPr>
            <w:rStyle w:val="Hyperlink"/>
            <w:rFonts w:ascii="Times New Roman" w:hAnsi="Times New Roman" w:cs="Times New Roman"/>
            <w:noProof/>
            <w:sz w:val="24"/>
            <w:szCs w:val="24"/>
          </w:rPr>
          <w:t>Listing Program 4. 14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1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E66F3E" w:rsidRPr="00E66F3E">
          <w:rPr>
            <w:rFonts w:ascii="Times New Roman" w:hAnsi="Times New Roman" w:cs="Times New Roman"/>
            <w:noProof/>
            <w:webHidden/>
            <w:sz w:val="24"/>
            <w:szCs w:val="24"/>
          </w:rPr>
          <w:fldChar w:fldCharType="end"/>
        </w:r>
      </w:hyperlink>
    </w:p>
    <w:p w14:paraId="6E771482" w14:textId="68124A9A"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0" w:history="1">
        <w:r w:rsidR="00E66F3E" w:rsidRPr="00E66F3E">
          <w:rPr>
            <w:rStyle w:val="Hyperlink"/>
            <w:rFonts w:ascii="Times New Roman" w:hAnsi="Times New Roman" w:cs="Times New Roman"/>
            <w:noProof/>
            <w:sz w:val="24"/>
            <w:szCs w:val="24"/>
          </w:rPr>
          <w:t>Listing Program 4. 15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E66F3E" w:rsidRPr="00E66F3E">
          <w:rPr>
            <w:rFonts w:ascii="Times New Roman" w:hAnsi="Times New Roman" w:cs="Times New Roman"/>
            <w:noProof/>
            <w:webHidden/>
            <w:sz w:val="24"/>
            <w:szCs w:val="24"/>
          </w:rPr>
          <w:fldChar w:fldCharType="end"/>
        </w:r>
      </w:hyperlink>
    </w:p>
    <w:p w14:paraId="695AA3A1" w14:textId="71F8039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1" w:history="1">
        <w:r w:rsidR="00E66F3E" w:rsidRPr="00E66F3E">
          <w:rPr>
            <w:rStyle w:val="Hyperlink"/>
            <w:rFonts w:ascii="Times New Roman" w:hAnsi="Times New Roman" w:cs="Times New Roman"/>
            <w:noProof/>
            <w:sz w:val="24"/>
            <w:szCs w:val="24"/>
          </w:rPr>
          <w:t>Listing Program 4. 16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E66F3E" w:rsidRPr="00E66F3E">
          <w:rPr>
            <w:rFonts w:ascii="Times New Roman" w:hAnsi="Times New Roman" w:cs="Times New Roman"/>
            <w:noProof/>
            <w:webHidden/>
            <w:sz w:val="24"/>
            <w:szCs w:val="24"/>
          </w:rPr>
          <w:fldChar w:fldCharType="end"/>
        </w:r>
      </w:hyperlink>
    </w:p>
    <w:p w14:paraId="5544409D" w14:textId="0AE87D3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2" w:history="1">
        <w:r w:rsidR="00E66F3E" w:rsidRPr="00E66F3E">
          <w:rPr>
            <w:rStyle w:val="Hyperlink"/>
            <w:rFonts w:ascii="Times New Roman" w:hAnsi="Times New Roman" w:cs="Times New Roman"/>
            <w:noProof/>
            <w:sz w:val="24"/>
            <w:szCs w:val="24"/>
          </w:rPr>
          <w:t>Listing Program 4. 17 Lanjutan</w:t>
        </w:r>
        <w:r w:rsidR="00E66F3E" w:rsidRPr="00E66F3E">
          <w:rPr>
            <w:rStyle w:val="Hyperlink"/>
            <w:rFonts w:ascii="Times New Roman" w:hAnsi="Times New Roman" w:cs="Times New Roman"/>
            <w:i/>
            <w:noProof/>
            <w:sz w:val="24"/>
            <w:szCs w:val="24"/>
          </w:rPr>
          <w:t xml:space="preserve"> Source code View Input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E66F3E" w:rsidRPr="00E66F3E">
          <w:rPr>
            <w:rFonts w:ascii="Times New Roman" w:hAnsi="Times New Roman" w:cs="Times New Roman"/>
            <w:noProof/>
            <w:webHidden/>
            <w:sz w:val="24"/>
            <w:szCs w:val="24"/>
          </w:rPr>
          <w:fldChar w:fldCharType="end"/>
        </w:r>
      </w:hyperlink>
    </w:p>
    <w:p w14:paraId="366F9ACE" w14:textId="3BDCE1D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3" w:history="1">
        <w:r w:rsidR="00E66F3E" w:rsidRPr="00E66F3E">
          <w:rPr>
            <w:rStyle w:val="Hyperlink"/>
            <w:rFonts w:ascii="Times New Roman" w:hAnsi="Times New Roman" w:cs="Times New Roman"/>
            <w:noProof/>
            <w:sz w:val="24"/>
            <w:szCs w:val="24"/>
          </w:rPr>
          <w:t xml:space="preserve">Listing Program 4. 18 </w:t>
        </w:r>
        <w:r w:rsidR="00E66F3E" w:rsidRPr="00E66F3E">
          <w:rPr>
            <w:rStyle w:val="Hyperlink"/>
            <w:rFonts w:ascii="Times New Roman" w:hAnsi="Times New Roman" w:cs="Times New Roman"/>
            <w:i/>
            <w:noProof/>
            <w:sz w:val="24"/>
            <w:szCs w:val="24"/>
          </w:rPr>
          <w:t xml:space="preserve">Source code View Dafta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E66F3E" w:rsidRPr="00E66F3E">
          <w:rPr>
            <w:rFonts w:ascii="Times New Roman" w:hAnsi="Times New Roman" w:cs="Times New Roman"/>
            <w:noProof/>
            <w:webHidden/>
            <w:sz w:val="24"/>
            <w:szCs w:val="24"/>
          </w:rPr>
          <w:fldChar w:fldCharType="end"/>
        </w:r>
      </w:hyperlink>
    </w:p>
    <w:p w14:paraId="7292AD85" w14:textId="40EC1BC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4" w:history="1">
        <w:r w:rsidR="00E66F3E" w:rsidRPr="00E66F3E">
          <w:rPr>
            <w:rStyle w:val="Hyperlink"/>
            <w:rFonts w:ascii="Times New Roman" w:hAnsi="Times New Roman" w:cs="Times New Roman"/>
            <w:noProof/>
            <w:sz w:val="24"/>
            <w:szCs w:val="24"/>
          </w:rPr>
          <w:t xml:space="preserve">Listing Program 4. 19 Lanjutan </w:t>
        </w:r>
        <w:r w:rsidR="00E66F3E" w:rsidRPr="00E66F3E">
          <w:rPr>
            <w:rStyle w:val="Hyperlink"/>
            <w:rFonts w:ascii="Times New Roman" w:hAnsi="Times New Roman" w:cs="Times New Roman"/>
            <w:i/>
            <w:noProof/>
            <w:sz w:val="24"/>
            <w:szCs w:val="24"/>
          </w:rPr>
          <w:t xml:space="preserve">Source code View Dafta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E66F3E" w:rsidRPr="00E66F3E">
          <w:rPr>
            <w:rFonts w:ascii="Times New Roman" w:hAnsi="Times New Roman" w:cs="Times New Roman"/>
            <w:noProof/>
            <w:webHidden/>
            <w:sz w:val="24"/>
            <w:szCs w:val="24"/>
          </w:rPr>
          <w:fldChar w:fldCharType="end"/>
        </w:r>
      </w:hyperlink>
    </w:p>
    <w:p w14:paraId="0017BB9C" w14:textId="4AFE14D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5" w:history="1">
        <w:r w:rsidR="00E66F3E" w:rsidRPr="00E66F3E">
          <w:rPr>
            <w:rStyle w:val="Hyperlink"/>
            <w:rFonts w:ascii="Times New Roman" w:hAnsi="Times New Roman" w:cs="Times New Roman"/>
            <w:noProof/>
            <w:sz w:val="24"/>
            <w:szCs w:val="24"/>
          </w:rPr>
          <w:t>Listing Program 4. 20 Lanjutan</w:t>
        </w:r>
        <w:r w:rsidR="00E66F3E" w:rsidRPr="00E66F3E">
          <w:rPr>
            <w:rStyle w:val="Hyperlink"/>
            <w:rFonts w:ascii="Times New Roman" w:hAnsi="Times New Roman" w:cs="Times New Roman"/>
            <w:i/>
            <w:noProof/>
            <w:sz w:val="24"/>
            <w:szCs w:val="24"/>
          </w:rPr>
          <w:t xml:space="preserve"> Source code View Dafta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E66F3E" w:rsidRPr="00E66F3E">
          <w:rPr>
            <w:rFonts w:ascii="Times New Roman" w:hAnsi="Times New Roman" w:cs="Times New Roman"/>
            <w:noProof/>
            <w:webHidden/>
            <w:sz w:val="24"/>
            <w:szCs w:val="24"/>
          </w:rPr>
          <w:fldChar w:fldCharType="end"/>
        </w:r>
      </w:hyperlink>
    </w:p>
    <w:p w14:paraId="2984FF8E" w14:textId="54200FB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6" w:history="1">
        <w:r w:rsidR="00E66F3E" w:rsidRPr="00E66F3E">
          <w:rPr>
            <w:rStyle w:val="Hyperlink"/>
            <w:rFonts w:ascii="Times New Roman" w:hAnsi="Times New Roman" w:cs="Times New Roman"/>
            <w:noProof/>
            <w:sz w:val="24"/>
            <w:szCs w:val="24"/>
          </w:rPr>
          <w:t>Listing Program 4. 21 Lanjutan</w:t>
        </w:r>
        <w:r w:rsidR="00E66F3E" w:rsidRPr="00E66F3E">
          <w:rPr>
            <w:rStyle w:val="Hyperlink"/>
            <w:rFonts w:ascii="Times New Roman" w:hAnsi="Times New Roman" w:cs="Times New Roman"/>
            <w:i/>
            <w:noProof/>
            <w:sz w:val="24"/>
            <w:szCs w:val="24"/>
          </w:rPr>
          <w:t xml:space="preserve"> Source code View Dafta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E66F3E" w:rsidRPr="00E66F3E">
          <w:rPr>
            <w:rFonts w:ascii="Times New Roman" w:hAnsi="Times New Roman" w:cs="Times New Roman"/>
            <w:noProof/>
            <w:webHidden/>
            <w:sz w:val="24"/>
            <w:szCs w:val="24"/>
          </w:rPr>
          <w:fldChar w:fldCharType="end"/>
        </w:r>
      </w:hyperlink>
    </w:p>
    <w:p w14:paraId="6E4CA0AF" w14:textId="43D8AC38"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7" w:history="1">
        <w:r w:rsidR="00E66F3E" w:rsidRPr="00E66F3E">
          <w:rPr>
            <w:rStyle w:val="Hyperlink"/>
            <w:rFonts w:ascii="Times New Roman" w:hAnsi="Times New Roman" w:cs="Times New Roman"/>
            <w:noProof/>
            <w:sz w:val="24"/>
            <w:szCs w:val="24"/>
          </w:rPr>
          <w:t xml:space="preserve">Listing Program 4. 22 </w:t>
        </w:r>
        <w:r w:rsidR="00E66F3E" w:rsidRPr="00E66F3E">
          <w:rPr>
            <w:rStyle w:val="Hyperlink"/>
            <w:rFonts w:ascii="Times New Roman" w:hAnsi="Times New Roman" w:cs="Times New Roman"/>
            <w:i/>
            <w:noProof/>
            <w:sz w:val="24"/>
            <w:szCs w:val="24"/>
          </w:rPr>
          <w:t xml:space="preserve">Source code View </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E66F3E" w:rsidRPr="00E66F3E">
          <w:rPr>
            <w:rFonts w:ascii="Times New Roman" w:hAnsi="Times New Roman" w:cs="Times New Roman"/>
            <w:noProof/>
            <w:webHidden/>
            <w:sz w:val="24"/>
            <w:szCs w:val="24"/>
          </w:rPr>
          <w:fldChar w:fldCharType="end"/>
        </w:r>
      </w:hyperlink>
    </w:p>
    <w:p w14:paraId="0CBD4699" w14:textId="31E317E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8" w:history="1">
        <w:r w:rsidR="00E66F3E" w:rsidRPr="00E66F3E">
          <w:rPr>
            <w:rStyle w:val="Hyperlink"/>
            <w:rFonts w:ascii="Times New Roman" w:hAnsi="Times New Roman" w:cs="Times New Roman"/>
            <w:noProof/>
            <w:sz w:val="24"/>
            <w:szCs w:val="24"/>
          </w:rPr>
          <w:t>Listing Program 4. 23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E66F3E" w:rsidRPr="00E66F3E">
          <w:rPr>
            <w:rFonts w:ascii="Times New Roman" w:hAnsi="Times New Roman" w:cs="Times New Roman"/>
            <w:noProof/>
            <w:webHidden/>
            <w:sz w:val="24"/>
            <w:szCs w:val="24"/>
          </w:rPr>
          <w:fldChar w:fldCharType="end"/>
        </w:r>
      </w:hyperlink>
    </w:p>
    <w:p w14:paraId="544A1A25" w14:textId="3DC80FB8"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29" w:history="1">
        <w:r w:rsidR="00E66F3E" w:rsidRPr="00E66F3E">
          <w:rPr>
            <w:rStyle w:val="Hyperlink"/>
            <w:rFonts w:ascii="Times New Roman" w:hAnsi="Times New Roman" w:cs="Times New Roman"/>
            <w:noProof/>
            <w:sz w:val="24"/>
            <w:szCs w:val="24"/>
          </w:rPr>
          <w:t>Listing Program 4. 24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2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E66F3E" w:rsidRPr="00E66F3E">
          <w:rPr>
            <w:rFonts w:ascii="Times New Roman" w:hAnsi="Times New Roman" w:cs="Times New Roman"/>
            <w:noProof/>
            <w:webHidden/>
            <w:sz w:val="24"/>
            <w:szCs w:val="24"/>
          </w:rPr>
          <w:fldChar w:fldCharType="end"/>
        </w:r>
      </w:hyperlink>
    </w:p>
    <w:p w14:paraId="39D9F0FB" w14:textId="3A689623"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0" w:history="1">
        <w:r w:rsidR="00E66F3E" w:rsidRPr="00E66F3E">
          <w:rPr>
            <w:rStyle w:val="Hyperlink"/>
            <w:rFonts w:ascii="Times New Roman" w:hAnsi="Times New Roman" w:cs="Times New Roman"/>
            <w:noProof/>
            <w:sz w:val="24"/>
            <w:szCs w:val="24"/>
          </w:rPr>
          <w:t>Listing Program 4. 25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00E66F3E" w:rsidRPr="00E66F3E">
          <w:rPr>
            <w:rFonts w:ascii="Times New Roman" w:hAnsi="Times New Roman" w:cs="Times New Roman"/>
            <w:noProof/>
            <w:webHidden/>
            <w:sz w:val="24"/>
            <w:szCs w:val="24"/>
          </w:rPr>
          <w:fldChar w:fldCharType="end"/>
        </w:r>
      </w:hyperlink>
    </w:p>
    <w:p w14:paraId="78FEAA77" w14:textId="20B69A7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1" w:history="1">
        <w:r w:rsidR="00E66F3E" w:rsidRPr="00E66F3E">
          <w:rPr>
            <w:rStyle w:val="Hyperlink"/>
            <w:rFonts w:ascii="Times New Roman" w:hAnsi="Times New Roman" w:cs="Times New Roman"/>
            <w:noProof/>
            <w:sz w:val="24"/>
            <w:szCs w:val="24"/>
          </w:rPr>
          <w:t>Listing Program 4. 26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E66F3E" w:rsidRPr="00E66F3E">
          <w:rPr>
            <w:rFonts w:ascii="Times New Roman" w:hAnsi="Times New Roman" w:cs="Times New Roman"/>
            <w:noProof/>
            <w:webHidden/>
            <w:sz w:val="24"/>
            <w:szCs w:val="24"/>
          </w:rPr>
          <w:fldChar w:fldCharType="end"/>
        </w:r>
      </w:hyperlink>
    </w:p>
    <w:p w14:paraId="5CDE9CE7" w14:textId="78082EDA"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2" w:history="1">
        <w:r w:rsidR="00E66F3E" w:rsidRPr="00E66F3E">
          <w:rPr>
            <w:rStyle w:val="Hyperlink"/>
            <w:rFonts w:ascii="Times New Roman" w:hAnsi="Times New Roman" w:cs="Times New Roman"/>
            <w:noProof/>
            <w:sz w:val="24"/>
            <w:szCs w:val="24"/>
          </w:rPr>
          <w:t>Listing Program 4. 27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ambah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E66F3E" w:rsidRPr="00E66F3E">
          <w:rPr>
            <w:rFonts w:ascii="Times New Roman" w:hAnsi="Times New Roman" w:cs="Times New Roman"/>
            <w:noProof/>
            <w:webHidden/>
            <w:sz w:val="24"/>
            <w:szCs w:val="24"/>
          </w:rPr>
          <w:fldChar w:fldCharType="end"/>
        </w:r>
      </w:hyperlink>
    </w:p>
    <w:p w14:paraId="6336258E" w14:textId="5C21E783"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3" w:history="1">
        <w:r w:rsidR="00E66F3E" w:rsidRPr="00E66F3E">
          <w:rPr>
            <w:rStyle w:val="Hyperlink"/>
            <w:rFonts w:ascii="Times New Roman" w:hAnsi="Times New Roman" w:cs="Times New Roman"/>
            <w:noProof/>
            <w:sz w:val="24"/>
            <w:szCs w:val="24"/>
          </w:rPr>
          <w:t xml:space="preserve">Listing Program 4. 28 </w:t>
        </w:r>
        <w:r w:rsidR="00E66F3E" w:rsidRPr="00E66F3E">
          <w:rPr>
            <w:rStyle w:val="Hyperlink"/>
            <w:rFonts w:ascii="Times New Roman" w:hAnsi="Times New Roman" w:cs="Times New Roman"/>
            <w:i/>
            <w:noProof/>
            <w:sz w:val="24"/>
            <w:szCs w:val="24"/>
          </w:rPr>
          <w:t xml:space="preserve">Source code View </w:t>
        </w:r>
        <w:r w:rsidR="00E66F3E" w:rsidRPr="00E66F3E">
          <w:rPr>
            <w:rStyle w:val="Hyperlink"/>
            <w:rFonts w:ascii="Times New Roman" w:hAnsi="Times New Roman" w:cs="Times New Roman"/>
            <w:noProof/>
            <w:sz w:val="24"/>
            <w:szCs w:val="24"/>
          </w:rPr>
          <w:t>Verifika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E66F3E" w:rsidRPr="00E66F3E">
          <w:rPr>
            <w:rFonts w:ascii="Times New Roman" w:hAnsi="Times New Roman" w:cs="Times New Roman"/>
            <w:noProof/>
            <w:webHidden/>
            <w:sz w:val="24"/>
            <w:szCs w:val="24"/>
          </w:rPr>
          <w:fldChar w:fldCharType="end"/>
        </w:r>
      </w:hyperlink>
    </w:p>
    <w:p w14:paraId="2F4B980C" w14:textId="4EF754F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4" w:history="1">
        <w:r w:rsidR="00E66F3E" w:rsidRPr="00E66F3E">
          <w:rPr>
            <w:rStyle w:val="Hyperlink"/>
            <w:rFonts w:ascii="Times New Roman" w:hAnsi="Times New Roman" w:cs="Times New Roman"/>
            <w:noProof/>
            <w:sz w:val="24"/>
            <w:szCs w:val="24"/>
          </w:rPr>
          <w:t>Listing Program 4. 29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Verifika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E66F3E" w:rsidRPr="00E66F3E">
          <w:rPr>
            <w:rFonts w:ascii="Times New Roman" w:hAnsi="Times New Roman" w:cs="Times New Roman"/>
            <w:noProof/>
            <w:webHidden/>
            <w:sz w:val="24"/>
            <w:szCs w:val="24"/>
          </w:rPr>
          <w:fldChar w:fldCharType="end"/>
        </w:r>
      </w:hyperlink>
    </w:p>
    <w:p w14:paraId="0214C793" w14:textId="78DDAC62"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5" w:history="1">
        <w:r w:rsidR="00E66F3E" w:rsidRPr="00E66F3E">
          <w:rPr>
            <w:rStyle w:val="Hyperlink"/>
            <w:rFonts w:ascii="Times New Roman" w:hAnsi="Times New Roman" w:cs="Times New Roman"/>
            <w:noProof/>
            <w:sz w:val="24"/>
            <w:szCs w:val="24"/>
          </w:rPr>
          <w:t>Listing Program 4. 30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Verifika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E66F3E" w:rsidRPr="00E66F3E">
          <w:rPr>
            <w:rFonts w:ascii="Times New Roman" w:hAnsi="Times New Roman" w:cs="Times New Roman"/>
            <w:noProof/>
            <w:webHidden/>
            <w:sz w:val="24"/>
            <w:szCs w:val="24"/>
          </w:rPr>
          <w:fldChar w:fldCharType="end"/>
        </w:r>
      </w:hyperlink>
    </w:p>
    <w:p w14:paraId="72390341" w14:textId="1C4A1CAB"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6" w:history="1">
        <w:r w:rsidR="00E66F3E" w:rsidRPr="00E66F3E">
          <w:rPr>
            <w:rStyle w:val="Hyperlink"/>
            <w:rFonts w:ascii="Times New Roman" w:hAnsi="Times New Roman" w:cs="Times New Roman"/>
            <w:noProof/>
            <w:sz w:val="24"/>
            <w:szCs w:val="24"/>
          </w:rPr>
          <w:t>Listing Program 4. 31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Verifika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E66F3E" w:rsidRPr="00E66F3E">
          <w:rPr>
            <w:rFonts w:ascii="Times New Roman" w:hAnsi="Times New Roman" w:cs="Times New Roman"/>
            <w:noProof/>
            <w:webHidden/>
            <w:sz w:val="24"/>
            <w:szCs w:val="24"/>
          </w:rPr>
          <w:fldChar w:fldCharType="end"/>
        </w:r>
      </w:hyperlink>
    </w:p>
    <w:p w14:paraId="103EBEF1" w14:textId="2F4C3C3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7" w:history="1">
        <w:r w:rsidR="00E66F3E" w:rsidRPr="00E66F3E">
          <w:rPr>
            <w:rStyle w:val="Hyperlink"/>
            <w:rFonts w:ascii="Times New Roman" w:hAnsi="Times New Roman" w:cs="Times New Roman"/>
            <w:noProof/>
            <w:sz w:val="24"/>
            <w:szCs w:val="24"/>
          </w:rPr>
          <w:t xml:space="preserve">Listing Program 4. 32 </w:t>
        </w:r>
        <w:r w:rsidR="00E66F3E" w:rsidRPr="00E66F3E">
          <w:rPr>
            <w:rStyle w:val="Hyperlink"/>
            <w:rFonts w:ascii="Times New Roman" w:hAnsi="Times New Roman" w:cs="Times New Roman"/>
            <w:i/>
            <w:noProof/>
            <w:sz w:val="24"/>
            <w:szCs w:val="24"/>
          </w:rPr>
          <w:t xml:space="preserve">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E66F3E" w:rsidRPr="00E66F3E">
          <w:rPr>
            <w:rFonts w:ascii="Times New Roman" w:hAnsi="Times New Roman" w:cs="Times New Roman"/>
            <w:noProof/>
            <w:webHidden/>
            <w:sz w:val="24"/>
            <w:szCs w:val="24"/>
          </w:rPr>
          <w:fldChar w:fldCharType="end"/>
        </w:r>
      </w:hyperlink>
    </w:p>
    <w:p w14:paraId="522FE45D" w14:textId="45AD8D4B"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8" w:history="1">
        <w:r w:rsidR="00E66F3E" w:rsidRPr="00E66F3E">
          <w:rPr>
            <w:rStyle w:val="Hyperlink"/>
            <w:rFonts w:ascii="Times New Roman" w:hAnsi="Times New Roman" w:cs="Times New Roman"/>
            <w:noProof/>
            <w:sz w:val="24"/>
            <w:szCs w:val="24"/>
          </w:rPr>
          <w:t xml:space="preserve">Listing Program 4. 33 Lanjutan </w:t>
        </w:r>
        <w:r w:rsidR="00E66F3E" w:rsidRPr="00E66F3E">
          <w:rPr>
            <w:rStyle w:val="Hyperlink"/>
            <w:rFonts w:ascii="Times New Roman" w:hAnsi="Times New Roman" w:cs="Times New Roman"/>
            <w:i/>
            <w:noProof/>
            <w:sz w:val="24"/>
            <w:szCs w:val="24"/>
          </w:rPr>
          <w:t xml:space="preserve">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E66F3E" w:rsidRPr="00E66F3E">
          <w:rPr>
            <w:rFonts w:ascii="Times New Roman" w:hAnsi="Times New Roman" w:cs="Times New Roman"/>
            <w:noProof/>
            <w:webHidden/>
            <w:sz w:val="24"/>
            <w:szCs w:val="24"/>
          </w:rPr>
          <w:fldChar w:fldCharType="end"/>
        </w:r>
      </w:hyperlink>
    </w:p>
    <w:p w14:paraId="1258A233" w14:textId="240BA26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39" w:history="1">
        <w:r w:rsidR="00E66F3E" w:rsidRPr="00E66F3E">
          <w:rPr>
            <w:rStyle w:val="Hyperlink"/>
            <w:rFonts w:ascii="Times New Roman" w:hAnsi="Times New Roman" w:cs="Times New Roman"/>
            <w:noProof/>
            <w:sz w:val="24"/>
            <w:szCs w:val="24"/>
          </w:rPr>
          <w:t>Listing Program 4. 34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3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E66F3E" w:rsidRPr="00E66F3E">
          <w:rPr>
            <w:rFonts w:ascii="Times New Roman" w:hAnsi="Times New Roman" w:cs="Times New Roman"/>
            <w:noProof/>
            <w:webHidden/>
            <w:sz w:val="24"/>
            <w:szCs w:val="24"/>
          </w:rPr>
          <w:fldChar w:fldCharType="end"/>
        </w:r>
      </w:hyperlink>
    </w:p>
    <w:p w14:paraId="6D532CE8" w14:textId="5FC2CC1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0" w:history="1">
        <w:r w:rsidR="00E66F3E" w:rsidRPr="00E66F3E">
          <w:rPr>
            <w:rStyle w:val="Hyperlink"/>
            <w:rFonts w:ascii="Times New Roman" w:hAnsi="Times New Roman" w:cs="Times New Roman"/>
            <w:noProof/>
            <w:sz w:val="24"/>
            <w:szCs w:val="24"/>
          </w:rPr>
          <w:t>Listing Program 4. 35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E66F3E" w:rsidRPr="00E66F3E">
          <w:rPr>
            <w:rFonts w:ascii="Times New Roman" w:hAnsi="Times New Roman" w:cs="Times New Roman"/>
            <w:noProof/>
            <w:webHidden/>
            <w:sz w:val="24"/>
            <w:szCs w:val="24"/>
          </w:rPr>
          <w:fldChar w:fldCharType="end"/>
        </w:r>
      </w:hyperlink>
    </w:p>
    <w:p w14:paraId="2AEEAAD5" w14:textId="686AA2DA"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1" w:history="1">
        <w:r w:rsidR="00E66F3E" w:rsidRPr="00E66F3E">
          <w:rPr>
            <w:rStyle w:val="Hyperlink"/>
            <w:rFonts w:ascii="Times New Roman" w:hAnsi="Times New Roman" w:cs="Times New Roman"/>
            <w:noProof/>
            <w:sz w:val="24"/>
            <w:szCs w:val="24"/>
          </w:rPr>
          <w:t>Listing Program 4. 36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E66F3E" w:rsidRPr="00E66F3E">
          <w:rPr>
            <w:rFonts w:ascii="Times New Roman" w:hAnsi="Times New Roman" w:cs="Times New Roman"/>
            <w:noProof/>
            <w:webHidden/>
            <w:sz w:val="24"/>
            <w:szCs w:val="24"/>
          </w:rPr>
          <w:fldChar w:fldCharType="end"/>
        </w:r>
      </w:hyperlink>
    </w:p>
    <w:p w14:paraId="211C6C3F" w14:textId="58DB1F16"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2" w:history="1">
        <w:r w:rsidR="00E66F3E" w:rsidRPr="00E66F3E">
          <w:rPr>
            <w:rStyle w:val="Hyperlink"/>
            <w:rFonts w:ascii="Times New Roman" w:hAnsi="Times New Roman" w:cs="Times New Roman"/>
            <w:noProof/>
            <w:sz w:val="24"/>
            <w:szCs w:val="24"/>
          </w:rPr>
          <w:t>Listing Program 4. 37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E66F3E" w:rsidRPr="00E66F3E">
          <w:rPr>
            <w:rFonts w:ascii="Times New Roman" w:hAnsi="Times New Roman" w:cs="Times New Roman"/>
            <w:noProof/>
            <w:webHidden/>
            <w:sz w:val="24"/>
            <w:szCs w:val="24"/>
          </w:rPr>
          <w:fldChar w:fldCharType="end"/>
        </w:r>
      </w:hyperlink>
    </w:p>
    <w:p w14:paraId="5A716F92" w14:textId="21BD51C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3" w:history="1">
        <w:r w:rsidR="00E66F3E" w:rsidRPr="00E66F3E">
          <w:rPr>
            <w:rStyle w:val="Hyperlink"/>
            <w:rFonts w:ascii="Times New Roman" w:hAnsi="Times New Roman" w:cs="Times New Roman"/>
            <w:noProof/>
            <w:sz w:val="24"/>
            <w:szCs w:val="24"/>
          </w:rPr>
          <w:t>Listing Program 4. 38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E66F3E" w:rsidRPr="00E66F3E">
          <w:rPr>
            <w:rFonts w:ascii="Times New Roman" w:hAnsi="Times New Roman" w:cs="Times New Roman"/>
            <w:noProof/>
            <w:webHidden/>
            <w:sz w:val="24"/>
            <w:szCs w:val="24"/>
          </w:rPr>
          <w:fldChar w:fldCharType="end"/>
        </w:r>
      </w:hyperlink>
    </w:p>
    <w:p w14:paraId="4CD22734" w14:textId="4D80925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4" w:history="1">
        <w:r w:rsidR="00E66F3E" w:rsidRPr="00E66F3E">
          <w:rPr>
            <w:rStyle w:val="Hyperlink"/>
            <w:rFonts w:ascii="Times New Roman" w:hAnsi="Times New Roman" w:cs="Times New Roman"/>
            <w:noProof/>
            <w:sz w:val="24"/>
            <w:szCs w:val="24"/>
          </w:rPr>
          <w:t>Listing Program 4. 39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E66F3E" w:rsidRPr="00E66F3E">
          <w:rPr>
            <w:rFonts w:ascii="Times New Roman" w:hAnsi="Times New Roman" w:cs="Times New Roman"/>
            <w:noProof/>
            <w:webHidden/>
            <w:sz w:val="24"/>
            <w:szCs w:val="24"/>
          </w:rPr>
          <w:fldChar w:fldCharType="end"/>
        </w:r>
      </w:hyperlink>
    </w:p>
    <w:p w14:paraId="3536D6B3" w14:textId="584EF67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5" w:history="1">
        <w:r w:rsidR="00E66F3E" w:rsidRPr="00E66F3E">
          <w:rPr>
            <w:rStyle w:val="Hyperlink"/>
            <w:rFonts w:ascii="Times New Roman" w:hAnsi="Times New Roman" w:cs="Times New Roman"/>
            <w:noProof/>
            <w:sz w:val="24"/>
            <w:szCs w:val="24"/>
          </w:rPr>
          <w:t>Listing Program 4. 40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E66F3E" w:rsidRPr="00E66F3E">
          <w:rPr>
            <w:rFonts w:ascii="Times New Roman" w:hAnsi="Times New Roman" w:cs="Times New Roman"/>
            <w:noProof/>
            <w:webHidden/>
            <w:sz w:val="24"/>
            <w:szCs w:val="24"/>
          </w:rPr>
          <w:fldChar w:fldCharType="end"/>
        </w:r>
      </w:hyperlink>
    </w:p>
    <w:p w14:paraId="13D75E95" w14:textId="794820D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6" w:history="1">
        <w:r w:rsidR="00E66F3E" w:rsidRPr="00E66F3E">
          <w:rPr>
            <w:rStyle w:val="Hyperlink"/>
            <w:rFonts w:ascii="Times New Roman" w:hAnsi="Times New Roman" w:cs="Times New Roman"/>
            <w:noProof/>
            <w:sz w:val="24"/>
            <w:szCs w:val="24"/>
          </w:rPr>
          <w:t>Listing Program 4. 41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E66F3E" w:rsidRPr="00E66F3E">
          <w:rPr>
            <w:rFonts w:ascii="Times New Roman" w:hAnsi="Times New Roman" w:cs="Times New Roman"/>
            <w:noProof/>
            <w:webHidden/>
            <w:sz w:val="24"/>
            <w:szCs w:val="24"/>
          </w:rPr>
          <w:fldChar w:fldCharType="end"/>
        </w:r>
      </w:hyperlink>
    </w:p>
    <w:p w14:paraId="48542D88" w14:textId="767E420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7" w:history="1">
        <w:r w:rsidR="00E66F3E" w:rsidRPr="00E66F3E">
          <w:rPr>
            <w:rStyle w:val="Hyperlink"/>
            <w:rFonts w:ascii="Times New Roman" w:hAnsi="Times New Roman" w:cs="Times New Roman"/>
            <w:noProof/>
            <w:sz w:val="24"/>
            <w:szCs w:val="24"/>
          </w:rPr>
          <w:t>Listing Program 4. 42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Cetak 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E66F3E" w:rsidRPr="00E66F3E">
          <w:rPr>
            <w:rFonts w:ascii="Times New Roman" w:hAnsi="Times New Roman" w:cs="Times New Roman"/>
            <w:noProof/>
            <w:webHidden/>
            <w:sz w:val="24"/>
            <w:szCs w:val="24"/>
          </w:rPr>
          <w:fldChar w:fldCharType="end"/>
        </w:r>
      </w:hyperlink>
    </w:p>
    <w:p w14:paraId="6063851C" w14:textId="17096E9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8" w:history="1">
        <w:r w:rsidR="00E66F3E" w:rsidRPr="00E66F3E">
          <w:rPr>
            <w:rStyle w:val="Hyperlink"/>
            <w:rFonts w:ascii="Times New Roman" w:hAnsi="Times New Roman" w:cs="Times New Roman"/>
            <w:noProof/>
            <w:sz w:val="24"/>
            <w:szCs w:val="24"/>
          </w:rPr>
          <w:t xml:space="preserve">Listing Program 4. 43 </w:t>
        </w:r>
        <w:r w:rsidR="00E66F3E" w:rsidRPr="00E66F3E">
          <w:rPr>
            <w:rStyle w:val="Hyperlink"/>
            <w:rFonts w:ascii="Times New Roman" w:hAnsi="Times New Roman" w:cs="Times New Roman"/>
            <w:i/>
            <w:noProof/>
            <w:sz w:val="24"/>
            <w:szCs w:val="24"/>
          </w:rPr>
          <w:t xml:space="preserve">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7</w:t>
        </w:r>
        <w:r w:rsidR="00E66F3E" w:rsidRPr="00E66F3E">
          <w:rPr>
            <w:rFonts w:ascii="Times New Roman" w:hAnsi="Times New Roman" w:cs="Times New Roman"/>
            <w:noProof/>
            <w:webHidden/>
            <w:sz w:val="24"/>
            <w:szCs w:val="24"/>
          </w:rPr>
          <w:fldChar w:fldCharType="end"/>
        </w:r>
      </w:hyperlink>
    </w:p>
    <w:p w14:paraId="64F660AE" w14:textId="63A802E5"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49" w:history="1">
        <w:r w:rsidR="00E66F3E" w:rsidRPr="00E66F3E">
          <w:rPr>
            <w:rStyle w:val="Hyperlink"/>
            <w:rFonts w:ascii="Times New Roman" w:hAnsi="Times New Roman" w:cs="Times New Roman"/>
            <w:noProof/>
            <w:sz w:val="24"/>
            <w:szCs w:val="24"/>
          </w:rPr>
          <w:t xml:space="preserve">Listing Program 4. 44 Lanjutan </w:t>
        </w:r>
        <w:r w:rsidR="00E66F3E" w:rsidRPr="00E66F3E">
          <w:rPr>
            <w:rStyle w:val="Hyperlink"/>
            <w:rFonts w:ascii="Times New Roman" w:hAnsi="Times New Roman" w:cs="Times New Roman"/>
            <w:i/>
            <w:noProof/>
            <w:sz w:val="24"/>
            <w:szCs w:val="24"/>
          </w:rPr>
          <w:t xml:space="preserve">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4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E66F3E" w:rsidRPr="00E66F3E">
          <w:rPr>
            <w:rFonts w:ascii="Times New Roman" w:hAnsi="Times New Roman" w:cs="Times New Roman"/>
            <w:noProof/>
            <w:webHidden/>
            <w:sz w:val="24"/>
            <w:szCs w:val="24"/>
          </w:rPr>
          <w:fldChar w:fldCharType="end"/>
        </w:r>
      </w:hyperlink>
    </w:p>
    <w:p w14:paraId="5AE7E76C" w14:textId="59BAB49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0" w:history="1">
        <w:r w:rsidR="00E66F3E" w:rsidRPr="00E66F3E">
          <w:rPr>
            <w:rStyle w:val="Hyperlink"/>
            <w:rFonts w:ascii="Times New Roman" w:hAnsi="Times New Roman" w:cs="Times New Roman"/>
            <w:noProof/>
            <w:sz w:val="24"/>
            <w:szCs w:val="24"/>
          </w:rPr>
          <w:t>Listing Program 4. 45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00E66F3E" w:rsidRPr="00E66F3E">
          <w:rPr>
            <w:rFonts w:ascii="Times New Roman" w:hAnsi="Times New Roman" w:cs="Times New Roman"/>
            <w:noProof/>
            <w:webHidden/>
            <w:sz w:val="24"/>
            <w:szCs w:val="24"/>
          </w:rPr>
          <w:fldChar w:fldCharType="end"/>
        </w:r>
      </w:hyperlink>
    </w:p>
    <w:p w14:paraId="0DA60FE0" w14:textId="3CA1D81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1" w:history="1">
        <w:r w:rsidR="00E66F3E" w:rsidRPr="00E66F3E">
          <w:rPr>
            <w:rStyle w:val="Hyperlink"/>
            <w:rFonts w:ascii="Times New Roman" w:hAnsi="Times New Roman" w:cs="Times New Roman"/>
            <w:noProof/>
            <w:sz w:val="24"/>
            <w:szCs w:val="24"/>
          </w:rPr>
          <w:t>Listing Program 4. 46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E66F3E" w:rsidRPr="00E66F3E">
          <w:rPr>
            <w:rFonts w:ascii="Times New Roman" w:hAnsi="Times New Roman" w:cs="Times New Roman"/>
            <w:noProof/>
            <w:webHidden/>
            <w:sz w:val="24"/>
            <w:szCs w:val="24"/>
          </w:rPr>
          <w:fldChar w:fldCharType="end"/>
        </w:r>
      </w:hyperlink>
    </w:p>
    <w:p w14:paraId="36BBBE98" w14:textId="2165615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2" w:history="1">
        <w:r w:rsidR="00E66F3E" w:rsidRPr="00E66F3E">
          <w:rPr>
            <w:rStyle w:val="Hyperlink"/>
            <w:rFonts w:ascii="Times New Roman" w:hAnsi="Times New Roman" w:cs="Times New Roman"/>
            <w:noProof/>
            <w:sz w:val="24"/>
            <w:szCs w:val="24"/>
          </w:rPr>
          <w:t>Listing Program 4. 47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00E66F3E" w:rsidRPr="00E66F3E">
          <w:rPr>
            <w:rFonts w:ascii="Times New Roman" w:hAnsi="Times New Roman" w:cs="Times New Roman"/>
            <w:noProof/>
            <w:webHidden/>
            <w:sz w:val="24"/>
            <w:szCs w:val="24"/>
          </w:rPr>
          <w:fldChar w:fldCharType="end"/>
        </w:r>
      </w:hyperlink>
    </w:p>
    <w:p w14:paraId="5B8BAC3A" w14:textId="719A1297"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3" w:history="1">
        <w:r w:rsidR="00E66F3E" w:rsidRPr="00E66F3E">
          <w:rPr>
            <w:rStyle w:val="Hyperlink"/>
            <w:rFonts w:ascii="Times New Roman" w:hAnsi="Times New Roman" w:cs="Times New Roman"/>
            <w:noProof/>
            <w:sz w:val="24"/>
            <w:szCs w:val="24"/>
          </w:rPr>
          <w:t>Listing Program 4. 48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00E66F3E" w:rsidRPr="00E66F3E">
          <w:rPr>
            <w:rFonts w:ascii="Times New Roman" w:hAnsi="Times New Roman" w:cs="Times New Roman"/>
            <w:noProof/>
            <w:webHidden/>
            <w:sz w:val="24"/>
            <w:szCs w:val="24"/>
          </w:rPr>
          <w:fldChar w:fldCharType="end"/>
        </w:r>
      </w:hyperlink>
    </w:p>
    <w:p w14:paraId="185B1333" w14:textId="1368EF8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4" w:history="1">
        <w:r w:rsidR="00E66F3E" w:rsidRPr="00E66F3E">
          <w:rPr>
            <w:rStyle w:val="Hyperlink"/>
            <w:rFonts w:ascii="Times New Roman" w:hAnsi="Times New Roman" w:cs="Times New Roman"/>
            <w:noProof/>
            <w:sz w:val="24"/>
            <w:szCs w:val="24"/>
          </w:rPr>
          <w:t>Listing Program 4. 49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00E66F3E" w:rsidRPr="00E66F3E">
          <w:rPr>
            <w:rFonts w:ascii="Times New Roman" w:hAnsi="Times New Roman" w:cs="Times New Roman"/>
            <w:noProof/>
            <w:webHidden/>
            <w:sz w:val="24"/>
            <w:szCs w:val="24"/>
          </w:rPr>
          <w:fldChar w:fldCharType="end"/>
        </w:r>
      </w:hyperlink>
    </w:p>
    <w:p w14:paraId="78FC551B" w14:textId="1F5B647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5" w:history="1">
        <w:r w:rsidR="00E66F3E" w:rsidRPr="00E66F3E">
          <w:rPr>
            <w:rStyle w:val="Hyperlink"/>
            <w:rFonts w:ascii="Times New Roman" w:hAnsi="Times New Roman" w:cs="Times New Roman"/>
            <w:noProof/>
            <w:sz w:val="24"/>
            <w:szCs w:val="24"/>
          </w:rPr>
          <w:t>Listing Program 4. 50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00E66F3E" w:rsidRPr="00E66F3E">
          <w:rPr>
            <w:rFonts w:ascii="Times New Roman" w:hAnsi="Times New Roman" w:cs="Times New Roman"/>
            <w:noProof/>
            <w:webHidden/>
            <w:sz w:val="24"/>
            <w:szCs w:val="24"/>
          </w:rPr>
          <w:fldChar w:fldCharType="end"/>
        </w:r>
      </w:hyperlink>
    </w:p>
    <w:p w14:paraId="0359D4E3" w14:textId="6C51B70B"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6" w:history="1">
        <w:r w:rsidR="00E66F3E" w:rsidRPr="00E66F3E">
          <w:rPr>
            <w:rStyle w:val="Hyperlink"/>
            <w:rFonts w:ascii="Times New Roman" w:hAnsi="Times New Roman" w:cs="Times New Roman"/>
            <w:noProof/>
            <w:sz w:val="24"/>
            <w:szCs w:val="24"/>
          </w:rPr>
          <w:t>Listing Program 4. 51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00E66F3E" w:rsidRPr="00E66F3E">
          <w:rPr>
            <w:rFonts w:ascii="Times New Roman" w:hAnsi="Times New Roman" w:cs="Times New Roman"/>
            <w:noProof/>
            <w:webHidden/>
            <w:sz w:val="24"/>
            <w:szCs w:val="24"/>
          </w:rPr>
          <w:fldChar w:fldCharType="end"/>
        </w:r>
      </w:hyperlink>
    </w:p>
    <w:p w14:paraId="2848C77B" w14:textId="6DECD45A"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7" w:history="1">
        <w:r w:rsidR="00E66F3E" w:rsidRPr="00E66F3E">
          <w:rPr>
            <w:rStyle w:val="Hyperlink"/>
            <w:rFonts w:ascii="Times New Roman" w:hAnsi="Times New Roman" w:cs="Times New Roman"/>
            <w:noProof/>
            <w:sz w:val="24"/>
            <w:szCs w:val="24"/>
          </w:rPr>
          <w:t>Listing Program 4. 52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00E66F3E" w:rsidRPr="00E66F3E">
          <w:rPr>
            <w:rFonts w:ascii="Times New Roman" w:hAnsi="Times New Roman" w:cs="Times New Roman"/>
            <w:noProof/>
            <w:webHidden/>
            <w:sz w:val="24"/>
            <w:szCs w:val="24"/>
          </w:rPr>
          <w:fldChar w:fldCharType="end"/>
        </w:r>
      </w:hyperlink>
    </w:p>
    <w:p w14:paraId="0B198A4F" w14:textId="718267E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8" w:history="1">
        <w:r w:rsidR="00E66F3E" w:rsidRPr="00E66F3E">
          <w:rPr>
            <w:rStyle w:val="Hyperlink"/>
            <w:rFonts w:ascii="Times New Roman" w:hAnsi="Times New Roman" w:cs="Times New Roman"/>
            <w:noProof/>
            <w:sz w:val="24"/>
            <w:szCs w:val="24"/>
          </w:rPr>
          <w:t>Listing Program 4. 53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00E66F3E" w:rsidRPr="00E66F3E">
          <w:rPr>
            <w:rFonts w:ascii="Times New Roman" w:hAnsi="Times New Roman" w:cs="Times New Roman"/>
            <w:noProof/>
            <w:webHidden/>
            <w:sz w:val="24"/>
            <w:szCs w:val="24"/>
          </w:rPr>
          <w:fldChar w:fldCharType="end"/>
        </w:r>
      </w:hyperlink>
    </w:p>
    <w:p w14:paraId="6DDBBD42" w14:textId="2109E81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59" w:history="1">
        <w:r w:rsidR="00E66F3E" w:rsidRPr="00E66F3E">
          <w:rPr>
            <w:rStyle w:val="Hyperlink"/>
            <w:rFonts w:ascii="Times New Roman" w:hAnsi="Times New Roman" w:cs="Times New Roman"/>
            <w:noProof/>
            <w:sz w:val="24"/>
            <w:szCs w:val="24"/>
          </w:rPr>
          <w:t>Listing Program 4. 54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5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00E66F3E" w:rsidRPr="00E66F3E">
          <w:rPr>
            <w:rFonts w:ascii="Times New Roman" w:hAnsi="Times New Roman" w:cs="Times New Roman"/>
            <w:noProof/>
            <w:webHidden/>
            <w:sz w:val="24"/>
            <w:szCs w:val="24"/>
          </w:rPr>
          <w:fldChar w:fldCharType="end"/>
        </w:r>
      </w:hyperlink>
    </w:p>
    <w:p w14:paraId="21F86E89" w14:textId="059C84E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0" w:history="1">
        <w:r w:rsidR="00E66F3E" w:rsidRPr="00E66F3E">
          <w:rPr>
            <w:rStyle w:val="Hyperlink"/>
            <w:rFonts w:ascii="Times New Roman" w:hAnsi="Times New Roman" w:cs="Times New Roman"/>
            <w:noProof/>
            <w:sz w:val="24"/>
            <w:szCs w:val="24"/>
          </w:rPr>
          <w:t>Listing Program 4. 55 Lanjutan</w:t>
        </w:r>
        <w:r w:rsidR="00E66F3E" w:rsidRPr="00E66F3E">
          <w:rPr>
            <w:rStyle w:val="Hyperlink"/>
            <w:rFonts w:ascii="Times New Roman" w:hAnsi="Times New Roman" w:cs="Times New Roman"/>
            <w:i/>
            <w:noProof/>
            <w:sz w:val="24"/>
            <w:szCs w:val="24"/>
          </w:rPr>
          <w:t xml:space="preserve"> Source code View </w:t>
        </w:r>
        <w:r w:rsidR="00E66F3E" w:rsidRPr="00E66F3E">
          <w:rPr>
            <w:rStyle w:val="Hyperlink"/>
            <w:rFonts w:ascii="Times New Roman" w:hAnsi="Times New Roman" w:cs="Times New Roman"/>
            <w:noProof/>
            <w:sz w:val="24"/>
            <w:szCs w:val="24"/>
          </w:rPr>
          <w:t>Transaksi 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9</w:t>
        </w:r>
        <w:r w:rsidR="00E66F3E" w:rsidRPr="00E66F3E">
          <w:rPr>
            <w:rFonts w:ascii="Times New Roman" w:hAnsi="Times New Roman" w:cs="Times New Roman"/>
            <w:noProof/>
            <w:webHidden/>
            <w:sz w:val="24"/>
            <w:szCs w:val="24"/>
          </w:rPr>
          <w:fldChar w:fldCharType="end"/>
        </w:r>
      </w:hyperlink>
    </w:p>
    <w:p w14:paraId="52B5446D" w14:textId="67A4CE3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1" w:history="1">
        <w:r w:rsidR="00E66F3E" w:rsidRPr="00E66F3E">
          <w:rPr>
            <w:rStyle w:val="Hyperlink"/>
            <w:rFonts w:ascii="Times New Roman" w:hAnsi="Times New Roman" w:cs="Times New Roman"/>
            <w:noProof/>
            <w:sz w:val="24"/>
            <w:szCs w:val="24"/>
          </w:rPr>
          <w:t xml:space="preserve">Listing Program 4. 56 </w:t>
        </w:r>
        <w:r w:rsidR="00E66F3E" w:rsidRPr="00E66F3E">
          <w:rPr>
            <w:rStyle w:val="Hyperlink"/>
            <w:rFonts w:ascii="Times New Roman" w:hAnsi="Times New Roman" w:cs="Times New Roman"/>
            <w:i/>
            <w:noProof/>
            <w:sz w:val="24"/>
            <w:szCs w:val="24"/>
          </w:rPr>
          <w:t>Source code Controller Start</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9</w:t>
        </w:r>
        <w:r w:rsidR="00E66F3E" w:rsidRPr="00E66F3E">
          <w:rPr>
            <w:rFonts w:ascii="Times New Roman" w:hAnsi="Times New Roman" w:cs="Times New Roman"/>
            <w:noProof/>
            <w:webHidden/>
            <w:sz w:val="24"/>
            <w:szCs w:val="24"/>
          </w:rPr>
          <w:fldChar w:fldCharType="end"/>
        </w:r>
      </w:hyperlink>
    </w:p>
    <w:p w14:paraId="0F0EEE74" w14:textId="3449CB9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2" w:history="1">
        <w:r w:rsidR="00E66F3E" w:rsidRPr="00E66F3E">
          <w:rPr>
            <w:rStyle w:val="Hyperlink"/>
            <w:rFonts w:ascii="Times New Roman" w:hAnsi="Times New Roman" w:cs="Times New Roman"/>
            <w:noProof/>
            <w:sz w:val="24"/>
            <w:szCs w:val="24"/>
          </w:rPr>
          <w:t>Listing Program 4. 57 Lanjutan</w:t>
        </w:r>
        <w:r w:rsidR="00E66F3E" w:rsidRPr="00E66F3E">
          <w:rPr>
            <w:rStyle w:val="Hyperlink"/>
            <w:rFonts w:ascii="Times New Roman" w:hAnsi="Times New Roman" w:cs="Times New Roman"/>
            <w:i/>
            <w:noProof/>
            <w:sz w:val="24"/>
            <w:szCs w:val="24"/>
          </w:rPr>
          <w:t xml:space="preserve"> Source code Controller Start</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0</w:t>
        </w:r>
        <w:r w:rsidR="00E66F3E" w:rsidRPr="00E66F3E">
          <w:rPr>
            <w:rFonts w:ascii="Times New Roman" w:hAnsi="Times New Roman" w:cs="Times New Roman"/>
            <w:noProof/>
            <w:webHidden/>
            <w:sz w:val="24"/>
            <w:szCs w:val="24"/>
          </w:rPr>
          <w:fldChar w:fldCharType="end"/>
        </w:r>
      </w:hyperlink>
    </w:p>
    <w:p w14:paraId="4ADE9E59" w14:textId="51F15CA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3" w:history="1">
        <w:r w:rsidR="00E66F3E" w:rsidRPr="00E66F3E">
          <w:rPr>
            <w:rStyle w:val="Hyperlink"/>
            <w:rFonts w:ascii="Times New Roman" w:hAnsi="Times New Roman" w:cs="Times New Roman"/>
            <w:noProof/>
            <w:sz w:val="24"/>
            <w:szCs w:val="24"/>
          </w:rPr>
          <w:t>Listing Program 4. 58 Lanjutan</w:t>
        </w:r>
        <w:r w:rsidR="00E66F3E" w:rsidRPr="00E66F3E">
          <w:rPr>
            <w:rStyle w:val="Hyperlink"/>
            <w:rFonts w:ascii="Times New Roman" w:hAnsi="Times New Roman" w:cs="Times New Roman"/>
            <w:i/>
            <w:noProof/>
            <w:sz w:val="24"/>
            <w:szCs w:val="24"/>
          </w:rPr>
          <w:t xml:space="preserve"> Source code Controller Start</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1</w:t>
        </w:r>
        <w:r w:rsidR="00E66F3E" w:rsidRPr="00E66F3E">
          <w:rPr>
            <w:rFonts w:ascii="Times New Roman" w:hAnsi="Times New Roman" w:cs="Times New Roman"/>
            <w:noProof/>
            <w:webHidden/>
            <w:sz w:val="24"/>
            <w:szCs w:val="24"/>
          </w:rPr>
          <w:fldChar w:fldCharType="end"/>
        </w:r>
      </w:hyperlink>
    </w:p>
    <w:p w14:paraId="596D9DBD" w14:textId="4425D7D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4" w:history="1">
        <w:r w:rsidR="00E66F3E" w:rsidRPr="00E66F3E">
          <w:rPr>
            <w:rStyle w:val="Hyperlink"/>
            <w:rFonts w:ascii="Times New Roman" w:hAnsi="Times New Roman" w:cs="Times New Roman"/>
            <w:noProof/>
            <w:sz w:val="24"/>
            <w:szCs w:val="24"/>
          </w:rPr>
          <w:t xml:space="preserve">Listing Program 4. 59 </w:t>
        </w:r>
        <w:r w:rsidR="00E66F3E" w:rsidRPr="00E66F3E">
          <w:rPr>
            <w:rStyle w:val="Hyperlink"/>
            <w:rFonts w:ascii="Times New Roman" w:hAnsi="Times New Roman" w:cs="Times New Roman"/>
            <w:i/>
            <w:noProof/>
            <w:sz w:val="24"/>
            <w:szCs w:val="24"/>
          </w:rPr>
          <w:t xml:space="preserve">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1</w:t>
        </w:r>
        <w:r w:rsidR="00E66F3E" w:rsidRPr="00E66F3E">
          <w:rPr>
            <w:rFonts w:ascii="Times New Roman" w:hAnsi="Times New Roman" w:cs="Times New Roman"/>
            <w:noProof/>
            <w:webHidden/>
            <w:sz w:val="24"/>
            <w:szCs w:val="24"/>
          </w:rPr>
          <w:fldChar w:fldCharType="end"/>
        </w:r>
      </w:hyperlink>
    </w:p>
    <w:p w14:paraId="5D493A98" w14:textId="5A074AE5"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5" w:history="1">
        <w:r w:rsidR="00E66F3E" w:rsidRPr="00E66F3E">
          <w:rPr>
            <w:rStyle w:val="Hyperlink"/>
            <w:rFonts w:ascii="Times New Roman" w:hAnsi="Times New Roman" w:cs="Times New Roman"/>
            <w:noProof/>
            <w:sz w:val="24"/>
            <w:szCs w:val="24"/>
          </w:rPr>
          <w:t>Listing Program 4. 60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2</w:t>
        </w:r>
        <w:r w:rsidR="00E66F3E" w:rsidRPr="00E66F3E">
          <w:rPr>
            <w:rFonts w:ascii="Times New Roman" w:hAnsi="Times New Roman" w:cs="Times New Roman"/>
            <w:noProof/>
            <w:webHidden/>
            <w:sz w:val="24"/>
            <w:szCs w:val="24"/>
          </w:rPr>
          <w:fldChar w:fldCharType="end"/>
        </w:r>
      </w:hyperlink>
    </w:p>
    <w:p w14:paraId="5D59B860" w14:textId="4F19F562"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6" w:history="1">
        <w:r w:rsidR="00E66F3E" w:rsidRPr="00E66F3E">
          <w:rPr>
            <w:rStyle w:val="Hyperlink"/>
            <w:rFonts w:ascii="Times New Roman" w:hAnsi="Times New Roman" w:cs="Times New Roman"/>
            <w:noProof/>
            <w:sz w:val="24"/>
            <w:szCs w:val="24"/>
          </w:rPr>
          <w:t>Listing Program 4. 61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3</w:t>
        </w:r>
        <w:r w:rsidR="00E66F3E" w:rsidRPr="00E66F3E">
          <w:rPr>
            <w:rFonts w:ascii="Times New Roman" w:hAnsi="Times New Roman" w:cs="Times New Roman"/>
            <w:noProof/>
            <w:webHidden/>
            <w:sz w:val="24"/>
            <w:szCs w:val="24"/>
          </w:rPr>
          <w:fldChar w:fldCharType="end"/>
        </w:r>
      </w:hyperlink>
    </w:p>
    <w:p w14:paraId="56032EF0" w14:textId="71FB735A"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7" w:history="1">
        <w:r w:rsidR="00E66F3E" w:rsidRPr="00E66F3E">
          <w:rPr>
            <w:rStyle w:val="Hyperlink"/>
            <w:rFonts w:ascii="Times New Roman" w:hAnsi="Times New Roman" w:cs="Times New Roman"/>
            <w:noProof/>
            <w:sz w:val="24"/>
            <w:szCs w:val="24"/>
          </w:rPr>
          <w:t>Listing Program 4. 62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4</w:t>
        </w:r>
        <w:r w:rsidR="00E66F3E" w:rsidRPr="00E66F3E">
          <w:rPr>
            <w:rFonts w:ascii="Times New Roman" w:hAnsi="Times New Roman" w:cs="Times New Roman"/>
            <w:noProof/>
            <w:webHidden/>
            <w:sz w:val="24"/>
            <w:szCs w:val="24"/>
          </w:rPr>
          <w:fldChar w:fldCharType="end"/>
        </w:r>
      </w:hyperlink>
    </w:p>
    <w:p w14:paraId="532C94E3" w14:textId="4EE6C2F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8" w:history="1">
        <w:r w:rsidR="00E66F3E" w:rsidRPr="00E66F3E">
          <w:rPr>
            <w:rStyle w:val="Hyperlink"/>
            <w:rFonts w:ascii="Times New Roman" w:hAnsi="Times New Roman" w:cs="Times New Roman"/>
            <w:noProof/>
            <w:sz w:val="24"/>
            <w:szCs w:val="24"/>
          </w:rPr>
          <w:t>Listing Program 4. 63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5</w:t>
        </w:r>
        <w:r w:rsidR="00E66F3E" w:rsidRPr="00E66F3E">
          <w:rPr>
            <w:rFonts w:ascii="Times New Roman" w:hAnsi="Times New Roman" w:cs="Times New Roman"/>
            <w:noProof/>
            <w:webHidden/>
            <w:sz w:val="24"/>
            <w:szCs w:val="24"/>
          </w:rPr>
          <w:fldChar w:fldCharType="end"/>
        </w:r>
      </w:hyperlink>
    </w:p>
    <w:p w14:paraId="7058B149" w14:textId="7311251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69" w:history="1">
        <w:r w:rsidR="00E66F3E" w:rsidRPr="00E66F3E">
          <w:rPr>
            <w:rStyle w:val="Hyperlink"/>
            <w:rFonts w:ascii="Times New Roman" w:hAnsi="Times New Roman" w:cs="Times New Roman"/>
            <w:noProof/>
            <w:sz w:val="24"/>
            <w:szCs w:val="24"/>
          </w:rPr>
          <w:t>Listing Program 4. 64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6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6</w:t>
        </w:r>
        <w:r w:rsidR="00E66F3E" w:rsidRPr="00E66F3E">
          <w:rPr>
            <w:rFonts w:ascii="Times New Roman" w:hAnsi="Times New Roman" w:cs="Times New Roman"/>
            <w:noProof/>
            <w:webHidden/>
            <w:sz w:val="24"/>
            <w:szCs w:val="24"/>
          </w:rPr>
          <w:fldChar w:fldCharType="end"/>
        </w:r>
      </w:hyperlink>
    </w:p>
    <w:p w14:paraId="15964225" w14:textId="51E08C37"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0" w:history="1">
        <w:r w:rsidR="00E66F3E" w:rsidRPr="00E66F3E">
          <w:rPr>
            <w:rStyle w:val="Hyperlink"/>
            <w:rFonts w:ascii="Times New Roman" w:hAnsi="Times New Roman" w:cs="Times New Roman"/>
            <w:noProof/>
            <w:sz w:val="24"/>
            <w:szCs w:val="24"/>
          </w:rPr>
          <w:t>Listing Program 4. 65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7</w:t>
        </w:r>
        <w:r w:rsidR="00E66F3E" w:rsidRPr="00E66F3E">
          <w:rPr>
            <w:rFonts w:ascii="Times New Roman" w:hAnsi="Times New Roman" w:cs="Times New Roman"/>
            <w:noProof/>
            <w:webHidden/>
            <w:sz w:val="24"/>
            <w:szCs w:val="24"/>
          </w:rPr>
          <w:fldChar w:fldCharType="end"/>
        </w:r>
      </w:hyperlink>
    </w:p>
    <w:p w14:paraId="40744C66" w14:textId="075AD9E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1" w:history="1">
        <w:r w:rsidR="00E66F3E" w:rsidRPr="00E66F3E">
          <w:rPr>
            <w:rStyle w:val="Hyperlink"/>
            <w:rFonts w:ascii="Times New Roman" w:hAnsi="Times New Roman" w:cs="Times New Roman"/>
            <w:noProof/>
            <w:sz w:val="24"/>
            <w:szCs w:val="24"/>
          </w:rPr>
          <w:t>Listing Program 4. 66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8</w:t>
        </w:r>
        <w:r w:rsidR="00E66F3E" w:rsidRPr="00E66F3E">
          <w:rPr>
            <w:rFonts w:ascii="Times New Roman" w:hAnsi="Times New Roman" w:cs="Times New Roman"/>
            <w:noProof/>
            <w:webHidden/>
            <w:sz w:val="24"/>
            <w:szCs w:val="24"/>
          </w:rPr>
          <w:fldChar w:fldCharType="end"/>
        </w:r>
      </w:hyperlink>
    </w:p>
    <w:p w14:paraId="48A3BF6B" w14:textId="0440633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2" w:history="1">
        <w:r w:rsidR="00E66F3E" w:rsidRPr="00E66F3E">
          <w:rPr>
            <w:rStyle w:val="Hyperlink"/>
            <w:rFonts w:ascii="Times New Roman" w:hAnsi="Times New Roman" w:cs="Times New Roman"/>
            <w:noProof/>
            <w:sz w:val="24"/>
            <w:szCs w:val="24"/>
          </w:rPr>
          <w:t>Listing Program 4. 67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9</w:t>
        </w:r>
        <w:r w:rsidR="00E66F3E" w:rsidRPr="00E66F3E">
          <w:rPr>
            <w:rFonts w:ascii="Times New Roman" w:hAnsi="Times New Roman" w:cs="Times New Roman"/>
            <w:noProof/>
            <w:webHidden/>
            <w:sz w:val="24"/>
            <w:szCs w:val="24"/>
          </w:rPr>
          <w:fldChar w:fldCharType="end"/>
        </w:r>
      </w:hyperlink>
    </w:p>
    <w:p w14:paraId="4CF347F5" w14:textId="710E60DB"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3" w:history="1">
        <w:r w:rsidR="00E66F3E" w:rsidRPr="00E66F3E">
          <w:rPr>
            <w:rStyle w:val="Hyperlink"/>
            <w:rFonts w:ascii="Times New Roman" w:hAnsi="Times New Roman" w:cs="Times New Roman"/>
            <w:noProof/>
            <w:sz w:val="24"/>
            <w:szCs w:val="24"/>
          </w:rPr>
          <w:t>Listing Program 4. 68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0</w:t>
        </w:r>
        <w:r w:rsidR="00E66F3E" w:rsidRPr="00E66F3E">
          <w:rPr>
            <w:rFonts w:ascii="Times New Roman" w:hAnsi="Times New Roman" w:cs="Times New Roman"/>
            <w:noProof/>
            <w:webHidden/>
            <w:sz w:val="24"/>
            <w:szCs w:val="24"/>
          </w:rPr>
          <w:fldChar w:fldCharType="end"/>
        </w:r>
      </w:hyperlink>
    </w:p>
    <w:p w14:paraId="2C1C64E9" w14:textId="076FB79B"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4" w:history="1">
        <w:r w:rsidR="00E66F3E" w:rsidRPr="00E66F3E">
          <w:rPr>
            <w:rStyle w:val="Hyperlink"/>
            <w:rFonts w:ascii="Times New Roman" w:hAnsi="Times New Roman" w:cs="Times New Roman"/>
            <w:noProof/>
            <w:sz w:val="24"/>
            <w:szCs w:val="24"/>
          </w:rPr>
          <w:t>Listing Program 4. 69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1</w:t>
        </w:r>
        <w:r w:rsidR="00E66F3E" w:rsidRPr="00E66F3E">
          <w:rPr>
            <w:rFonts w:ascii="Times New Roman" w:hAnsi="Times New Roman" w:cs="Times New Roman"/>
            <w:noProof/>
            <w:webHidden/>
            <w:sz w:val="24"/>
            <w:szCs w:val="24"/>
          </w:rPr>
          <w:fldChar w:fldCharType="end"/>
        </w:r>
      </w:hyperlink>
    </w:p>
    <w:p w14:paraId="58580F7E" w14:textId="4B6C9CA3"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5" w:history="1">
        <w:r w:rsidR="00E66F3E" w:rsidRPr="00E66F3E">
          <w:rPr>
            <w:rStyle w:val="Hyperlink"/>
            <w:rFonts w:ascii="Times New Roman" w:hAnsi="Times New Roman" w:cs="Times New Roman"/>
            <w:noProof/>
            <w:sz w:val="24"/>
            <w:szCs w:val="24"/>
          </w:rPr>
          <w:t>Listing Program 4. 70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2</w:t>
        </w:r>
        <w:r w:rsidR="00E66F3E" w:rsidRPr="00E66F3E">
          <w:rPr>
            <w:rFonts w:ascii="Times New Roman" w:hAnsi="Times New Roman" w:cs="Times New Roman"/>
            <w:noProof/>
            <w:webHidden/>
            <w:sz w:val="24"/>
            <w:szCs w:val="24"/>
          </w:rPr>
          <w:fldChar w:fldCharType="end"/>
        </w:r>
      </w:hyperlink>
    </w:p>
    <w:p w14:paraId="45572E3D" w14:textId="547F785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6" w:history="1">
        <w:r w:rsidR="00E66F3E" w:rsidRPr="00E66F3E">
          <w:rPr>
            <w:rStyle w:val="Hyperlink"/>
            <w:rFonts w:ascii="Times New Roman" w:hAnsi="Times New Roman" w:cs="Times New Roman"/>
            <w:noProof/>
            <w:sz w:val="24"/>
            <w:szCs w:val="24"/>
          </w:rPr>
          <w:t>Listing Program 4. 71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3</w:t>
        </w:r>
        <w:r w:rsidR="00E66F3E" w:rsidRPr="00E66F3E">
          <w:rPr>
            <w:rFonts w:ascii="Times New Roman" w:hAnsi="Times New Roman" w:cs="Times New Roman"/>
            <w:noProof/>
            <w:webHidden/>
            <w:sz w:val="24"/>
            <w:szCs w:val="24"/>
          </w:rPr>
          <w:fldChar w:fldCharType="end"/>
        </w:r>
      </w:hyperlink>
    </w:p>
    <w:p w14:paraId="3C95AF5B" w14:textId="1F3BE0B8"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7" w:history="1">
        <w:r w:rsidR="00E66F3E" w:rsidRPr="00E66F3E">
          <w:rPr>
            <w:rStyle w:val="Hyperlink"/>
            <w:rFonts w:ascii="Times New Roman" w:hAnsi="Times New Roman" w:cs="Times New Roman"/>
            <w:noProof/>
            <w:sz w:val="24"/>
            <w:szCs w:val="24"/>
          </w:rPr>
          <w:t>Listing Program 4. 72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4</w:t>
        </w:r>
        <w:r w:rsidR="00E66F3E" w:rsidRPr="00E66F3E">
          <w:rPr>
            <w:rFonts w:ascii="Times New Roman" w:hAnsi="Times New Roman" w:cs="Times New Roman"/>
            <w:noProof/>
            <w:webHidden/>
            <w:sz w:val="24"/>
            <w:szCs w:val="24"/>
          </w:rPr>
          <w:fldChar w:fldCharType="end"/>
        </w:r>
      </w:hyperlink>
    </w:p>
    <w:p w14:paraId="5574FDB0" w14:textId="2E5FB12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8" w:history="1">
        <w:r w:rsidR="00E66F3E" w:rsidRPr="00E66F3E">
          <w:rPr>
            <w:rStyle w:val="Hyperlink"/>
            <w:rFonts w:ascii="Times New Roman" w:hAnsi="Times New Roman" w:cs="Times New Roman"/>
            <w:noProof/>
            <w:sz w:val="24"/>
            <w:szCs w:val="24"/>
          </w:rPr>
          <w:t>Listing Program 4. 73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5</w:t>
        </w:r>
        <w:r w:rsidR="00E66F3E" w:rsidRPr="00E66F3E">
          <w:rPr>
            <w:rFonts w:ascii="Times New Roman" w:hAnsi="Times New Roman" w:cs="Times New Roman"/>
            <w:noProof/>
            <w:webHidden/>
            <w:sz w:val="24"/>
            <w:szCs w:val="24"/>
          </w:rPr>
          <w:fldChar w:fldCharType="end"/>
        </w:r>
      </w:hyperlink>
    </w:p>
    <w:p w14:paraId="04353BA8" w14:textId="14526A6D"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79" w:history="1">
        <w:r w:rsidR="00E66F3E" w:rsidRPr="00E66F3E">
          <w:rPr>
            <w:rStyle w:val="Hyperlink"/>
            <w:rFonts w:ascii="Times New Roman" w:hAnsi="Times New Roman" w:cs="Times New Roman"/>
            <w:noProof/>
            <w:sz w:val="24"/>
            <w:szCs w:val="24"/>
          </w:rPr>
          <w:t>Listing Program 4. 74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7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6</w:t>
        </w:r>
        <w:r w:rsidR="00E66F3E" w:rsidRPr="00E66F3E">
          <w:rPr>
            <w:rFonts w:ascii="Times New Roman" w:hAnsi="Times New Roman" w:cs="Times New Roman"/>
            <w:noProof/>
            <w:webHidden/>
            <w:sz w:val="24"/>
            <w:szCs w:val="24"/>
          </w:rPr>
          <w:fldChar w:fldCharType="end"/>
        </w:r>
      </w:hyperlink>
    </w:p>
    <w:p w14:paraId="093E5308" w14:textId="1635CDDB"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0" w:history="1">
        <w:r w:rsidR="00E66F3E" w:rsidRPr="00E66F3E">
          <w:rPr>
            <w:rStyle w:val="Hyperlink"/>
            <w:rFonts w:ascii="Times New Roman" w:hAnsi="Times New Roman" w:cs="Times New Roman"/>
            <w:noProof/>
            <w:sz w:val="24"/>
            <w:szCs w:val="24"/>
          </w:rPr>
          <w:t>Listing Program 4. 75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7</w:t>
        </w:r>
        <w:r w:rsidR="00E66F3E" w:rsidRPr="00E66F3E">
          <w:rPr>
            <w:rFonts w:ascii="Times New Roman" w:hAnsi="Times New Roman" w:cs="Times New Roman"/>
            <w:noProof/>
            <w:webHidden/>
            <w:sz w:val="24"/>
            <w:szCs w:val="24"/>
          </w:rPr>
          <w:fldChar w:fldCharType="end"/>
        </w:r>
      </w:hyperlink>
    </w:p>
    <w:p w14:paraId="370419D2" w14:textId="759D9C5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1" w:history="1">
        <w:r w:rsidR="00E66F3E" w:rsidRPr="00E66F3E">
          <w:rPr>
            <w:rStyle w:val="Hyperlink"/>
            <w:rFonts w:ascii="Times New Roman" w:hAnsi="Times New Roman" w:cs="Times New Roman"/>
            <w:noProof/>
            <w:sz w:val="24"/>
            <w:szCs w:val="24"/>
          </w:rPr>
          <w:t>Listing Program 4. 76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8</w:t>
        </w:r>
        <w:r w:rsidR="00E66F3E" w:rsidRPr="00E66F3E">
          <w:rPr>
            <w:rFonts w:ascii="Times New Roman" w:hAnsi="Times New Roman" w:cs="Times New Roman"/>
            <w:noProof/>
            <w:webHidden/>
            <w:sz w:val="24"/>
            <w:szCs w:val="24"/>
          </w:rPr>
          <w:fldChar w:fldCharType="end"/>
        </w:r>
      </w:hyperlink>
    </w:p>
    <w:p w14:paraId="335F64CE" w14:textId="70A21897"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2" w:history="1">
        <w:r w:rsidR="00E66F3E" w:rsidRPr="00E66F3E">
          <w:rPr>
            <w:rStyle w:val="Hyperlink"/>
            <w:rFonts w:ascii="Times New Roman" w:hAnsi="Times New Roman" w:cs="Times New Roman"/>
            <w:noProof/>
            <w:sz w:val="24"/>
            <w:szCs w:val="24"/>
          </w:rPr>
          <w:t>Listing Program 4. 77</w:t>
        </w:r>
        <w:r w:rsidR="00E66F3E" w:rsidRPr="00E66F3E">
          <w:rPr>
            <w:rStyle w:val="Hyperlink"/>
            <w:rFonts w:ascii="Times New Roman" w:hAnsi="Times New Roman" w:cs="Times New Roman"/>
            <w:i/>
            <w:noProof/>
            <w:sz w:val="24"/>
            <w:szCs w:val="24"/>
          </w:rPr>
          <w:t xml:space="preserve"> </w:t>
        </w:r>
        <w:r w:rsidR="00E66F3E" w:rsidRPr="00E66F3E">
          <w:rPr>
            <w:rStyle w:val="Hyperlink"/>
            <w:rFonts w:ascii="Times New Roman" w:hAnsi="Times New Roman" w:cs="Times New Roman"/>
            <w:noProof/>
            <w:sz w:val="24"/>
            <w:szCs w:val="24"/>
          </w:rPr>
          <w:t xml:space="preserve">Lanjutan </w:t>
        </w:r>
        <w:r w:rsidR="00E66F3E" w:rsidRPr="00E66F3E">
          <w:rPr>
            <w:rStyle w:val="Hyperlink"/>
            <w:rFonts w:ascii="Times New Roman" w:hAnsi="Times New Roman" w:cs="Times New Roman"/>
            <w:i/>
            <w:noProof/>
            <w:sz w:val="24"/>
            <w:szCs w:val="24"/>
          </w:rPr>
          <w:t xml:space="preserve">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9</w:t>
        </w:r>
        <w:r w:rsidR="00E66F3E" w:rsidRPr="00E66F3E">
          <w:rPr>
            <w:rFonts w:ascii="Times New Roman" w:hAnsi="Times New Roman" w:cs="Times New Roman"/>
            <w:noProof/>
            <w:webHidden/>
            <w:sz w:val="24"/>
            <w:szCs w:val="24"/>
          </w:rPr>
          <w:fldChar w:fldCharType="end"/>
        </w:r>
      </w:hyperlink>
    </w:p>
    <w:p w14:paraId="6DAB12AB" w14:textId="423D1E9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3" w:history="1">
        <w:r w:rsidR="00E66F3E" w:rsidRPr="00E66F3E">
          <w:rPr>
            <w:rStyle w:val="Hyperlink"/>
            <w:rFonts w:ascii="Times New Roman" w:hAnsi="Times New Roman" w:cs="Times New Roman"/>
            <w:noProof/>
            <w:sz w:val="24"/>
            <w:szCs w:val="24"/>
          </w:rPr>
          <w:t>Listing Program 4. 78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0</w:t>
        </w:r>
        <w:r w:rsidR="00E66F3E" w:rsidRPr="00E66F3E">
          <w:rPr>
            <w:rFonts w:ascii="Times New Roman" w:hAnsi="Times New Roman" w:cs="Times New Roman"/>
            <w:noProof/>
            <w:webHidden/>
            <w:sz w:val="24"/>
            <w:szCs w:val="24"/>
          </w:rPr>
          <w:fldChar w:fldCharType="end"/>
        </w:r>
      </w:hyperlink>
    </w:p>
    <w:p w14:paraId="56F8102C" w14:textId="655CBCD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4" w:history="1">
        <w:r w:rsidR="00E66F3E" w:rsidRPr="00E66F3E">
          <w:rPr>
            <w:rStyle w:val="Hyperlink"/>
            <w:rFonts w:ascii="Times New Roman" w:hAnsi="Times New Roman" w:cs="Times New Roman"/>
            <w:noProof/>
            <w:sz w:val="24"/>
            <w:szCs w:val="24"/>
          </w:rPr>
          <w:t xml:space="preserve">Listing Program 4. 79 </w:t>
        </w:r>
        <w:r w:rsidR="00E66F3E" w:rsidRPr="00E66F3E">
          <w:rPr>
            <w:rStyle w:val="Hyperlink"/>
            <w:rFonts w:ascii="Times New Roman" w:hAnsi="Times New Roman" w:cs="Times New Roman"/>
            <w:i/>
            <w:noProof/>
            <w:sz w:val="24"/>
            <w:szCs w:val="24"/>
          </w:rPr>
          <w:t xml:space="preserve">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0</w:t>
        </w:r>
        <w:r w:rsidR="00E66F3E" w:rsidRPr="00E66F3E">
          <w:rPr>
            <w:rFonts w:ascii="Times New Roman" w:hAnsi="Times New Roman" w:cs="Times New Roman"/>
            <w:noProof/>
            <w:webHidden/>
            <w:sz w:val="24"/>
            <w:szCs w:val="24"/>
          </w:rPr>
          <w:fldChar w:fldCharType="end"/>
        </w:r>
      </w:hyperlink>
    </w:p>
    <w:p w14:paraId="0591511D" w14:textId="70CE5658"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5" w:history="1">
        <w:r w:rsidR="00E66F3E" w:rsidRPr="00E66F3E">
          <w:rPr>
            <w:rStyle w:val="Hyperlink"/>
            <w:rFonts w:ascii="Times New Roman" w:hAnsi="Times New Roman" w:cs="Times New Roman"/>
            <w:noProof/>
            <w:sz w:val="24"/>
            <w:szCs w:val="24"/>
          </w:rPr>
          <w:t>Listing Program 4. 80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1</w:t>
        </w:r>
        <w:r w:rsidR="00E66F3E" w:rsidRPr="00E66F3E">
          <w:rPr>
            <w:rFonts w:ascii="Times New Roman" w:hAnsi="Times New Roman" w:cs="Times New Roman"/>
            <w:noProof/>
            <w:webHidden/>
            <w:sz w:val="24"/>
            <w:szCs w:val="24"/>
          </w:rPr>
          <w:fldChar w:fldCharType="end"/>
        </w:r>
      </w:hyperlink>
    </w:p>
    <w:p w14:paraId="32E172F1" w14:textId="3AF4FA0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6" w:history="1">
        <w:r w:rsidR="00E66F3E" w:rsidRPr="00E66F3E">
          <w:rPr>
            <w:rStyle w:val="Hyperlink"/>
            <w:rFonts w:ascii="Times New Roman" w:hAnsi="Times New Roman" w:cs="Times New Roman"/>
            <w:noProof/>
            <w:sz w:val="24"/>
            <w:szCs w:val="24"/>
          </w:rPr>
          <w:t>Listing Program 4. 81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2</w:t>
        </w:r>
        <w:r w:rsidR="00E66F3E" w:rsidRPr="00E66F3E">
          <w:rPr>
            <w:rFonts w:ascii="Times New Roman" w:hAnsi="Times New Roman" w:cs="Times New Roman"/>
            <w:noProof/>
            <w:webHidden/>
            <w:sz w:val="24"/>
            <w:szCs w:val="24"/>
          </w:rPr>
          <w:fldChar w:fldCharType="end"/>
        </w:r>
      </w:hyperlink>
    </w:p>
    <w:p w14:paraId="0E03643E" w14:textId="40917923"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7" w:history="1">
        <w:r w:rsidR="00E66F3E" w:rsidRPr="00E66F3E">
          <w:rPr>
            <w:rStyle w:val="Hyperlink"/>
            <w:rFonts w:ascii="Times New Roman" w:hAnsi="Times New Roman" w:cs="Times New Roman"/>
            <w:noProof/>
            <w:sz w:val="24"/>
            <w:szCs w:val="24"/>
          </w:rPr>
          <w:t>Listing Program 4. 82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3</w:t>
        </w:r>
        <w:r w:rsidR="00E66F3E" w:rsidRPr="00E66F3E">
          <w:rPr>
            <w:rFonts w:ascii="Times New Roman" w:hAnsi="Times New Roman" w:cs="Times New Roman"/>
            <w:noProof/>
            <w:webHidden/>
            <w:sz w:val="24"/>
            <w:szCs w:val="24"/>
          </w:rPr>
          <w:fldChar w:fldCharType="end"/>
        </w:r>
      </w:hyperlink>
    </w:p>
    <w:p w14:paraId="33294616" w14:textId="197980F2"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8" w:history="1">
        <w:r w:rsidR="00E66F3E" w:rsidRPr="00E66F3E">
          <w:rPr>
            <w:rStyle w:val="Hyperlink"/>
            <w:rFonts w:ascii="Times New Roman" w:hAnsi="Times New Roman" w:cs="Times New Roman"/>
            <w:noProof/>
            <w:sz w:val="24"/>
            <w:szCs w:val="24"/>
          </w:rPr>
          <w:t>Listing Program 4. 83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4</w:t>
        </w:r>
        <w:r w:rsidR="00E66F3E" w:rsidRPr="00E66F3E">
          <w:rPr>
            <w:rFonts w:ascii="Times New Roman" w:hAnsi="Times New Roman" w:cs="Times New Roman"/>
            <w:noProof/>
            <w:webHidden/>
            <w:sz w:val="24"/>
            <w:szCs w:val="24"/>
          </w:rPr>
          <w:fldChar w:fldCharType="end"/>
        </w:r>
      </w:hyperlink>
    </w:p>
    <w:p w14:paraId="5172903C" w14:textId="4242DF83"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89" w:history="1">
        <w:r w:rsidR="00E66F3E" w:rsidRPr="00E66F3E">
          <w:rPr>
            <w:rStyle w:val="Hyperlink"/>
            <w:rFonts w:ascii="Times New Roman" w:hAnsi="Times New Roman" w:cs="Times New Roman"/>
            <w:noProof/>
            <w:sz w:val="24"/>
            <w:szCs w:val="24"/>
          </w:rPr>
          <w:t>Listing Program 4. 84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8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5</w:t>
        </w:r>
        <w:r w:rsidR="00E66F3E" w:rsidRPr="00E66F3E">
          <w:rPr>
            <w:rFonts w:ascii="Times New Roman" w:hAnsi="Times New Roman" w:cs="Times New Roman"/>
            <w:noProof/>
            <w:webHidden/>
            <w:sz w:val="24"/>
            <w:szCs w:val="24"/>
          </w:rPr>
          <w:fldChar w:fldCharType="end"/>
        </w:r>
      </w:hyperlink>
    </w:p>
    <w:p w14:paraId="33142A42" w14:textId="7BC3D8B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0" w:history="1">
        <w:r w:rsidR="00E66F3E" w:rsidRPr="00E66F3E">
          <w:rPr>
            <w:rStyle w:val="Hyperlink"/>
            <w:rFonts w:ascii="Times New Roman" w:hAnsi="Times New Roman" w:cs="Times New Roman"/>
            <w:noProof/>
            <w:sz w:val="24"/>
            <w:szCs w:val="24"/>
          </w:rPr>
          <w:t>Listing Program 4. 85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6</w:t>
        </w:r>
        <w:r w:rsidR="00E66F3E" w:rsidRPr="00E66F3E">
          <w:rPr>
            <w:rFonts w:ascii="Times New Roman" w:hAnsi="Times New Roman" w:cs="Times New Roman"/>
            <w:noProof/>
            <w:webHidden/>
            <w:sz w:val="24"/>
            <w:szCs w:val="24"/>
          </w:rPr>
          <w:fldChar w:fldCharType="end"/>
        </w:r>
      </w:hyperlink>
    </w:p>
    <w:p w14:paraId="27A6055D" w14:textId="54BB4E69"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1" w:history="1">
        <w:r w:rsidR="00E66F3E" w:rsidRPr="00E66F3E">
          <w:rPr>
            <w:rStyle w:val="Hyperlink"/>
            <w:rFonts w:ascii="Times New Roman" w:hAnsi="Times New Roman" w:cs="Times New Roman"/>
            <w:noProof/>
            <w:sz w:val="24"/>
            <w:szCs w:val="24"/>
          </w:rPr>
          <w:t>Listing Program 4. 86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7</w:t>
        </w:r>
        <w:r w:rsidR="00E66F3E" w:rsidRPr="00E66F3E">
          <w:rPr>
            <w:rFonts w:ascii="Times New Roman" w:hAnsi="Times New Roman" w:cs="Times New Roman"/>
            <w:noProof/>
            <w:webHidden/>
            <w:sz w:val="24"/>
            <w:szCs w:val="24"/>
          </w:rPr>
          <w:fldChar w:fldCharType="end"/>
        </w:r>
      </w:hyperlink>
    </w:p>
    <w:p w14:paraId="27287D08" w14:textId="4584FD76"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2" w:history="1">
        <w:r w:rsidR="00E66F3E" w:rsidRPr="00E66F3E">
          <w:rPr>
            <w:rStyle w:val="Hyperlink"/>
            <w:rFonts w:ascii="Times New Roman" w:hAnsi="Times New Roman" w:cs="Times New Roman"/>
            <w:noProof/>
            <w:sz w:val="24"/>
            <w:szCs w:val="24"/>
          </w:rPr>
          <w:t>Listing Program 4. 87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8</w:t>
        </w:r>
        <w:r w:rsidR="00E66F3E" w:rsidRPr="00E66F3E">
          <w:rPr>
            <w:rFonts w:ascii="Times New Roman" w:hAnsi="Times New Roman" w:cs="Times New Roman"/>
            <w:noProof/>
            <w:webHidden/>
            <w:sz w:val="24"/>
            <w:szCs w:val="24"/>
          </w:rPr>
          <w:fldChar w:fldCharType="end"/>
        </w:r>
      </w:hyperlink>
    </w:p>
    <w:p w14:paraId="575150E1" w14:textId="153458EC"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3" w:history="1">
        <w:r w:rsidR="00E66F3E" w:rsidRPr="00E66F3E">
          <w:rPr>
            <w:rStyle w:val="Hyperlink"/>
            <w:rFonts w:ascii="Times New Roman" w:hAnsi="Times New Roman" w:cs="Times New Roman"/>
            <w:noProof/>
            <w:sz w:val="24"/>
            <w:szCs w:val="24"/>
          </w:rPr>
          <w:t>Listing Program 4. 88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9</w:t>
        </w:r>
        <w:r w:rsidR="00E66F3E" w:rsidRPr="00E66F3E">
          <w:rPr>
            <w:rFonts w:ascii="Times New Roman" w:hAnsi="Times New Roman" w:cs="Times New Roman"/>
            <w:noProof/>
            <w:webHidden/>
            <w:sz w:val="24"/>
            <w:szCs w:val="24"/>
          </w:rPr>
          <w:fldChar w:fldCharType="end"/>
        </w:r>
      </w:hyperlink>
    </w:p>
    <w:p w14:paraId="6598B1AF" w14:textId="6BE89EBA"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4" w:history="1">
        <w:r w:rsidR="00E66F3E" w:rsidRPr="00E66F3E">
          <w:rPr>
            <w:rStyle w:val="Hyperlink"/>
            <w:rFonts w:ascii="Times New Roman" w:hAnsi="Times New Roman" w:cs="Times New Roman"/>
            <w:noProof/>
            <w:sz w:val="24"/>
            <w:szCs w:val="24"/>
          </w:rPr>
          <w:t>Listing Program 4. 89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0</w:t>
        </w:r>
        <w:r w:rsidR="00E66F3E" w:rsidRPr="00E66F3E">
          <w:rPr>
            <w:rFonts w:ascii="Times New Roman" w:hAnsi="Times New Roman" w:cs="Times New Roman"/>
            <w:noProof/>
            <w:webHidden/>
            <w:sz w:val="24"/>
            <w:szCs w:val="24"/>
          </w:rPr>
          <w:fldChar w:fldCharType="end"/>
        </w:r>
      </w:hyperlink>
    </w:p>
    <w:p w14:paraId="2DE580A2" w14:textId="7A56181E"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5" w:history="1">
        <w:r w:rsidR="00E66F3E" w:rsidRPr="00E66F3E">
          <w:rPr>
            <w:rStyle w:val="Hyperlink"/>
            <w:rFonts w:ascii="Times New Roman" w:hAnsi="Times New Roman" w:cs="Times New Roman"/>
            <w:noProof/>
            <w:sz w:val="24"/>
            <w:szCs w:val="24"/>
          </w:rPr>
          <w:t>Listing Program 4. 90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5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1</w:t>
        </w:r>
        <w:r w:rsidR="00E66F3E" w:rsidRPr="00E66F3E">
          <w:rPr>
            <w:rFonts w:ascii="Times New Roman" w:hAnsi="Times New Roman" w:cs="Times New Roman"/>
            <w:noProof/>
            <w:webHidden/>
            <w:sz w:val="24"/>
            <w:szCs w:val="24"/>
          </w:rPr>
          <w:fldChar w:fldCharType="end"/>
        </w:r>
      </w:hyperlink>
    </w:p>
    <w:p w14:paraId="58849C91" w14:textId="4EFC0CE4"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6" w:history="1">
        <w:r w:rsidR="00E66F3E" w:rsidRPr="00E66F3E">
          <w:rPr>
            <w:rStyle w:val="Hyperlink"/>
            <w:rFonts w:ascii="Times New Roman" w:hAnsi="Times New Roman" w:cs="Times New Roman"/>
            <w:noProof/>
            <w:sz w:val="24"/>
            <w:szCs w:val="24"/>
          </w:rPr>
          <w:t>Listing Program 4. 91 Lanjutan</w:t>
        </w:r>
        <w:r w:rsidR="00E66F3E" w:rsidRPr="00E66F3E">
          <w:rPr>
            <w:rStyle w:val="Hyperlink"/>
            <w:rFonts w:ascii="Times New Roman" w:hAnsi="Times New Roman" w:cs="Times New Roman"/>
            <w:i/>
            <w:noProof/>
            <w:sz w:val="24"/>
            <w:szCs w:val="24"/>
          </w:rPr>
          <w:t xml:space="preserve"> Source code Controller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6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2</w:t>
        </w:r>
        <w:r w:rsidR="00E66F3E" w:rsidRPr="00E66F3E">
          <w:rPr>
            <w:rFonts w:ascii="Times New Roman" w:hAnsi="Times New Roman" w:cs="Times New Roman"/>
            <w:noProof/>
            <w:webHidden/>
            <w:sz w:val="24"/>
            <w:szCs w:val="24"/>
          </w:rPr>
          <w:fldChar w:fldCharType="end"/>
        </w:r>
      </w:hyperlink>
    </w:p>
    <w:p w14:paraId="72775F15" w14:textId="716C6D4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7" w:history="1">
        <w:r w:rsidR="00E66F3E" w:rsidRPr="00E66F3E">
          <w:rPr>
            <w:rStyle w:val="Hyperlink"/>
            <w:rFonts w:ascii="Times New Roman" w:hAnsi="Times New Roman" w:cs="Times New Roman"/>
            <w:noProof/>
            <w:sz w:val="24"/>
            <w:szCs w:val="24"/>
          </w:rPr>
          <w:t xml:space="preserve">Listing Program 4. 92 </w:t>
        </w:r>
        <w:r w:rsidR="00E66F3E" w:rsidRPr="00E66F3E">
          <w:rPr>
            <w:rStyle w:val="Hyperlink"/>
            <w:rFonts w:ascii="Times New Roman" w:hAnsi="Times New Roman" w:cs="Times New Roman"/>
            <w:i/>
            <w:noProof/>
            <w:sz w:val="24"/>
            <w:szCs w:val="24"/>
          </w:rPr>
          <w:t>Source code Model Start</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7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2</w:t>
        </w:r>
        <w:r w:rsidR="00E66F3E" w:rsidRPr="00E66F3E">
          <w:rPr>
            <w:rFonts w:ascii="Times New Roman" w:hAnsi="Times New Roman" w:cs="Times New Roman"/>
            <w:noProof/>
            <w:webHidden/>
            <w:sz w:val="24"/>
            <w:szCs w:val="24"/>
          </w:rPr>
          <w:fldChar w:fldCharType="end"/>
        </w:r>
      </w:hyperlink>
    </w:p>
    <w:p w14:paraId="6887A4DC" w14:textId="53CD2C5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8" w:history="1">
        <w:r w:rsidR="00E66F3E" w:rsidRPr="00E66F3E">
          <w:rPr>
            <w:rStyle w:val="Hyperlink"/>
            <w:rFonts w:ascii="Times New Roman" w:hAnsi="Times New Roman" w:cs="Times New Roman"/>
            <w:noProof/>
            <w:sz w:val="24"/>
            <w:szCs w:val="24"/>
          </w:rPr>
          <w:t xml:space="preserve">Listing Program 4. 93 </w:t>
        </w:r>
        <w:r w:rsidR="00E66F3E" w:rsidRPr="00E66F3E">
          <w:rPr>
            <w:rStyle w:val="Hyperlink"/>
            <w:rFonts w:ascii="Times New Roman" w:hAnsi="Times New Roman" w:cs="Times New Roman"/>
            <w:i/>
            <w:noProof/>
            <w:sz w:val="24"/>
            <w:szCs w:val="24"/>
          </w:rPr>
          <w:t xml:space="preserve">Source code Model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8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3</w:t>
        </w:r>
        <w:r w:rsidR="00E66F3E" w:rsidRPr="00E66F3E">
          <w:rPr>
            <w:rFonts w:ascii="Times New Roman" w:hAnsi="Times New Roman" w:cs="Times New Roman"/>
            <w:noProof/>
            <w:webHidden/>
            <w:sz w:val="24"/>
            <w:szCs w:val="24"/>
          </w:rPr>
          <w:fldChar w:fldCharType="end"/>
        </w:r>
      </w:hyperlink>
    </w:p>
    <w:p w14:paraId="36CC6C0E" w14:textId="7E945C62"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899" w:history="1">
        <w:r w:rsidR="00E66F3E" w:rsidRPr="00E66F3E">
          <w:rPr>
            <w:rStyle w:val="Hyperlink"/>
            <w:rFonts w:ascii="Times New Roman" w:hAnsi="Times New Roman" w:cs="Times New Roman"/>
            <w:noProof/>
            <w:sz w:val="24"/>
            <w:szCs w:val="24"/>
          </w:rPr>
          <w:t>Listing Program 4. 94 Lanjutan</w:t>
        </w:r>
        <w:r w:rsidR="00E66F3E" w:rsidRPr="00E66F3E">
          <w:rPr>
            <w:rStyle w:val="Hyperlink"/>
            <w:rFonts w:ascii="Times New Roman" w:hAnsi="Times New Roman" w:cs="Times New Roman"/>
            <w:i/>
            <w:noProof/>
            <w:sz w:val="24"/>
            <w:szCs w:val="24"/>
          </w:rPr>
          <w:t xml:space="preserve"> Source code Model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899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4</w:t>
        </w:r>
        <w:r w:rsidR="00E66F3E" w:rsidRPr="00E66F3E">
          <w:rPr>
            <w:rFonts w:ascii="Times New Roman" w:hAnsi="Times New Roman" w:cs="Times New Roman"/>
            <w:noProof/>
            <w:webHidden/>
            <w:sz w:val="24"/>
            <w:szCs w:val="24"/>
          </w:rPr>
          <w:fldChar w:fldCharType="end"/>
        </w:r>
      </w:hyperlink>
    </w:p>
    <w:p w14:paraId="5B5A30A6" w14:textId="21DCC6BA"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900" w:history="1">
        <w:r w:rsidR="00E66F3E" w:rsidRPr="00E66F3E">
          <w:rPr>
            <w:rStyle w:val="Hyperlink"/>
            <w:rFonts w:ascii="Times New Roman" w:hAnsi="Times New Roman" w:cs="Times New Roman"/>
            <w:noProof/>
            <w:sz w:val="24"/>
            <w:szCs w:val="24"/>
          </w:rPr>
          <w:t>Listing Program 4. 95 Lanjutan</w:t>
        </w:r>
        <w:r w:rsidR="00E66F3E" w:rsidRPr="00E66F3E">
          <w:rPr>
            <w:rStyle w:val="Hyperlink"/>
            <w:rFonts w:ascii="Times New Roman" w:hAnsi="Times New Roman" w:cs="Times New Roman"/>
            <w:i/>
            <w:noProof/>
            <w:sz w:val="24"/>
            <w:szCs w:val="24"/>
          </w:rPr>
          <w:t xml:space="preserve"> Source code Model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900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5</w:t>
        </w:r>
        <w:r w:rsidR="00E66F3E" w:rsidRPr="00E66F3E">
          <w:rPr>
            <w:rFonts w:ascii="Times New Roman" w:hAnsi="Times New Roman" w:cs="Times New Roman"/>
            <w:noProof/>
            <w:webHidden/>
            <w:sz w:val="24"/>
            <w:szCs w:val="24"/>
          </w:rPr>
          <w:fldChar w:fldCharType="end"/>
        </w:r>
      </w:hyperlink>
    </w:p>
    <w:p w14:paraId="2E0928CC" w14:textId="7CC2BA90"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901" w:history="1">
        <w:r w:rsidR="00E66F3E" w:rsidRPr="00E66F3E">
          <w:rPr>
            <w:rStyle w:val="Hyperlink"/>
            <w:rFonts w:ascii="Times New Roman" w:hAnsi="Times New Roman" w:cs="Times New Roman"/>
            <w:noProof/>
            <w:sz w:val="24"/>
            <w:szCs w:val="24"/>
          </w:rPr>
          <w:t>Listing Program 4. 96 Lanjutan</w:t>
        </w:r>
        <w:r w:rsidR="00E66F3E" w:rsidRPr="00E66F3E">
          <w:rPr>
            <w:rStyle w:val="Hyperlink"/>
            <w:rFonts w:ascii="Times New Roman" w:hAnsi="Times New Roman" w:cs="Times New Roman"/>
            <w:i/>
            <w:noProof/>
            <w:sz w:val="24"/>
            <w:szCs w:val="24"/>
          </w:rPr>
          <w:t xml:space="preserve"> Source code Model </w:t>
        </w:r>
        <w:r w:rsidR="00E66F3E" w:rsidRPr="00E66F3E">
          <w:rPr>
            <w:rStyle w:val="Hyperlink"/>
            <w:rFonts w:ascii="Times New Roman" w:hAnsi="Times New Roman" w:cs="Times New Roman"/>
            <w:noProof/>
            <w:sz w:val="24"/>
            <w:szCs w:val="24"/>
          </w:rPr>
          <w:t>Barang</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901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6</w:t>
        </w:r>
        <w:r w:rsidR="00E66F3E" w:rsidRPr="00E66F3E">
          <w:rPr>
            <w:rFonts w:ascii="Times New Roman" w:hAnsi="Times New Roman" w:cs="Times New Roman"/>
            <w:noProof/>
            <w:webHidden/>
            <w:sz w:val="24"/>
            <w:szCs w:val="24"/>
          </w:rPr>
          <w:fldChar w:fldCharType="end"/>
        </w:r>
      </w:hyperlink>
    </w:p>
    <w:p w14:paraId="306EE171" w14:textId="0FEF955F"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902" w:history="1">
        <w:r w:rsidR="00E66F3E" w:rsidRPr="00E66F3E">
          <w:rPr>
            <w:rStyle w:val="Hyperlink"/>
            <w:rFonts w:ascii="Times New Roman" w:hAnsi="Times New Roman" w:cs="Times New Roman"/>
            <w:noProof/>
            <w:sz w:val="24"/>
            <w:szCs w:val="24"/>
          </w:rPr>
          <w:t xml:space="preserve">Listing Program 4. 97 </w:t>
        </w:r>
        <w:r w:rsidR="00E66F3E" w:rsidRPr="00E66F3E">
          <w:rPr>
            <w:rStyle w:val="Hyperlink"/>
            <w:rFonts w:ascii="Times New Roman" w:hAnsi="Times New Roman" w:cs="Times New Roman"/>
            <w:i/>
            <w:noProof/>
            <w:sz w:val="24"/>
            <w:szCs w:val="24"/>
          </w:rPr>
          <w:t xml:space="preserve">Source code Model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902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7</w:t>
        </w:r>
        <w:r w:rsidR="00E66F3E" w:rsidRPr="00E66F3E">
          <w:rPr>
            <w:rFonts w:ascii="Times New Roman" w:hAnsi="Times New Roman" w:cs="Times New Roman"/>
            <w:noProof/>
            <w:webHidden/>
            <w:sz w:val="24"/>
            <w:szCs w:val="24"/>
          </w:rPr>
          <w:fldChar w:fldCharType="end"/>
        </w:r>
      </w:hyperlink>
    </w:p>
    <w:p w14:paraId="28CB82E5" w14:textId="43DD1DE1"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903" w:history="1">
        <w:r w:rsidR="00E66F3E" w:rsidRPr="00E66F3E">
          <w:rPr>
            <w:rStyle w:val="Hyperlink"/>
            <w:rFonts w:ascii="Times New Roman" w:hAnsi="Times New Roman" w:cs="Times New Roman"/>
            <w:noProof/>
            <w:sz w:val="24"/>
            <w:szCs w:val="24"/>
          </w:rPr>
          <w:t>Listing Program 4. 98 Lanjutan</w:t>
        </w:r>
        <w:r w:rsidR="00E66F3E" w:rsidRPr="00E66F3E">
          <w:rPr>
            <w:rStyle w:val="Hyperlink"/>
            <w:rFonts w:ascii="Times New Roman" w:hAnsi="Times New Roman" w:cs="Times New Roman"/>
            <w:i/>
            <w:noProof/>
            <w:sz w:val="24"/>
            <w:szCs w:val="24"/>
          </w:rPr>
          <w:t xml:space="preserve"> Source code Model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903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8</w:t>
        </w:r>
        <w:r w:rsidR="00E66F3E" w:rsidRPr="00E66F3E">
          <w:rPr>
            <w:rFonts w:ascii="Times New Roman" w:hAnsi="Times New Roman" w:cs="Times New Roman"/>
            <w:noProof/>
            <w:webHidden/>
            <w:sz w:val="24"/>
            <w:szCs w:val="24"/>
          </w:rPr>
          <w:fldChar w:fldCharType="end"/>
        </w:r>
      </w:hyperlink>
    </w:p>
    <w:p w14:paraId="226952AD" w14:textId="48E78092" w:rsidR="00E66F3E" w:rsidRPr="00E66F3E" w:rsidRDefault="00DE6314">
      <w:pPr>
        <w:pStyle w:val="TableofFigures"/>
        <w:tabs>
          <w:tab w:val="right" w:leader="dot" w:pos="8778"/>
        </w:tabs>
        <w:rPr>
          <w:rFonts w:ascii="Times New Roman" w:eastAsiaTheme="minorEastAsia" w:hAnsi="Times New Roman" w:cs="Times New Roman"/>
          <w:noProof/>
          <w:sz w:val="24"/>
          <w:szCs w:val="24"/>
          <w:lang w:val="en-ID" w:eastAsia="en-ID"/>
        </w:rPr>
      </w:pPr>
      <w:hyperlink w:anchor="_Toc59700904" w:history="1">
        <w:r w:rsidR="00E66F3E" w:rsidRPr="00E66F3E">
          <w:rPr>
            <w:rStyle w:val="Hyperlink"/>
            <w:rFonts w:ascii="Times New Roman" w:hAnsi="Times New Roman" w:cs="Times New Roman"/>
            <w:noProof/>
            <w:sz w:val="24"/>
            <w:szCs w:val="24"/>
          </w:rPr>
          <w:t>Listing Program 4. 99 Lanjutan</w:t>
        </w:r>
        <w:r w:rsidR="00E66F3E" w:rsidRPr="00E66F3E">
          <w:rPr>
            <w:rStyle w:val="Hyperlink"/>
            <w:rFonts w:ascii="Times New Roman" w:hAnsi="Times New Roman" w:cs="Times New Roman"/>
            <w:i/>
            <w:noProof/>
            <w:sz w:val="24"/>
            <w:szCs w:val="24"/>
          </w:rPr>
          <w:t xml:space="preserve"> Source code Model </w:t>
        </w:r>
        <w:r w:rsidR="00E66F3E" w:rsidRPr="00E66F3E">
          <w:rPr>
            <w:rStyle w:val="Hyperlink"/>
            <w:rFonts w:ascii="Times New Roman" w:hAnsi="Times New Roman" w:cs="Times New Roman"/>
            <w:noProof/>
            <w:sz w:val="24"/>
            <w:szCs w:val="24"/>
          </w:rPr>
          <w:t>Transaksi</w:t>
        </w:r>
        <w:r w:rsidR="00E66F3E" w:rsidRPr="00E66F3E">
          <w:rPr>
            <w:rFonts w:ascii="Times New Roman" w:hAnsi="Times New Roman" w:cs="Times New Roman"/>
            <w:noProof/>
            <w:webHidden/>
            <w:sz w:val="24"/>
            <w:szCs w:val="24"/>
          </w:rPr>
          <w:tab/>
        </w:r>
        <w:r w:rsidR="00E66F3E" w:rsidRPr="00E66F3E">
          <w:rPr>
            <w:rFonts w:ascii="Times New Roman" w:hAnsi="Times New Roman" w:cs="Times New Roman"/>
            <w:noProof/>
            <w:webHidden/>
            <w:sz w:val="24"/>
            <w:szCs w:val="24"/>
          </w:rPr>
          <w:fldChar w:fldCharType="begin"/>
        </w:r>
        <w:r w:rsidR="00E66F3E" w:rsidRPr="00E66F3E">
          <w:rPr>
            <w:rFonts w:ascii="Times New Roman" w:hAnsi="Times New Roman" w:cs="Times New Roman"/>
            <w:noProof/>
            <w:webHidden/>
            <w:sz w:val="24"/>
            <w:szCs w:val="24"/>
          </w:rPr>
          <w:instrText xml:space="preserve"> PAGEREF _Toc59700904 \h </w:instrText>
        </w:r>
        <w:r w:rsidR="00E66F3E" w:rsidRPr="00E66F3E">
          <w:rPr>
            <w:rFonts w:ascii="Times New Roman" w:hAnsi="Times New Roman" w:cs="Times New Roman"/>
            <w:noProof/>
            <w:webHidden/>
            <w:sz w:val="24"/>
            <w:szCs w:val="24"/>
          </w:rPr>
        </w:r>
        <w:r w:rsidR="00E66F3E" w:rsidRPr="00E66F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9</w:t>
        </w:r>
        <w:r w:rsidR="00E66F3E" w:rsidRPr="00E66F3E">
          <w:rPr>
            <w:rFonts w:ascii="Times New Roman" w:hAnsi="Times New Roman" w:cs="Times New Roman"/>
            <w:noProof/>
            <w:webHidden/>
            <w:sz w:val="24"/>
            <w:szCs w:val="24"/>
          </w:rPr>
          <w:fldChar w:fldCharType="end"/>
        </w:r>
      </w:hyperlink>
    </w:p>
    <w:p w14:paraId="1289A951" w14:textId="4F9DED35" w:rsidR="00F962AA" w:rsidRPr="00E66F3E" w:rsidRDefault="00F962AA" w:rsidP="00EA6172">
      <w:pPr>
        <w:rPr>
          <w:rFonts w:ascii="Times New Roman" w:hAnsi="Times New Roman" w:cs="Times New Roman"/>
          <w:sz w:val="24"/>
          <w:szCs w:val="24"/>
        </w:rPr>
        <w:sectPr w:rsidR="00F962AA" w:rsidRPr="00E66F3E" w:rsidSect="00472D30">
          <w:pgSz w:w="11907" w:h="16839"/>
          <w:pgMar w:top="1701" w:right="1418" w:bottom="1418" w:left="1701" w:header="720" w:footer="720" w:gutter="0"/>
          <w:pgNumType w:fmt="lowerRoman"/>
          <w:cols w:space="720"/>
          <w:docGrid w:linePitch="360"/>
        </w:sectPr>
      </w:pPr>
      <w:r w:rsidRPr="00E66F3E">
        <w:rPr>
          <w:rFonts w:ascii="Times New Roman" w:hAnsi="Times New Roman" w:cs="Times New Roman"/>
          <w:sz w:val="24"/>
          <w:szCs w:val="24"/>
        </w:rPr>
        <w:fldChar w:fldCharType="end"/>
      </w:r>
    </w:p>
    <w:p w14:paraId="644A59D0" w14:textId="23A319BD" w:rsidR="00161AC0" w:rsidRPr="0098688D" w:rsidRDefault="00122407" w:rsidP="002C6E70">
      <w:pPr>
        <w:pStyle w:val="Heading1"/>
        <w:spacing w:before="0" w:line="480" w:lineRule="auto"/>
        <w:jc w:val="center"/>
        <w:rPr>
          <w:rFonts w:cs="Times New Roman"/>
          <w:sz w:val="24"/>
          <w:szCs w:val="24"/>
          <w:lang w:val="id-ID"/>
        </w:rPr>
      </w:pPr>
      <w:bookmarkStart w:id="7" w:name="_Toc60823008"/>
      <w:r w:rsidRPr="0098688D">
        <w:rPr>
          <w:rFonts w:cs="Times New Roman"/>
          <w:sz w:val="24"/>
          <w:szCs w:val="24"/>
          <w:lang w:val="id-ID"/>
        </w:rPr>
        <w:lastRenderedPageBreak/>
        <w:t xml:space="preserve">BAB I </w:t>
      </w:r>
      <w:r w:rsidRPr="0098688D">
        <w:rPr>
          <w:rFonts w:cs="Times New Roman"/>
          <w:sz w:val="24"/>
          <w:szCs w:val="24"/>
          <w:lang w:val="id-ID"/>
        </w:rPr>
        <w:br/>
      </w:r>
      <w:r w:rsidR="00CE72A0" w:rsidRPr="0098688D">
        <w:rPr>
          <w:rFonts w:cs="Times New Roman"/>
          <w:sz w:val="24"/>
          <w:szCs w:val="24"/>
          <w:lang w:val="id-ID"/>
        </w:rPr>
        <w:t>PENDAHULUAN</w:t>
      </w:r>
      <w:bookmarkEnd w:id="7"/>
    </w:p>
    <w:p w14:paraId="2C7DC8C7" w14:textId="499CA92B" w:rsidR="00381EFF" w:rsidRPr="0098688D" w:rsidRDefault="00F56062" w:rsidP="002C6E70">
      <w:pPr>
        <w:pStyle w:val="Heading2"/>
        <w:spacing w:before="0" w:line="480" w:lineRule="auto"/>
        <w:rPr>
          <w:rFonts w:cs="Times New Roman"/>
          <w:sz w:val="24"/>
          <w:szCs w:val="24"/>
          <w:lang w:val="id-ID"/>
        </w:rPr>
      </w:pPr>
      <w:bookmarkStart w:id="8" w:name="_Toc60823009"/>
      <w:r w:rsidRPr="0098688D">
        <w:rPr>
          <w:rFonts w:cs="Times New Roman"/>
          <w:sz w:val="24"/>
          <w:szCs w:val="24"/>
          <w:lang w:val="id-ID"/>
        </w:rPr>
        <w:t>1</w:t>
      </w:r>
      <w:r w:rsidR="00122407" w:rsidRPr="0098688D">
        <w:rPr>
          <w:rFonts w:cs="Times New Roman"/>
          <w:sz w:val="24"/>
          <w:szCs w:val="24"/>
          <w:lang w:val="id-ID"/>
        </w:rPr>
        <w:t>.1.</w:t>
      </w:r>
      <w:r w:rsidR="00122407" w:rsidRPr="0098688D">
        <w:rPr>
          <w:rFonts w:cs="Times New Roman"/>
          <w:sz w:val="24"/>
          <w:szCs w:val="24"/>
          <w:lang w:val="id-ID"/>
        </w:rPr>
        <w:tab/>
      </w:r>
      <w:r w:rsidR="004B7878" w:rsidRPr="0098688D">
        <w:rPr>
          <w:rFonts w:cs="Times New Roman"/>
          <w:sz w:val="24"/>
          <w:szCs w:val="24"/>
          <w:lang w:val="id-ID"/>
        </w:rPr>
        <w:t>Latar Belakang Masalah</w:t>
      </w:r>
      <w:bookmarkEnd w:id="8"/>
    </w:p>
    <w:p w14:paraId="0DE7FBDF" w14:textId="6319BC1F" w:rsidR="00724233" w:rsidRPr="0098688D" w:rsidRDefault="00724233" w:rsidP="002C6E70">
      <w:pPr>
        <w:spacing w:after="0" w:line="480" w:lineRule="auto"/>
        <w:ind w:firstLine="720"/>
        <w:jc w:val="both"/>
        <w:rPr>
          <w:rFonts w:ascii="Times New Roman" w:eastAsia="Calibri" w:hAnsi="Times New Roman" w:cs="Times New Roman"/>
          <w:color w:val="000000"/>
          <w:sz w:val="24"/>
          <w:szCs w:val="24"/>
        </w:rPr>
      </w:pPr>
      <w:proofErr w:type="gramStart"/>
      <w:r w:rsidRPr="0098688D">
        <w:rPr>
          <w:rFonts w:ascii="Times New Roman" w:eastAsia="Calibri" w:hAnsi="Times New Roman" w:cs="Times New Roman"/>
          <w:color w:val="000000"/>
          <w:sz w:val="24"/>
          <w:szCs w:val="24"/>
        </w:rPr>
        <w:t>Inventarisasi adalah kegiatan melaksanakan pengurusan berupa penyelenggaraan, pengaturan, pencatatan barang–barang, menyusun daftar barang yang bersangkutan ke dalam suatu daftar inventaris barang secara teratur dan menurut ketentuan yang berlaku.</w:t>
      </w:r>
      <w:proofErr w:type="gramEnd"/>
      <w:r w:rsidRPr="0098688D">
        <w:rPr>
          <w:rFonts w:ascii="Times New Roman" w:eastAsia="Calibri" w:hAnsi="Times New Roman" w:cs="Times New Roman"/>
          <w:color w:val="000000"/>
          <w:sz w:val="24"/>
          <w:szCs w:val="24"/>
        </w:rPr>
        <w:t xml:space="preserve"> </w:t>
      </w:r>
      <w:proofErr w:type="gramStart"/>
      <w:r w:rsidRPr="0098688D">
        <w:rPr>
          <w:rFonts w:ascii="Times New Roman" w:eastAsia="Calibri" w:hAnsi="Times New Roman" w:cs="Times New Roman"/>
          <w:color w:val="000000"/>
          <w:sz w:val="24"/>
          <w:szCs w:val="24"/>
        </w:rPr>
        <w:t>Secara umum, inventarisasi dilakukan dalam rangka usaha penyempurnaan pengurusan dan pengawasan terhadap barang yang dimiliki oleh sebuah instansi.</w:t>
      </w:r>
      <w:proofErr w:type="gramEnd"/>
      <w:r w:rsidR="00587BA6">
        <w:rPr>
          <w:rFonts w:ascii="Times New Roman" w:eastAsia="Calibri" w:hAnsi="Times New Roman" w:cs="Times New Roman"/>
          <w:color w:val="000000"/>
          <w:sz w:val="24"/>
          <w:szCs w:val="24"/>
        </w:rPr>
        <w:t xml:space="preserve"> </w:t>
      </w:r>
      <w:r w:rsidRPr="0098688D">
        <w:rPr>
          <w:rFonts w:ascii="Times New Roman" w:hAnsi="Times New Roman" w:cs="Times New Roman"/>
          <w:color w:val="000000"/>
          <w:sz w:val="24"/>
          <w:szCs w:val="24"/>
        </w:rPr>
        <w:t>Menurut definisinya inventaris mengacu pada persediaan segala barang sumber daya yang digunakan dalam sebuah organisasi yang dapat berbentuk bahan mentah, pekerjaan dalam proses, barang jadi, suku cadang komponen, maupun persediaan</w:t>
      </w:r>
    </w:p>
    <w:p w14:paraId="6E8345DD" w14:textId="43521DEB" w:rsidR="007F7673" w:rsidRPr="00B65366" w:rsidRDefault="00724233" w:rsidP="00B65366">
      <w:pPr>
        <w:spacing w:after="0" w:line="480" w:lineRule="auto"/>
        <w:ind w:firstLine="720"/>
        <w:jc w:val="both"/>
        <w:rPr>
          <w:rFonts w:ascii="Times New Roman" w:eastAsia="Calibri" w:hAnsi="Times New Roman" w:cs="Times New Roman"/>
          <w:color w:val="000000"/>
          <w:sz w:val="24"/>
          <w:szCs w:val="24"/>
        </w:rPr>
        <w:sectPr w:rsidR="007F7673" w:rsidRPr="00B65366" w:rsidSect="0067030D">
          <w:footerReference w:type="default" r:id="rId14"/>
          <w:pgSz w:w="11907" w:h="16839"/>
          <w:pgMar w:top="1701" w:right="1418" w:bottom="1418" w:left="1701" w:header="720" w:footer="720" w:gutter="0"/>
          <w:pgNumType w:start="1"/>
          <w:cols w:space="720"/>
          <w:docGrid w:linePitch="360"/>
        </w:sectPr>
      </w:pPr>
      <w:r w:rsidRPr="0098688D">
        <w:rPr>
          <w:rFonts w:ascii="Times New Roman" w:hAnsi="Times New Roman" w:cs="Times New Roman"/>
          <w:sz w:val="24"/>
          <w:szCs w:val="24"/>
        </w:rPr>
        <w:t xml:space="preserve">Terdapat sebuah yayasan yang mendirikan sebuah </w:t>
      </w:r>
      <w:proofErr w:type="gramStart"/>
      <w:r w:rsidRPr="0098688D">
        <w:rPr>
          <w:rFonts w:ascii="Times New Roman" w:hAnsi="Times New Roman" w:cs="Times New Roman"/>
          <w:sz w:val="24"/>
          <w:szCs w:val="24"/>
        </w:rPr>
        <w:t>taman</w:t>
      </w:r>
      <w:proofErr w:type="gramEnd"/>
      <w:r w:rsidRPr="0098688D">
        <w:rPr>
          <w:rFonts w:ascii="Times New Roman" w:hAnsi="Times New Roman" w:cs="Times New Roman"/>
          <w:sz w:val="24"/>
          <w:szCs w:val="24"/>
        </w:rPr>
        <w:t xml:space="preserve"> kanak-kanak dan sekolah dasar. </w:t>
      </w:r>
      <w:proofErr w:type="gramStart"/>
      <w:r w:rsidRPr="0098688D">
        <w:rPr>
          <w:rFonts w:ascii="Times New Roman" w:hAnsi="Times New Roman" w:cs="Times New Roman"/>
          <w:sz w:val="24"/>
          <w:szCs w:val="24"/>
        </w:rPr>
        <w:t>Sekolah dari yayasan tersebut pastinya perlu meingkatkan mutu pendidikannya supaya sekolahan tersebut bisa menjadi lebih baik.</w:t>
      </w:r>
      <w:proofErr w:type="gramEnd"/>
      <w:r w:rsidRPr="0098688D">
        <w:rPr>
          <w:rFonts w:ascii="Times New Roman" w:hAnsi="Times New Roman" w:cs="Times New Roman"/>
          <w:sz w:val="24"/>
          <w:szCs w:val="24"/>
        </w:rPr>
        <w:t xml:space="preserve"> Banyak </w:t>
      </w:r>
      <w:proofErr w:type="gramStart"/>
      <w:r w:rsidRPr="0098688D">
        <w:rPr>
          <w:rFonts w:ascii="Times New Roman" w:hAnsi="Times New Roman" w:cs="Times New Roman"/>
          <w:sz w:val="24"/>
          <w:szCs w:val="24"/>
        </w:rPr>
        <w:t>cara</w:t>
      </w:r>
      <w:proofErr w:type="gramEnd"/>
      <w:r w:rsidRPr="0098688D">
        <w:rPr>
          <w:rFonts w:ascii="Times New Roman" w:hAnsi="Times New Roman" w:cs="Times New Roman"/>
          <w:sz w:val="24"/>
          <w:szCs w:val="24"/>
        </w:rPr>
        <w:t xml:space="preserve"> untuk meningkatkan mutu pendidikan, salah satunya dengan pengadaan sarana prasarana yang jelas sangat mendukung proses pendidikan. Pengadaan sarana prasarana dapat dilakukan dengan </w:t>
      </w:r>
      <w:proofErr w:type="gramStart"/>
      <w:r w:rsidRPr="0098688D">
        <w:rPr>
          <w:rFonts w:ascii="Times New Roman" w:hAnsi="Times New Roman" w:cs="Times New Roman"/>
          <w:sz w:val="24"/>
          <w:szCs w:val="24"/>
        </w:rPr>
        <w:t>cara</w:t>
      </w:r>
      <w:proofErr w:type="gramEnd"/>
      <w:r w:rsidRPr="0098688D">
        <w:rPr>
          <w:rFonts w:ascii="Times New Roman" w:hAnsi="Times New Roman" w:cs="Times New Roman"/>
          <w:sz w:val="24"/>
          <w:szCs w:val="24"/>
        </w:rPr>
        <w:t xml:space="preserve"> pengadaan baru atau mendapatkan sumbangan berupa barang yang tentunya bersangkutan dengan pendidikan.</w:t>
      </w:r>
      <w:r w:rsidRPr="0098688D">
        <w:rPr>
          <w:rFonts w:ascii="Times New Roman" w:eastAsia="Calibri" w:hAnsi="Times New Roman" w:cs="Times New Roman"/>
          <w:color w:val="000000"/>
          <w:sz w:val="24"/>
          <w:szCs w:val="24"/>
        </w:rPr>
        <w:t xml:space="preserve"> </w:t>
      </w:r>
      <w:proofErr w:type="gramStart"/>
      <w:r w:rsidRPr="0098688D">
        <w:rPr>
          <w:rFonts w:ascii="Times New Roman" w:eastAsia="Calibri" w:hAnsi="Times New Roman" w:cs="Times New Roman"/>
          <w:color w:val="000000"/>
          <w:sz w:val="24"/>
          <w:szCs w:val="24"/>
        </w:rPr>
        <w:t>Alur inventarisasi barang dimulai dari melakukan pencatatan awal, kemudian pengurus barang memonitoring barang dan merekap semua barang di buku inventaris.</w:t>
      </w:r>
      <w:proofErr w:type="gramEnd"/>
      <w:r w:rsidRPr="0098688D">
        <w:rPr>
          <w:rFonts w:ascii="Times New Roman" w:eastAsia="Calibri" w:hAnsi="Times New Roman" w:cs="Times New Roman"/>
          <w:color w:val="000000"/>
          <w:sz w:val="24"/>
          <w:szCs w:val="24"/>
        </w:rPr>
        <w:t xml:space="preserve"> </w:t>
      </w:r>
      <w:proofErr w:type="gramStart"/>
      <w:r w:rsidRPr="0098688D">
        <w:rPr>
          <w:rFonts w:ascii="Times New Roman" w:eastAsia="Calibri" w:hAnsi="Times New Roman" w:cs="Times New Roman"/>
          <w:color w:val="000000"/>
          <w:sz w:val="24"/>
          <w:szCs w:val="24"/>
        </w:rPr>
        <w:t>Setiap saat, pengurus barang melakukan pengecekan kondisi kelayakan barang dan melakukan pengecekan mutasi barang.</w:t>
      </w:r>
      <w:proofErr w:type="gramEnd"/>
      <w:r w:rsidRPr="0098688D">
        <w:rPr>
          <w:rFonts w:ascii="Times New Roman" w:eastAsia="Calibri" w:hAnsi="Times New Roman" w:cs="Times New Roman"/>
          <w:color w:val="000000"/>
          <w:sz w:val="24"/>
          <w:szCs w:val="24"/>
        </w:rPr>
        <w:t xml:space="preserve"> Semua alur tersebut masih dilakukan secara manual, hal ini dapat menimbulkan masalah yaitu menghabiskan waktu, ketidakteraturan penyimpanan data sebagai dokumen atau arsip, kurangnya pengontrolan data-data inventaris barang, dan menimbulkan kesalahanpahaman antar pihak yang memonitoring barang dengan pihak yang diberikan tanggungjawab untuk mengurusanya.</w:t>
      </w:r>
    </w:p>
    <w:p w14:paraId="4EE6F86E" w14:textId="47C6231C" w:rsidR="007F7673" w:rsidRDefault="00B65366" w:rsidP="00B65366">
      <w:pPr>
        <w:spacing w:after="0" w:line="480" w:lineRule="auto"/>
        <w:ind w:firstLine="720"/>
        <w:jc w:val="both"/>
        <w:rPr>
          <w:rFonts w:ascii="Times New Roman" w:hAnsi="Times New Roman" w:cs="Times New Roman"/>
          <w:sz w:val="24"/>
          <w:szCs w:val="24"/>
        </w:rPr>
      </w:pPr>
      <w:r w:rsidRPr="0098688D">
        <w:rPr>
          <w:rFonts w:ascii="Times New Roman" w:hAnsi="Times New Roman" w:cs="Times New Roman"/>
          <w:sz w:val="24"/>
          <w:szCs w:val="24"/>
        </w:rPr>
        <w:lastRenderedPageBreak/>
        <w:t>Dari permasalahan tersebut sekolah ini memili</w:t>
      </w:r>
      <w:r>
        <w:rPr>
          <w:rFonts w:ascii="Times New Roman" w:hAnsi="Times New Roman" w:cs="Times New Roman"/>
          <w:sz w:val="24"/>
          <w:szCs w:val="24"/>
        </w:rPr>
        <w:t xml:space="preserve">ki gagasan untuk membuat sistem inventarisasi yang </w:t>
      </w:r>
      <w:r w:rsidRPr="0098688D">
        <w:rPr>
          <w:rFonts w:ascii="Times New Roman" w:hAnsi="Times New Roman" w:cs="Times New Roman"/>
          <w:sz w:val="24"/>
          <w:szCs w:val="24"/>
        </w:rPr>
        <w:t>berbasis web, supaya dapat mem</w:t>
      </w:r>
      <w:r>
        <w:rPr>
          <w:rFonts w:ascii="Times New Roman" w:hAnsi="Times New Roman" w:cs="Times New Roman"/>
          <w:sz w:val="24"/>
          <w:szCs w:val="24"/>
        </w:rPr>
        <w:t xml:space="preserve">udahkan dalam </w:t>
      </w:r>
      <w:r w:rsidRPr="0098688D">
        <w:rPr>
          <w:rFonts w:ascii="Times New Roman" w:hAnsi="Times New Roman" w:cs="Times New Roman"/>
          <w:sz w:val="24"/>
          <w:szCs w:val="24"/>
        </w:rPr>
        <w:t xml:space="preserve">pencatatan inventaris yang ada di sekolahan tersebut. Pencatatan inventaris ini dilakukan dengan </w:t>
      </w:r>
      <w:proofErr w:type="gramStart"/>
      <w:r w:rsidRPr="0098688D">
        <w:rPr>
          <w:rFonts w:ascii="Times New Roman" w:hAnsi="Times New Roman" w:cs="Times New Roman"/>
          <w:sz w:val="24"/>
          <w:szCs w:val="24"/>
        </w:rPr>
        <w:t>cara</w:t>
      </w:r>
      <w:proofErr w:type="gramEnd"/>
      <w:r w:rsidRPr="0098688D">
        <w:rPr>
          <w:rFonts w:ascii="Times New Roman" w:hAnsi="Times New Roman" w:cs="Times New Roman"/>
          <w:sz w:val="24"/>
          <w:szCs w:val="24"/>
        </w:rPr>
        <w:t xml:space="preserve"> mendata satu persatu barang yang ada </w:t>
      </w:r>
      <w:r>
        <w:rPr>
          <w:rFonts w:ascii="Times New Roman" w:hAnsi="Times New Roman" w:cs="Times New Roman"/>
          <w:sz w:val="24"/>
          <w:szCs w:val="24"/>
        </w:rPr>
        <w:t xml:space="preserve">dan </w:t>
      </w:r>
      <w:r w:rsidRPr="0098688D">
        <w:rPr>
          <w:rFonts w:ascii="Times New Roman" w:hAnsi="Times New Roman" w:cs="Times New Roman"/>
          <w:sz w:val="24"/>
          <w:szCs w:val="24"/>
        </w:rPr>
        <w:t>dimasukkan ke dalam sistem</w:t>
      </w:r>
      <w:r>
        <w:rPr>
          <w:rFonts w:ascii="Times New Roman" w:hAnsi="Times New Roman" w:cs="Times New Roman"/>
          <w:sz w:val="24"/>
          <w:szCs w:val="24"/>
        </w:rPr>
        <w:t xml:space="preserve">. </w:t>
      </w:r>
      <w:r w:rsidRPr="007F7673">
        <w:rPr>
          <w:rFonts w:ascii="Times New Roman" w:hAnsi="Times New Roman" w:cs="Times New Roman"/>
          <w:sz w:val="24"/>
          <w:szCs w:val="24"/>
        </w:rPr>
        <w:t xml:space="preserve">Setiap barang tersebut </w:t>
      </w:r>
      <w:proofErr w:type="gramStart"/>
      <w:r w:rsidRPr="007F7673">
        <w:rPr>
          <w:rFonts w:ascii="Times New Roman" w:hAnsi="Times New Roman" w:cs="Times New Roman"/>
          <w:sz w:val="24"/>
          <w:szCs w:val="24"/>
        </w:rPr>
        <w:t>akan</w:t>
      </w:r>
      <w:proofErr w:type="gramEnd"/>
      <w:r w:rsidRPr="007F7673">
        <w:rPr>
          <w:rFonts w:ascii="Times New Roman" w:hAnsi="Times New Roman" w:cs="Times New Roman"/>
          <w:sz w:val="24"/>
          <w:szCs w:val="24"/>
        </w:rPr>
        <w:t xml:space="preserve"> diberikan kode unik berupa </w:t>
      </w:r>
      <w:r w:rsidRPr="007F7673">
        <w:rPr>
          <w:rFonts w:ascii="Times New Roman" w:hAnsi="Times New Roman" w:cs="Times New Roman"/>
          <w:i/>
          <w:sz w:val="24"/>
          <w:szCs w:val="24"/>
        </w:rPr>
        <w:t>barcode/QRcode</w:t>
      </w:r>
      <w:r w:rsidRPr="007F7673">
        <w:rPr>
          <w:rFonts w:ascii="Times New Roman" w:hAnsi="Times New Roman" w:cs="Times New Roman"/>
          <w:sz w:val="24"/>
          <w:szCs w:val="24"/>
        </w:rPr>
        <w:t xml:space="preserve">. Setiap adanya mutasi atau perpindahan barang maka </w:t>
      </w:r>
      <w:proofErr w:type="gramStart"/>
      <w:r w:rsidRPr="007F7673">
        <w:rPr>
          <w:rFonts w:ascii="Times New Roman" w:hAnsi="Times New Roman" w:cs="Times New Roman"/>
          <w:sz w:val="24"/>
          <w:szCs w:val="24"/>
        </w:rPr>
        <w:t>akan</w:t>
      </w:r>
      <w:proofErr w:type="gramEnd"/>
      <w:r w:rsidRPr="007F7673">
        <w:rPr>
          <w:rFonts w:ascii="Times New Roman" w:hAnsi="Times New Roman" w:cs="Times New Roman"/>
          <w:sz w:val="24"/>
          <w:szCs w:val="24"/>
        </w:rPr>
        <w:t xml:space="preserve"> dicatat oleh sistem dan ada sistem laporan terhadap barang yang dimutasikan dan siapa penyerah serta penerima barang. </w:t>
      </w:r>
      <w:proofErr w:type="gramStart"/>
      <w:r w:rsidRPr="007F7673">
        <w:rPr>
          <w:rFonts w:ascii="Times New Roman" w:hAnsi="Times New Roman" w:cs="Times New Roman"/>
          <w:sz w:val="24"/>
          <w:szCs w:val="24"/>
        </w:rPr>
        <w:t>Hal tersebut bertujuan agar inventaris barang Sekolah Teladan ini dapat termonitoring secara transparansi.</w:t>
      </w:r>
      <w:proofErr w:type="gramEnd"/>
      <w:r w:rsidRPr="007F7673">
        <w:rPr>
          <w:rFonts w:ascii="Times New Roman" w:hAnsi="Times New Roman" w:cs="Times New Roman"/>
          <w:sz w:val="24"/>
          <w:szCs w:val="24"/>
        </w:rPr>
        <w:t xml:space="preserve"> </w:t>
      </w:r>
      <w:proofErr w:type="gramStart"/>
      <w:r w:rsidRPr="007F7673">
        <w:rPr>
          <w:rFonts w:ascii="Times New Roman" w:hAnsi="Times New Roman" w:cs="Times New Roman"/>
          <w:sz w:val="24"/>
          <w:szCs w:val="24"/>
        </w:rPr>
        <w:t xml:space="preserve">Untuk </w:t>
      </w:r>
      <w:r w:rsidRPr="007F7673">
        <w:rPr>
          <w:rFonts w:ascii="Times New Roman" w:hAnsi="Times New Roman" w:cs="Times New Roman"/>
          <w:i/>
          <w:sz w:val="24"/>
          <w:szCs w:val="24"/>
        </w:rPr>
        <w:t>user</w:t>
      </w:r>
      <w:r w:rsidRPr="007F7673">
        <w:rPr>
          <w:rFonts w:ascii="Times New Roman" w:hAnsi="Times New Roman" w:cs="Times New Roman"/>
          <w:sz w:val="24"/>
          <w:szCs w:val="24"/>
        </w:rPr>
        <w:t xml:space="preserve"> dari sistem ini terdiri dari</w:t>
      </w:r>
      <w:r>
        <w:rPr>
          <w:rFonts w:ascii="Times New Roman" w:hAnsi="Times New Roman" w:cs="Times New Roman"/>
          <w:sz w:val="24"/>
          <w:szCs w:val="24"/>
        </w:rPr>
        <w:t xml:space="preserve"> </w:t>
      </w:r>
      <w:r w:rsidR="007F7673" w:rsidRPr="007F7673">
        <w:rPr>
          <w:rFonts w:ascii="Times New Roman" w:hAnsi="Times New Roman" w:cs="Times New Roman"/>
          <w:i/>
          <w:sz w:val="24"/>
          <w:szCs w:val="24"/>
        </w:rPr>
        <w:t>admin</w:t>
      </w:r>
      <w:r w:rsidR="007F7673" w:rsidRPr="007F7673">
        <w:rPr>
          <w:rFonts w:ascii="Times New Roman" w:hAnsi="Times New Roman" w:cs="Times New Roman"/>
          <w:sz w:val="24"/>
          <w:szCs w:val="24"/>
        </w:rPr>
        <w:t xml:space="preserve"> dan direktur.</w:t>
      </w:r>
      <w:proofErr w:type="gramEnd"/>
      <w:r w:rsidR="007F7673" w:rsidRPr="007F7673">
        <w:rPr>
          <w:rFonts w:ascii="Times New Roman" w:hAnsi="Times New Roman" w:cs="Times New Roman"/>
          <w:sz w:val="24"/>
          <w:szCs w:val="24"/>
        </w:rPr>
        <w:t xml:space="preserve"> Untuk role </w:t>
      </w:r>
      <w:r w:rsidR="007F7673" w:rsidRPr="007F7673">
        <w:rPr>
          <w:rFonts w:ascii="Times New Roman" w:hAnsi="Times New Roman" w:cs="Times New Roman"/>
          <w:i/>
          <w:sz w:val="24"/>
          <w:szCs w:val="24"/>
        </w:rPr>
        <w:t>user admin</w:t>
      </w:r>
      <w:r w:rsidR="007F7673" w:rsidRPr="007F7673">
        <w:rPr>
          <w:rFonts w:ascii="Times New Roman" w:hAnsi="Times New Roman" w:cs="Times New Roman"/>
          <w:sz w:val="24"/>
          <w:szCs w:val="24"/>
        </w:rPr>
        <w:t xml:space="preserve"> melakukan pencatatan ataupun pendataan barang dari barang masuk hingga barang tersebut di pindah atau dimutasi, sedangkan untuk </w:t>
      </w:r>
      <w:r w:rsidR="007F7673" w:rsidRPr="007F7673">
        <w:rPr>
          <w:rFonts w:ascii="Times New Roman" w:hAnsi="Times New Roman" w:cs="Times New Roman"/>
          <w:i/>
          <w:sz w:val="24"/>
          <w:szCs w:val="24"/>
        </w:rPr>
        <w:t>role user</w:t>
      </w:r>
      <w:r w:rsidR="007F7673" w:rsidRPr="007F7673">
        <w:rPr>
          <w:rFonts w:ascii="Times New Roman" w:hAnsi="Times New Roman" w:cs="Times New Roman"/>
          <w:sz w:val="24"/>
          <w:szCs w:val="24"/>
        </w:rPr>
        <w:t xml:space="preserve"> direktur melakukan proses monitoring inventaris barang </w:t>
      </w:r>
      <w:proofErr w:type="gramStart"/>
      <w:r w:rsidR="007F7673" w:rsidRPr="007F7673">
        <w:rPr>
          <w:rFonts w:ascii="Times New Roman" w:hAnsi="Times New Roman" w:cs="Times New Roman"/>
          <w:sz w:val="24"/>
          <w:szCs w:val="24"/>
        </w:rPr>
        <w:t>apa</w:t>
      </w:r>
      <w:proofErr w:type="gramEnd"/>
      <w:r w:rsidR="007F7673" w:rsidRPr="007F7673">
        <w:rPr>
          <w:rFonts w:ascii="Times New Roman" w:hAnsi="Times New Roman" w:cs="Times New Roman"/>
          <w:sz w:val="24"/>
          <w:szCs w:val="24"/>
        </w:rPr>
        <w:t xml:space="preserve"> saja yang ada disekolahan tersebut serta dapat mencetak laporan mutasi barang sebagai bukti perpindahan in</w:t>
      </w:r>
      <w:r w:rsidR="007F7673">
        <w:rPr>
          <w:rFonts w:ascii="Times New Roman" w:hAnsi="Times New Roman" w:cs="Times New Roman"/>
          <w:sz w:val="24"/>
          <w:szCs w:val="24"/>
        </w:rPr>
        <w:t>ventaris barang sekolah teladan</w:t>
      </w:r>
    </w:p>
    <w:p w14:paraId="0FE69073" w14:textId="75BAC11D" w:rsidR="001568DA" w:rsidRPr="0098688D" w:rsidRDefault="0030101D" w:rsidP="002C6E70">
      <w:pPr>
        <w:pStyle w:val="Heading2"/>
        <w:spacing w:line="480" w:lineRule="auto"/>
      </w:pPr>
      <w:bookmarkStart w:id="9" w:name="_Toc60823010"/>
      <w:r w:rsidRPr="0098688D">
        <w:rPr>
          <w:lang w:val="id-ID"/>
        </w:rPr>
        <w:t>1</w:t>
      </w:r>
      <w:r w:rsidR="001568DA" w:rsidRPr="0098688D">
        <w:rPr>
          <w:lang w:val="id-ID"/>
        </w:rPr>
        <w:t>.2</w:t>
      </w:r>
      <w:r w:rsidR="001568DA" w:rsidRPr="0098688D">
        <w:rPr>
          <w:lang w:val="id-ID"/>
        </w:rPr>
        <w:tab/>
      </w:r>
      <w:r w:rsidR="00547DDB" w:rsidRPr="0098688D">
        <w:t>Materi Kerja Prakt</w:t>
      </w:r>
      <w:r w:rsidR="00EA344A">
        <w:t>e</w:t>
      </w:r>
      <w:r w:rsidR="00547DDB" w:rsidRPr="0098688D">
        <w:t>k</w:t>
      </w:r>
      <w:bookmarkEnd w:id="9"/>
    </w:p>
    <w:p w14:paraId="5B672644" w14:textId="26B7F767" w:rsidR="00505EE9" w:rsidRPr="00505EE9" w:rsidRDefault="00547DDB" w:rsidP="002C6E70">
      <w:pPr>
        <w:spacing w:after="0" w:line="480" w:lineRule="auto"/>
        <w:ind w:firstLine="720"/>
        <w:jc w:val="both"/>
        <w:rPr>
          <w:rFonts w:ascii="Times New Roman" w:hAnsi="Times New Roman" w:cs="Times New Roman"/>
          <w:sz w:val="24"/>
          <w:szCs w:val="24"/>
        </w:rPr>
      </w:pPr>
      <w:proofErr w:type="gramStart"/>
      <w:r w:rsidRPr="0098688D">
        <w:rPr>
          <w:rFonts w:ascii="Times New Roman" w:hAnsi="Times New Roman" w:cs="Times New Roman"/>
          <w:sz w:val="24"/>
          <w:szCs w:val="24"/>
        </w:rPr>
        <w:t xml:space="preserve">Pada kerja praktek yang telah dilakukan yaitu dengan melakukan </w:t>
      </w:r>
      <w:r w:rsidR="005B39E5">
        <w:rPr>
          <w:rFonts w:ascii="Times New Roman" w:hAnsi="Times New Roman" w:cs="Times New Roman"/>
          <w:sz w:val="24"/>
          <w:szCs w:val="24"/>
        </w:rPr>
        <w:t>a</w:t>
      </w:r>
      <w:r w:rsidRPr="0098688D">
        <w:rPr>
          <w:rFonts w:ascii="Times New Roman" w:hAnsi="Times New Roman" w:cs="Times New Roman"/>
          <w:sz w:val="24"/>
          <w:szCs w:val="24"/>
        </w:rPr>
        <w:t xml:space="preserve">nalisa pada perusahaan dan ditemukan suatu masalah pada pengelolaan data inventaris, pada masalah yang dihadapi perlu penyelesaian masalah dengan membuat suatu sistem untuk membantu pengelolaan data inventaris yang diinputkan secara manual oleh </w:t>
      </w:r>
      <w:r w:rsidRPr="00077AAE">
        <w:rPr>
          <w:rFonts w:ascii="Times New Roman" w:hAnsi="Times New Roman" w:cs="Times New Roman"/>
          <w:i/>
          <w:sz w:val="24"/>
          <w:szCs w:val="24"/>
        </w:rPr>
        <w:t>admin</w:t>
      </w:r>
      <w:r w:rsidRPr="0098688D">
        <w:rPr>
          <w:rFonts w:ascii="Times New Roman" w:hAnsi="Times New Roman" w:cs="Times New Roman"/>
          <w:sz w:val="24"/>
          <w:szCs w:val="24"/>
        </w:rPr>
        <w:t>.</w:t>
      </w:r>
      <w:proofErr w:type="gramEnd"/>
    </w:p>
    <w:p w14:paraId="18BD868D" w14:textId="25563118" w:rsidR="00F56062" w:rsidRPr="0098688D" w:rsidRDefault="0030101D" w:rsidP="002C6E70">
      <w:pPr>
        <w:pStyle w:val="Heading2"/>
        <w:spacing w:before="0" w:line="480" w:lineRule="auto"/>
        <w:rPr>
          <w:rFonts w:cs="Times New Roman"/>
          <w:sz w:val="24"/>
          <w:szCs w:val="24"/>
        </w:rPr>
      </w:pPr>
      <w:bookmarkStart w:id="10" w:name="_Toc60823011"/>
      <w:r w:rsidRPr="0098688D">
        <w:rPr>
          <w:rFonts w:cs="Times New Roman"/>
          <w:sz w:val="24"/>
          <w:szCs w:val="24"/>
          <w:lang w:val="id-ID"/>
        </w:rPr>
        <w:t>1</w:t>
      </w:r>
      <w:r w:rsidR="00F56062" w:rsidRPr="0098688D">
        <w:rPr>
          <w:rFonts w:cs="Times New Roman"/>
          <w:sz w:val="24"/>
          <w:szCs w:val="24"/>
          <w:lang w:val="id-ID"/>
        </w:rPr>
        <w:t>.3</w:t>
      </w:r>
      <w:r w:rsidR="00F56062" w:rsidRPr="0098688D">
        <w:rPr>
          <w:rFonts w:cs="Times New Roman"/>
          <w:sz w:val="24"/>
          <w:szCs w:val="24"/>
          <w:lang w:val="id-ID"/>
        </w:rPr>
        <w:tab/>
      </w:r>
      <w:r w:rsidR="00547DDB" w:rsidRPr="0098688D">
        <w:rPr>
          <w:rFonts w:cs="Times New Roman"/>
          <w:sz w:val="24"/>
          <w:szCs w:val="24"/>
        </w:rPr>
        <w:t>Tujuan</w:t>
      </w:r>
      <w:r w:rsidR="00F56062" w:rsidRPr="0098688D">
        <w:rPr>
          <w:rFonts w:cs="Times New Roman"/>
          <w:sz w:val="24"/>
          <w:szCs w:val="24"/>
          <w:lang w:val="id-ID"/>
        </w:rPr>
        <w:t xml:space="preserve"> </w:t>
      </w:r>
      <w:r w:rsidR="00547DDB" w:rsidRPr="0098688D">
        <w:rPr>
          <w:rFonts w:cs="Times New Roman"/>
          <w:sz w:val="24"/>
          <w:szCs w:val="24"/>
        </w:rPr>
        <w:t>dan Manfaat Pelaksanaan Kerja Prakt</w:t>
      </w:r>
      <w:r w:rsidR="00EA344A">
        <w:rPr>
          <w:rFonts w:cs="Times New Roman"/>
          <w:sz w:val="24"/>
          <w:szCs w:val="24"/>
        </w:rPr>
        <w:t>e</w:t>
      </w:r>
      <w:r w:rsidR="00547DDB" w:rsidRPr="0098688D">
        <w:rPr>
          <w:rFonts w:cs="Times New Roman"/>
          <w:sz w:val="24"/>
          <w:szCs w:val="24"/>
        </w:rPr>
        <w:t>k</w:t>
      </w:r>
      <w:bookmarkEnd w:id="10"/>
    </w:p>
    <w:p w14:paraId="69A7C188" w14:textId="0E404932" w:rsidR="00547DDB" w:rsidRPr="0098688D" w:rsidRDefault="00547DDB" w:rsidP="002C6E70">
      <w:pPr>
        <w:pStyle w:val="Heading3"/>
        <w:spacing w:before="0" w:line="480" w:lineRule="auto"/>
        <w:rPr>
          <w:rFonts w:cs="Times New Roman"/>
        </w:rPr>
      </w:pPr>
      <w:bookmarkStart w:id="11" w:name="_Toc60823012"/>
      <w:r w:rsidRPr="0098688D">
        <w:rPr>
          <w:rFonts w:cs="Times New Roman"/>
        </w:rPr>
        <w:t>1.3.1</w:t>
      </w:r>
      <w:r w:rsidRPr="0098688D">
        <w:rPr>
          <w:rFonts w:cs="Times New Roman"/>
        </w:rPr>
        <w:tab/>
        <w:t>Tujuan Kerja Prakt</w:t>
      </w:r>
      <w:r w:rsidR="00EA344A">
        <w:rPr>
          <w:rFonts w:cs="Times New Roman"/>
        </w:rPr>
        <w:t>e</w:t>
      </w:r>
      <w:r w:rsidRPr="0098688D">
        <w:rPr>
          <w:rFonts w:cs="Times New Roman"/>
        </w:rPr>
        <w:t>k</w:t>
      </w:r>
      <w:bookmarkEnd w:id="11"/>
    </w:p>
    <w:p w14:paraId="6DBFAEEE" w14:textId="00E5363E" w:rsidR="000F4F31" w:rsidRDefault="00547DDB" w:rsidP="002C6E70">
      <w:pPr>
        <w:spacing w:after="0" w:line="480" w:lineRule="auto"/>
        <w:ind w:firstLine="720"/>
        <w:jc w:val="both"/>
        <w:rPr>
          <w:rFonts w:ascii="Times New Roman" w:hAnsi="Times New Roman" w:cs="Times New Roman"/>
          <w:sz w:val="24"/>
          <w:szCs w:val="24"/>
        </w:rPr>
      </w:pPr>
      <w:r w:rsidRPr="0098688D">
        <w:rPr>
          <w:rFonts w:ascii="Times New Roman" w:hAnsi="Times New Roman" w:cs="Times New Roman"/>
          <w:sz w:val="24"/>
          <w:szCs w:val="24"/>
          <w:lang w:val="id-ID"/>
        </w:rPr>
        <w:t xml:space="preserve">Tujuan pelaksanaan kerja praktek ini bertujuan untuk membangun sebuah </w:t>
      </w:r>
      <w:r w:rsidRPr="0098688D">
        <w:rPr>
          <w:rFonts w:ascii="Times New Roman" w:hAnsi="Times New Roman" w:cs="Times New Roman"/>
          <w:sz w:val="24"/>
          <w:szCs w:val="24"/>
        </w:rPr>
        <w:t>Sistem Pengelolaan Data Inventaris Di Sekolah Teladan Yogyakarta yang digunakan untuk pengelolaan data inventaris dan diharapkan</w:t>
      </w:r>
      <w:r w:rsidRPr="0098688D">
        <w:rPr>
          <w:rFonts w:ascii="Times New Roman" w:hAnsi="Times New Roman" w:cs="Times New Roman"/>
          <w:sz w:val="24"/>
          <w:szCs w:val="24"/>
          <w:lang w:val="id-ID"/>
        </w:rPr>
        <w:t xml:space="preserve"> </w:t>
      </w:r>
      <w:r w:rsidRPr="0098688D">
        <w:rPr>
          <w:rFonts w:ascii="Times New Roman" w:hAnsi="Times New Roman" w:cs="Times New Roman"/>
          <w:sz w:val="24"/>
          <w:szCs w:val="24"/>
        </w:rPr>
        <w:t>dapat membantu mempermudah mengetahui data inventaris mana saja yang masih baik maupun yang sudah rusak sesuai dengan data yang tersedia</w:t>
      </w:r>
      <w:r w:rsidR="00610664" w:rsidRPr="0098688D">
        <w:rPr>
          <w:rFonts w:ascii="Times New Roman" w:hAnsi="Times New Roman" w:cs="Times New Roman"/>
          <w:sz w:val="24"/>
          <w:szCs w:val="24"/>
        </w:rPr>
        <w:t>.</w:t>
      </w:r>
    </w:p>
    <w:p w14:paraId="5C241426" w14:textId="7FAE92B6" w:rsidR="00547DDB" w:rsidRPr="0098688D" w:rsidRDefault="00547DDB" w:rsidP="002C6E70">
      <w:pPr>
        <w:pStyle w:val="Heading3"/>
        <w:spacing w:before="0" w:line="480" w:lineRule="auto"/>
        <w:rPr>
          <w:rFonts w:cs="Times New Roman"/>
        </w:rPr>
      </w:pPr>
      <w:bookmarkStart w:id="12" w:name="_Toc60823013"/>
      <w:r w:rsidRPr="0098688D">
        <w:rPr>
          <w:rFonts w:cs="Times New Roman"/>
        </w:rPr>
        <w:lastRenderedPageBreak/>
        <w:t>1.3.2</w:t>
      </w:r>
      <w:r w:rsidRPr="0098688D">
        <w:rPr>
          <w:rFonts w:cs="Times New Roman"/>
        </w:rPr>
        <w:tab/>
        <w:t>Manfaat Kerja Prakt</w:t>
      </w:r>
      <w:r w:rsidR="00EA344A">
        <w:rPr>
          <w:rFonts w:cs="Times New Roman"/>
        </w:rPr>
        <w:t>e</w:t>
      </w:r>
      <w:r w:rsidRPr="0098688D">
        <w:rPr>
          <w:rFonts w:cs="Times New Roman"/>
        </w:rPr>
        <w:t>k</w:t>
      </w:r>
      <w:bookmarkEnd w:id="12"/>
    </w:p>
    <w:p w14:paraId="10F831B4" w14:textId="77777777" w:rsidR="00547DDB" w:rsidRPr="0098688D" w:rsidRDefault="00547DDB" w:rsidP="002C6E70">
      <w:pPr>
        <w:spacing w:after="0" w:line="480" w:lineRule="auto"/>
        <w:ind w:firstLine="720"/>
        <w:jc w:val="both"/>
        <w:rPr>
          <w:rFonts w:ascii="Times New Roman" w:hAnsi="Times New Roman" w:cs="Times New Roman"/>
          <w:b/>
          <w:sz w:val="24"/>
          <w:szCs w:val="24"/>
        </w:rPr>
      </w:pPr>
      <w:r w:rsidRPr="0098688D">
        <w:rPr>
          <w:rFonts w:ascii="Times New Roman" w:hAnsi="Times New Roman" w:cs="Times New Roman"/>
          <w:sz w:val="24"/>
          <w:szCs w:val="24"/>
        </w:rPr>
        <w:t>Adapun beberapa manfaat diadakannya kerja praktek ini antara lain:</w:t>
      </w:r>
    </w:p>
    <w:p w14:paraId="1C978003" w14:textId="5CB2E13E" w:rsidR="00547DDB" w:rsidRPr="0098688D" w:rsidRDefault="00547DDB" w:rsidP="002C6E70">
      <w:pPr>
        <w:pStyle w:val="ListParagraph"/>
        <w:numPr>
          <w:ilvl w:val="0"/>
          <w:numId w:val="2"/>
        </w:numPr>
        <w:spacing w:after="0" w:line="480" w:lineRule="auto"/>
        <w:ind w:left="1170" w:hanging="425"/>
        <w:contextualSpacing w:val="0"/>
        <w:jc w:val="both"/>
        <w:rPr>
          <w:rFonts w:ascii="Times New Roman" w:hAnsi="Times New Roman" w:cs="Times New Roman"/>
          <w:sz w:val="24"/>
          <w:szCs w:val="24"/>
        </w:rPr>
      </w:pPr>
      <w:r w:rsidRPr="0098688D">
        <w:rPr>
          <w:rFonts w:ascii="Times New Roman" w:hAnsi="Times New Roman" w:cs="Times New Roman"/>
          <w:sz w:val="24"/>
          <w:szCs w:val="24"/>
        </w:rPr>
        <w:t xml:space="preserve">Manfaat kerja praktek yang didapatkan </w:t>
      </w:r>
      <w:r w:rsidR="000A3058">
        <w:rPr>
          <w:rFonts w:ascii="Times New Roman" w:hAnsi="Times New Roman" w:cs="Times New Roman"/>
          <w:sz w:val="24"/>
          <w:szCs w:val="24"/>
        </w:rPr>
        <w:t>bagi</w:t>
      </w:r>
      <w:r w:rsidRPr="0098688D">
        <w:rPr>
          <w:rFonts w:ascii="Times New Roman" w:hAnsi="Times New Roman" w:cs="Times New Roman"/>
          <w:sz w:val="24"/>
          <w:szCs w:val="24"/>
        </w:rPr>
        <w:t xml:space="preserve"> mahasiswa antara lain:</w:t>
      </w:r>
    </w:p>
    <w:p w14:paraId="7B16C0B6" w14:textId="77777777" w:rsidR="00547DDB" w:rsidRPr="0098688D" w:rsidRDefault="00547DDB" w:rsidP="002C6E70">
      <w:pPr>
        <w:pStyle w:val="ListParagraph"/>
        <w:numPr>
          <w:ilvl w:val="0"/>
          <w:numId w:val="3"/>
        </w:numPr>
        <w:spacing w:after="0" w:line="480" w:lineRule="auto"/>
        <w:ind w:left="1440" w:hanging="284"/>
        <w:contextualSpacing w:val="0"/>
        <w:jc w:val="both"/>
        <w:rPr>
          <w:rFonts w:ascii="Times New Roman" w:hAnsi="Times New Roman" w:cs="Times New Roman"/>
          <w:sz w:val="24"/>
          <w:szCs w:val="24"/>
        </w:rPr>
      </w:pPr>
      <w:r w:rsidRPr="0098688D">
        <w:rPr>
          <w:rFonts w:ascii="Times New Roman" w:hAnsi="Times New Roman" w:cs="Times New Roman"/>
          <w:sz w:val="24"/>
          <w:szCs w:val="24"/>
        </w:rPr>
        <w:t>Mahasiswa mendapatkan ilmu yang didapatkan secara teoritis dalam perkuliahan hingga menghasilkan sebuah sistem pengelolaan data inventaris.</w:t>
      </w:r>
    </w:p>
    <w:p w14:paraId="32EC0D37" w14:textId="77777777" w:rsidR="00547DDB" w:rsidRPr="0098688D" w:rsidRDefault="00547DDB" w:rsidP="002C6E70">
      <w:pPr>
        <w:pStyle w:val="ListParagraph"/>
        <w:numPr>
          <w:ilvl w:val="0"/>
          <w:numId w:val="3"/>
        </w:numPr>
        <w:spacing w:after="0" w:line="480" w:lineRule="auto"/>
        <w:ind w:left="1440" w:hanging="284"/>
        <w:contextualSpacing w:val="0"/>
        <w:jc w:val="both"/>
        <w:rPr>
          <w:rFonts w:ascii="Times New Roman" w:hAnsi="Times New Roman" w:cs="Times New Roman"/>
          <w:sz w:val="24"/>
          <w:szCs w:val="24"/>
        </w:rPr>
      </w:pPr>
      <w:r w:rsidRPr="0098688D">
        <w:rPr>
          <w:rFonts w:ascii="Times New Roman" w:hAnsi="Times New Roman" w:cs="Times New Roman"/>
          <w:sz w:val="24"/>
          <w:szCs w:val="24"/>
        </w:rPr>
        <w:t>Mahasiswa mampu mengembangkan potensi diri baik di bidang akademis maupun organisasi, sehingga</w:t>
      </w:r>
      <w:r w:rsidRPr="0098688D">
        <w:rPr>
          <w:rFonts w:ascii="Times New Roman" w:hAnsi="Times New Roman" w:cs="Times New Roman"/>
          <w:sz w:val="24"/>
          <w:szCs w:val="24"/>
          <w:lang w:val="id-ID"/>
        </w:rPr>
        <w:t xml:space="preserve"> </w:t>
      </w:r>
      <w:r w:rsidRPr="0098688D">
        <w:rPr>
          <w:rFonts w:ascii="Times New Roman" w:hAnsi="Times New Roman" w:cs="Times New Roman"/>
          <w:sz w:val="24"/>
          <w:szCs w:val="24"/>
        </w:rPr>
        <w:t>mampu menganalisa setiap peluang serta hambatan yang terjadi dalam</w:t>
      </w:r>
      <w:r w:rsidRPr="0098688D">
        <w:rPr>
          <w:rFonts w:ascii="Times New Roman" w:hAnsi="Times New Roman" w:cs="Times New Roman"/>
          <w:sz w:val="24"/>
          <w:szCs w:val="24"/>
          <w:lang w:val="id-ID"/>
        </w:rPr>
        <w:t xml:space="preserve"> </w:t>
      </w:r>
      <w:r w:rsidRPr="0098688D">
        <w:rPr>
          <w:rFonts w:ascii="Times New Roman" w:hAnsi="Times New Roman" w:cs="Times New Roman"/>
          <w:sz w:val="24"/>
          <w:szCs w:val="24"/>
        </w:rPr>
        <w:t>dunia kerja</w:t>
      </w:r>
    </w:p>
    <w:p w14:paraId="24C3BDA4" w14:textId="77777777" w:rsidR="00547DDB" w:rsidRPr="0098688D" w:rsidRDefault="00547DDB" w:rsidP="002C6E70">
      <w:pPr>
        <w:pStyle w:val="ListParagraph"/>
        <w:numPr>
          <w:ilvl w:val="0"/>
          <w:numId w:val="3"/>
        </w:numPr>
        <w:spacing w:after="0" w:line="480" w:lineRule="auto"/>
        <w:ind w:left="1440" w:hanging="284"/>
        <w:contextualSpacing w:val="0"/>
        <w:jc w:val="both"/>
        <w:rPr>
          <w:rFonts w:ascii="Times New Roman" w:hAnsi="Times New Roman" w:cs="Times New Roman"/>
          <w:sz w:val="24"/>
          <w:szCs w:val="24"/>
        </w:rPr>
      </w:pPr>
      <w:r w:rsidRPr="0098688D">
        <w:rPr>
          <w:rFonts w:ascii="Times New Roman" w:hAnsi="Times New Roman" w:cs="Times New Roman"/>
          <w:sz w:val="24"/>
          <w:szCs w:val="24"/>
        </w:rPr>
        <w:t>Serta mahasiswa memperoleh pengalaman mengenai dunia kerja yang sebenarnya.</w:t>
      </w:r>
    </w:p>
    <w:p w14:paraId="044EFB13" w14:textId="2366EAEA" w:rsidR="00547DDB" w:rsidRPr="0098688D" w:rsidRDefault="00547DDB" w:rsidP="002C6E70">
      <w:pPr>
        <w:pStyle w:val="ListParagraph"/>
        <w:numPr>
          <w:ilvl w:val="0"/>
          <w:numId w:val="2"/>
        </w:numPr>
        <w:spacing w:after="0" w:line="480" w:lineRule="auto"/>
        <w:ind w:left="1170" w:hanging="425"/>
        <w:contextualSpacing w:val="0"/>
        <w:jc w:val="both"/>
        <w:rPr>
          <w:rFonts w:ascii="Times New Roman" w:hAnsi="Times New Roman" w:cs="Times New Roman"/>
          <w:sz w:val="24"/>
          <w:szCs w:val="24"/>
        </w:rPr>
      </w:pPr>
      <w:r w:rsidRPr="0098688D">
        <w:rPr>
          <w:rFonts w:ascii="Times New Roman" w:hAnsi="Times New Roman" w:cs="Times New Roman"/>
          <w:sz w:val="24"/>
          <w:szCs w:val="24"/>
        </w:rPr>
        <w:t xml:space="preserve">Manfaat </w:t>
      </w:r>
      <w:r w:rsidR="000A3058" w:rsidRPr="0098688D">
        <w:rPr>
          <w:rFonts w:ascii="Times New Roman" w:hAnsi="Times New Roman" w:cs="Times New Roman"/>
          <w:sz w:val="24"/>
          <w:szCs w:val="24"/>
        </w:rPr>
        <w:t xml:space="preserve">kerja praktek </w:t>
      </w:r>
      <w:r w:rsidRPr="0098688D">
        <w:rPr>
          <w:rFonts w:ascii="Times New Roman" w:hAnsi="Times New Roman" w:cs="Times New Roman"/>
          <w:sz w:val="24"/>
          <w:szCs w:val="24"/>
        </w:rPr>
        <w:t>yang didapat bagi perusahaan antara lain:</w:t>
      </w:r>
    </w:p>
    <w:p w14:paraId="4E05F347" w14:textId="77777777" w:rsidR="007308AB" w:rsidRDefault="00547DDB" w:rsidP="002C6E70">
      <w:pPr>
        <w:pStyle w:val="ListParagraph"/>
        <w:numPr>
          <w:ilvl w:val="0"/>
          <w:numId w:val="4"/>
        </w:numPr>
        <w:spacing w:after="0" w:line="480" w:lineRule="auto"/>
        <w:ind w:left="1440" w:hanging="284"/>
        <w:contextualSpacing w:val="0"/>
        <w:jc w:val="both"/>
        <w:rPr>
          <w:rFonts w:ascii="Times New Roman" w:hAnsi="Times New Roman" w:cs="Times New Roman"/>
          <w:sz w:val="24"/>
          <w:szCs w:val="24"/>
        </w:rPr>
      </w:pPr>
      <w:r w:rsidRPr="007308AB">
        <w:rPr>
          <w:rFonts w:ascii="Times New Roman" w:hAnsi="Times New Roman" w:cs="Times New Roman"/>
          <w:sz w:val="24"/>
          <w:szCs w:val="24"/>
        </w:rPr>
        <w:t xml:space="preserve">Dapat saling </w:t>
      </w:r>
      <w:r w:rsidRPr="007308AB">
        <w:rPr>
          <w:rFonts w:ascii="Times New Roman" w:hAnsi="Times New Roman" w:cs="Times New Roman"/>
          <w:sz w:val="24"/>
          <w:szCs w:val="24"/>
          <w:lang w:val="id-ID"/>
        </w:rPr>
        <w:t>bertukar</w:t>
      </w:r>
      <w:r w:rsidRPr="007308AB">
        <w:rPr>
          <w:rFonts w:ascii="Times New Roman" w:hAnsi="Times New Roman" w:cs="Times New Roman"/>
          <w:sz w:val="24"/>
          <w:szCs w:val="24"/>
        </w:rPr>
        <w:t xml:space="preserve"> informasi dan pengetahuan di bidang teknologi antara Lembaga Instansi sebagai pengguna teknologi dengan perkembangan pengetahuan yang terjadi di lembaga perguruan tinggi.</w:t>
      </w:r>
    </w:p>
    <w:p w14:paraId="7F3989DD" w14:textId="5552D8A3" w:rsidR="00547DDB" w:rsidRPr="007308AB" w:rsidRDefault="00547DDB" w:rsidP="002C6E70">
      <w:pPr>
        <w:pStyle w:val="ListParagraph"/>
        <w:numPr>
          <w:ilvl w:val="0"/>
          <w:numId w:val="4"/>
        </w:numPr>
        <w:spacing w:after="0" w:line="480" w:lineRule="auto"/>
        <w:ind w:left="1440" w:hanging="284"/>
        <w:contextualSpacing w:val="0"/>
        <w:jc w:val="both"/>
        <w:rPr>
          <w:rFonts w:ascii="Times New Roman" w:hAnsi="Times New Roman" w:cs="Times New Roman"/>
          <w:sz w:val="24"/>
          <w:szCs w:val="24"/>
        </w:rPr>
      </w:pPr>
      <w:r w:rsidRPr="007308AB">
        <w:rPr>
          <w:rFonts w:ascii="Times New Roman" w:hAnsi="Times New Roman" w:cs="Times New Roman"/>
          <w:sz w:val="24"/>
          <w:szCs w:val="24"/>
        </w:rPr>
        <w:t>Seb</w:t>
      </w:r>
      <w:r w:rsidRPr="007308AB">
        <w:rPr>
          <w:rFonts w:ascii="Times New Roman" w:hAnsi="Times New Roman" w:cs="Times New Roman"/>
          <w:sz w:val="24"/>
          <w:szCs w:val="24"/>
          <w:lang w:val="id-ID"/>
        </w:rPr>
        <w:t>a</w:t>
      </w:r>
      <w:r w:rsidRPr="007308AB">
        <w:rPr>
          <w:rFonts w:ascii="Times New Roman" w:hAnsi="Times New Roman" w:cs="Times New Roman"/>
          <w:sz w:val="24"/>
          <w:szCs w:val="24"/>
        </w:rPr>
        <w:t>gai media pertukaran informasi dan pengetahuan tentang bidang teknologi telekomunikasi antara instansi sebagai pengguna teknologi dengan perguruan tinggi sebagai pengembang ilmu dan teknologi telekomunikasi.</w:t>
      </w:r>
    </w:p>
    <w:p w14:paraId="6C20C5E6" w14:textId="3E61EC17" w:rsidR="000F4F31" w:rsidRDefault="00547DDB" w:rsidP="002C6E70">
      <w:pPr>
        <w:pStyle w:val="ListParagraph"/>
        <w:numPr>
          <w:ilvl w:val="0"/>
          <w:numId w:val="4"/>
        </w:numPr>
        <w:spacing w:after="0" w:line="480" w:lineRule="auto"/>
        <w:ind w:left="1440" w:hanging="284"/>
        <w:contextualSpacing w:val="0"/>
        <w:jc w:val="both"/>
        <w:rPr>
          <w:rFonts w:ascii="Times New Roman" w:hAnsi="Times New Roman" w:cs="Times New Roman"/>
          <w:sz w:val="24"/>
          <w:szCs w:val="24"/>
        </w:rPr>
      </w:pPr>
      <w:r w:rsidRPr="0098688D">
        <w:rPr>
          <w:rFonts w:ascii="Times New Roman" w:hAnsi="Times New Roman" w:cs="Times New Roman"/>
          <w:sz w:val="24"/>
          <w:szCs w:val="24"/>
        </w:rPr>
        <w:t>Serta memberikan kesempatan bagi mahasiwa untuk menganalisa setiap peluang dan hambatan yang terjadi dan mencari solusinya.</w:t>
      </w:r>
    </w:p>
    <w:p w14:paraId="6DE99A92" w14:textId="11BB83EC" w:rsidR="00122407" w:rsidRPr="0098688D" w:rsidRDefault="0030101D" w:rsidP="002C6E70">
      <w:pPr>
        <w:pStyle w:val="Heading2"/>
        <w:spacing w:before="0" w:line="480" w:lineRule="auto"/>
        <w:rPr>
          <w:rFonts w:cs="Times New Roman"/>
          <w:sz w:val="24"/>
          <w:szCs w:val="24"/>
        </w:rPr>
      </w:pPr>
      <w:bookmarkStart w:id="13" w:name="_Toc60823014"/>
      <w:r w:rsidRPr="0098688D">
        <w:rPr>
          <w:rFonts w:cs="Times New Roman"/>
          <w:sz w:val="24"/>
          <w:szCs w:val="24"/>
          <w:lang w:val="id-ID"/>
        </w:rPr>
        <w:t>1</w:t>
      </w:r>
      <w:r w:rsidR="00F56062" w:rsidRPr="0098688D">
        <w:rPr>
          <w:rFonts w:cs="Times New Roman"/>
          <w:sz w:val="24"/>
          <w:szCs w:val="24"/>
          <w:lang w:val="id-ID"/>
        </w:rPr>
        <w:t>.4</w:t>
      </w:r>
      <w:r w:rsidR="00F56062" w:rsidRPr="0098688D">
        <w:rPr>
          <w:rFonts w:cs="Times New Roman"/>
          <w:sz w:val="24"/>
          <w:szCs w:val="24"/>
          <w:lang w:val="id-ID"/>
        </w:rPr>
        <w:tab/>
        <w:t>T</w:t>
      </w:r>
      <w:r w:rsidR="0080530A" w:rsidRPr="0098688D">
        <w:rPr>
          <w:rFonts w:cs="Times New Roman"/>
          <w:sz w:val="24"/>
          <w:szCs w:val="24"/>
        </w:rPr>
        <w:t>empat dan Waktu Kerja Praktik</w:t>
      </w:r>
      <w:bookmarkEnd w:id="13"/>
    </w:p>
    <w:p w14:paraId="78B1ECD4" w14:textId="77777777" w:rsidR="00505EE9" w:rsidRDefault="00252756" w:rsidP="002C6E70">
      <w:pPr>
        <w:spacing w:after="0" w:line="480" w:lineRule="auto"/>
        <w:ind w:firstLine="720"/>
        <w:jc w:val="both"/>
        <w:rPr>
          <w:rFonts w:ascii="Times New Roman" w:hAnsi="Times New Roman" w:cs="Times New Roman"/>
          <w:b/>
          <w:sz w:val="24"/>
          <w:szCs w:val="24"/>
          <w:lang w:val="id-ID"/>
        </w:rPr>
      </w:pPr>
      <w:r w:rsidRPr="0098688D">
        <w:rPr>
          <w:rFonts w:ascii="Times New Roman" w:hAnsi="Times New Roman" w:cs="Times New Roman"/>
          <w:sz w:val="24"/>
          <w:szCs w:val="24"/>
          <w:shd w:val="clear" w:color="auto" w:fill="FFFFFF"/>
          <w:lang w:val="id-ID"/>
        </w:rPr>
        <w:t>Dalam penyusunan laporan kerja praktek ini, penulis melaksanakan kerja praktek di</w:t>
      </w:r>
      <w:r w:rsidRPr="0098688D">
        <w:rPr>
          <w:rFonts w:ascii="Times New Roman" w:hAnsi="Times New Roman" w:cs="Times New Roman"/>
          <w:sz w:val="24"/>
          <w:szCs w:val="24"/>
          <w:shd w:val="clear" w:color="auto" w:fill="FFFFFF"/>
        </w:rPr>
        <w:t xml:space="preserve"> Sekolah Teladan Yogyakarta yang berlokasi di Jalan Kabupaten Km 0,5 No .99,  Nogotirto Gamping, Kabupaten Sleman, Daerah Istimewa Yogyakarta</w:t>
      </w:r>
      <w:r w:rsidRPr="0098688D">
        <w:rPr>
          <w:rFonts w:ascii="Times New Roman" w:hAnsi="Times New Roman" w:cs="Times New Roman"/>
          <w:sz w:val="24"/>
          <w:szCs w:val="24"/>
          <w:lang w:val="id-ID"/>
        </w:rPr>
        <w:t>.</w:t>
      </w:r>
    </w:p>
    <w:p w14:paraId="4A326FED" w14:textId="2F188AE3" w:rsidR="00505EE9" w:rsidRPr="00B05597" w:rsidRDefault="00252756" w:rsidP="002C6E70">
      <w:pPr>
        <w:spacing w:after="0" w:line="480" w:lineRule="auto"/>
        <w:ind w:firstLine="720"/>
        <w:jc w:val="both"/>
        <w:rPr>
          <w:rFonts w:ascii="Times New Roman" w:hAnsi="Times New Roman" w:cs="Times New Roman"/>
          <w:sz w:val="24"/>
          <w:szCs w:val="24"/>
        </w:rPr>
      </w:pPr>
      <w:r w:rsidRPr="0098688D">
        <w:rPr>
          <w:rFonts w:ascii="Times New Roman" w:hAnsi="Times New Roman" w:cs="Times New Roman"/>
          <w:sz w:val="24"/>
          <w:szCs w:val="24"/>
          <w:lang w:val="id-ID"/>
        </w:rPr>
        <w:lastRenderedPageBreak/>
        <w:t>Adapun jadwal kerja praktek dilaksanakan sesuai prosedur yang telah disepakati yaitu</w:t>
      </w:r>
      <w:r w:rsidRPr="0098688D">
        <w:rPr>
          <w:rFonts w:ascii="Times New Roman" w:hAnsi="Times New Roman" w:cs="Times New Roman"/>
          <w:sz w:val="24"/>
          <w:szCs w:val="24"/>
        </w:rPr>
        <w:t xml:space="preserve"> dimulai pada tanggal 23 Desember 2019 sampai 23 Februari 2020.</w:t>
      </w:r>
      <w:r w:rsidR="00B05597" w:rsidRPr="00B05597">
        <w:rPr>
          <w:rFonts w:ascii="Times New Roman" w:hAnsi="Times New Roman" w:cs="Times New Roman"/>
          <w:sz w:val="24"/>
          <w:szCs w:val="24"/>
        </w:rPr>
        <w:t xml:space="preserve"> </w:t>
      </w:r>
    </w:p>
    <w:p w14:paraId="57E4F488" w14:textId="4180550D" w:rsidR="005358F2" w:rsidRPr="0098688D" w:rsidRDefault="005358F2" w:rsidP="002C6E70">
      <w:pPr>
        <w:pStyle w:val="Heading2"/>
        <w:spacing w:before="0" w:line="480" w:lineRule="auto"/>
        <w:rPr>
          <w:rFonts w:cs="Times New Roman"/>
          <w:sz w:val="24"/>
          <w:szCs w:val="24"/>
        </w:rPr>
      </w:pPr>
      <w:bookmarkStart w:id="14" w:name="_Toc60823015"/>
      <w:r w:rsidRPr="0098688D">
        <w:rPr>
          <w:rFonts w:cs="Times New Roman"/>
          <w:sz w:val="24"/>
          <w:szCs w:val="24"/>
        </w:rPr>
        <w:t>1.5</w:t>
      </w:r>
      <w:r w:rsidRPr="0098688D">
        <w:rPr>
          <w:rFonts w:cs="Times New Roman"/>
          <w:sz w:val="24"/>
          <w:szCs w:val="24"/>
        </w:rPr>
        <w:tab/>
        <w:t>Sistematika Penyusunan</w:t>
      </w:r>
      <w:bookmarkEnd w:id="14"/>
    </w:p>
    <w:p w14:paraId="0608A1A8" w14:textId="0714BB8F" w:rsidR="005358F2" w:rsidRPr="0098688D" w:rsidRDefault="005358F2" w:rsidP="002C6E70">
      <w:pPr>
        <w:spacing w:after="0" w:line="480" w:lineRule="auto"/>
        <w:ind w:firstLine="72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Agar  penyusunan laporan ini sesuai dengan kaidah penulisan dan literatur dalam pemaparan, penulis membuatnya dalam beberapa bagian urutan penting.</w:t>
      </w:r>
    </w:p>
    <w:p w14:paraId="142E52CC" w14:textId="77777777" w:rsidR="005358F2" w:rsidRPr="0098688D" w:rsidRDefault="005358F2" w:rsidP="002C6E70">
      <w:pPr>
        <w:spacing w:after="0" w:line="480" w:lineRule="auto"/>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Berikut urutan laporan ini:</w:t>
      </w:r>
    </w:p>
    <w:p w14:paraId="502B0864" w14:textId="77777777" w:rsidR="005358F2" w:rsidRPr="0098688D" w:rsidRDefault="005358F2" w:rsidP="002C6E70">
      <w:pPr>
        <w:pStyle w:val="ListParagraph"/>
        <w:numPr>
          <w:ilvl w:val="0"/>
          <w:numId w:val="1"/>
        </w:numPr>
        <w:spacing w:after="0" w:line="480" w:lineRule="auto"/>
        <w:ind w:left="36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BAB 1 (PENDAHULUAN)</w:t>
      </w:r>
    </w:p>
    <w:p w14:paraId="1DEDCB95" w14:textId="77777777" w:rsidR="005358F2" w:rsidRPr="0098688D" w:rsidRDefault="005358F2" w:rsidP="002C6E70">
      <w:pPr>
        <w:pStyle w:val="ListParagraph"/>
        <w:spacing w:after="0" w:line="480" w:lineRule="auto"/>
        <w:ind w:left="360" w:firstLine="72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Pada bab ini berisi pengenalan mengenai pembuatan laporan KP dari latar belakang, materi, tujuan dan manfaat, serta terakhir waktu dan tempat pelaksanaan.</w:t>
      </w:r>
    </w:p>
    <w:p w14:paraId="46A7D225" w14:textId="77777777" w:rsidR="005358F2" w:rsidRPr="0098688D" w:rsidRDefault="005358F2" w:rsidP="002C6E70">
      <w:pPr>
        <w:pStyle w:val="ListParagraph"/>
        <w:numPr>
          <w:ilvl w:val="0"/>
          <w:numId w:val="1"/>
        </w:numPr>
        <w:spacing w:after="0" w:line="480" w:lineRule="auto"/>
        <w:ind w:left="36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BAB II  (TINJAUAN PERUSAHAAN)</w:t>
      </w:r>
    </w:p>
    <w:p w14:paraId="2F35A611" w14:textId="3CE87CB2" w:rsidR="005358F2" w:rsidRPr="0098688D" w:rsidRDefault="005358F2" w:rsidP="002C6E70">
      <w:pPr>
        <w:pStyle w:val="ListParagraph"/>
        <w:spacing w:after="0" w:line="480" w:lineRule="auto"/>
        <w:ind w:left="360" w:firstLine="72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 xml:space="preserve">Pada bab ini </w:t>
      </w:r>
      <w:r w:rsidR="00CD2A29" w:rsidRPr="0098688D">
        <w:rPr>
          <w:rFonts w:ascii="Times New Roman" w:hAnsi="Times New Roman" w:cs="Times New Roman"/>
          <w:sz w:val="24"/>
          <w:szCs w:val="24"/>
        </w:rPr>
        <w:t>b</w:t>
      </w:r>
      <w:r w:rsidRPr="0098688D">
        <w:rPr>
          <w:rFonts w:ascii="Times New Roman" w:hAnsi="Times New Roman" w:cs="Times New Roman"/>
          <w:sz w:val="24"/>
          <w:szCs w:val="24"/>
          <w:lang w:val="id-ID"/>
        </w:rPr>
        <w:t>erisi tentang paparan singkat perusahaan,ruang lingkup pekerjaan,struktur organisasi dan gambaran spesifik tentang unit kerja tempat pelaksanaan KP.</w:t>
      </w:r>
    </w:p>
    <w:p w14:paraId="38309EBC" w14:textId="77777777" w:rsidR="005358F2" w:rsidRPr="0098688D" w:rsidRDefault="005358F2" w:rsidP="002C6E70">
      <w:pPr>
        <w:pStyle w:val="ListParagraph"/>
        <w:numPr>
          <w:ilvl w:val="0"/>
          <w:numId w:val="1"/>
        </w:numPr>
        <w:spacing w:after="0" w:line="480" w:lineRule="auto"/>
        <w:ind w:left="36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BAB III (PELAKSANAAN KP)</w:t>
      </w:r>
    </w:p>
    <w:p w14:paraId="3C4673DB" w14:textId="4DD1AEED" w:rsidR="005358F2" w:rsidRPr="0098688D" w:rsidRDefault="005358F2" w:rsidP="002C6E70">
      <w:pPr>
        <w:pStyle w:val="ListParagraph"/>
        <w:spacing w:after="0" w:line="480" w:lineRule="auto"/>
        <w:ind w:left="360" w:firstLine="72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 xml:space="preserve">Pada bab ini </w:t>
      </w:r>
      <w:r w:rsidR="00CD2A29" w:rsidRPr="0098688D">
        <w:rPr>
          <w:rFonts w:ascii="Times New Roman" w:hAnsi="Times New Roman" w:cs="Times New Roman"/>
          <w:sz w:val="24"/>
          <w:szCs w:val="24"/>
        </w:rPr>
        <w:t>b</w:t>
      </w:r>
      <w:r w:rsidRPr="0098688D">
        <w:rPr>
          <w:rFonts w:ascii="Times New Roman" w:hAnsi="Times New Roman" w:cs="Times New Roman"/>
          <w:sz w:val="24"/>
          <w:szCs w:val="24"/>
          <w:lang w:val="id-ID"/>
        </w:rPr>
        <w:t>erisi dasar teori,</w:t>
      </w:r>
      <w:r w:rsidR="00CD2A29" w:rsidRPr="0098688D">
        <w:rPr>
          <w:rFonts w:ascii="Times New Roman" w:hAnsi="Times New Roman" w:cs="Times New Roman"/>
          <w:sz w:val="24"/>
          <w:szCs w:val="24"/>
        </w:rPr>
        <w:t xml:space="preserve"> </w:t>
      </w:r>
      <w:r w:rsidRPr="0098688D">
        <w:rPr>
          <w:rFonts w:ascii="Times New Roman" w:hAnsi="Times New Roman" w:cs="Times New Roman"/>
          <w:sz w:val="24"/>
          <w:szCs w:val="24"/>
          <w:lang w:val="id-ID"/>
        </w:rPr>
        <w:t>analisis dan perancangan, deskripsi aktivitas.</w:t>
      </w:r>
    </w:p>
    <w:p w14:paraId="75D75F10" w14:textId="77777777" w:rsidR="005358F2" w:rsidRPr="0098688D" w:rsidRDefault="005358F2" w:rsidP="002C6E70">
      <w:pPr>
        <w:pStyle w:val="ListParagraph"/>
        <w:numPr>
          <w:ilvl w:val="0"/>
          <w:numId w:val="1"/>
        </w:numPr>
        <w:spacing w:after="0" w:line="480" w:lineRule="auto"/>
        <w:ind w:left="36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BAB IV (HASIL DAN PEMBAHASAN)</w:t>
      </w:r>
    </w:p>
    <w:p w14:paraId="6266E617" w14:textId="77777777" w:rsidR="005358F2" w:rsidRPr="0098688D" w:rsidRDefault="005358F2" w:rsidP="002C6E70">
      <w:pPr>
        <w:pStyle w:val="ListParagraph"/>
        <w:spacing w:after="0" w:line="480" w:lineRule="auto"/>
        <w:ind w:left="360" w:firstLine="72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Pada bab ini penulis menguraikan tentang pengamatan dan pembahasan laporan kerja praktek yang telah ditentukan</w:t>
      </w:r>
    </w:p>
    <w:p w14:paraId="47712B33" w14:textId="77777777" w:rsidR="005358F2" w:rsidRPr="0098688D" w:rsidRDefault="005358F2" w:rsidP="002C6E70">
      <w:pPr>
        <w:pStyle w:val="ListParagraph"/>
        <w:numPr>
          <w:ilvl w:val="0"/>
          <w:numId w:val="1"/>
        </w:numPr>
        <w:spacing w:after="0" w:line="480" w:lineRule="auto"/>
        <w:ind w:left="360"/>
        <w:contextualSpacing w:val="0"/>
        <w:jc w:val="both"/>
        <w:rPr>
          <w:rFonts w:ascii="Times New Roman" w:hAnsi="Times New Roman" w:cs="Times New Roman"/>
          <w:sz w:val="24"/>
          <w:szCs w:val="24"/>
          <w:lang w:val="id-ID"/>
        </w:rPr>
      </w:pPr>
      <w:r w:rsidRPr="0098688D">
        <w:rPr>
          <w:rFonts w:ascii="Times New Roman" w:hAnsi="Times New Roman" w:cs="Times New Roman"/>
          <w:sz w:val="24"/>
          <w:szCs w:val="24"/>
          <w:lang w:val="id-ID"/>
        </w:rPr>
        <w:t>BAB V (PENUTUP)</w:t>
      </w:r>
    </w:p>
    <w:p w14:paraId="37970CBC" w14:textId="244D262C" w:rsidR="006D6079" w:rsidRDefault="005358F2" w:rsidP="006D6079">
      <w:pPr>
        <w:pStyle w:val="ListParagraph"/>
        <w:spacing w:after="0" w:line="480" w:lineRule="auto"/>
        <w:ind w:left="360" w:firstLine="720"/>
        <w:contextualSpacing w:val="0"/>
        <w:jc w:val="both"/>
        <w:rPr>
          <w:rFonts w:cs="Times New Roman"/>
          <w:sz w:val="24"/>
          <w:szCs w:val="24"/>
          <w:lang w:val="id-ID"/>
        </w:rPr>
        <w:sectPr w:rsidR="006D6079" w:rsidSect="001E7D6E">
          <w:headerReference w:type="default" r:id="rId15"/>
          <w:footerReference w:type="default" r:id="rId16"/>
          <w:pgSz w:w="11907" w:h="16839"/>
          <w:pgMar w:top="1701" w:right="1418" w:bottom="1418" w:left="1701" w:header="720" w:footer="720" w:gutter="0"/>
          <w:cols w:space="720"/>
          <w:docGrid w:linePitch="360"/>
        </w:sectPr>
      </w:pPr>
      <w:r w:rsidRPr="0098688D">
        <w:rPr>
          <w:rFonts w:ascii="Times New Roman" w:hAnsi="Times New Roman" w:cs="Times New Roman"/>
          <w:sz w:val="24"/>
          <w:szCs w:val="24"/>
          <w:lang w:val="id-ID"/>
        </w:rPr>
        <w:t xml:space="preserve">Pada bab ini terdapat kesimpulan dan saran setelah </w:t>
      </w:r>
      <w:r w:rsidRPr="00077AAE">
        <w:rPr>
          <w:rFonts w:ascii="Times New Roman" w:hAnsi="Times New Roman" w:cs="Times New Roman"/>
          <w:sz w:val="24"/>
          <w:szCs w:val="24"/>
          <w:lang w:val="id-ID"/>
        </w:rPr>
        <w:t>mem</w:t>
      </w:r>
      <w:r w:rsidR="00077AAE" w:rsidRPr="00077AAE">
        <w:rPr>
          <w:rFonts w:ascii="Times New Roman" w:hAnsi="Times New Roman" w:cs="Times New Roman"/>
          <w:sz w:val="24"/>
          <w:szCs w:val="24"/>
        </w:rPr>
        <w:t>bangun Sistem Inventarisasi Berbasis Web</w:t>
      </w:r>
      <w:r w:rsidRPr="0098688D">
        <w:rPr>
          <w:rFonts w:ascii="Times New Roman" w:hAnsi="Times New Roman" w:cs="Times New Roman"/>
          <w:color w:val="FF0000"/>
          <w:sz w:val="24"/>
          <w:szCs w:val="24"/>
          <w:lang w:val="id-ID"/>
        </w:rPr>
        <w:t xml:space="preserve"> </w:t>
      </w:r>
      <w:r w:rsidRPr="0098688D">
        <w:rPr>
          <w:rFonts w:ascii="Times New Roman" w:hAnsi="Times New Roman" w:cs="Times New Roman"/>
          <w:sz w:val="24"/>
          <w:szCs w:val="24"/>
          <w:lang w:val="id-ID"/>
        </w:rPr>
        <w:t>di Sekolah Teladan</w:t>
      </w:r>
      <w:r w:rsidRPr="0098688D">
        <w:rPr>
          <w:rFonts w:ascii="Times New Roman" w:hAnsi="Times New Roman" w:cs="Times New Roman"/>
          <w:sz w:val="24"/>
          <w:szCs w:val="24"/>
        </w:rPr>
        <w:t>, Yayasan</w:t>
      </w:r>
      <w:r w:rsidRPr="0098688D">
        <w:rPr>
          <w:rFonts w:ascii="Times New Roman" w:hAnsi="Times New Roman" w:cs="Times New Roman"/>
          <w:sz w:val="24"/>
          <w:szCs w:val="24"/>
          <w:lang w:val="id-ID"/>
        </w:rPr>
        <w:t xml:space="preserve"> Sinai Indonesia</w:t>
      </w:r>
      <w:r w:rsidR="004932D9">
        <w:rPr>
          <w:rFonts w:ascii="Times New Roman" w:hAnsi="Times New Roman" w:cs="Times New Roman"/>
          <w:sz w:val="24"/>
          <w:szCs w:val="24"/>
        </w:rPr>
        <w:t>.</w:t>
      </w:r>
    </w:p>
    <w:p w14:paraId="49640FF6" w14:textId="3E3FFB43" w:rsidR="00122407" w:rsidRPr="0098688D" w:rsidRDefault="00122407" w:rsidP="001815AE">
      <w:pPr>
        <w:pStyle w:val="Heading1"/>
        <w:spacing w:before="0" w:line="480" w:lineRule="auto"/>
        <w:jc w:val="center"/>
        <w:rPr>
          <w:rFonts w:cs="Times New Roman"/>
          <w:sz w:val="24"/>
          <w:szCs w:val="24"/>
        </w:rPr>
      </w:pPr>
      <w:bookmarkStart w:id="15" w:name="_Toc60823016"/>
      <w:r w:rsidRPr="0098688D">
        <w:rPr>
          <w:rFonts w:cs="Times New Roman"/>
          <w:sz w:val="24"/>
          <w:szCs w:val="24"/>
          <w:lang w:val="id-ID"/>
        </w:rPr>
        <w:lastRenderedPageBreak/>
        <w:t>BAB II</w:t>
      </w:r>
      <w:r w:rsidRPr="0098688D">
        <w:rPr>
          <w:rFonts w:cs="Times New Roman"/>
          <w:sz w:val="24"/>
          <w:szCs w:val="24"/>
          <w:lang w:val="id-ID"/>
        </w:rPr>
        <w:br/>
      </w:r>
      <w:r w:rsidR="00435B52" w:rsidRPr="0098688D">
        <w:rPr>
          <w:rFonts w:cs="Times New Roman"/>
          <w:sz w:val="24"/>
          <w:szCs w:val="24"/>
        </w:rPr>
        <w:t>TINJAUAN UMUM PERUSAHAAN</w:t>
      </w:r>
      <w:bookmarkEnd w:id="15"/>
    </w:p>
    <w:p w14:paraId="0F4F89A4" w14:textId="6F64B991" w:rsidR="00122407" w:rsidRPr="0098688D" w:rsidRDefault="00F56062" w:rsidP="002C6E70">
      <w:pPr>
        <w:pStyle w:val="Heading2"/>
        <w:spacing w:before="0" w:line="480" w:lineRule="auto"/>
        <w:rPr>
          <w:rFonts w:cs="Times New Roman"/>
          <w:sz w:val="24"/>
          <w:szCs w:val="24"/>
        </w:rPr>
      </w:pPr>
      <w:bookmarkStart w:id="16" w:name="_Toc60823017"/>
      <w:r w:rsidRPr="0098688D">
        <w:rPr>
          <w:rFonts w:cs="Times New Roman"/>
          <w:sz w:val="24"/>
          <w:szCs w:val="24"/>
          <w:lang w:val="id-ID"/>
        </w:rPr>
        <w:t>2.</w:t>
      </w:r>
      <w:r w:rsidR="00122407" w:rsidRPr="0098688D">
        <w:rPr>
          <w:rFonts w:cs="Times New Roman"/>
          <w:sz w:val="24"/>
          <w:szCs w:val="24"/>
          <w:lang w:val="id-ID"/>
        </w:rPr>
        <w:t>1</w:t>
      </w:r>
      <w:r w:rsidR="00122407" w:rsidRPr="0098688D">
        <w:rPr>
          <w:rFonts w:cs="Times New Roman"/>
          <w:sz w:val="24"/>
          <w:szCs w:val="24"/>
          <w:lang w:val="id-ID"/>
        </w:rPr>
        <w:tab/>
      </w:r>
      <w:r w:rsidR="005E35F5" w:rsidRPr="0098688D">
        <w:rPr>
          <w:rFonts w:cs="Times New Roman"/>
          <w:sz w:val="24"/>
          <w:szCs w:val="24"/>
        </w:rPr>
        <w:t>Sejarah Perusahaan</w:t>
      </w:r>
      <w:bookmarkEnd w:id="16"/>
    </w:p>
    <w:p w14:paraId="5092FC03" w14:textId="145524E2" w:rsidR="005E35F5" w:rsidRPr="0098688D" w:rsidRDefault="005E35F5" w:rsidP="002C6E70">
      <w:pPr>
        <w:pStyle w:val="NormalWeb"/>
        <w:shd w:val="clear" w:color="auto" w:fill="FFFFFF"/>
        <w:spacing w:before="0" w:beforeAutospacing="0" w:after="0" w:afterAutospacing="0" w:line="480" w:lineRule="auto"/>
        <w:ind w:firstLine="720"/>
        <w:jc w:val="both"/>
      </w:pPr>
      <w:r w:rsidRPr="0098688D">
        <w:t>Sekolah Teladan Yogyakarta Berdiri tahun 2014, Sekolah Teladan Yogyakarta telah berkembang menjadi rumah belajar yang kondusif bagi siswa-siswi dengan berbagai level usia yaitu DC, KB, TK dan SD. Berangkat dari semangat dan kepercayaan untuk membangun sebuah lembaga pendidikan Islam yang modern, yaitu dengan menempatkan Al</w:t>
      </w:r>
      <w:r w:rsidR="00DD5A75">
        <w:t>-</w:t>
      </w:r>
      <w:r w:rsidRPr="0098688D">
        <w:t>Quran dan As</w:t>
      </w:r>
      <w:r w:rsidR="00DD5A75">
        <w:t>-</w:t>
      </w:r>
      <w:r w:rsidRPr="0098688D">
        <w:t xml:space="preserve">Sunnah sebagai dasar dan acuan paling tinggi dari semua keahlian dan pengetahuan. </w:t>
      </w:r>
      <w:proofErr w:type="gramStart"/>
      <w:r w:rsidRPr="0098688D">
        <w:t xml:space="preserve">Hal ini sesuai dengan visi Sekolah Teladan yaitu menumbuhkembangkan generasi insan kamil yang berakhlaq, qurani dan </w:t>
      </w:r>
      <w:r w:rsidRPr="00D3325F">
        <w:rPr>
          <w:i/>
        </w:rPr>
        <w:t>smart</w:t>
      </w:r>
      <w:r w:rsidRPr="0098688D">
        <w:t>.</w:t>
      </w:r>
      <w:proofErr w:type="gramEnd"/>
    </w:p>
    <w:p w14:paraId="375EC931" w14:textId="31DAE4B2" w:rsidR="005E35F5" w:rsidRPr="0098688D" w:rsidRDefault="005E35F5" w:rsidP="002C6E70">
      <w:pPr>
        <w:pStyle w:val="NormalWeb"/>
        <w:shd w:val="clear" w:color="auto" w:fill="FFFFFF"/>
        <w:spacing w:before="0" w:beforeAutospacing="0" w:after="0" w:afterAutospacing="0" w:line="480" w:lineRule="auto"/>
        <w:ind w:firstLine="720"/>
        <w:jc w:val="both"/>
      </w:pPr>
      <w:r w:rsidRPr="0098688D">
        <w:t xml:space="preserve">Dalam mewujudkan visi tersebut, Sekolah Teladan Yogyakarta memadukan Kurikulum Pendidikan Nasional dan Kurikulum Inti Sekolah yakni menempatkan Pendidikan Islami sebagai komponen penting dalam tumbuh kembang anak. Sebagai penunjang, Sekolah Teladan Yogyakarta juga mengembangkan kurikulum program unggulan, antara lain Tahfiz, pendidikan karakter dengan </w:t>
      </w:r>
      <w:r w:rsidRPr="00DD5A75">
        <w:rPr>
          <w:i/>
        </w:rPr>
        <w:t>positive</w:t>
      </w:r>
      <w:r w:rsidRPr="0098688D">
        <w:t xml:space="preserve"> and </w:t>
      </w:r>
      <w:r w:rsidRPr="00DD5A75">
        <w:rPr>
          <w:i/>
        </w:rPr>
        <w:t>islamic</w:t>
      </w:r>
      <w:r w:rsidRPr="0098688D">
        <w:t xml:space="preserve"> habit </w:t>
      </w:r>
      <w:r w:rsidRPr="00DD5A75">
        <w:rPr>
          <w:i/>
        </w:rPr>
        <w:t>forming</w:t>
      </w:r>
      <w:r w:rsidRPr="0098688D">
        <w:t xml:space="preserve"> </w:t>
      </w:r>
      <w:r w:rsidRPr="00DD5A75">
        <w:rPr>
          <w:i/>
        </w:rPr>
        <w:t>programme</w:t>
      </w:r>
      <w:r w:rsidRPr="0098688D">
        <w:t xml:space="preserve"> </w:t>
      </w:r>
      <w:r w:rsidRPr="00DD5A75">
        <w:rPr>
          <w:i/>
        </w:rPr>
        <w:t>entrepreneurship</w:t>
      </w:r>
      <w:r w:rsidRPr="0098688D">
        <w:t xml:space="preserve"> dengan </w:t>
      </w:r>
      <w:r w:rsidRPr="00DD5A75">
        <w:rPr>
          <w:i/>
        </w:rPr>
        <w:t>farming</w:t>
      </w:r>
      <w:r w:rsidRPr="0098688D">
        <w:t xml:space="preserve"> and </w:t>
      </w:r>
      <w:r w:rsidRPr="00DD5A75">
        <w:rPr>
          <w:i/>
        </w:rPr>
        <w:t>gardening programmer</w:t>
      </w:r>
      <w:r w:rsidRPr="0098688D">
        <w:t>, maupun program mitigasi bencana yang akan membekali peserta didik dengan kecakapan menghadapi bencana.</w:t>
      </w:r>
    </w:p>
    <w:p w14:paraId="7695916A" w14:textId="1EAC2084" w:rsidR="00276F68" w:rsidRPr="002E3173" w:rsidRDefault="005E35F5" w:rsidP="002C6E70">
      <w:pPr>
        <w:spacing w:after="0" w:line="480" w:lineRule="auto"/>
        <w:ind w:firstLine="720"/>
        <w:jc w:val="both"/>
        <w:rPr>
          <w:rFonts w:ascii="Times New Roman" w:hAnsi="Times New Roman" w:cs="Times New Roman"/>
          <w:sz w:val="24"/>
          <w:szCs w:val="24"/>
        </w:rPr>
      </w:pPr>
      <w:r w:rsidRPr="0098688D">
        <w:rPr>
          <w:rFonts w:ascii="Times New Roman" w:hAnsi="Times New Roman" w:cs="Times New Roman"/>
          <w:sz w:val="24"/>
          <w:szCs w:val="24"/>
        </w:rPr>
        <w:t xml:space="preserve">Dengan fondasi kurikulum yang kukuh, Sekolah Teladan Yogyakarta berupaya lebih jauh dalam mengembangkan diri untuk dapat menfasilitasi minat dan bakat anak melalui kegiatan ekstrakurikuler pilihan yang meliputi aspek-aspek kecerdasan sebagai </w:t>
      </w:r>
      <w:proofErr w:type="gramStart"/>
      <w:r w:rsidRPr="0098688D">
        <w:rPr>
          <w:rFonts w:ascii="Times New Roman" w:hAnsi="Times New Roman" w:cs="Times New Roman"/>
          <w:sz w:val="24"/>
          <w:szCs w:val="24"/>
        </w:rPr>
        <w:t>berikut :</w:t>
      </w:r>
      <w:proofErr w:type="gramEnd"/>
      <w:r w:rsidRPr="0098688D">
        <w:rPr>
          <w:rFonts w:ascii="Times New Roman" w:hAnsi="Times New Roman" w:cs="Times New Roman"/>
          <w:sz w:val="24"/>
          <w:szCs w:val="24"/>
        </w:rPr>
        <w:t xml:space="preserve"> </w:t>
      </w:r>
      <w:r w:rsidRPr="00DD5A75">
        <w:rPr>
          <w:rFonts w:ascii="Times New Roman" w:hAnsi="Times New Roman" w:cs="Times New Roman"/>
          <w:i/>
          <w:sz w:val="24"/>
          <w:szCs w:val="24"/>
        </w:rPr>
        <w:t>musical rhythmic, visual spatial, verbal linguistic, logical mathematical, bodily kinesthetic and naturalistic</w:t>
      </w:r>
      <w:r w:rsidRPr="0098688D">
        <w:rPr>
          <w:rFonts w:ascii="Times New Roman" w:hAnsi="Times New Roman" w:cs="Times New Roman"/>
          <w:sz w:val="24"/>
          <w:szCs w:val="24"/>
        </w:rPr>
        <w:t xml:space="preserve">. Selain yang bersifat </w:t>
      </w:r>
      <w:r w:rsidRPr="00A57F1C">
        <w:rPr>
          <w:rFonts w:ascii="Times New Roman" w:hAnsi="Times New Roman" w:cs="Times New Roman"/>
          <w:i/>
          <w:sz w:val="24"/>
          <w:szCs w:val="24"/>
        </w:rPr>
        <w:t>individual</w:t>
      </w:r>
      <w:r w:rsidRPr="0098688D">
        <w:rPr>
          <w:rFonts w:ascii="Times New Roman" w:hAnsi="Times New Roman" w:cs="Times New Roman"/>
          <w:sz w:val="24"/>
          <w:szCs w:val="24"/>
        </w:rPr>
        <w:t xml:space="preserve"> </w:t>
      </w:r>
      <w:r w:rsidRPr="00DD5A75">
        <w:rPr>
          <w:rFonts w:ascii="Times New Roman" w:hAnsi="Times New Roman" w:cs="Times New Roman"/>
          <w:i/>
          <w:sz w:val="24"/>
          <w:szCs w:val="24"/>
        </w:rPr>
        <w:t>differences</w:t>
      </w:r>
      <w:r w:rsidR="00574613">
        <w:rPr>
          <w:rFonts w:ascii="Times New Roman" w:hAnsi="Times New Roman" w:cs="Times New Roman"/>
          <w:sz w:val="24"/>
          <w:szCs w:val="24"/>
        </w:rPr>
        <w:t xml:space="preserve"> tersebut</w:t>
      </w:r>
      <w:r w:rsidRPr="0098688D">
        <w:rPr>
          <w:rFonts w:ascii="Times New Roman" w:hAnsi="Times New Roman" w:cs="Times New Roman"/>
          <w:sz w:val="24"/>
          <w:szCs w:val="24"/>
        </w:rPr>
        <w:t>, be</w:t>
      </w:r>
      <w:r w:rsidR="00DD5A75">
        <w:rPr>
          <w:rFonts w:ascii="Times New Roman" w:hAnsi="Times New Roman" w:cs="Times New Roman"/>
          <w:sz w:val="24"/>
          <w:szCs w:val="24"/>
        </w:rPr>
        <w:t>rkuda, panahan, berenang &amp; drum</w:t>
      </w:r>
      <w:r w:rsidRPr="0098688D">
        <w:rPr>
          <w:rFonts w:ascii="Times New Roman" w:hAnsi="Times New Roman" w:cs="Times New Roman"/>
          <w:sz w:val="24"/>
          <w:szCs w:val="24"/>
        </w:rPr>
        <w:t xml:space="preserve"> band merupakan program ekstrakurikuler wajib di Sekolah Teladan Yogyakarta.</w:t>
      </w:r>
      <w:r w:rsidR="002E3173" w:rsidRPr="002E3173">
        <w:rPr>
          <w:rFonts w:ascii="Times New Roman" w:hAnsi="Times New Roman" w:cs="Times New Roman"/>
          <w:sz w:val="24"/>
          <w:szCs w:val="24"/>
        </w:rPr>
        <w:t xml:space="preserve"> </w:t>
      </w:r>
    </w:p>
    <w:p w14:paraId="4A729211" w14:textId="77777777" w:rsidR="00EF5E48" w:rsidRDefault="00EF5E48" w:rsidP="002C6E70">
      <w:pPr>
        <w:pStyle w:val="Heading2"/>
        <w:spacing w:before="0" w:line="480" w:lineRule="auto"/>
        <w:rPr>
          <w:rFonts w:cs="Times New Roman"/>
          <w:sz w:val="24"/>
          <w:szCs w:val="24"/>
          <w:lang w:val="id-ID"/>
        </w:rPr>
        <w:sectPr w:rsidR="00EF5E48" w:rsidSect="001E7D6E">
          <w:headerReference w:type="default" r:id="rId17"/>
          <w:footerReference w:type="default" r:id="rId18"/>
          <w:pgSz w:w="11907" w:h="16839"/>
          <w:pgMar w:top="1701" w:right="1418" w:bottom="1418" w:left="1701" w:header="720" w:footer="720" w:gutter="0"/>
          <w:cols w:space="720"/>
          <w:docGrid w:linePitch="360"/>
        </w:sectPr>
      </w:pPr>
    </w:p>
    <w:p w14:paraId="62F899E6" w14:textId="71BF1416" w:rsidR="00276F68" w:rsidRPr="0098688D" w:rsidRDefault="00276F68" w:rsidP="002C6E70">
      <w:pPr>
        <w:pStyle w:val="Heading2"/>
        <w:spacing w:before="0" w:line="480" w:lineRule="auto"/>
        <w:rPr>
          <w:rFonts w:cs="Times New Roman"/>
          <w:sz w:val="24"/>
          <w:szCs w:val="24"/>
        </w:rPr>
      </w:pPr>
      <w:bookmarkStart w:id="17" w:name="_Toc60823018"/>
      <w:r w:rsidRPr="0098688D">
        <w:rPr>
          <w:rFonts w:cs="Times New Roman"/>
          <w:sz w:val="24"/>
          <w:szCs w:val="24"/>
          <w:lang w:val="id-ID"/>
        </w:rPr>
        <w:lastRenderedPageBreak/>
        <w:t>2.2</w:t>
      </w:r>
      <w:r w:rsidRPr="0098688D">
        <w:rPr>
          <w:rFonts w:cs="Times New Roman"/>
          <w:sz w:val="24"/>
          <w:szCs w:val="24"/>
          <w:lang w:val="id-ID"/>
        </w:rPr>
        <w:tab/>
      </w:r>
      <w:r w:rsidR="00EE5FC5" w:rsidRPr="0098688D">
        <w:rPr>
          <w:rFonts w:cs="Times New Roman"/>
          <w:sz w:val="24"/>
          <w:szCs w:val="24"/>
        </w:rPr>
        <w:t>Visi dan Misi</w:t>
      </w:r>
      <w:bookmarkEnd w:id="17"/>
    </w:p>
    <w:p w14:paraId="12A1B7C5" w14:textId="09FE755C" w:rsidR="00EE5FC5" w:rsidRPr="0098688D" w:rsidRDefault="00EE5FC5" w:rsidP="002C6E70">
      <w:pPr>
        <w:spacing w:after="0" w:line="480" w:lineRule="auto"/>
        <w:ind w:firstLine="720"/>
        <w:jc w:val="both"/>
        <w:rPr>
          <w:rFonts w:ascii="Times New Roman" w:hAnsi="Times New Roman" w:cs="Times New Roman"/>
          <w:sz w:val="24"/>
          <w:szCs w:val="24"/>
        </w:rPr>
      </w:pPr>
      <w:r w:rsidRPr="0098688D">
        <w:rPr>
          <w:rFonts w:ascii="Times New Roman" w:hAnsi="Times New Roman" w:cs="Times New Roman"/>
          <w:sz w:val="24"/>
          <w:szCs w:val="24"/>
        </w:rPr>
        <w:t xml:space="preserve">Visi dan Misi dari Dinas </w:t>
      </w:r>
      <w:r w:rsidR="00D3325F">
        <w:rPr>
          <w:rFonts w:ascii="Times New Roman" w:hAnsi="Times New Roman" w:cs="Times New Roman"/>
          <w:sz w:val="24"/>
          <w:szCs w:val="24"/>
        </w:rPr>
        <w:t>Sekolah Teladan Yogyakarta</w:t>
      </w:r>
      <w:r w:rsidRPr="0098688D">
        <w:rPr>
          <w:rFonts w:ascii="Times New Roman" w:hAnsi="Times New Roman" w:cs="Times New Roman"/>
          <w:sz w:val="24"/>
          <w:szCs w:val="24"/>
        </w:rPr>
        <w:t xml:space="preserve"> sebagai </w:t>
      </w:r>
      <w:proofErr w:type="gramStart"/>
      <w:r w:rsidRPr="0098688D">
        <w:rPr>
          <w:rFonts w:ascii="Times New Roman" w:hAnsi="Times New Roman" w:cs="Times New Roman"/>
          <w:sz w:val="24"/>
          <w:szCs w:val="24"/>
        </w:rPr>
        <w:t>berikut</w:t>
      </w:r>
      <w:r w:rsidR="00BB3A0B">
        <w:rPr>
          <w:rFonts w:ascii="Times New Roman" w:hAnsi="Times New Roman" w:cs="Times New Roman"/>
          <w:sz w:val="24"/>
          <w:szCs w:val="24"/>
        </w:rPr>
        <w:t xml:space="preserve"> </w:t>
      </w:r>
      <w:r w:rsidRPr="0098688D">
        <w:rPr>
          <w:rFonts w:ascii="Times New Roman" w:hAnsi="Times New Roman" w:cs="Times New Roman"/>
          <w:sz w:val="24"/>
          <w:szCs w:val="24"/>
        </w:rPr>
        <w:t>:</w:t>
      </w:r>
      <w:proofErr w:type="gramEnd"/>
    </w:p>
    <w:p w14:paraId="7E7D4C2A" w14:textId="2D13F02C" w:rsidR="00DD0282" w:rsidRPr="00DD0282" w:rsidRDefault="00EE5FC5" w:rsidP="002C6E70">
      <w:pPr>
        <w:pStyle w:val="ListParagraph"/>
        <w:numPr>
          <w:ilvl w:val="0"/>
          <w:numId w:val="9"/>
        </w:numPr>
        <w:spacing w:after="0" w:line="480" w:lineRule="auto"/>
        <w:jc w:val="both"/>
        <w:rPr>
          <w:rFonts w:ascii="Times New Roman" w:hAnsi="Times New Roman" w:cs="Times New Roman"/>
          <w:sz w:val="24"/>
          <w:szCs w:val="24"/>
          <w:shd w:val="clear" w:color="auto" w:fill="FFFFFF"/>
        </w:rPr>
      </w:pPr>
      <w:r w:rsidRPr="00DD0282">
        <w:rPr>
          <w:rFonts w:ascii="Times New Roman" w:hAnsi="Times New Roman" w:cs="Times New Roman"/>
          <w:sz w:val="24"/>
          <w:szCs w:val="24"/>
          <w:shd w:val="clear" w:color="auto" w:fill="FFFFFF"/>
        </w:rPr>
        <w:t>Visi :</w:t>
      </w:r>
    </w:p>
    <w:p w14:paraId="71410913" w14:textId="77777777" w:rsidR="0051254D" w:rsidRDefault="00DD0282" w:rsidP="0051254D">
      <w:pPr>
        <w:spacing w:after="0" w:line="480" w:lineRule="auto"/>
        <w:ind w:firstLine="720"/>
        <w:jc w:val="both"/>
        <w:rPr>
          <w:rFonts w:ascii="Times New Roman" w:hAnsi="Times New Roman" w:cs="Times New Roman"/>
          <w:sz w:val="24"/>
          <w:szCs w:val="24"/>
          <w:shd w:val="clear" w:color="auto" w:fill="FFFFFF"/>
        </w:rPr>
      </w:pPr>
      <w:proofErr w:type="gramStart"/>
      <w:r w:rsidRPr="0098688D">
        <w:rPr>
          <w:rFonts w:ascii="Times New Roman" w:hAnsi="Times New Roman" w:cs="Times New Roman"/>
          <w:sz w:val="24"/>
          <w:szCs w:val="24"/>
          <w:shd w:val="clear" w:color="auto" w:fill="FFFFFF"/>
        </w:rPr>
        <w:t>Menjadi lembaga pendidikan yang mampu menyemaikan anak didik menjadi generasi Rabbani yan</w:t>
      </w:r>
      <w:r w:rsidR="00BA39EC">
        <w:rPr>
          <w:rFonts w:ascii="Times New Roman" w:hAnsi="Times New Roman" w:cs="Times New Roman"/>
          <w:sz w:val="24"/>
          <w:szCs w:val="24"/>
          <w:shd w:val="clear" w:color="auto" w:fill="FFFFFF"/>
        </w:rPr>
        <w:t>g cerdas, berakhlaq Islami, mem</w:t>
      </w:r>
      <w:r w:rsidRPr="0098688D">
        <w:rPr>
          <w:rFonts w:ascii="Times New Roman" w:hAnsi="Times New Roman" w:cs="Times New Roman"/>
          <w:sz w:val="24"/>
          <w:szCs w:val="24"/>
          <w:shd w:val="clear" w:color="auto" w:fill="FFFFFF"/>
        </w:rPr>
        <w:t>iliki jati diri sebagai Insan kamil yang memiliki karakter jiwa sebagai pemimpin dan berwawasan global</w:t>
      </w:r>
      <w:r>
        <w:rPr>
          <w:rFonts w:ascii="Times New Roman" w:hAnsi="Times New Roman" w:cs="Times New Roman"/>
          <w:sz w:val="24"/>
          <w:szCs w:val="24"/>
          <w:shd w:val="clear" w:color="auto" w:fill="FFFFFF"/>
        </w:rPr>
        <w:t>.</w:t>
      </w:r>
      <w:proofErr w:type="gramEnd"/>
    </w:p>
    <w:p w14:paraId="5DEFFBEA" w14:textId="366F9201" w:rsidR="00EE5FC5" w:rsidRPr="0051254D" w:rsidRDefault="00EE5FC5" w:rsidP="0051254D">
      <w:pPr>
        <w:pStyle w:val="ListParagraph"/>
        <w:numPr>
          <w:ilvl w:val="0"/>
          <w:numId w:val="18"/>
        </w:numPr>
        <w:spacing w:after="0" w:line="480" w:lineRule="auto"/>
        <w:ind w:left="993"/>
        <w:jc w:val="both"/>
        <w:rPr>
          <w:rFonts w:ascii="Times New Roman" w:hAnsi="Times New Roman" w:cs="Times New Roman"/>
          <w:sz w:val="24"/>
          <w:szCs w:val="24"/>
          <w:lang w:val="sv-SE"/>
        </w:rPr>
      </w:pPr>
      <w:r w:rsidRPr="0051254D">
        <w:rPr>
          <w:rFonts w:ascii="Times New Roman" w:hAnsi="Times New Roman" w:cs="Times New Roman"/>
          <w:sz w:val="24"/>
          <w:szCs w:val="24"/>
          <w:lang w:val="sv-SE"/>
        </w:rPr>
        <w:t>Misi :</w:t>
      </w:r>
    </w:p>
    <w:p w14:paraId="5AA0320C" w14:textId="006A0A4A" w:rsidR="00EE5FC5" w:rsidRPr="0098688D" w:rsidRDefault="00EE5FC5" w:rsidP="002C6E70">
      <w:pPr>
        <w:numPr>
          <w:ilvl w:val="0"/>
          <w:numId w:val="6"/>
        </w:numPr>
        <w:shd w:val="clear" w:color="auto" w:fill="FFFFFF"/>
        <w:tabs>
          <w:tab w:val="clear" w:pos="720"/>
        </w:tabs>
        <w:spacing w:after="0" w:line="480" w:lineRule="auto"/>
        <w:ind w:left="1440"/>
        <w:jc w:val="both"/>
        <w:rPr>
          <w:rFonts w:ascii="Times New Roman" w:hAnsi="Times New Roman" w:cs="Times New Roman"/>
          <w:sz w:val="24"/>
          <w:szCs w:val="24"/>
        </w:rPr>
      </w:pPr>
      <w:r w:rsidRPr="0098688D">
        <w:rPr>
          <w:rFonts w:ascii="Times New Roman" w:hAnsi="Times New Roman" w:cs="Times New Roman"/>
          <w:sz w:val="24"/>
          <w:szCs w:val="24"/>
        </w:rPr>
        <w:t>Memfasilitasi anak didik menjadi anak yang memiliki pribadi kreatif inovatif berlandaskan Al</w:t>
      </w:r>
      <w:r w:rsidR="00DD5A75">
        <w:rPr>
          <w:rFonts w:ascii="Times New Roman" w:hAnsi="Times New Roman" w:cs="Times New Roman"/>
          <w:sz w:val="24"/>
          <w:szCs w:val="24"/>
        </w:rPr>
        <w:t>-Qur’an dan As-</w:t>
      </w:r>
      <w:r w:rsidRPr="0098688D">
        <w:rPr>
          <w:rFonts w:ascii="Times New Roman" w:hAnsi="Times New Roman" w:cs="Times New Roman"/>
          <w:sz w:val="24"/>
          <w:szCs w:val="24"/>
        </w:rPr>
        <w:t>Sunnah.</w:t>
      </w:r>
    </w:p>
    <w:p w14:paraId="0AD4AF2C" w14:textId="77777777" w:rsidR="00EE5FC5" w:rsidRPr="0098688D" w:rsidRDefault="00EE5FC5" w:rsidP="002C6E70">
      <w:pPr>
        <w:numPr>
          <w:ilvl w:val="0"/>
          <w:numId w:val="6"/>
        </w:numPr>
        <w:shd w:val="clear" w:color="auto" w:fill="FFFFFF"/>
        <w:tabs>
          <w:tab w:val="clear" w:pos="720"/>
        </w:tabs>
        <w:spacing w:after="0" w:line="480" w:lineRule="auto"/>
        <w:ind w:left="1440"/>
        <w:jc w:val="both"/>
        <w:rPr>
          <w:rFonts w:ascii="Times New Roman" w:hAnsi="Times New Roman" w:cs="Times New Roman"/>
          <w:sz w:val="24"/>
          <w:szCs w:val="24"/>
        </w:rPr>
      </w:pPr>
      <w:r w:rsidRPr="0098688D">
        <w:rPr>
          <w:rFonts w:ascii="Times New Roman" w:hAnsi="Times New Roman" w:cs="Times New Roman"/>
          <w:sz w:val="24"/>
          <w:szCs w:val="24"/>
        </w:rPr>
        <w:t xml:space="preserve">Memfasilitasi anak didik menjadi anak yang memiliki </w:t>
      </w:r>
      <w:r w:rsidRPr="00D3325F">
        <w:rPr>
          <w:rFonts w:ascii="Times New Roman" w:hAnsi="Times New Roman" w:cs="Times New Roman"/>
          <w:i/>
          <w:sz w:val="24"/>
          <w:szCs w:val="24"/>
        </w:rPr>
        <w:t>soft skills</w:t>
      </w:r>
      <w:r w:rsidRPr="0098688D">
        <w:rPr>
          <w:rFonts w:ascii="Times New Roman" w:hAnsi="Times New Roman" w:cs="Times New Roman"/>
          <w:sz w:val="24"/>
          <w:szCs w:val="24"/>
        </w:rPr>
        <w:t xml:space="preserve"> yang tangguh, sehingga nantinya dapat menghadapi tantangan di masa depan.</w:t>
      </w:r>
    </w:p>
    <w:p w14:paraId="2B904289" w14:textId="64CDF8BC" w:rsidR="002E3173" w:rsidRPr="002E3173" w:rsidRDefault="00EE5FC5" w:rsidP="002C6E70">
      <w:pPr>
        <w:numPr>
          <w:ilvl w:val="0"/>
          <w:numId w:val="6"/>
        </w:numPr>
        <w:shd w:val="clear" w:color="auto" w:fill="FFFFFF"/>
        <w:tabs>
          <w:tab w:val="clear" w:pos="720"/>
        </w:tabs>
        <w:spacing w:after="0" w:line="480" w:lineRule="auto"/>
        <w:ind w:left="1440"/>
        <w:jc w:val="both"/>
        <w:rPr>
          <w:rFonts w:ascii="Times New Roman" w:hAnsi="Times New Roman" w:cs="Times New Roman"/>
          <w:sz w:val="24"/>
          <w:szCs w:val="24"/>
        </w:rPr>
      </w:pPr>
      <w:r w:rsidRPr="0098688D">
        <w:rPr>
          <w:rFonts w:ascii="Times New Roman" w:hAnsi="Times New Roman" w:cs="Times New Roman"/>
          <w:sz w:val="24"/>
          <w:szCs w:val="24"/>
        </w:rPr>
        <w:t>Memfasilitasi anak didik menjadi manusia-manusia pembelajar dan pemimpin yang berakhlak Islami dan memanfaatkan ilmu pengetahuan modern dan teknologi informasi dalam upaya membangun masyarakat yang islami.</w:t>
      </w:r>
    </w:p>
    <w:p w14:paraId="1F213FC6" w14:textId="0867131B" w:rsidR="00F56062" w:rsidRPr="0098688D" w:rsidRDefault="00F56062" w:rsidP="002C6E70">
      <w:pPr>
        <w:pStyle w:val="Heading2"/>
        <w:spacing w:before="0" w:line="480" w:lineRule="auto"/>
        <w:rPr>
          <w:rFonts w:cs="Times New Roman"/>
          <w:sz w:val="24"/>
          <w:szCs w:val="24"/>
        </w:rPr>
      </w:pPr>
      <w:bookmarkStart w:id="18" w:name="_Toc60823019"/>
      <w:r w:rsidRPr="0098688D">
        <w:rPr>
          <w:rFonts w:cs="Times New Roman"/>
          <w:sz w:val="24"/>
          <w:szCs w:val="24"/>
          <w:lang w:val="id-ID"/>
        </w:rPr>
        <w:t>2.</w:t>
      </w:r>
      <w:r w:rsidR="00276F68" w:rsidRPr="0098688D">
        <w:rPr>
          <w:rFonts w:cs="Times New Roman"/>
          <w:sz w:val="24"/>
          <w:szCs w:val="24"/>
          <w:lang w:val="id-ID"/>
        </w:rPr>
        <w:t>3</w:t>
      </w:r>
      <w:r w:rsidRPr="0098688D">
        <w:rPr>
          <w:rFonts w:cs="Times New Roman"/>
          <w:sz w:val="24"/>
          <w:szCs w:val="24"/>
          <w:lang w:val="id-ID"/>
        </w:rPr>
        <w:tab/>
      </w:r>
      <w:r w:rsidR="00EE5FC5" w:rsidRPr="0098688D">
        <w:rPr>
          <w:rFonts w:cs="Times New Roman"/>
          <w:sz w:val="24"/>
          <w:szCs w:val="24"/>
        </w:rPr>
        <w:t>Tujuan</w:t>
      </w:r>
      <w:bookmarkEnd w:id="18"/>
    </w:p>
    <w:p w14:paraId="29002DCD" w14:textId="6FF657E3" w:rsidR="005D1247" w:rsidRPr="002E3173" w:rsidRDefault="0098688D" w:rsidP="002C6E70">
      <w:pPr>
        <w:spacing w:after="0" w:line="480" w:lineRule="auto"/>
        <w:ind w:firstLine="720"/>
        <w:jc w:val="both"/>
        <w:rPr>
          <w:rFonts w:ascii="Times New Roman" w:hAnsi="Times New Roman" w:cs="Times New Roman"/>
          <w:sz w:val="24"/>
          <w:szCs w:val="24"/>
        </w:rPr>
      </w:pPr>
      <w:proofErr w:type="gramStart"/>
      <w:r w:rsidRPr="0098688D">
        <w:rPr>
          <w:rFonts w:ascii="Times New Roman" w:hAnsi="Times New Roman" w:cs="Times New Roman"/>
          <w:sz w:val="24"/>
          <w:szCs w:val="24"/>
        </w:rPr>
        <w:t xml:space="preserve">Menjadikan generasi Rabbani yang cerdas, kreatif, inovatif, berwawasan maju, dengan menanamkan </w:t>
      </w:r>
      <w:r w:rsidRPr="0098688D">
        <w:rPr>
          <w:rFonts w:ascii="Times New Roman" w:hAnsi="Times New Roman" w:cs="Times New Roman"/>
          <w:i/>
          <w:sz w:val="24"/>
          <w:szCs w:val="24"/>
        </w:rPr>
        <w:t>soft skill</w:t>
      </w:r>
      <w:r w:rsidRPr="0098688D">
        <w:rPr>
          <w:rFonts w:ascii="Times New Roman" w:hAnsi="Times New Roman" w:cs="Times New Roman"/>
          <w:sz w:val="24"/>
          <w:szCs w:val="24"/>
        </w:rPr>
        <w:t xml:space="preserve"> yang tangguh secara optimal dalam lingkungan Pendidikan yang kondusif, demokratif dan kompetitif.</w:t>
      </w:r>
      <w:proofErr w:type="gramEnd"/>
      <w:r w:rsidR="002E3173" w:rsidRPr="002E3173">
        <w:rPr>
          <w:rFonts w:ascii="Times New Roman" w:hAnsi="Times New Roman" w:cs="Times New Roman"/>
          <w:sz w:val="24"/>
          <w:szCs w:val="24"/>
        </w:rPr>
        <w:t xml:space="preserve"> </w:t>
      </w:r>
    </w:p>
    <w:p w14:paraId="2E6FE957" w14:textId="719646DD" w:rsidR="00F56062" w:rsidRPr="0098688D" w:rsidRDefault="00F56062" w:rsidP="002C6E70">
      <w:pPr>
        <w:pStyle w:val="Heading2"/>
        <w:spacing w:before="0" w:line="480" w:lineRule="auto"/>
        <w:rPr>
          <w:rFonts w:cs="Times New Roman"/>
          <w:sz w:val="24"/>
          <w:szCs w:val="24"/>
        </w:rPr>
      </w:pPr>
      <w:bookmarkStart w:id="19" w:name="_Toc60823020"/>
      <w:r w:rsidRPr="0098688D">
        <w:rPr>
          <w:rFonts w:cs="Times New Roman"/>
          <w:sz w:val="24"/>
          <w:szCs w:val="24"/>
          <w:lang w:val="id-ID"/>
        </w:rPr>
        <w:t>2.</w:t>
      </w:r>
      <w:r w:rsidR="00276F68" w:rsidRPr="0098688D">
        <w:rPr>
          <w:rFonts w:cs="Times New Roman"/>
          <w:sz w:val="24"/>
          <w:szCs w:val="24"/>
          <w:lang w:val="id-ID"/>
        </w:rPr>
        <w:t>4</w:t>
      </w:r>
      <w:r w:rsidRPr="0098688D">
        <w:rPr>
          <w:rFonts w:cs="Times New Roman"/>
          <w:sz w:val="24"/>
          <w:szCs w:val="24"/>
          <w:lang w:val="id-ID"/>
        </w:rPr>
        <w:tab/>
      </w:r>
      <w:r w:rsidR="0098688D">
        <w:rPr>
          <w:rFonts w:cs="Times New Roman"/>
          <w:sz w:val="24"/>
          <w:szCs w:val="24"/>
        </w:rPr>
        <w:t>Struktur Kurikulum</w:t>
      </w:r>
      <w:bookmarkEnd w:id="19"/>
    </w:p>
    <w:p w14:paraId="5FD36CC7" w14:textId="34050AFD" w:rsidR="0098688D" w:rsidRPr="0098688D" w:rsidRDefault="0098688D" w:rsidP="002C6E70">
      <w:pPr>
        <w:pStyle w:val="NormalWeb"/>
        <w:numPr>
          <w:ilvl w:val="0"/>
          <w:numId w:val="7"/>
        </w:numPr>
        <w:shd w:val="clear" w:color="auto" w:fill="FFFFFF"/>
        <w:spacing w:before="0" w:beforeAutospacing="0" w:after="0" w:afterAutospacing="0" w:line="480" w:lineRule="auto"/>
        <w:ind w:left="1080"/>
        <w:rPr>
          <w:b/>
        </w:rPr>
      </w:pPr>
      <w:r w:rsidRPr="0098688D">
        <w:rPr>
          <w:b/>
          <w:bCs/>
        </w:rPr>
        <w:t>Mata Pelajaran</w:t>
      </w:r>
    </w:p>
    <w:p w14:paraId="63D29596"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Pendidikan Agama Islam</w:t>
      </w:r>
    </w:p>
    <w:p w14:paraId="3470D50F"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Pendidikan Pancasila dan Kewarganegaraan</w:t>
      </w:r>
    </w:p>
    <w:p w14:paraId="099203AE"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Bahasa Indonesia</w:t>
      </w:r>
    </w:p>
    <w:p w14:paraId="42B11B9F"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Matematika</w:t>
      </w:r>
    </w:p>
    <w:p w14:paraId="09A424A7"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lastRenderedPageBreak/>
        <w:t>Pendidikan Jasmani, Olahraga, dan Kesehatan</w:t>
      </w:r>
    </w:p>
    <w:p w14:paraId="3FFC0023" w14:textId="791EDA6E" w:rsidR="0098688D" w:rsidRP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Seni Budaya dan Prakarya</w:t>
      </w:r>
    </w:p>
    <w:p w14:paraId="419E128F" w14:textId="58B9377C" w:rsidR="0098688D" w:rsidRPr="007C753F" w:rsidRDefault="0098688D" w:rsidP="002C6E70">
      <w:pPr>
        <w:pStyle w:val="ListParagraph"/>
        <w:numPr>
          <w:ilvl w:val="0"/>
          <w:numId w:val="7"/>
        </w:numPr>
        <w:shd w:val="clear" w:color="auto" w:fill="FFFFFF"/>
        <w:spacing w:line="480" w:lineRule="auto"/>
        <w:ind w:left="1080"/>
        <w:rPr>
          <w:rFonts w:ascii="Times New Roman" w:hAnsi="Times New Roman" w:cs="Times New Roman"/>
          <w:b/>
          <w:sz w:val="24"/>
          <w:szCs w:val="24"/>
        </w:rPr>
      </w:pPr>
      <w:r w:rsidRPr="007C753F">
        <w:rPr>
          <w:rFonts w:ascii="Times New Roman" w:hAnsi="Times New Roman" w:cs="Times New Roman"/>
          <w:b/>
          <w:bCs/>
          <w:sz w:val="24"/>
          <w:szCs w:val="24"/>
        </w:rPr>
        <w:t>Muatan Lokal</w:t>
      </w:r>
    </w:p>
    <w:p w14:paraId="50EA4B14" w14:textId="0A494C83"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Tahfidzul Al-Qur’an (Tadarus dan Ha</w:t>
      </w:r>
      <w:r w:rsidR="000A3058">
        <w:rPr>
          <w:rFonts w:ascii="Times New Roman" w:hAnsi="Times New Roman" w:cs="Times New Roman"/>
          <w:sz w:val="24"/>
          <w:szCs w:val="24"/>
        </w:rPr>
        <w:t>f</w:t>
      </w:r>
      <w:r w:rsidRPr="0098688D">
        <w:rPr>
          <w:rFonts w:ascii="Times New Roman" w:hAnsi="Times New Roman" w:cs="Times New Roman"/>
          <w:sz w:val="24"/>
          <w:szCs w:val="24"/>
        </w:rPr>
        <w:t>alan Al-Qur’an)</w:t>
      </w:r>
    </w:p>
    <w:p w14:paraId="54144D3C" w14:textId="4765972B"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7C753F">
        <w:rPr>
          <w:rFonts w:ascii="Times New Roman" w:hAnsi="Times New Roman" w:cs="Times New Roman"/>
          <w:i/>
          <w:sz w:val="24"/>
          <w:szCs w:val="24"/>
        </w:rPr>
        <w:t>Religious Development,</w:t>
      </w:r>
      <w:r w:rsidR="007C753F" w:rsidRPr="007C753F">
        <w:rPr>
          <w:rFonts w:ascii="Times New Roman" w:hAnsi="Times New Roman" w:cs="Times New Roman"/>
          <w:i/>
          <w:sz w:val="24"/>
          <w:szCs w:val="24"/>
        </w:rPr>
        <w:t xml:space="preserve"> </w:t>
      </w:r>
      <w:r w:rsidRPr="007C753F">
        <w:rPr>
          <w:rFonts w:ascii="Times New Roman" w:hAnsi="Times New Roman" w:cs="Times New Roman"/>
          <w:i/>
          <w:sz w:val="24"/>
          <w:szCs w:val="24"/>
        </w:rPr>
        <w:t>Religious Believe, Religious Feeling, Religious Practise, Religious Knowledge</w:t>
      </w:r>
      <w:r w:rsidRPr="0098688D">
        <w:rPr>
          <w:rFonts w:ascii="Times New Roman" w:hAnsi="Times New Roman" w:cs="Times New Roman"/>
          <w:sz w:val="24"/>
          <w:szCs w:val="24"/>
        </w:rPr>
        <w:t xml:space="preserve">, dan </w:t>
      </w:r>
      <w:r w:rsidRPr="007C753F">
        <w:rPr>
          <w:rFonts w:ascii="Times New Roman" w:hAnsi="Times New Roman" w:cs="Times New Roman"/>
          <w:i/>
          <w:sz w:val="24"/>
          <w:szCs w:val="24"/>
        </w:rPr>
        <w:t>Religious Effect</w:t>
      </w:r>
    </w:p>
    <w:p w14:paraId="02D87AAC" w14:textId="77777777" w:rsidR="0098688D" w:rsidRPr="007C753F" w:rsidRDefault="0098688D" w:rsidP="002C6E70">
      <w:pPr>
        <w:pStyle w:val="ListParagraph"/>
        <w:numPr>
          <w:ilvl w:val="0"/>
          <w:numId w:val="8"/>
        </w:numPr>
        <w:shd w:val="clear" w:color="auto" w:fill="FFFFFF"/>
        <w:spacing w:after="0" w:line="480" w:lineRule="auto"/>
        <w:ind w:left="1440"/>
        <w:rPr>
          <w:rFonts w:ascii="Times New Roman" w:hAnsi="Times New Roman" w:cs="Times New Roman"/>
          <w:i/>
          <w:sz w:val="24"/>
          <w:szCs w:val="24"/>
        </w:rPr>
      </w:pPr>
      <w:r w:rsidRPr="007C753F">
        <w:rPr>
          <w:rFonts w:ascii="Times New Roman" w:hAnsi="Times New Roman" w:cs="Times New Roman"/>
          <w:i/>
          <w:sz w:val="24"/>
          <w:szCs w:val="24"/>
        </w:rPr>
        <w:t>English Language</w:t>
      </w:r>
    </w:p>
    <w:p w14:paraId="2396E369"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7C753F">
        <w:rPr>
          <w:rFonts w:ascii="Times New Roman" w:hAnsi="Times New Roman" w:cs="Times New Roman"/>
          <w:i/>
          <w:sz w:val="24"/>
          <w:szCs w:val="24"/>
        </w:rPr>
        <w:t>Science Project Program</w:t>
      </w:r>
    </w:p>
    <w:p w14:paraId="087A6D25"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ICT Program</w:t>
      </w:r>
    </w:p>
    <w:p w14:paraId="7B83A1A0" w14:textId="5BB9E45B" w:rsidR="0098688D" w:rsidRP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Pengembangan Diri</w:t>
      </w:r>
    </w:p>
    <w:p w14:paraId="03DC631A" w14:textId="4E1E7053" w:rsidR="0098688D" w:rsidRPr="007C753F" w:rsidRDefault="0098688D" w:rsidP="002C6E70">
      <w:pPr>
        <w:pStyle w:val="ListParagraph"/>
        <w:numPr>
          <w:ilvl w:val="0"/>
          <w:numId w:val="7"/>
        </w:numPr>
        <w:shd w:val="clear" w:color="auto" w:fill="FFFFFF"/>
        <w:spacing w:line="480" w:lineRule="auto"/>
        <w:ind w:left="1080"/>
        <w:rPr>
          <w:rFonts w:ascii="Times New Roman" w:hAnsi="Times New Roman" w:cs="Times New Roman"/>
          <w:b/>
          <w:sz w:val="24"/>
          <w:szCs w:val="24"/>
        </w:rPr>
      </w:pPr>
      <w:r w:rsidRPr="007C753F">
        <w:rPr>
          <w:rFonts w:ascii="Times New Roman" w:hAnsi="Times New Roman" w:cs="Times New Roman"/>
          <w:b/>
          <w:bCs/>
          <w:sz w:val="24"/>
          <w:szCs w:val="24"/>
        </w:rPr>
        <w:t>Program Unggulan</w:t>
      </w:r>
    </w:p>
    <w:p w14:paraId="5D45ACE9" w14:textId="086438D1"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7C753F">
        <w:rPr>
          <w:rFonts w:ascii="Times New Roman" w:hAnsi="Times New Roman" w:cs="Times New Roman"/>
          <w:i/>
          <w:sz w:val="24"/>
          <w:szCs w:val="24"/>
        </w:rPr>
        <w:t>Soft Skills Development</w:t>
      </w:r>
      <w:r w:rsidRPr="0098688D">
        <w:rPr>
          <w:rFonts w:ascii="Times New Roman" w:hAnsi="Times New Roman" w:cs="Times New Roman"/>
          <w:sz w:val="24"/>
          <w:szCs w:val="24"/>
        </w:rPr>
        <w:t xml:space="preserve"> “7 </w:t>
      </w:r>
      <w:r w:rsidRPr="007C753F">
        <w:rPr>
          <w:rFonts w:ascii="Times New Roman" w:hAnsi="Times New Roman" w:cs="Times New Roman"/>
          <w:i/>
          <w:sz w:val="24"/>
          <w:szCs w:val="24"/>
        </w:rPr>
        <w:t>Area Wining Characteristics Program</w:t>
      </w:r>
      <w:r w:rsidRPr="0098688D">
        <w:rPr>
          <w:rFonts w:ascii="Times New Roman" w:hAnsi="Times New Roman" w:cs="Times New Roman"/>
          <w:sz w:val="24"/>
          <w:szCs w:val="24"/>
        </w:rPr>
        <w:t>” (</w:t>
      </w:r>
      <w:r w:rsidR="007C753F" w:rsidRPr="007C753F">
        <w:rPr>
          <w:rFonts w:ascii="Times New Roman" w:hAnsi="Times New Roman" w:cs="Times New Roman"/>
          <w:i/>
          <w:sz w:val="24"/>
          <w:szCs w:val="24"/>
        </w:rPr>
        <w:t>C</w:t>
      </w:r>
      <w:r w:rsidRPr="007C753F">
        <w:rPr>
          <w:rFonts w:ascii="Times New Roman" w:hAnsi="Times New Roman" w:cs="Times New Roman"/>
          <w:i/>
          <w:sz w:val="24"/>
          <w:szCs w:val="24"/>
        </w:rPr>
        <w:t>ommunication Skills, Organizational Skills, Leadership Skills, Logic Skills, Effort Skills, Group Skills, Ethics</w:t>
      </w:r>
      <w:r w:rsidRPr="0098688D">
        <w:rPr>
          <w:rFonts w:ascii="Times New Roman" w:hAnsi="Times New Roman" w:cs="Times New Roman"/>
          <w:sz w:val="24"/>
          <w:szCs w:val="24"/>
        </w:rPr>
        <w:t>) “</w:t>
      </w:r>
      <w:r w:rsidRPr="007C753F">
        <w:rPr>
          <w:rFonts w:ascii="Times New Roman" w:hAnsi="Times New Roman" w:cs="Times New Roman"/>
          <w:i/>
          <w:sz w:val="24"/>
          <w:szCs w:val="24"/>
        </w:rPr>
        <w:t>COLLEGE” Activities : Science and math day, business and science project, market day in Arabic and English, favorite day, story telling</w:t>
      </w:r>
      <w:r w:rsidRPr="0098688D">
        <w:rPr>
          <w:rFonts w:ascii="Times New Roman" w:hAnsi="Times New Roman" w:cs="Times New Roman"/>
          <w:sz w:val="24"/>
          <w:szCs w:val="24"/>
        </w:rPr>
        <w:t>.</w:t>
      </w:r>
    </w:p>
    <w:p w14:paraId="6FD291BD" w14:textId="77777777" w:rsidR="0098688D"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98688D">
        <w:rPr>
          <w:rFonts w:ascii="Times New Roman" w:hAnsi="Times New Roman" w:cs="Times New Roman"/>
          <w:sz w:val="24"/>
          <w:szCs w:val="24"/>
        </w:rPr>
        <w:t>Observasi dan Konsultasi Psikologi bekerjasama dengan Rumah Sakit Universitas Gadjah Mada.</w:t>
      </w:r>
    </w:p>
    <w:p w14:paraId="2B375686" w14:textId="04637543" w:rsidR="00D27F0B" w:rsidRPr="002E3173" w:rsidRDefault="0098688D" w:rsidP="002C6E70">
      <w:pPr>
        <w:pStyle w:val="ListParagraph"/>
        <w:numPr>
          <w:ilvl w:val="0"/>
          <w:numId w:val="8"/>
        </w:numPr>
        <w:shd w:val="clear" w:color="auto" w:fill="FFFFFF"/>
        <w:spacing w:after="0" w:line="480" w:lineRule="auto"/>
        <w:ind w:left="1440"/>
        <w:rPr>
          <w:rFonts w:ascii="Times New Roman" w:hAnsi="Times New Roman" w:cs="Times New Roman"/>
          <w:sz w:val="24"/>
          <w:szCs w:val="24"/>
        </w:rPr>
      </w:pPr>
      <w:r w:rsidRPr="007C753F">
        <w:rPr>
          <w:rFonts w:ascii="Times New Roman" w:hAnsi="Times New Roman" w:cs="Times New Roman"/>
          <w:i/>
          <w:sz w:val="24"/>
          <w:szCs w:val="24"/>
        </w:rPr>
        <w:t>Entrepreneurship</w:t>
      </w:r>
      <w:r w:rsidRPr="0098688D">
        <w:rPr>
          <w:rFonts w:ascii="Times New Roman" w:hAnsi="Times New Roman" w:cs="Times New Roman"/>
          <w:sz w:val="24"/>
          <w:szCs w:val="24"/>
        </w:rPr>
        <w:t xml:space="preserve"> (Kewirausahaan)</w:t>
      </w:r>
    </w:p>
    <w:p w14:paraId="55451268" w14:textId="66FFFB5E" w:rsidR="00F56062" w:rsidRPr="0098688D" w:rsidRDefault="00F56062" w:rsidP="002C6E70">
      <w:pPr>
        <w:pStyle w:val="Heading2"/>
        <w:spacing w:before="0" w:line="480" w:lineRule="auto"/>
        <w:rPr>
          <w:rFonts w:cs="Times New Roman"/>
          <w:sz w:val="24"/>
          <w:szCs w:val="24"/>
        </w:rPr>
      </w:pPr>
      <w:bookmarkStart w:id="20" w:name="_Toc60823021"/>
      <w:r w:rsidRPr="0098688D">
        <w:rPr>
          <w:rFonts w:cs="Times New Roman"/>
          <w:sz w:val="24"/>
          <w:szCs w:val="24"/>
          <w:lang w:val="id-ID"/>
        </w:rPr>
        <w:t>2.</w:t>
      </w:r>
      <w:r w:rsidR="0060148A" w:rsidRPr="0098688D">
        <w:rPr>
          <w:rFonts w:cs="Times New Roman"/>
          <w:sz w:val="24"/>
          <w:szCs w:val="24"/>
          <w:lang w:val="id-ID"/>
        </w:rPr>
        <w:t>5</w:t>
      </w:r>
      <w:r w:rsidRPr="0098688D">
        <w:rPr>
          <w:rFonts w:cs="Times New Roman"/>
          <w:sz w:val="24"/>
          <w:szCs w:val="24"/>
          <w:lang w:val="id-ID"/>
        </w:rPr>
        <w:tab/>
      </w:r>
      <w:r w:rsidR="0098688D">
        <w:rPr>
          <w:rFonts w:cs="Times New Roman"/>
          <w:sz w:val="24"/>
          <w:szCs w:val="24"/>
        </w:rPr>
        <w:t>Strukutur Organisasi dan Manajemen Per</w:t>
      </w:r>
      <w:r w:rsidR="0098688D" w:rsidRPr="0098688D">
        <w:rPr>
          <w:rFonts w:cs="Times New Roman"/>
          <w:sz w:val="24"/>
          <w:szCs w:val="24"/>
        </w:rPr>
        <w:t>usahaan</w:t>
      </w:r>
      <w:bookmarkEnd w:id="20"/>
    </w:p>
    <w:p w14:paraId="1D455993" w14:textId="502FA041" w:rsidR="006E072C" w:rsidRDefault="0098688D" w:rsidP="002C6E70">
      <w:pPr>
        <w:pStyle w:val="ListParagraph1"/>
        <w:spacing w:after="0" w:line="480" w:lineRule="auto"/>
        <w:ind w:firstLine="720"/>
        <w:contextualSpacing w:val="0"/>
        <w:jc w:val="both"/>
        <w:rPr>
          <w:rFonts w:ascii="Times New Roman" w:hAnsi="Times New Roman" w:cs="Times New Roman"/>
          <w:sz w:val="24"/>
          <w:szCs w:val="24"/>
        </w:rPr>
      </w:pPr>
      <w:r w:rsidRPr="0098688D">
        <w:rPr>
          <w:rFonts w:ascii="Times New Roman" w:hAnsi="Times New Roman" w:cs="Times New Roman"/>
          <w:sz w:val="24"/>
          <w:szCs w:val="24"/>
          <w:lang w:val="id-ID"/>
        </w:rPr>
        <w:t xml:space="preserve">Dalam struktur organisasi </w:t>
      </w:r>
      <w:r w:rsidRPr="0098688D">
        <w:rPr>
          <w:rFonts w:ascii="Times New Roman" w:hAnsi="Times New Roman" w:cs="Times New Roman"/>
          <w:sz w:val="24"/>
          <w:szCs w:val="24"/>
        </w:rPr>
        <w:t xml:space="preserve">Yayasan Sinai Indonesia </w:t>
      </w:r>
      <w:r w:rsidRPr="0098688D">
        <w:rPr>
          <w:rFonts w:ascii="Times New Roman" w:hAnsi="Times New Roman" w:cs="Times New Roman"/>
          <w:sz w:val="24"/>
          <w:szCs w:val="24"/>
          <w:lang w:val="id-ID"/>
        </w:rPr>
        <w:t xml:space="preserve">sebagai perusahaan dipimpin oleh </w:t>
      </w:r>
      <w:r w:rsidRPr="0098688D">
        <w:rPr>
          <w:rFonts w:ascii="Times New Roman" w:hAnsi="Times New Roman" w:cs="Times New Roman"/>
          <w:sz w:val="24"/>
          <w:szCs w:val="24"/>
        </w:rPr>
        <w:t>Ketua Yayasan</w:t>
      </w:r>
      <w:r w:rsidRPr="0098688D">
        <w:rPr>
          <w:rFonts w:ascii="Times New Roman" w:hAnsi="Times New Roman" w:cs="Times New Roman"/>
          <w:sz w:val="24"/>
          <w:szCs w:val="24"/>
          <w:lang w:val="id-ID"/>
        </w:rPr>
        <w:t xml:space="preserve">, dimana </w:t>
      </w:r>
      <w:r w:rsidRPr="0098688D">
        <w:rPr>
          <w:rFonts w:ascii="Times New Roman" w:hAnsi="Times New Roman" w:cs="Times New Roman"/>
          <w:sz w:val="24"/>
          <w:szCs w:val="24"/>
        </w:rPr>
        <w:t>ketua yayasan</w:t>
      </w:r>
      <w:r w:rsidRPr="0098688D">
        <w:rPr>
          <w:rFonts w:ascii="Times New Roman" w:hAnsi="Times New Roman" w:cs="Times New Roman"/>
          <w:sz w:val="24"/>
          <w:szCs w:val="24"/>
          <w:lang w:val="id-ID"/>
        </w:rPr>
        <w:t xml:space="preserve"> tersebut membawahi departemen-departemen yang membantu kelancaran kegiatan perusahaan.</w:t>
      </w:r>
      <w:r w:rsidRPr="0098688D">
        <w:rPr>
          <w:rFonts w:ascii="Times New Roman" w:hAnsi="Times New Roman" w:cs="Times New Roman"/>
          <w:sz w:val="24"/>
          <w:szCs w:val="24"/>
        </w:rPr>
        <w:t xml:space="preserve"> </w:t>
      </w:r>
      <w:proofErr w:type="gramStart"/>
      <w:r w:rsidRPr="0098688D">
        <w:rPr>
          <w:rFonts w:ascii="Times New Roman" w:hAnsi="Times New Roman" w:cs="Times New Roman"/>
          <w:sz w:val="24"/>
          <w:szCs w:val="24"/>
        </w:rPr>
        <w:t>Berikut adalah gambaran struktur organisasi.</w:t>
      </w:r>
      <w:proofErr w:type="gramEnd"/>
    </w:p>
    <w:p w14:paraId="35F6A9BE" w14:textId="77777777" w:rsidR="00DD0282" w:rsidRDefault="00DD0282" w:rsidP="002C6E70">
      <w:pPr>
        <w:pStyle w:val="ListParagraph1"/>
        <w:spacing w:after="0" w:line="480" w:lineRule="auto"/>
        <w:ind w:firstLine="720"/>
        <w:contextualSpacing w:val="0"/>
        <w:jc w:val="both"/>
        <w:rPr>
          <w:rFonts w:ascii="Times New Roman" w:hAnsi="Times New Roman"/>
          <w:b/>
          <w:iCs/>
          <w:szCs w:val="18"/>
        </w:rPr>
      </w:pPr>
    </w:p>
    <w:p w14:paraId="5154AB53" w14:textId="77777777" w:rsidR="00CD2CB4" w:rsidRDefault="00DD0282" w:rsidP="002C6E70">
      <w:pPr>
        <w:pStyle w:val="ListParagraph1"/>
        <w:keepNext/>
        <w:spacing w:after="0" w:line="480" w:lineRule="auto"/>
        <w:ind w:left="0"/>
        <w:contextualSpacing w:val="0"/>
        <w:jc w:val="center"/>
      </w:pPr>
      <w:r>
        <w:rPr>
          <w:rFonts w:cs="Times New Roman"/>
          <w:noProof/>
          <w:sz w:val="24"/>
          <w:szCs w:val="24"/>
        </w:rPr>
        <w:lastRenderedPageBreak/>
        <w:drawing>
          <wp:inline distT="0" distB="0" distL="0" distR="0" wp14:anchorId="0BED3BE9" wp14:editId="4F14F21B">
            <wp:extent cx="5580000" cy="7522333"/>
            <wp:effectExtent l="19050" t="19050" r="20955" b="215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ayasan.png"/>
                    <pic:cNvPicPr/>
                  </pic:nvPicPr>
                  <pic:blipFill>
                    <a:blip r:embed="rId19">
                      <a:extLst>
                        <a:ext uri="{28A0092B-C50C-407E-A947-70E740481C1C}">
                          <a14:useLocalDpi xmlns:a14="http://schemas.microsoft.com/office/drawing/2010/main" val="0"/>
                        </a:ext>
                      </a:extLst>
                    </a:blip>
                    <a:stretch>
                      <a:fillRect/>
                    </a:stretch>
                  </pic:blipFill>
                  <pic:spPr>
                    <a:xfrm>
                      <a:off x="0" y="0"/>
                      <a:ext cx="5580000" cy="7522333"/>
                    </a:xfrm>
                    <a:prstGeom prst="rect">
                      <a:avLst/>
                    </a:prstGeom>
                    <a:ln w="12700">
                      <a:solidFill>
                        <a:schemeClr val="tx1"/>
                      </a:solidFill>
                    </a:ln>
                  </pic:spPr>
                </pic:pic>
              </a:graphicData>
            </a:graphic>
          </wp:inline>
        </w:drawing>
      </w:r>
    </w:p>
    <w:p w14:paraId="3B6BE8F1" w14:textId="20B31D7C" w:rsidR="00DD0282" w:rsidRPr="001336E1" w:rsidRDefault="00CD2CB4" w:rsidP="002C6E70">
      <w:pPr>
        <w:pStyle w:val="Caption"/>
        <w:spacing w:line="480" w:lineRule="auto"/>
        <w:rPr>
          <w:b w:val="0"/>
          <w:iCs w:val="0"/>
        </w:rPr>
      </w:pPr>
      <w:bookmarkStart w:id="21" w:name="_Toc54634699"/>
      <w:bookmarkStart w:id="22" w:name="_Toc57574037"/>
      <w:proofErr w:type="gramStart"/>
      <w:r>
        <w:t>Gambar 2.</w:t>
      </w:r>
      <w:proofErr w:type="gramEnd"/>
      <w:r>
        <w:t xml:space="preserve"> </w:t>
      </w:r>
      <w:r w:rsidR="00B11CA0">
        <w:rPr>
          <w:noProof/>
        </w:rPr>
        <w:fldChar w:fldCharType="begin"/>
      </w:r>
      <w:r w:rsidR="00B11CA0">
        <w:rPr>
          <w:noProof/>
        </w:rPr>
        <w:instrText xml:space="preserve"> SEQ Gambar_2. \* ARABIC </w:instrText>
      </w:r>
      <w:r w:rsidR="00B11CA0">
        <w:rPr>
          <w:noProof/>
        </w:rPr>
        <w:fldChar w:fldCharType="separate"/>
      </w:r>
      <w:r w:rsidR="004A07B7">
        <w:rPr>
          <w:noProof/>
        </w:rPr>
        <w:t>1</w:t>
      </w:r>
      <w:r w:rsidR="00B11CA0">
        <w:rPr>
          <w:noProof/>
        </w:rPr>
        <w:fldChar w:fldCharType="end"/>
      </w:r>
      <w:r w:rsidR="001336E1">
        <w:t xml:space="preserve"> </w:t>
      </w:r>
      <w:r w:rsidR="001336E1">
        <w:rPr>
          <w:b w:val="0"/>
        </w:rPr>
        <w:t>Stuktur Yayasan Sinai Indonesia</w:t>
      </w:r>
      <w:bookmarkEnd w:id="21"/>
      <w:bookmarkEnd w:id="22"/>
    </w:p>
    <w:p w14:paraId="557C0E3F" w14:textId="238F1657" w:rsidR="00D77BA5" w:rsidRPr="00683CB8" w:rsidRDefault="00D77BA5" w:rsidP="002C6E70">
      <w:pPr>
        <w:pStyle w:val="Caption"/>
        <w:spacing w:line="480" w:lineRule="auto"/>
        <w:rPr>
          <w:rFonts w:cs="Times New Roman"/>
          <w:b w:val="0"/>
          <w:sz w:val="24"/>
          <w:szCs w:val="24"/>
        </w:rPr>
      </w:pPr>
    </w:p>
    <w:p w14:paraId="1AACC6E4" w14:textId="77777777" w:rsidR="00CD2CB4" w:rsidRDefault="00DD0282" w:rsidP="002C6E70">
      <w:pPr>
        <w:keepNext/>
        <w:spacing w:after="0" w:line="480" w:lineRule="auto"/>
        <w:jc w:val="center"/>
      </w:pPr>
      <w:r w:rsidRPr="006E072C">
        <w:rPr>
          <w:rFonts w:ascii="Times New Roman" w:hAnsi="Times New Roman" w:cs="Times New Roman"/>
          <w:noProof/>
          <w:sz w:val="20"/>
        </w:rPr>
        <w:lastRenderedPageBreak/>
        <w:drawing>
          <wp:inline distT="0" distB="0" distL="0" distR="0" wp14:anchorId="50B525D2" wp14:editId="0C8915D7">
            <wp:extent cx="5580000" cy="3563602"/>
            <wp:effectExtent l="19050" t="19050" r="20955" b="184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580000" cy="3563602"/>
                    </a:xfrm>
                    <a:prstGeom prst="rect">
                      <a:avLst/>
                    </a:prstGeom>
                    <a:ln>
                      <a:solidFill>
                        <a:schemeClr val="tx1"/>
                      </a:solidFill>
                    </a:ln>
                  </pic:spPr>
                </pic:pic>
              </a:graphicData>
            </a:graphic>
          </wp:inline>
        </w:drawing>
      </w:r>
    </w:p>
    <w:p w14:paraId="07009F44" w14:textId="1EA3A887" w:rsidR="001336E1" w:rsidRDefault="00CD2CB4" w:rsidP="002C6E70">
      <w:pPr>
        <w:pStyle w:val="Caption"/>
        <w:spacing w:line="480" w:lineRule="auto"/>
        <w:rPr>
          <w:b w:val="0"/>
        </w:rPr>
      </w:pPr>
      <w:bookmarkStart w:id="23" w:name="_Toc54634700"/>
      <w:bookmarkStart w:id="24" w:name="_Toc57574038"/>
      <w:proofErr w:type="gramStart"/>
      <w:r>
        <w:t>Gambar 2.</w:t>
      </w:r>
      <w:proofErr w:type="gramEnd"/>
      <w:r>
        <w:t xml:space="preserve"> </w:t>
      </w:r>
      <w:r w:rsidR="00B11CA0">
        <w:rPr>
          <w:noProof/>
        </w:rPr>
        <w:fldChar w:fldCharType="begin"/>
      </w:r>
      <w:r w:rsidR="00B11CA0">
        <w:rPr>
          <w:noProof/>
        </w:rPr>
        <w:instrText xml:space="preserve"> SEQ Gambar_2. \* ARABIC </w:instrText>
      </w:r>
      <w:r w:rsidR="00B11CA0">
        <w:rPr>
          <w:noProof/>
        </w:rPr>
        <w:fldChar w:fldCharType="separate"/>
      </w:r>
      <w:r w:rsidR="004A07B7">
        <w:rPr>
          <w:noProof/>
        </w:rPr>
        <w:t>2</w:t>
      </w:r>
      <w:r w:rsidR="00B11CA0">
        <w:rPr>
          <w:noProof/>
        </w:rPr>
        <w:fldChar w:fldCharType="end"/>
      </w:r>
      <w:r>
        <w:t xml:space="preserve"> </w:t>
      </w:r>
      <w:r w:rsidR="001336E1">
        <w:rPr>
          <w:b w:val="0"/>
        </w:rPr>
        <w:t>Struktur Organisasi SD</w:t>
      </w:r>
      <w:bookmarkEnd w:id="23"/>
      <w:bookmarkEnd w:id="24"/>
    </w:p>
    <w:p w14:paraId="14B33F9F" w14:textId="77777777" w:rsidR="00310A4B" w:rsidRDefault="00A537E3" w:rsidP="002C6E70">
      <w:pPr>
        <w:keepNext/>
        <w:spacing w:after="0" w:line="480" w:lineRule="auto"/>
        <w:jc w:val="center"/>
      </w:pPr>
      <w:r w:rsidRPr="006E072C">
        <w:rPr>
          <w:rFonts w:ascii="Times New Roman" w:hAnsi="Times New Roman" w:cs="Times New Roman"/>
          <w:noProof/>
          <w:sz w:val="20"/>
        </w:rPr>
        <w:drawing>
          <wp:inline distT="0" distB="0" distL="0" distR="0" wp14:anchorId="50C4D020" wp14:editId="44ED20E0">
            <wp:extent cx="5580000" cy="3707157"/>
            <wp:effectExtent l="19050" t="19050" r="20955" b="266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80000" cy="3707157"/>
                    </a:xfrm>
                    <a:prstGeom prst="rect">
                      <a:avLst/>
                    </a:prstGeom>
                    <a:ln>
                      <a:solidFill>
                        <a:schemeClr val="tx1"/>
                      </a:solidFill>
                    </a:ln>
                  </pic:spPr>
                </pic:pic>
              </a:graphicData>
            </a:graphic>
          </wp:inline>
        </w:drawing>
      </w:r>
    </w:p>
    <w:p w14:paraId="4960E7BB" w14:textId="1B3832F9" w:rsidR="001336E1" w:rsidRPr="00683CB8" w:rsidRDefault="00310A4B" w:rsidP="002C6E70">
      <w:pPr>
        <w:pStyle w:val="Caption"/>
        <w:spacing w:line="480" w:lineRule="auto"/>
        <w:rPr>
          <w:rFonts w:cs="Times New Roman"/>
          <w:b w:val="0"/>
          <w:noProof/>
          <w:sz w:val="20"/>
        </w:rPr>
      </w:pPr>
      <w:bookmarkStart w:id="25" w:name="_Toc54634701"/>
      <w:bookmarkStart w:id="26" w:name="_Toc57574039"/>
      <w:proofErr w:type="gramStart"/>
      <w:r>
        <w:t>Gambar 2.</w:t>
      </w:r>
      <w:proofErr w:type="gramEnd"/>
      <w:r>
        <w:t xml:space="preserve"> </w:t>
      </w:r>
      <w:r w:rsidR="00B11CA0">
        <w:rPr>
          <w:noProof/>
        </w:rPr>
        <w:fldChar w:fldCharType="begin"/>
      </w:r>
      <w:r w:rsidR="00B11CA0">
        <w:rPr>
          <w:noProof/>
        </w:rPr>
        <w:instrText xml:space="preserve"> SEQ Gambar_2. \* ARABIC </w:instrText>
      </w:r>
      <w:r w:rsidR="00B11CA0">
        <w:rPr>
          <w:noProof/>
        </w:rPr>
        <w:fldChar w:fldCharType="separate"/>
      </w:r>
      <w:proofErr w:type="gramStart"/>
      <w:r w:rsidR="004A07B7">
        <w:rPr>
          <w:noProof/>
        </w:rPr>
        <w:t>3</w:t>
      </w:r>
      <w:r w:rsidR="00B11CA0">
        <w:rPr>
          <w:noProof/>
        </w:rPr>
        <w:fldChar w:fldCharType="end"/>
      </w:r>
      <w:r w:rsidR="001336E1">
        <w:t xml:space="preserve"> </w:t>
      </w:r>
      <w:r w:rsidR="001336E1">
        <w:rPr>
          <w:b w:val="0"/>
        </w:rPr>
        <w:t>Struktur Organisasi DC-KB-TK</w:t>
      </w:r>
      <w:bookmarkEnd w:id="25"/>
      <w:bookmarkEnd w:id="26"/>
      <w:proofErr w:type="gramEnd"/>
    </w:p>
    <w:p w14:paraId="34C91CD2" w14:textId="6D6189C9" w:rsidR="006E072C" w:rsidRPr="006E072C" w:rsidRDefault="006E072C" w:rsidP="002C6E70">
      <w:pPr>
        <w:spacing w:line="480" w:lineRule="auto"/>
        <w:jc w:val="center"/>
        <w:rPr>
          <w:rFonts w:ascii="Times New Roman" w:hAnsi="Times New Roman" w:cs="Times New Roman"/>
          <w:szCs w:val="24"/>
        </w:rPr>
      </w:pPr>
      <w:r w:rsidRPr="006E072C">
        <w:rPr>
          <w:rFonts w:ascii="Times New Roman" w:hAnsi="Times New Roman" w:cs="Times New Roman"/>
          <w:noProof/>
          <w:sz w:val="20"/>
        </w:rPr>
        <w:lastRenderedPageBreak/>
        <w:t xml:space="preserve"> </w:t>
      </w:r>
    </w:p>
    <w:p w14:paraId="4B6D1422" w14:textId="35244753" w:rsidR="00F56062" w:rsidRPr="006E072C" w:rsidRDefault="00F56062" w:rsidP="002C6E70">
      <w:pPr>
        <w:pStyle w:val="Heading2"/>
        <w:spacing w:before="0" w:line="480" w:lineRule="auto"/>
        <w:rPr>
          <w:rFonts w:cs="Times New Roman"/>
          <w:sz w:val="24"/>
          <w:szCs w:val="24"/>
        </w:rPr>
      </w:pPr>
      <w:bookmarkStart w:id="27" w:name="_Toc60823022"/>
      <w:r w:rsidRPr="0098688D">
        <w:rPr>
          <w:rFonts w:cs="Times New Roman"/>
          <w:sz w:val="24"/>
          <w:szCs w:val="24"/>
          <w:lang w:val="id-ID"/>
        </w:rPr>
        <w:t>2.</w:t>
      </w:r>
      <w:r w:rsidR="0060148A" w:rsidRPr="0098688D">
        <w:rPr>
          <w:rFonts w:cs="Times New Roman"/>
          <w:sz w:val="24"/>
          <w:szCs w:val="24"/>
          <w:lang w:val="id-ID"/>
        </w:rPr>
        <w:t>6</w:t>
      </w:r>
      <w:r w:rsidRPr="0098688D">
        <w:rPr>
          <w:rFonts w:cs="Times New Roman"/>
          <w:sz w:val="24"/>
          <w:szCs w:val="24"/>
          <w:lang w:val="id-ID"/>
        </w:rPr>
        <w:tab/>
      </w:r>
      <w:r w:rsidR="006E072C">
        <w:rPr>
          <w:rFonts w:cs="Times New Roman"/>
          <w:sz w:val="24"/>
          <w:szCs w:val="24"/>
        </w:rPr>
        <w:t xml:space="preserve">Bidang </w:t>
      </w:r>
      <w:r w:rsidR="0060148A" w:rsidRPr="0098688D">
        <w:rPr>
          <w:rFonts w:cs="Times New Roman"/>
          <w:sz w:val="24"/>
          <w:szCs w:val="24"/>
          <w:lang w:val="id-ID"/>
        </w:rPr>
        <w:t>Pe</w:t>
      </w:r>
      <w:r w:rsidR="006E072C">
        <w:rPr>
          <w:rFonts w:cs="Times New Roman"/>
          <w:sz w:val="24"/>
          <w:szCs w:val="24"/>
        </w:rPr>
        <w:t>kerjaan Divisi atau Tempat Kerja Praktek</w:t>
      </w:r>
      <w:bookmarkEnd w:id="27"/>
    </w:p>
    <w:p w14:paraId="16253E3C" w14:textId="0148AA0A" w:rsidR="00AE1319" w:rsidRDefault="004E2641" w:rsidP="00AE1319">
      <w:pPr>
        <w:pStyle w:val="ListParagraph1"/>
        <w:spacing w:after="0" w:line="480" w:lineRule="auto"/>
        <w:ind w:firstLine="720"/>
        <w:contextualSpacing w:val="0"/>
        <w:jc w:val="both"/>
        <w:rPr>
          <w:rFonts w:cs="Times New Roman"/>
          <w:sz w:val="24"/>
          <w:szCs w:val="24"/>
          <w:lang w:val="id-ID"/>
        </w:rPr>
        <w:sectPr w:rsidR="00AE1319" w:rsidSect="001E7D6E">
          <w:headerReference w:type="default" r:id="rId22"/>
          <w:footerReference w:type="default" r:id="rId23"/>
          <w:pgSz w:w="11907" w:h="16839"/>
          <w:pgMar w:top="1701" w:right="1418" w:bottom="1418" w:left="1701" w:header="720" w:footer="720" w:gutter="0"/>
          <w:cols w:space="720"/>
          <w:docGrid w:linePitch="360"/>
        </w:sectPr>
      </w:pPr>
      <w:r w:rsidRPr="004E2641">
        <w:rPr>
          <w:rFonts w:ascii="Times New Roman" w:hAnsi="Times New Roman" w:cs="Times New Roman"/>
          <w:sz w:val="24"/>
          <w:szCs w:val="24"/>
          <w:lang w:val="id-ID"/>
        </w:rPr>
        <w:t>Saat melakukan kerja praktek, penulis di tempatkan di bagian IT</w:t>
      </w:r>
      <w:r w:rsidRPr="004E2641">
        <w:rPr>
          <w:rFonts w:ascii="Times New Roman" w:hAnsi="Times New Roman" w:cs="Times New Roman"/>
          <w:sz w:val="24"/>
          <w:szCs w:val="24"/>
        </w:rPr>
        <w:t xml:space="preserve"> dan membuat sebuah </w:t>
      </w:r>
      <w:r w:rsidR="00B62B87">
        <w:rPr>
          <w:rFonts w:ascii="Times New Roman" w:hAnsi="Times New Roman" w:cs="Times New Roman"/>
          <w:sz w:val="24"/>
          <w:szCs w:val="24"/>
        </w:rPr>
        <w:t>sistem</w:t>
      </w:r>
      <w:r w:rsidRPr="004E2641">
        <w:rPr>
          <w:rFonts w:ascii="Times New Roman" w:hAnsi="Times New Roman" w:cs="Times New Roman"/>
          <w:sz w:val="24"/>
          <w:szCs w:val="24"/>
        </w:rPr>
        <w:t xml:space="preserve"> untuk S</w:t>
      </w:r>
      <w:r w:rsidR="002723F9">
        <w:rPr>
          <w:rFonts w:ascii="Times New Roman" w:hAnsi="Times New Roman" w:cs="Times New Roman"/>
          <w:sz w:val="24"/>
          <w:szCs w:val="24"/>
        </w:rPr>
        <w:t>ekolah</w:t>
      </w:r>
      <w:r w:rsidRPr="004E2641">
        <w:rPr>
          <w:rFonts w:ascii="Times New Roman" w:hAnsi="Times New Roman" w:cs="Times New Roman"/>
          <w:sz w:val="24"/>
          <w:szCs w:val="24"/>
        </w:rPr>
        <w:t xml:space="preserve"> Teladan Yogyakarta.</w:t>
      </w:r>
    </w:p>
    <w:p w14:paraId="67E0CCE1" w14:textId="14BF55BD" w:rsidR="00122407" w:rsidRPr="0076349E" w:rsidRDefault="00122407" w:rsidP="002C6E70">
      <w:pPr>
        <w:pStyle w:val="Heading1"/>
        <w:spacing w:before="0" w:line="480" w:lineRule="auto"/>
        <w:jc w:val="center"/>
        <w:rPr>
          <w:rFonts w:cs="Times New Roman"/>
          <w:sz w:val="24"/>
          <w:szCs w:val="24"/>
          <w:lang w:val="id-ID"/>
        </w:rPr>
      </w:pPr>
      <w:bookmarkStart w:id="28" w:name="_Toc60823023"/>
      <w:r w:rsidRPr="0098688D">
        <w:rPr>
          <w:rFonts w:cs="Times New Roman"/>
          <w:sz w:val="24"/>
          <w:szCs w:val="24"/>
          <w:lang w:val="id-ID"/>
        </w:rPr>
        <w:lastRenderedPageBreak/>
        <w:t xml:space="preserve">BAB </w:t>
      </w:r>
      <w:r w:rsidR="005426C4" w:rsidRPr="0098688D">
        <w:rPr>
          <w:rFonts w:cs="Times New Roman"/>
          <w:sz w:val="24"/>
          <w:szCs w:val="24"/>
          <w:lang w:val="id-ID"/>
        </w:rPr>
        <w:t>III</w:t>
      </w:r>
      <w:r w:rsidRPr="0098688D">
        <w:rPr>
          <w:rFonts w:cs="Times New Roman"/>
          <w:sz w:val="24"/>
          <w:szCs w:val="24"/>
          <w:lang w:val="id-ID"/>
        </w:rPr>
        <w:br/>
      </w:r>
      <w:r w:rsidR="005426C4" w:rsidRPr="0098688D">
        <w:rPr>
          <w:rFonts w:cs="Times New Roman"/>
          <w:sz w:val="24"/>
          <w:szCs w:val="24"/>
          <w:lang w:val="id-ID"/>
        </w:rPr>
        <w:t>PE</w:t>
      </w:r>
      <w:r w:rsidR="00EC090B">
        <w:rPr>
          <w:rFonts w:cs="Times New Roman"/>
          <w:sz w:val="24"/>
          <w:szCs w:val="24"/>
        </w:rPr>
        <w:t>LAKSANAAN KP</w:t>
      </w:r>
      <w:bookmarkEnd w:id="28"/>
    </w:p>
    <w:p w14:paraId="3620B55F" w14:textId="0BE617A4" w:rsidR="005426C4" w:rsidRPr="0076349E" w:rsidRDefault="0060148A" w:rsidP="002C6E70">
      <w:pPr>
        <w:pStyle w:val="Heading2"/>
        <w:spacing w:before="0" w:line="480" w:lineRule="auto"/>
        <w:rPr>
          <w:rFonts w:cs="Times New Roman"/>
          <w:sz w:val="24"/>
          <w:szCs w:val="24"/>
        </w:rPr>
      </w:pPr>
      <w:bookmarkStart w:id="29" w:name="_Toc60823024"/>
      <w:r w:rsidRPr="0098688D">
        <w:rPr>
          <w:rFonts w:cs="Times New Roman"/>
          <w:sz w:val="24"/>
          <w:szCs w:val="24"/>
          <w:lang w:val="id-ID"/>
        </w:rPr>
        <w:t>3</w:t>
      </w:r>
      <w:r w:rsidR="005426C4" w:rsidRPr="0098688D">
        <w:rPr>
          <w:rFonts w:cs="Times New Roman"/>
          <w:sz w:val="24"/>
          <w:szCs w:val="24"/>
          <w:lang w:val="id-ID"/>
        </w:rPr>
        <w:t xml:space="preserve">.1 </w:t>
      </w:r>
      <w:r w:rsidR="00E00E27" w:rsidRPr="0098688D">
        <w:rPr>
          <w:rFonts w:cs="Times New Roman"/>
          <w:sz w:val="24"/>
          <w:szCs w:val="24"/>
          <w:lang w:val="id-ID"/>
        </w:rPr>
        <w:tab/>
      </w:r>
      <w:r w:rsidR="0076349E">
        <w:rPr>
          <w:rFonts w:cs="Times New Roman"/>
          <w:sz w:val="24"/>
          <w:szCs w:val="24"/>
        </w:rPr>
        <w:t>Dasar Teori</w:t>
      </w:r>
      <w:bookmarkEnd w:id="29"/>
    </w:p>
    <w:p w14:paraId="7BD971E6" w14:textId="0E934D38" w:rsidR="00CC7C7D" w:rsidRPr="002E3173" w:rsidRDefault="00D3325F" w:rsidP="002C6E70">
      <w:pPr>
        <w:spacing w:after="0" w:line="480" w:lineRule="auto"/>
        <w:ind w:firstLine="720"/>
        <w:jc w:val="both"/>
        <w:rPr>
          <w:rFonts w:ascii="Times New Roman" w:hAnsi="Times New Roman" w:cs="Times New Roman"/>
          <w:sz w:val="24"/>
          <w:szCs w:val="24"/>
        </w:rPr>
      </w:pPr>
      <w:r w:rsidRPr="00077AAE">
        <w:rPr>
          <w:rFonts w:ascii="Times New Roman" w:hAnsi="Times New Roman" w:cs="Times New Roman"/>
          <w:sz w:val="24"/>
          <w:szCs w:val="24"/>
        </w:rPr>
        <w:t>Sistem Inventarisasi Berbasis Web</w:t>
      </w:r>
      <w:r w:rsidRPr="0098688D">
        <w:rPr>
          <w:rFonts w:ascii="Times New Roman" w:hAnsi="Times New Roman" w:cs="Times New Roman"/>
          <w:color w:val="FF0000"/>
          <w:sz w:val="24"/>
          <w:szCs w:val="24"/>
          <w:lang w:val="id-ID"/>
        </w:rPr>
        <w:t xml:space="preserve"> </w:t>
      </w:r>
      <w:r>
        <w:rPr>
          <w:rFonts w:ascii="Times New Roman" w:hAnsi="Times New Roman" w:cs="Times New Roman"/>
          <w:bCs/>
          <w:sz w:val="24"/>
          <w:szCs w:val="24"/>
        </w:rPr>
        <w:t xml:space="preserve">di Sekolah Teladan Yogyakarta ini pastinya dibuat dengan basis web, memilih web karena dinilai dapat diakses dimana saja dan kapan saja asalkan perangkat yang digunakan terhubung dengan koneksi internet. </w:t>
      </w:r>
      <w:proofErr w:type="gramStart"/>
      <w:r>
        <w:rPr>
          <w:rFonts w:ascii="Times New Roman" w:hAnsi="Times New Roman" w:cs="Times New Roman"/>
          <w:bCs/>
          <w:sz w:val="24"/>
          <w:szCs w:val="24"/>
        </w:rPr>
        <w:t>Pada sistem ini menggunakan beberapa bahasa permrograman</w:t>
      </w:r>
      <w:r w:rsidR="008A2090">
        <w:rPr>
          <w:rFonts w:ascii="Times New Roman" w:hAnsi="Times New Roman" w:cs="Times New Roman"/>
          <w:bCs/>
          <w:sz w:val="24"/>
          <w:szCs w:val="24"/>
        </w:rPr>
        <w:t xml:space="preserve"> seperti </w:t>
      </w:r>
      <w:r w:rsidR="008A2090" w:rsidRPr="008A2090">
        <w:rPr>
          <w:rFonts w:ascii="Times New Roman" w:hAnsi="Times New Roman" w:cs="Times New Roman"/>
          <w:bCs/>
          <w:i/>
          <w:sz w:val="24"/>
          <w:szCs w:val="24"/>
        </w:rPr>
        <w:t>php</w:t>
      </w:r>
      <w:r w:rsidR="008A2090">
        <w:rPr>
          <w:rFonts w:ascii="Times New Roman" w:hAnsi="Times New Roman" w:cs="Times New Roman"/>
          <w:bCs/>
          <w:sz w:val="24"/>
          <w:szCs w:val="24"/>
        </w:rPr>
        <w:t xml:space="preserve"> dan </w:t>
      </w:r>
      <w:r w:rsidR="008A2090" w:rsidRPr="008A2090">
        <w:rPr>
          <w:rFonts w:ascii="Times New Roman" w:hAnsi="Times New Roman" w:cs="Times New Roman"/>
          <w:bCs/>
          <w:i/>
          <w:sz w:val="24"/>
          <w:szCs w:val="24"/>
        </w:rPr>
        <w:t>javascript</w:t>
      </w:r>
      <w:r w:rsidR="008A2090">
        <w:rPr>
          <w:rFonts w:ascii="Times New Roman" w:hAnsi="Times New Roman" w:cs="Times New Roman"/>
          <w:bCs/>
          <w:i/>
          <w:sz w:val="24"/>
          <w:szCs w:val="24"/>
        </w:rPr>
        <w:t>.</w:t>
      </w:r>
      <w:proofErr w:type="gramEnd"/>
      <w:r w:rsidR="008A2090">
        <w:rPr>
          <w:rFonts w:ascii="Times New Roman" w:hAnsi="Times New Roman" w:cs="Times New Roman"/>
          <w:bCs/>
          <w:sz w:val="24"/>
          <w:szCs w:val="24"/>
        </w:rPr>
        <w:t xml:space="preserve"> </w:t>
      </w:r>
      <w:proofErr w:type="gramStart"/>
      <w:r w:rsidR="008A2090">
        <w:rPr>
          <w:rFonts w:ascii="Times New Roman" w:hAnsi="Times New Roman" w:cs="Times New Roman"/>
          <w:bCs/>
          <w:sz w:val="24"/>
          <w:szCs w:val="24"/>
        </w:rPr>
        <w:t xml:space="preserve">Sistem ini sudah menggunakan salah satu </w:t>
      </w:r>
      <w:r w:rsidR="008A2090" w:rsidRPr="008A2090">
        <w:rPr>
          <w:rFonts w:ascii="Times New Roman" w:hAnsi="Times New Roman" w:cs="Times New Roman"/>
          <w:bCs/>
          <w:i/>
          <w:sz w:val="24"/>
          <w:szCs w:val="24"/>
        </w:rPr>
        <w:t>framework</w:t>
      </w:r>
      <w:r w:rsidR="008A2090">
        <w:rPr>
          <w:rFonts w:ascii="Times New Roman" w:hAnsi="Times New Roman" w:cs="Times New Roman"/>
          <w:bCs/>
          <w:sz w:val="24"/>
          <w:szCs w:val="24"/>
        </w:rPr>
        <w:t xml:space="preserve"> yaitu </w:t>
      </w:r>
      <w:r w:rsidR="008A2090" w:rsidRPr="008A2090">
        <w:rPr>
          <w:rFonts w:ascii="Times New Roman" w:hAnsi="Times New Roman" w:cs="Times New Roman"/>
          <w:bCs/>
          <w:i/>
          <w:sz w:val="24"/>
          <w:szCs w:val="24"/>
        </w:rPr>
        <w:t xml:space="preserve">framework </w:t>
      </w:r>
      <w:r w:rsidR="00835875">
        <w:rPr>
          <w:rFonts w:ascii="Times New Roman" w:hAnsi="Times New Roman" w:cs="Times New Roman"/>
          <w:bCs/>
          <w:i/>
          <w:sz w:val="24"/>
          <w:szCs w:val="24"/>
        </w:rPr>
        <w:t>CodeIgniter</w:t>
      </w:r>
      <w:r w:rsidR="00DB26B1">
        <w:rPr>
          <w:rFonts w:ascii="Times New Roman" w:hAnsi="Times New Roman" w:cs="Times New Roman"/>
          <w:bCs/>
          <w:i/>
          <w:sz w:val="24"/>
          <w:szCs w:val="24"/>
        </w:rPr>
        <w:t xml:space="preserve"> </w:t>
      </w:r>
      <w:r w:rsidR="008A2090">
        <w:rPr>
          <w:rFonts w:ascii="Times New Roman" w:hAnsi="Times New Roman" w:cs="Times New Roman"/>
          <w:bCs/>
          <w:sz w:val="24"/>
          <w:szCs w:val="24"/>
        </w:rPr>
        <w:t>yang berorientasi objek atau MVC (</w:t>
      </w:r>
      <w:r w:rsidR="008A2090" w:rsidRPr="008A2090">
        <w:rPr>
          <w:rFonts w:ascii="Times New Roman" w:hAnsi="Times New Roman" w:cs="Times New Roman"/>
          <w:bCs/>
          <w:i/>
          <w:sz w:val="24"/>
          <w:szCs w:val="24"/>
        </w:rPr>
        <w:t>model, view</w:t>
      </w:r>
      <w:r w:rsidR="008A2090">
        <w:rPr>
          <w:rFonts w:ascii="Times New Roman" w:hAnsi="Times New Roman" w:cs="Times New Roman"/>
          <w:bCs/>
          <w:sz w:val="24"/>
          <w:szCs w:val="24"/>
        </w:rPr>
        <w:t xml:space="preserve"> dan </w:t>
      </w:r>
      <w:r w:rsidR="008A2090" w:rsidRPr="008A2090">
        <w:rPr>
          <w:rFonts w:ascii="Times New Roman" w:hAnsi="Times New Roman" w:cs="Times New Roman"/>
          <w:bCs/>
          <w:i/>
          <w:sz w:val="24"/>
          <w:szCs w:val="24"/>
        </w:rPr>
        <w:t>controller</w:t>
      </w:r>
      <w:r w:rsidR="008A2090">
        <w:rPr>
          <w:rFonts w:ascii="Times New Roman" w:hAnsi="Times New Roman" w:cs="Times New Roman"/>
          <w:bCs/>
          <w:sz w:val="24"/>
          <w:szCs w:val="24"/>
        </w:rPr>
        <w:t>)</w:t>
      </w:r>
      <w:r w:rsidR="00A322AF">
        <w:rPr>
          <w:rFonts w:ascii="Times New Roman" w:hAnsi="Times New Roman" w:cs="Times New Roman"/>
          <w:bCs/>
          <w:sz w:val="24"/>
          <w:szCs w:val="24"/>
        </w:rPr>
        <w:t>.</w:t>
      </w:r>
      <w:proofErr w:type="gramEnd"/>
      <w:r w:rsidR="00A322AF">
        <w:rPr>
          <w:rFonts w:ascii="Times New Roman" w:hAnsi="Times New Roman" w:cs="Times New Roman"/>
          <w:bCs/>
          <w:sz w:val="24"/>
          <w:szCs w:val="24"/>
        </w:rPr>
        <w:t xml:space="preserve"> Selain itu program ini juga didukung dengan beberapa </w:t>
      </w:r>
      <w:r w:rsidR="00A322AF" w:rsidRPr="00A322AF">
        <w:rPr>
          <w:rFonts w:ascii="Times New Roman" w:hAnsi="Times New Roman" w:cs="Times New Roman"/>
          <w:bCs/>
          <w:i/>
          <w:sz w:val="24"/>
          <w:szCs w:val="24"/>
        </w:rPr>
        <w:t>software</w:t>
      </w:r>
      <w:r w:rsidR="00A322AF">
        <w:rPr>
          <w:rFonts w:ascii="Times New Roman" w:hAnsi="Times New Roman" w:cs="Times New Roman"/>
          <w:bCs/>
          <w:sz w:val="24"/>
          <w:szCs w:val="24"/>
        </w:rPr>
        <w:t xml:space="preserve"> seperti </w:t>
      </w:r>
      <w:r w:rsidR="00A322AF" w:rsidRPr="00A322AF">
        <w:rPr>
          <w:rFonts w:ascii="Times New Roman" w:hAnsi="Times New Roman" w:cs="Times New Roman"/>
          <w:bCs/>
          <w:i/>
          <w:sz w:val="24"/>
          <w:szCs w:val="24"/>
        </w:rPr>
        <w:t>database MySQl</w:t>
      </w:r>
      <w:r w:rsidR="00A322AF">
        <w:rPr>
          <w:rFonts w:ascii="Times New Roman" w:hAnsi="Times New Roman" w:cs="Times New Roman"/>
          <w:bCs/>
          <w:i/>
          <w:sz w:val="24"/>
          <w:szCs w:val="24"/>
        </w:rPr>
        <w:t>.</w:t>
      </w:r>
      <w:r w:rsidR="002E3173" w:rsidRPr="002E3173">
        <w:rPr>
          <w:rFonts w:ascii="Times New Roman" w:hAnsi="Times New Roman" w:cs="Times New Roman"/>
          <w:sz w:val="24"/>
          <w:szCs w:val="24"/>
        </w:rPr>
        <w:t xml:space="preserve"> </w:t>
      </w:r>
    </w:p>
    <w:p w14:paraId="01B2833D" w14:textId="53165E49" w:rsidR="00A322AF" w:rsidRPr="008D1CA5" w:rsidRDefault="00A322AF" w:rsidP="002C6E70">
      <w:pPr>
        <w:pStyle w:val="Heading3"/>
        <w:spacing w:before="0" w:line="480" w:lineRule="auto"/>
        <w:rPr>
          <w:rFonts w:cs="Times New Roman"/>
        </w:rPr>
      </w:pPr>
      <w:bookmarkStart w:id="30" w:name="_Toc60823025"/>
      <w:r w:rsidRPr="008D1CA5">
        <w:rPr>
          <w:rFonts w:cs="Times New Roman"/>
        </w:rPr>
        <w:t>3.1.1</w:t>
      </w:r>
      <w:r w:rsidRPr="008D1CA5">
        <w:rPr>
          <w:rFonts w:cs="Times New Roman"/>
        </w:rPr>
        <w:tab/>
        <w:t>PHP</w:t>
      </w:r>
      <w:bookmarkEnd w:id="30"/>
    </w:p>
    <w:p w14:paraId="4FD7CD8B" w14:textId="25C6FB8F" w:rsidR="008D1CA5" w:rsidRPr="008D1CA5" w:rsidRDefault="008D1CA5" w:rsidP="003F2451">
      <w:pPr>
        <w:pStyle w:val="NormalWeb"/>
        <w:shd w:val="clear" w:color="auto" w:fill="FFFFFF"/>
        <w:spacing w:before="0" w:beforeAutospacing="0" w:after="0" w:afterAutospacing="0" w:line="480" w:lineRule="auto"/>
        <w:ind w:firstLine="720"/>
        <w:jc w:val="both"/>
      </w:pPr>
      <w:proofErr w:type="gramStart"/>
      <w:r w:rsidRPr="008D1CA5">
        <w:rPr>
          <w:bCs/>
        </w:rPr>
        <w:t>PHP</w:t>
      </w:r>
      <w:r w:rsidRPr="008D1CA5">
        <w:t> adalah </w:t>
      </w:r>
      <w:r w:rsidRPr="008D1CA5">
        <w:rPr>
          <w:rStyle w:val="Emphasis"/>
          <w:rFonts w:eastAsiaTheme="majorEastAsia"/>
          <w:i w:val="0"/>
        </w:rPr>
        <w:t>bahasa pemrograman</w:t>
      </w:r>
      <w:r w:rsidRPr="008D1CA5">
        <w:rPr>
          <w:rStyle w:val="Emphasis"/>
          <w:rFonts w:eastAsiaTheme="majorEastAsia"/>
        </w:rPr>
        <w:t xml:space="preserve"> script server-side </w:t>
      </w:r>
      <w:r w:rsidRPr="008D1CA5">
        <w:rPr>
          <w:rStyle w:val="Emphasis"/>
          <w:rFonts w:eastAsiaTheme="majorEastAsia"/>
          <w:i w:val="0"/>
        </w:rPr>
        <w:t>yang didesain untuk pengembangan web.</w:t>
      </w:r>
      <w:proofErr w:type="gramEnd"/>
      <w:r w:rsidRPr="008D1CA5">
        <w:rPr>
          <w:rStyle w:val="Emphasis"/>
          <w:rFonts w:eastAsiaTheme="majorEastAsia"/>
          <w:i w:val="0"/>
        </w:rPr>
        <w:t xml:space="preserve"> </w:t>
      </w:r>
      <w:proofErr w:type="gramStart"/>
      <w:r w:rsidRPr="008D1CA5">
        <w:rPr>
          <w:rStyle w:val="Emphasis"/>
          <w:rFonts w:eastAsiaTheme="majorEastAsia"/>
          <w:i w:val="0"/>
        </w:rPr>
        <w:t>Selain itu,</w:t>
      </w:r>
      <w:r w:rsidRPr="008D1CA5">
        <w:rPr>
          <w:rStyle w:val="Emphasis"/>
          <w:rFonts w:eastAsiaTheme="majorEastAsia"/>
        </w:rPr>
        <w:t xml:space="preserve"> </w:t>
      </w:r>
      <w:r w:rsidRPr="008D1CA5">
        <w:rPr>
          <w:rStyle w:val="Emphasis"/>
          <w:rFonts w:eastAsiaTheme="majorEastAsia"/>
          <w:i w:val="0"/>
        </w:rPr>
        <w:t>PHP</w:t>
      </w:r>
      <w:r w:rsidRPr="008D1CA5">
        <w:rPr>
          <w:rStyle w:val="Emphasis"/>
          <w:rFonts w:eastAsiaTheme="majorEastAsia"/>
        </w:rPr>
        <w:t xml:space="preserve"> </w:t>
      </w:r>
      <w:r w:rsidRPr="008D1CA5">
        <w:rPr>
          <w:rStyle w:val="Emphasis"/>
          <w:rFonts w:eastAsiaTheme="majorEastAsia"/>
          <w:i w:val="0"/>
        </w:rPr>
        <w:t>juga bisa digunakan sebagai bahasa pemrograman umum</w:t>
      </w:r>
      <w:r w:rsidRPr="008D1CA5">
        <w:rPr>
          <w:i/>
        </w:rPr>
        <w:t> </w:t>
      </w:r>
      <w:r w:rsidRPr="008D1CA5">
        <w:t>(</w:t>
      </w:r>
      <w:hyperlink r:id="rId24" w:tgtFrame="_blank" w:tooltip="PHP - Wikipedia" w:history="1">
        <w:r w:rsidRPr="008D1CA5">
          <w:rPr>
            <w:rStyle w:val="Hyperlink"/>
            <w:rFonts w:eastAsiaTheme="majorEastAsia"/>
            <w:i/>
            <w:color w:val="auto"/>
            <w:u w:val="none"/>
          </w:rPr>
          <w:t>wikipedia</w:t>
        </w:r>
      </w:hyperlink>
      <w:r w:rsidRPr="008D1CA5">
        <w:t>).</w:t>
      </w:r>
      <w:proofErr w:type="gramEnd"/>
      <w:r w:rsidRPr="008D1CA5">
        <w:t xml:space="preserve"> </w:t>
      </w:r>
      <w:proofErr w:type="gramStart"/>
      <w:r w:rsidRPr="008D1CA5">
        <w:t>PHP di kembangkan pada tahun 1995 oleh </w:t>
      </w:r>
      <w:r w:rsidRPr="008D1CA5">
        <w:rPr>
          <w:bCs/>
        </w:rPr>
        <w:t>Rasmus Lerdorf</w:t>
      </w:r>
      <w:r w:rsidRPr="008D1CA5">
        <w:t>, dan sekarang dikelola oleh </w:t>
      </w:r>
      <w:r w:rsidRPr="008D1CA5">
        <w:rPr>
          <w:bCs/>
          <w:i/>
        </w:rPr>
        <w:t>The PHP Group</w:t>
      </w:r>
      <w:r w:rsidRPr="008D1CA5">
        <w:t>.</w:t>
      </w:r>
      <w:proofErr w:type="gramEnd"/>
      <w:r w:rsidRPr="008D1CA5">
        <w:t xml:space="preserve"> </w:t>
      </w:r>
      <w:proofErr w:type="gramStart"/>
      <w:r w:rsidRPr="008D1CA5">
        <w:t>Situs resmi PHP beralamat di </w:t>
      </w:r>
      <w:hyperlink r:id="rId25" w:history="1">
        <w:r w:rsidRPr="00CF07DE">
          <w:rPr>
            <w:rStyle w:val="Hyperlink"/>
            <w:rFonts w:eastAsiaTheme="majorEastAsia"/>
            <w:i/>
          </w:rPr>
          <w:t>http://www.php.net</w:t>
        </w:r>
      </w:hyperlink>
      <w:r w:rsidRPr="008D1CA5">
        <w:t>.</w:t>
      </w:r>
      <w:proofErr w:type="gramEnd"/>
      <w:r w:rsidR="003F2451">
        <w:t xml:space="preserve"> </w:t>
      </w:r>
      <w:proofErr w:type="gramStart"/>
      <w:r w:rsidRPr="008D1CA5">
        <w:t>PHP disebut bahasa pemrograman </w:t>
      </w:r>
      <w:r w:rsidRPr="008D1CA5">
        <w:rPr>
          <w:rStyle w:val="Strong"/>
          <w:b w:val="0"/>
          <w:i/>
        </w:rPr>
        <w:t>server side</w:t>
      </w:r>
      <w:r w:rsidRPr="008D1CA5">
        <w:t xml:space="preserve"> karena PHP diproses pada komputer </w:t>
      </w:r>
      <w:r w:rsidRPr="008D1CA5">
        <w:rPr>
          <w:i/>
        </w:rPr>
        <w:t>server</w:t>
      </w:r>
      <w:r w:rsidRPr="008D1CA5">
        <w:t>.</w:t>
      </w:r>
      <w:proofErr w:type="gramEnd"/>
      <w:r w:rsidRPr="008D1CA5">
        <w:t xml:space="preserve"> </w:t>
      </w:r>
      <w:proofErr w:type="gramStart"/>
      <w:r w:rsidRPr="008D1CA5">
        <w:t xml:space="preserve">Hal ini berbeda dibandingkan dengan bahasa pemrograman </w:t>
      </w:r>
      <w:r w:rsidRPr="008D1CA5">
        <w:rPr>
          <w:i/>
        </w:rPr>
        <w:t>client-side</w:t>
      </w:r>
      <w:r w:rsidRPr="008D1CA5">
        <w:t xml:space="preserve"> seperti </w:t>
      </w:r>
      <w:r w:rsidRPr="008D1CA5">
        <w:rPr>
          <w:i/>
        </w:rPr>
        <w:t>JavaScript</w:t>
      </w:r>
      <w:r w:rsidRPr="008D1CA5">
        <w:t xml:space="preserve"> yang diproses pada </w:t>
      </w:r>
      <w:r w:rsidRPr="008D1CA5">
        <w:rPr>
          <w:i/>
        </w:rPr>
        <w:t>web browser</w:t>
      </w:r>
      <w:r w:rsidRPr="008D1CA5">
        <w:t xml:space="preserve"> (</w:t>
      </w:r>
      <w:r w:rsidRPr="008D1CA5">
        <w:rPr>
          <w:i/>
        </w:rPr>
        <w:t>client</w:t>
      </w:r>
      <w:r w:rsidRPr="008D1CA5">
        <w:t>).</w:t>
      </w:r>
      <w:proofErr w:type="gramEnd"/>
      <w:r>
        <w:t xml:space="preserve"> </w:t>
      </w:r>
      <w:proofErr w:type="gramStart"/>
      <w:r>
        <w:t xml:space="preserve">PHP biasanya </w:t>
      </w:r>
      <w:r w:rsidRPr="00C01E76">
        <w:t>ditulis dengan bahasa C.</w:t>
      </w:r>
      <w:proofErr w:type="gramEnd"/>
    </w:p>
    <w:p w14:paraId="6A3FBFBC" w14:textId="71B2DE24" w:rsidR="002E3173" w:rsidRPr="002E3173" w:rsidRDefault="008D1CA5" w:rsidP="002C6E70">
      <w:pPr>
        <w:spacing w:after="0" w:line="480" w:lineRule="auto"/>
        <w:ind w:firstLine="720"/>
        <w:jc w:val="both"/>
        <w:rPr>
          <w:rFonts w:ascii="Times New Roman" w:hAnsi="Times New Roman" w:cs="Times New Roman"/>
          <w:sz w:val="28"/>
          <w:szCs w:val="24"/>
        </w:rPr>
      </w:pPr>
      <w:proofErr w:type="gramStart"/>
      <w:r w:rsidRPr="002E3173">
        <w:rPr>
          <w:rFonts w:ascii="Times New Roman" w:hAnsi="Times New Roman" w:cs="Times New Roman"/>
          <w:sz w:val="24"/>
        </w:rPr>
        <w:t>Pada awalnya </w:t>
      </w:r>
      <w:r w:rsidRPr="002E3173">
        <w:rPr>
          <w:rFonts w:ascii="Times New Roman" w:hAnsi="Times New Roman" w:cs="Times New Roman"/>
          <w:bCs/>
          <w:sz w:val="24"/>
        </w:rPr>
        <w:t>PHP</w:t>
      </w:r>
      <w:r w:rsidRPr="002E3173">
        <w:rPr>
          <w:rFonts w:ascii="Times New Roman" w:hAnsi="Times New Roman" w:cs="Times New Roman"/>
          <w:sz w:val="24"/>
        </w:rPr>
        <w:t> merupakan singkatan dari </w:t>
      </w:r>
      <w:r w:rsidRPr="002E3173">
        <w:rPr>
          <w:rStyle w:val="Emphasis"/>
          <w:rFonts w:ascii="Times New Roman" w:eastAsiaTheme="majorEastAsia" w:hAnsi="Times New Roman" w:cs="Times New Roman"/>
          <w:bCs/>
          <w:sz w:val="24"/>
        </w:rPr>
        <w:t>Personal Home Page.</w:t>
      </w:r>
      <w:proofErr w:type="gramEnd"/>
      <w:r w:rsidRPr="002E3173">
        <w:rPr>
          <w:rStyle w:val="Emphasis"/>
          <w:rFonts w:ascii="Times New Roman" w:eastAsiaTheme="majorEastAsia" w:hAnsi="Times New Roman" w:cs="Times New Roman"/>
          <w:sz w:val="24"/>
        </w:rPr>
        <w:t> </w:t>
      </w:r>
      <w:proofErr w:type="gramStart"/>
      <w:r w:rsidRPr="002E3173">
        <w:rPr>
          <w:rFonts w:ascii="Times New Roman" w:hAnsi="Times New Roman" w:cs="Times New Roman"/>
          <w:sz w:val="24"/>
        </w:rPr>
        <w:t>Sesuai dengan namanya, PHP digunakan untuk membuat website pribadi.</w:t>
      </w:r>
      <w:proofErr w:type="gramEnd"/>
      <w:r w:rsidRPr="002E3173">
        <w:rPr>
          <w:rFonts w:ascii="Times New Roman" w:hAnsi="Times New Roman" w:cs="Times New Roman"/>
          <w:sz w:val="24"/>
        </w:rPr>
        <w:t xml:space="preserve"> </w:t>
      </w:r>
      <w:proofErr w:type="gramStart"/>
      <w:r w:rsidRPr="002E3173">
        <w:rPr>
          <w:rFonts w:ascii="Times New Roman" w:hAnsi="Times New Roman" w:cs="Times New Roman"/>
          <w:sz w:val="24"/>
        </w:rPr>
        <w:t xml:space="preserve">Dalam beberapa tahun perkembangannya, PHP menjelma menjadi bahasa pemrograman web yang powerful dan tidak hanya digunakan untuk membuat halaman web sederhana, tetapi juga website populer yang digunakan oleh jutaan orang seperti </w:t>
      </w:r>
      <w:r w:rsidRPr="008774D1">
        <w:rPr>
          <w:rFonts w:ascii="Times New Roman" w:hAnsi="Times New Roman" w:cs="Times New Roman"/>
          <w:i/>
          <w:sz w:val="24"/>
        </w:rPr>
        <w:t>wikipedia, wordpress, joomla</w:t>
      </w:r>
      <w:r w:rsidRPr="002E3173">
        <w:rPr>
          <w:rFonts w:ascii="Times New Roman" w:hAnsi="Times New Roman" w:cs="Times New Roman"/>
          <w:sz w:val="24"/>
        </w:rPr>
        <w:t>, dll</w:t>
      </w:r>
      <w:r w:rsidR="00ED3A8B">
        <w:rPr>
          <w:rFonts w:ascii="Times New Roman" w:hAnsi="Times New Roman" w:cs="Times New Roman"/>
          <w:sz w:val="24"/>
        </w:rPr>
        <w:t>.</w:t>
      </w:r>
      <w:proofErr w:type="gramEnd"/>
      <w:r w:rsidR="00ED3A8B">
        <w:rPr>
          <w:rFonts w:ascii="Times New Roman" w:hAnsi="Times New Roman" w:cs="Times New Roman"/>
          <w:sz w:val="24"/>
        </w:rPr>
        <w:t xml:space="preserve"> (</w:t>
      </w:r>
      <w:r w:rsidR="00330C43">
        <w:rPr>
          <w:rFonts w:ascii="Times New Roman" w:hAnsi="Times New Roman" w:cs="Times New Roman"/>
          <w:sz w:val="24"/>
        </w:rPr>
        <w:t>Andre</w:t>
      </w:r>
      <w:r w:rsidR="00ED3A8B">
        <w:rPr>
          <w:rFonts w:ascii="Times New Roman" w:hAnsi="Times New Roman" w:cs="Times New Roman"/>
          <w:sz w:val="24"/>
        </w:rPr>
        <w:t>, 2019)</w:t>
      </w:r>
      <w:r w:rsidR="002E3173" w:rsidRPr="002E3173">
        <w:rPr>
          <w:rFonts w:ascii="Times New Roman" w:hAnsi="Times New Roman" w:cs="Times New Roman"/>
          <w:sz w:val="28"/>
          <w:szCs w:val="24"/>
        </w:rPr>
        <w:t xml:space="preserve"> </w:t>
      </w:r>
    </w:p>
    <w:p w14:paraId="3709ED58" w14:textId="77777777" w:rsidR="00AE1319" w:rsidRDefault="00AE1319" w:rsidP="002C6E70">
      <w:pPr>
        <w:pStyle w:val="Heading3"/>
        <w:spacing w:line="480" w:lineRule="auto"/>
        <w:sectPr w:rsidR="00AE1319" w:rsidSect="001E7D6E">
          <w:headerReference w:type="default" r:id="rId26"/>
          <w:footerReference w:type="default" r:id="rId27"/>
          <w:pgSz w:w="11907" w:h="16839"/>
          <w:pgMar w:top="1701" w:right="1418" w:bottom="1418" w:left="1701" w:header="720" w:footer="720" w:gutter="0"/>
          <w:cols w:space="720"/>
          <w:docGrid w:linePitch="360"/>
        </w:sectPr>
      </w:pPr>
    </w:p>
    <w:p w14:paraId="68F0E066" w14:textId="18CACC3D" w:rsidR="00A322AF" w:rsidRPr="005D47E8" w:rsidRDefault="008D1CA5" w:rsidP="002C6E70">
      <w:pPr>
        <w:pStyle w:val="Heading3"/>
        <w:spacing w:line="480" w:lineRule="auto"/>
        <w:rPr>
          <w:rFonts w:cs="Times New Roman"/>
        </w:rPr>
      </w:pPr>
      <w:bookmarkStart w:id="31" w:name="_Toc60823026"/>
      <w:r>
        <w:lastRenderedPageBreak/>
        <w:t>3.1.2</w:t>
      </w:r>
      <w:r>
        <w:tab/>
        <w:t>Java</w:t>
      </w:r>
      <w:r w:rsidR="00A322AF">
        <w:t>Script</w:t>
      </w:r>
      <w:bookmarkEnd w:id="31"/>
    </w:p>
    <w:p w14:paraId="743931B8" w14:textId="12D95E28" w:rsidR="00CE764D" w:rsidRDefault="005D47E8" w:rsidP="002C6E70">
      <w:pPr>
        <w:pStyle w:val="ListParagraph"/>
        <w:spacing w:after="0" w:line="480" w:lineRule="auto"/>
        <w:ind w:left="0" w:firstLine="720"/>
        <w:jc w:val="both"/>
        <w:rPr>
          <w:rFonts w:ascii="Times New Roman" w:hAnsi="Times New Roman" w:cs="Times New Roman"/>
          <w:sz w:val="24"/>
          <w:szCs w:val="24"/>
        </w:rPr>
      </w:pPr>
      <w:proofErr w:type="gramStart"/>
      <w:r w:rsidRPr="005D47E8">
        <w:rPr>
          <w:rFonts w:ascii="Times New Roman" w:hAnsi="Times New Roman" w:cs="Times New Roman"/>
          <w:i/>
          <w:sz w:val="24"/>
          <w:szCs w:val="24"/>
          <w:shd w:val="clear" w:color="auto" w:fill="FFFFFF"/>
        </w:rPr>
        <w:t>JavaScript</w:t>
      </w:r>
      <w:r w:rsidRPr="005D47E8">
        <w:rPr>
          <w:rFonts w:ascii="Times New Roman" w:hAnsi="Times New Roman" w:cs="Times New Roman"/>
          <w:sz w:val="24"/>
          <w:szCs w:val="24"/>
          <w:shd w:val="clear" w:color="auto" w:fill="FFFFFF"/>
        </w:rPr>
        <w:t xml:space="preserve"> merupakan bahasa pemrograman yang menjadikan website Anda lebih hidup dan menarik.</w:t>
      </w:r>
      <w:proofErr w:type="gramEnd"/>
      <w:r w:rsidRPr="005D47E8">
        <w:rPr>
          <w:rFonts w:ascii="Times New Roman" w:hAnsi="Times New Roman" w:cs="Times New Roman"/>
          <w:sz w:val="24"/>
          <w:szCs w:val="24"/>
          <w:shd w:val="clear" w:color="auto" w:fill="FFFFFF"/>
        </w:rPr>
        <w:t xml:space="preserve"> </w:t>
      </w:r>
      <w:proofErr w:type="gramStart"/>
      <w:r w:rsidRPr="005D47E8">
        <w:rPr>
          <w:rFonts w:ascii="Times New Roman" w:hAnsi="Times New Roman" w:cs="Times New Roman"/>
          <w:sz w:val="24"/>
          <w:szCs w:val="24"/>
          <w:shd w:val="clear" w:color="auto" w:fill="FFFFFF"/>
        </w:rPr>
        <w:t xml:space="preserve">Bahasa ini berbeda dari </w:t>
      </w:r>
      <w:r w:rsidRPr="008B0CA2">
        <w:rPr>
          <w:rFonts w:ascii="Times New Roman" w:hAnsi="Times New Roman" w:cs="Times New Roman"/>
          <w:sz w:val="24"/>
          <w:szCs w:val="24"/>
          <w:shd w:val="clear" w:color="auto" w:fill="FFFFFF"/>
        </w:rPr>
        <w:t>HTML</w:t>
      </w:r>
      <w:r w:rsidRPr="005D47E8">
        <w:rPr>
          <w:rFonts w:ascii="Times New Roman" w:hAnsi="Times New Roman" w:cs="Times New Roman"/>
          <w:sz w:val="24"/>
          <w:szCs w:val="24"/>
          <w:shd w:val="clear" w:color="auto" w:fill="FFFFFF"/>
        </w:rPr>
        <w:t xml:space="preserve"> (yang mengatur konten) dan </w:t>
      </w:r>
      <w:r w:rsidRPr="008B0CA2">
        <w:rPr>
          <w:rFonts w:ascii="Times New Roman" w:hAnsi="Times New Roman" w:cs="Times New Roman"/>
          <w:sz w:val="24"/>
          <w:szCs w:val="24"/>
          <w:shd w:val="clear" w:color="auto" w:fill="FFFFFF"/>
        </w:rPr>
        <w:t>CSS</w:t>
      </w:r>
      <w:r w:rsidRPr="005D47E8">
        <w:rPr>
          <w:rFonts w:ascii="Times New Roman" w:hAnsi="Times New Roman" w:cs="Times New Roman"/>
          <w:sz w:val="24"/>
          <w:szCs w:val="24"/>
          <w:shd w:val="clear" w:color="auto" w:fill="FFFFFF"/>
        </w:rPr>
        <w:t xml:space="preserve"> (yang mengelola </w:t>
      </w:r>
      <w:r w:rsidRPr="008B0CA2">
        <w:rPr>
          <w:rFonts w:ascii="Times New Roman" w:hAnsi="Times New Roman" w:cs="Times New Roman"/>
          <w:i/>
          <w:sz w:val="24"/>
          <w:szCs w:val="24"/>
          <w:shd w:val="clear" w:color="auto" w:fill="FFFFFF"/>
        </w:rPr>
        <w:t>layout</w:t>
      </w:r>
      <w:r w:rsidRPr="005D47E8">
        <w:rPr>
          <w:rFonts w:ascii="Times New Roman" w:hAnsi="Times New Roman" w:cs="Times New Roman"/>
          <w:sz w:val="24"/>
          <w:szCs w:val="24"/>
          <w:shd w:val="clear" w:color="auto" w:fill="FFFFFF"/>
        </w:rPr>
        <w:t>).</w:t>
      </w:r>
      <w:proofErr w:type="gramEnd"/>
      <w:r w:rsidRPr="005D47E8">
        <w:rPr>
          <w:rFonts w:ascii="Times New Roman" w:hAnsi="Times New Roman" w:cs="Times New Roman"/>
          <w:sz w:val="24"/>
          <w:szCs w:val="24"/>
          <w:shd w:val="clear" w:color="auto" w:fill="FFFFFF"/>
        </w:rPr>
        <w:t xml:space="preserve"> </w:t>
      </w:r>
      <w:proofErr w:type="gramStart"/>
      <w:r w:rsidRPr="005D47E8">
        <w:rPr>
          <w:rFonts w:ascii="Times New Roman" w:hAnsi="Times New Roman" w:cs="Times New Roman"/>
          <w:sz w:val="24"/>
          <w:szCs w:val="24"/>
          <w:shd w:val="clear" w:color="auto" w:fill="FFFFFF"/>
        </w:rPr>
        <w:t xml:space="preserve">Berbeda dari PHP, bahasa pemrograman ini dijalankan di perangkat pengunjung situs </w:t>
      </w:r>
      <w:r w:rsidR="008B0CA2">
        <w:rPr>
          <w:rFonts w:ascii="Times New Roman" w:hAnsi="Times New Roman" w:cs="Times New Roman"/>
          <w:sz w:val="24"/>
          <w:szCs w:val="24"/>
          <w:shd w:val="clear" w:color="auto" w:fill="FFFFFF"/>
        </w:rPr>
        <w:t>a</w:t>
      </w:r>
      <w:r w:rsidRPr="005D47E8">
        <w:rPr>
          <w:rFonts w:ascii="Times New Roman" w:hAnsi="Times New Roman" w:cs="Times New Roman"/>
          <w:sz w:val="24"/>
          <w:szCs w:val="24"/>
          <w:shd w:val="clear" w:color="auto" w:fill="FFFFFF"/>
        </w:rPr>
        <w:t xml:space="preserve">nda dan bukannya di </w:t>
      </w:r>
      <w:r w:rsidRPr="008B0CA2">
        <w:rPr>
          <w:rFonts w:ascii="Times New Roman" w:hAnsi="Times New Roman" w:cs="Times New Roman"/>
          <w:i/>
          <w:sz w:val="24"/>
          <w:szCs w:val="24"/>
          <w:shd w:val="clear" w:color="auto" w:fill="FFFFFF"/>
        </w:rPr>
        <w:t>server</w:t>
      </w:r>
      <w:r w:rsidRPr="005D47E8">
        <w:rPr>
          <w:rFonts w:ascii="Times New Roman" w:hAnsi="Times New Roman" w:cs="Times New Roman"/>
          <w:sz w:val="24"/>
          <w:szCs w:val="24"/>
          <w:shd w:val="clear" w:color="auto" w:fill="FFFFFF"/>
        </w:rPr>
        <w:t>.</w:t>
      </w:r>
      <w:proofErr w:type="gramEnd"/>
      <w:r w:rsidR="00CE764D">
        <w:rPr>
          <w:rFonts w:ascii="Times New Roman" w:hAnsi="Times New Roman" w:cs="Times New Roman"/>
          <w:sz w:val="24"/>
          <w:szCs w:val="24"/>
        </w:rPr>
        <w:t xml:space="preserve"> </w:t>
      </w:r>
      <w:r w:rsidR="00CE764D" w:rsidRPr="00CE764D">
        <w:rPr>
          <w:rFonts w:ascii="Times New Roman" w:hAnsi="Times New Roman" w:cs="Times New Roman"/>
          <w:i/>
          <w:sz w:val="24"/>
          <w:szCs w:val="24"/>
        </w:rPr>
        <w:t>Javascript</w:t>
      </w:r>
      <w:r w:rsidR="00CE764D">
        <w:rPr>
          <w:rFonts w:ascii="Times New Roman" w:hAnsi="Times New Roman" w:cs="Times New Roman"/>
          <w:sz w:val="24"/>
          <w:szCs w:val="24"/>
        </w:rPr>
        <w:t xml:space="preserve"> diciptakan oleh Brendan Eich</w:t>
      </w:r>
      <w:r w:rsidR="00CE764D">
        <w:rPr>
          <w:rFonts w:ascii="Times New Roman" w:hAnsi="Times New Roman" w:cs="Times New Roman"/>
          <w:sz w:val="24"/>
          <w:szCs w:val="24"/>
        </w:rPr>
        <w:fldChar w:fldCharType="begin" w:fldLock="1"/>
      </w:r>
      <w:r w:rsidR="00CE764D">
        <w:rPr>
          <w:rFonts w:ascii="Times New Roman" w:hAnsi="Times New Roman" w:cs="Times New Roman"/>
          <w:sz w:val="24"/>
          <w:szCs w:val="24"/>
        </w:rPr>
        <w:instrText>ADDIN CSL_CITATION {"citationItems":[{"id":"ITEM-1","itemData":{"author":[{"dropping-particle":"","family":"Admin","given":"","non-dropping-particle":"","parse-names":false,"suffix":""}],"container-title":"MDN Web Docs","id":"ITEM-1","issued":{"date-parts":[["0"]]},"page":"1","title":"Apakah JavaScript yang Sebenarnya?","type":"webpage"},"uris":["http://www.mendeley.com/documents/?uuid=51dd178b-f33e-423d-8b98-81bbd2018f9d"]}],"mendeley":{"formattedCitation":"[8]","plainTextFormattedCitation":"[8]","previouslyFormattedCitation":"[8]"},"properties":{"noteIndex":0},"schema":"https://github.com/citation-style-language/schema/raw/master/csl-citation.json"}</w:instrText>
      </w:r>
      <w:r w:rsidR="00CE764D">
        <w:rPr>
          <w:rFonts w:ascii="Times New Roman" w:hAnsi="Times New Roman" w:cs="Times New Roman"/>
          <w:sz w:val="24"/>
          <w:szCs w:val="24"/>
        </w:rPr>
        <w:fldChar w:fldCharType="end"/>
      </w:r>
      <w:r w:rsidR="00CE764D">
        <w:rPr>
          <w:rFonts w:ascii="Times New Roman" w:hAnsi="Times New Roman" w:cs="Times New Roman"/>
          <w:sz w:val="24"/>
          <w:szCs w:val="24"/>
        </w:rPr>
        <w:t xml:space="preserve">. Awalnya bahasa pemrograman ini disebut </w:t>
      </w:r>
      <w:r w:rsidR="00CE764D" w:rsidRPr="00CE764D">
        <w:rPr>
          <w:rFonts w:ascii="Times New Roman" w:hAnsi="Times New Roman" w:cs="Times New Roman"/>
          <w:i/>
          <w:sz w:val="24"/>
          <w:szCs w:val="24"/>
        </w:rPr>
        <w:t>Mocha</w:t>
      </w:r>
      <w:r w:rsidR="00CE764D">
        <w:rPr>
          <w:rFonts w:ascii="Times New Roman" w:hAnsi="Times New Roman" w:cs="Times New Roman"/>
          <w:sz w:val="24"/>
          <w:szCs w:val="24"/>
        </w:rPr>
        <w:t xml:space="preserve">, kemudian diganti ke </w:t>
      </w:r>
      <w:r w:rsidR="00CE764D" w:rsidRPr="00CE764D">
        <w:rPr>
          <w:rFonts w:ascii="Times New Roman" w:hAnsi="Times New Roman" w:cs="Times New Roman"/>
          <w:i/>
          <w:sz w:val="24"/>
          <w:szCs w:val="24"/>
        </w:rPr>
        <w:t>Mona</w:t>
      </w:r>
      <w:r w:rsidR="00CE764D">
        <w:rPr>
          <w:rFonts w:ascii="Times New Roman" w:hAnsi="Times New Roman" w:cs="Times New Roman"/>
          <w:sz w:val="24"/>
          <w:szCs w:val="24"/>
        </w:rPr>
        <w:t xml:space="preserve">, lalu </w:t>
      </w:r>
      <w:r w:rsidR="00CE764D" w:rsidRPr="00CE764D">
        <w:rPr>
          <w:rFonts w:ascii="Times New Roman" w:hAnsi="Times New Roman" w:cs="Times New Roman"/>
          <w:i/>
          <w:sz w:val="24"/>
          <w:szCs w:val="24"/>
        </w:rPr>
        <w:t>LiveScript</w:t>
      </w:r>
      <w:r w:rsidR="00CE764D">
        <w:rPr>
          <w:rFonts w:ascii="Times New Roman" w:hAnsi="Times New Roman" w:cs="Times New Roman"/>
          <w:sz w:val="24"/>
          <w:szCs w:val="24"/>
        </w:rPr>
        <w:t xml:space="preserve"> sebelum akhirnya resmi menyandang </w:t>
      </w:r>
      <w:proofErr w:type="gramStart"/>
      <w:r w:rsidR="00CE764D">
        <w:rPr>
          <w:rFonts w:ascii="Times New Roman" w:hAnsi="Times New Roman" w:cs="Times New Roman"/>
          <w:sz w:val="24"/>
          <w:szCs w:val="24"/>
        </w:rPr>
        <w:t>nama</w:t>
      </w:r>
      <w:proofErr w:type="gramEnd"/>
      <w:r w:rsidR="00CE764D">
        <w:rPr>
          <w:rFonts w:ascii="Times New Roman" w:hAnsi="Times New Roman" w:cs="Times New Roman"/>
          <w:sz w:val="24"/>
          <w:szCs w:val="24"/>
        </w:rPr>
        <w:t xml:space="preserve"> </w:t>
      </w:r>
      <w:r w:rsidR="00CE764D" w:rsidRPr="00CE764D">
        <w:rPr>
          <w:rFonts w:ascii="Times New Roman" w:hAnsi="Times New Roman" w:cs="Times New Roman"/>
          <w:i/>
          <w:sz w:val="24"/>
          <w:szCs w:val="24"/>
        </w:rPr>
        <w:t>JavaScript</w:t>
      </w:r>
      <w:r w:rsidR="00CE764D">
        <w:rPr>
          <w:rFonts w:ascii="Times New Roman" w:hAnsi="Times New Roman" w:cs="Times New Roman"/>
          <w:sz w:val="24"/>
          <w:szCs w:val="24"/>
        </w:rPr>
        <w:t xml:space="preserve">. </w:t>
      </w:r>
      <w:proofErr w:type="gramStart"/>
      <w:r w:rsidR="00CE764D">
        <w:rPr>
          <w:rFonts w:ascii="Times New Roman" w:hAnsi="Times New Roman" w:cs="Times New Roman"/>
          <w:sz w:val="24"/>
          <w:szCs w:val="24"/>
        </w:rPr>
        <w:t xml:space="preserve">Versi pertama dari bahasa ini hanya terbatas di kalangan </w:t>
      </w:r>
      <w:r w:rsidR="00CE764D" w:rsidRPr="00CE764D">
        <w:rPr>
          <w:rFonts w:ascii="Times New Roman" w:hAnsi="Times New Roman" w:cs="Times New Roman"/>
          <w:i/>
          <w:sz w:val="24"/>
          <w:szCs w:val="24"/>
        </w:rPr>
        <w:t>Netscape</w:t>
      </w:r>
      <w:r w:rsidR="00CE764D">
        <w:rPr>
          <w:rFonts w:ascii="Times New Roman" w:hAnsi="Times New Roman" w:cs="Times New Roman"/>
          <w:sz w:val="24"/>
          <w:szCs w:val="24"/>
        </w:rPr>
        <w:t xml:space="preserve"> saja.</w:t>
      </w:r>
      <w:proofErr w:type="gramEnd"/>
      <w:r w:rsidR="00CE764D">
        <w:rPr>
          <w:rFonts w:ascii="Times New Roman" w:hAnsi="Times New Roman" w:cs="Times New Roman"/>
          <w:sz w:val="24"/>
          <w:szCs w:val="24"/>
        </w:rPr>
        <w:t xml:space="preserve"> </w:t>
      </w:r>
      <w:proofErr w:type="gramStart"/>
      <w:r w:rsidR="00CE764D">
        <w:rPr>
          <w:rFonts w:ascii="Times New Roman" w:hAnsi="Times New Roman" w:cs="Times New Roman"/>
          <w:sz w:val="24"/>
          <w:szCs w:val="24"/>
        </w:rPr>
        <w:t>Fungsionalitas yang ditawarkan pun terbatas.</w:t>
      </w:r>
      <w:proofErr w:type="gramEnd"/>
      <w:r w:rsidR="00CE764D">
        <w:rPr>
          <w:rFonts w:ascii="Times New Roman" w:hAnsi="Times New Roman" w:cs="Times New Roman"/>
          <w:sz w:val="24"/>
          <w:szCs w:val="24"/>
        </w:rPr>
        <w:t xml:space="preserve"> </w:t>
      </w:r>
      <w:proofErr w:type="gramStart"/>
      <w:r w:rsidR="00CE764D">
        <w:rPr>
          <w:rFonts w:ascii="Times New Roman" w:hAnsi="Times New Roman" w:cs="Times New Roman"/>
          <w:sz w:val="24"/>
          <w:szCs w:val="24"/>
        </w:rPr>
        <w:t xml:space="preserve">Namun, </w:t>
      </w:r>
      <w:r w:rsidR="00CE764D" w:rsidRPr="00CE764D">
        <w:rPr>
          <w:rFonts w:ascii="Times New Roman" w:hAnsi="Times New Roman" w:cs="Times New Roman"/>
          <w:i/>
          <w:sz w:val="24"/>
          <w:szCs w:val="24"/>
        </w:rPr>
        <w:t>JavaScript</w:t>
      </w:r>
      <w:r w:rsidR="00CE764D">
        <w:rPr>
          <w:rFonts w:ascii="Times New Roman" w:hAnsi="Times New Roman" w:cs="Times New Roman"/>
          <w:sz w:val="24"/>
          <w:szCs w:val="24"/>
        </w:rPr>
        <w:t xml:space="preserve"> terus dikembangkan oleh komunitas </w:t>
      </w:r>
      <w:r w:rsidR="00CE764D" w:rsidRPr="00CE764D">
        <w:rPr>
          <w:rFonts w:ascii="Times New Roman" w:hAnsi="Times New Roman" w:cs="Times New Roman"/>
          <w:i/>
          <w:sz w:val="24"/>
          <w:szCs w:val="24"/>
        </w:rPr>
        <w:t>developer</w:t>
      </w:r>
      <w:r w:rsidR="00CE764D">
        <w:rPr>
          <w:rFonts w:ascii="Times New Roman" w:hAnsi="Times New Roman" w:cs="Times New Roman"/>
          <w:sz w:val="24"/>
          <w:szCs w:val="24"/>
        </w:rPr>
        <w:t xml:space="preserve"> yang tak henti-hentinya mengerjakan bahasa pemrograman ini.</w:t>
      </w:r>
      <w:proofErr w:type="gramEnd"/>
      <w:r w:rsidR="00CE764D">
        <w:rPr>
          <w:rFonts w:ascii="Times New Roman" w:hAnsi="Times New Roman" w:cs="Times New Roman"/>
          <w:sz w:val="24"/>
          <w:szCs w:val="24"/>
        </w:rPr>
        <w:t xml:space="preserve"> Pada tahun 1996, </w:t>
      </w:r>
      <w:r w:rsidR="00CE764D" w:rsidRPr="00CE764D">
        <w:rPr>
          <w:rFonts w:ascii="Times New Roman" w:hAnsi="Times New Roman" w:cs="Times New Roman"/>
          <w:i/>
          <w:sz w:val="24"/>
          <w:szCs w:val="24"/>
        </w:rPr>
        <w:t>JavaScript</w:t>
      </w:r>
      <w:r w:rsidR="00CE764D">
        <w:rPr>
          <w:rFonts w:ascii="Times New Roman" w:hAnsi="Times New Roman" w:cs="Times New Roman"/>
          <w:sz w:val="24"/>
          <w:szCs w:val="24"/>
        </w:rPr>
        <w:t xml:space="preserve"> secara resmi disebut sebagai </w:t>
      </w:r>
      <w:r w:rsidR="00CE764D" w:rsidRPr="00CE764D">
        <w:rPr>
          <w:rFonts w:ascii="Times New Roman" w:hAnsi="Times New Roman" w:cs="Times New Roman"/>
          <w:i/>
          <w:sz w:val="24"/>
          <w:szCs w:val="24"/>
        </w:rPr>
        <w:t>ECMAScript</w:t>
      </w:r>
      <w:r w:rsidR="00CE764D">
        <w:rPr>
          <w:rFonts w:ascii="Times New Roman" w:hAnsi="Times New Roman" w:cs="Times New Roman"/>
          <w:sz w:val="24"/>
          <w:szCs w:val="24"/>
        </w:rPr>
        <w:t xml:space="preserve">, di mana </w:t>
      </w:r>
      <w:r w:rsidR="00CE764D" w:rsidRPr="00CE764D">
        <w:rPr>
          <w:rFonts w:ascii="Times New Roman" w:hAnsi="Times New Roman" w:cs="Times New Roman"/>
          <w:i/>
          <w:sz w:val="24"/>
          <w:szCs w:val="24"/>
        </w:rPr>
        <w:t>ECMAScript 2</w:t>
      </w:r>
      <w:r w:rsidR="00CE764D">
        <w:rPr>
          <w:rFonts w:ascii="Times New Roman" w:hAnsi="Times New Roman" w:cs="Times New Roman"/>
          <w:sz w:val="24"/>
          <w:szCs w:val="24"/>
        </w:rPr>
        <w:t xml:space="preserve"> diluncurkan pada tahun 1998 dan </w:t>
      </w:r>
      <w:r w:rsidR="00CE764D" w:rsidRPr="00CE764D">
        <w:rPr>
          <w:rFonts w:ascii="Times New Roman" w:hAnsi="Times New Roman" w:cs="Times New Roman"/>
          <w:i/>
          <w:sz w:val="24"/>
          <w:szCs w:val="24"/>
        </w:rPr>
        <w:t>ECMAScript 3</w:t>
      </w:r>
      <w:r w:rsidR="00CE764D">
        <w:rPr>
          <w:rFonts w:ascii="Times New Roman" w:hAnsi="Times New Roman" w:cs="Times New Roman"/>
          <w:sz w:val="24"/>
          <w:szCs w:val="24"/>
        </w:rPr>
        <w:t xml:space="preserve"> diperkenalkan pada tahun 1999. </w:t>
      </w:r>
      <w:proofErr w:type="gramStart"/>
      <w:r w:rsidR="00CE764D" w:rsidRPr="00CE764D">
        <w:rPr>
          <w:rFonts w:ascii="Times New Roman" w:hAnsi="Times New Roman" w:cs="Times New Roman"/>
          <w:i/>
          <w:sz w:val="24"/>
          <w:szCs w:val="24"/>
        </w:rPr>
        <w:t>ECMAScript</w:t>
      </w:r>
      <w:r w:rsidR="00CE764D">
        <w:rPr>
          <w:rFonts w:ascii="Times New Roman" w:hAnsi="Times New Roman" w:cs="Times New Roman"/>
          <w:sz w:val="24"/>
          <w:szCs w:val="24"/>
        </w:rPr>
        <w:t xml:space="preserve"> tersebut dikembangkan hingga akhirnya menjadi </w:t>
      </w:r>
      <w:r w:rsidR="00CE764D" w:rsidRPr="00CE764D">
        <w:rPr>
          <w:rFonts w:ascii="Times New Roman" w:hAnsi="Times New Roman" w:cs="Times New Roman"/>
          <w:i/>
          <w:sz w:val="24"/>
          <w:szCs w:val="24"/>
        </w:rPr>
        <w:t>JavaScript</w:t>
      </w:r>
      <w:r w:rsidR="00CE764D">
        <w:rPr>
          <w:rFonts w:ascii="Times New Roman" w:hAnsi="Times New Roman" w:cs="Times New Roman"/>
          <w:sz w:val="24"/>
          <w:szCs w:val="24"/>
        </w:rPr>
        <w:t xml:space="preserve"> sebagaimana yang kita kenal saat ini.</w:t>
      </w:r>
      <w:proofErr w:type="gramEnd"/>
      <w:r w:rsidR="00CE764D">
        <w:rPr>
          <w:rFonts w:ascii="Times New Roman" w:hAnsi="Times New Roman" w:cs="Times New Roman"/>
          <w:sz w:val="24"/>
          <w:szCs w:val="24"/>
        </w:rPr>
        <w:t xml:space="preserve"> </w:t>
      </w:r>
      <w:proofErr w:type="gramStart"/>
      <w:r w:rsidR="00CE764D">
        <w:rPr>
          <w:rFonts w:ascii="Times New Roman" w:hAnsi="Times New Roman" w:cs="Times New Roman"/>
          <w:sz w:val="24"/>
          <w:szCs w:val="24"/>
        </w:rPr>
        <w:t xml:space="preserve">Tak hanya lintas </w:t>
      </w:r>
      <w:r w:rsidR="00CE764D" w:rsidRPr="00CE764D">
        <w:rPr>
          <w:rFonts w:ascii="Times New Roman" w:hAnsi="Times New Roman" w:cs="Times New Roman"/>
          <w:i/>
          <w:sz w:val="24"/>
          <w:szCs w:val="24"/>
        </w:rPr>
        <w:t>browser</w:t>
      </w:r>
      <w:r w:rsidR="00CE764D">
        <w:rPr>
          <w:rFonts w:ascii="Times New Roman" w:hAnsi="Times New Roman" w:cs="Times New Roman"/>
          <w:sz w:val="24"/>
          <w:szCs w:val="24"/>
        </w:rPr>
        <w:t xml:space="preserve">, </w:t>
      </w:r>
      <w:r w:rsidR="00CE764D" w:rsidRPr="00CE764D">
        <w:rPr>
          <w:rFonts w:ascii="Times New Roman" w:hAnsi="Times New Roman" w:cs="Times New Roman"/>
          <w:i/>
          <w:sz w:val="24"/>
          <w:szCs w:val="24"/>
        </w:rPr>
        <w:t>JavaScript</w:t>
      </w:r>
      <w:r w:rsidR="00CE764D">
        <w:rPr>
          <w:rFonts w:ascii="Times New Roman" w:hAnsi="Times New Roman" w:cs="Times New Roman"/>
          <w:sz w:val="24"/>
          <w:szCs w:val="24"/>
        </w:rPr>
        <w:t xml:space="preserve"> juga bisa digunakan di berbagai perangkat, termasuk perangkat komputer dan </w:t>
      </w:r>
      <w:r w:rsidR="00CE764D" w:rsidRPr="00CE764D">
        <w:rPr>
          <w:rFonts w:ascii="Times New Roman" w:hAnsi="Times New Roman" w:cs="Times New Roman"/>
          <w:i/>
          <w:sz w:val="24"/>
          <w:szCs w:val="24"/>
        </w:rPr>
        <w:t>mobile</w:t>
      </w:r>
      <w:r w:rsidR="00CE764D">
        <w:rPr>
          <w:rFonts w:ascii="Times New Roman" w:hAnsi="Times New Roman" w:cs="Times New Roman"/>
          <w:sz w:val="24"/>
          <w:szCs w:val="24"/>
        </w:rPr>
        <w:t>.</w:t>
      </w:r>
      <w:proofErr w:type="gramEnd"/>
    </w:p>
    <w:p w14:paraId="3CEF6DD8" w14:textId="4151C36B" w:rsidR="00CE764D" w:rsidRDefault="00CE764D" w:rsidP="002C6E70">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lebihan </w:t>
      </w:r>
      <w:r w:rsidRPr="00CE764D">
        <w:rPr>
          <w:rFonts w:ascii="Times New Roman" w:hAnsi="Times New Roman" w:cs="Times New Roman"/>
          <w:i/>
          <w:sz w:val="24"/>
          <w:szCs w:val="24"/>
        </w:rPr>
        <w:t>JavaScript</w:t>
      </w:r>
      <w:r>
        <w:rPr>
          <w:rFonts w:ascii="Times New Roman" w:hAnsi="Times New Roman" w:cs="Times New Roman"/>
          <w:sz w:val="24"/>
          <w:szCs w:val="24"/>
        </w:rPr>
        <w:t xml:space="preserve"> antara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adalah:</w:t>
      </w:r>
    </w:p>
    <w:p w14:paraId="05093CD6" w14:textId="77777777" w:rsidR="00CE764D" w:rsidRDefault="00CE764D" w:rsidP="002C6E70">
      <w:pPr>
        <w:pStyle w:val="ListParagraph"/>
        <w:numPr>
          <w:ilvl w:val="0"/>
          <w:numId w:val="13"/>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idak membutuhkan </w:t>
      </w:r>
      <w:r w:rsidRPr="00CE764D">
        <w:rPr>
          <w:rFonts w:ascii="Times New Roman" w:hAnsi="Times New Roman" w:cs="Times New Roman"/>
          <w:i/>
          <w:sz w:val="24"/>
          <w:szCs w:val="24"/>
        </w:rPr>
        <w:t>compiler</w:t>
      </w:r>
      <w:r>
        <w:rPr>
          <w:rFonts w:ascii="Times New Roman" w:hAnsi="Times New Roman" w:cs="Times New Roman"/>
          <w:sz w:val="24"/>
          <w:szCs w:val="24"/>
        </w:rPr>
        <w:t xml:space="preserve"> karena web </w:t>
      </w:r>
      <w:r w:rsidRPr="00CE764D">
        <w:rPr>
          <w:rFonts w:ascii="Times New Roman" w:hAnsi="Times New Roman" w:cs="Times New Roman"/>
          <w:i/>
          <w:sz w:val="24"/>
          <w:szCs w:val="24"/>
        </w:rPr>
        <w:t>browser</w:t>
      </w:r>
      <w:r>
        <w:rPr>
          <w:rFonts w:ascii="Times New Roman" w:hAnsi="Times New Roman" w:cs="Times New Roman"/>
          <w:sz w:val="24"/>
          <w:szCs w:val="24"/>
        </w:rPr>
        <w:t xml:space="preserve"> mampu menginterpretasikannya dengan HTML.</w:t>
      </w:r>
    </w:p>
    <w:p w14:paraId="4E6F89F3" w14:textId="77777777" w:rsidR="00CE764D" w:rsidRDefault="00CE764D" w:rsidP="002C6E70">
      <w:pPr>
        <w:pStyle w:val="ListParagraph"/>
        <w:numPr>
          <w:ilvl w:val="0"/>
          <w:numId w:val="13"/>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Lebih mudah dipelajari jika dibandingkan dengan bahasa pemrograman lainnya.</w:t>
      </w:r>
    </w:p>
    <w:p w14:paraId="280C0F90" w14:textId="77777777" w:rsidR="00CE764D" w:rsidRDefault="00CE764D" w:rsidP="002C6E70">
      <w:pPr>
        <w:pStyle w:val="ListParagraph"/>
        <w:numPr>
          <w:ilvl w:val="0"/>
          <w:numId w:val="13"/>
        </w:numPr>
        <w:spacing w:after="0" w:line="480" w:lineRule="auto"/>
        <w:ind w:left="1080"/>
        <w:jc w:val="both"/>
        <w:rPr>
          <w:rFonts w:ascii="Times New Roman" w:hAnsi="Times New Roman" w:cs="Times New Roman"/>
          <w:sz w:val="24"/>
          <w:szCs w:val="24"/>
        </w:rPr>
      </w:pPr>
      <w:r w:rsidRPr="00CE764D">
        <w:rPr>
          <w:rFonts w:ascii="Times New Roman" w:hAnsi="Times New Roman" w:cs="Times New Roman"/>
          <w:i/>
          <w:sz w:val="24"/>
          <w:szCs w:val="24"/>
        </w:rPr>
        <w:t>Error</w:t>
      </w:r>
      <w:r>
        <w:rPr>
          <w:rFonts w:ascii="Times New Roman" w:hAnsi="Times New Roman" w:cs="Times New Roman"/>
          <w:sz w:val="24"/>
          <w:szCs w:val="24"/>
        </w:rPr>
        <w:t xml:space="preserve"> atau kesalahan lebih mudah dicari dan ditangani.</w:t>
      </w:r>
    </w:p>
    <w:p w14:paraId="71BDCA72" w14:textId="77777777" w:rsidR="00CE764D" w:rsidRDefault="00CE764D" w:rsidP="002C6E70">
      <w:pPr>
        <w:pStyle w:val="ListParagraph"/>
        <w:numPr>
          <w:ilvl w:val="0"/>
          <w:numId w:val="13"/>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pat dialihtugaskankan ke elemen halaman web atau even tertentu, misalnya klik atau </w:t>
      </w:r>
      <w:r>
        <w:rPr>
          <w:rFonts w:ascii="Times New Roman" w:hAnsi="Times New Roman" w:cs="Times New Roman"/>
          <w:i/>
          <w:iCs/>
          <w:sz w:val="24"/>
          <w:szCs w:val="24"/>
        </w:rPr>
        <w:t>mouseover</w:t>
      </w:r>
      <w:r>
        <w:rPr>
          <w:rFonts w:ascii="Times New Roman" w:hAnsi="Times New Roman" w:cs="Times New Roman"/>
          <w:sz w:val="24"/>
          <w:szCs w:val="24"/>
        </w:rPr>
        <w:t>.</w:t>
      </w:r>
    </w:p>
    <w:p w14:paraId="190C6E07" w14:textId="77777777" w:rsidR="00CE764D" w:rsidRDefault="00CE764D" w:rsidP="002C6E70">
      <w:pPr>
        <w:pStyle w:val="ListParagraph"/>
        <w:numPr>
          <w:ilvl w:val="0"/>
          <w:numId w:val="13"/>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engan </w:t>
      </w:r>
      <w:r w:rsidRPr="00CE764D">
        <w:rPr>
          <w:rFonts w:ascii="Times New Roman" w:hAnsi="Times New Roman" w:cs="Times New Roman"/>
          <w:i/>
          <w:sz w:val="24"/>
          <w:szCs w:val="24"/>
        </w:rPr>
        <w:t>JavaScript</w:t>
      </w:r>
      <w:r>
        <w:rPr>
          <w:rFonts w:ascii="Times New Roman" w:hAnsi="Times New Roman" w:cs="Times New Roman"/>
          <w:sz w:val="24"/>
          <w:szCs w:val="24"/>
        </w:rPr>
        <w:t>, website Anda menjadi lebih interaktif dan juga mampu menarik perhatian.</w:t>
      </w:r>
    </w:p>
    <w:p w14:paraId="4B5158BD" w14:textId="4E71A796" w:rsidR="00CE764D" w:rsidRPr="00CE764D" w:rsidRDefault="00CE764D" w:rsidP="002C6E70">
      <w:pPr>
        <w:pStyle w:val="ListParagraph"/>
        <w:numPr>
          <w:ilvl w:val="0"/>
          <w:numId w:val="13"/>
        </w:numPr>
        <w:spacing w:after="0" w:line="480" w:lineRule="auto"/>
        <w:ind w:left="1080"/>
        <w:jc w:val="both"/>
        <w:rPr>
          <w:rFonts w:ascii="Times New Roman" w:hAnsi="Times New Roman" w:cs="Times New Roman"/>
          <w:sz w:val="24"/>
          <w:szCs w:val="24"/>
        </w:rPr>
      </w:pPr>
      <w:r w:rsidRPr="00CE764D">
        <w:rPr>
          <w:rFonts w:ascii="Times New Roman" w:hAnsi="Times New Roman" w:cs="Times New Roman"/>
          <w:sz w:val="24"/>
          <w:szCs w:val="24"/>
        </w:rPr>
        <w:lastRenderedPageBreak/>
        <w:t>Lebih cepat dan ringan jika dibandingkan dengan bahasa pemrograman lainnya.</w:t>
      </w:r>
    </w:p>
    <w:p w14:paraId="669E0BCB" w14:textId="5763D3C9" w:rsidR="00CE764D" w:rsidRDefault="00CE764D" w:rsidP="002C6E70">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Sedangkan untuk kekurangan </w:t>
      </w:r>
      <w:r w:rsidRPr="00CE764D">
        <w:rPr>
          <w:rFonts w:ascii="Times New Roman" w:hAnsi="Times New Roman" w:cs="Times New Roman"/>
          <w:i/>
          <w:sz w:val="24"/>
          <w:szCs w:val="24"/>
        </w:rPr>
        <w:t>JavaScript</w:t>
      </w:r>
      <w:r>
        <w:rPr>
          <w:rFonts w:ascii="Times New Roman" w:hAnsi="Times New Roman" w:cs="Times New Roman"/>
          <w:sz w:val="24"/>
          <w:szCs w:val="24"/>
        </w:rPr>
        <w:t xml:space="preserve"> diantaranya sebagai berikut.</w:t>
      </w:r>
      <w:proofErr w:type="gramEnd"/>
    </w:p>
    <w:p w14:paraId="65DFAF81" w14:textId="77777777" w:rsidR="00CE764D" w:rsidRDefault="00CE764D" w:rsidP="002C6E70">
      <w:pPr>
        <w:pStyle w:val="ListParagraph"/>
        <w:numPr>
          <w:ilvl w:val="0"/>
          <w:numId w:val="14"/>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erisiko tinggi terhadap eksploitasi.</w:t>
      </w:r>
    </w:p>
    <w:p w14:paraId="3790F28D" w14:textId="77777777" w:rsidR="00CE764D" w:rsidRDefault="00CE764D" w:rsidP="002C6E70">
      <w:pPr>
        <w:pStyle w:val="ListParagraph"/>
        <w:numPr>
          <w:ilvl w:val="0"/>
          <w:numId w:val="14"/>
        </w:numPr>
        <w:spacing w:after="0" w:line="480" w:lineRule="auto"/>
        <w:ind w:left="1080"/>
        <w:jc w:val="both"/>
        <w:rPr>
          <w:rFonts w:ascii="Times New Roman" w:hAnsi="Times New Roman" w:cs="Times New Roman"/>
          <w:sz w:val="24"/>
          <w:szCs w:val="24"/>
        </w:rPr>
      </w:pPr>
      <w:r w:rsidRPr="00CE764D">
        <w:rPr>
          <w:rFonts w:ascii="Times New Roman" w:hAnsi="Times New Roman" w:cs="Times New Roman"/>
          <w:sz w:val="24"/>
          <w:szCs w:val="24"/>
        </w:rPr>
        <w:t>Dapat dimanfaatkan untuk mengaktifkan kode berbahaya di komputer pengguna.</w:t>
      </w:r>
    </w:p>
    <w:p w14:paraId="0E88F73B" w14:textId="77777777" w:rsidR="00CE764D" w:rsidRDefault="00CE764D" w:rsidP="002C6E70">
      <w:pPr>
        <w:pStyle w:val="ListParagraph"/>
        <w:numPr>
          <w:ilvl w:val="0"/>
          <w:numId w:val="14"/>
        </w:numPr>
        <w:spacing w:after="0" w:line="480" w:lineRule="auto"/>
        <w:ind w:left="1080"/>
        <w:jc w:val="both"/>
        <w:rPr>
          <w:rFonts w:ascii="Times New Roman" w:hAnsi="Times New Roman" w:cs="Times New Roman"/>
          <w:sz w:val="24"/>
          <w:szCs w:val="24"/>
        </w:rPr>
      </w:pPr>
      <w:r w:rsidRPr="00CE764D">
        <w:rPr>
          <w:rFonts w:ascii="Times New Roman" w:hAnsi="Times New Roman" w:cs="Times New Roman"/>
          <w:sz w:val="24"/>
          <w:szCs w:val="24"/>
        </w:rPr>
        <w:t xml:space="preserve">Tidak selalu didukung oleh berbagai </w:t>
      </w:r>
      <w:r w:rsidRPr="00CE764D">
        <w:rPr>
          <w:rFonts w:ascii="Times New Roman" w:hAnsi="Times New Roman" w:cs="Times New Roman"/>
          <w:i/>
          <w:sz w:val="24"/>
          <w:szCs w:val="24"/>
        </w:rPr>
        <w:t>browser</w:t>
      </w:r>
      <w:r w:rsidRPr="00CE764D">
        <w:rPr>
          <w:rFonts w:ascii="Times New Roman" w:hAnsi="Times New Roman" w:cs="Times New Roman"/>
          <w:sz w:val="24"/>
          <w:szCs w:val="24"/>
        </w:rPr>
        <w:t xml:space="preserve"> dan perangkat.</w:t>
      </w:r>
    </w:p>
    <w:p w14:paraId="64B0D229" w14:textId="6382B5B5" w:rsidR="00CE764D" w:rsidRDefault="00CE764D" w:rsidP="002C6E70">
      <w:pPr>
        <w:pStyle w:val="ListParagraph"/>
        <w:numPr>
          <w:ilvl w:val="0"/>
          <w:numId w:val="14"/>
        </w:numPr>
        <w:spacing w:after="0" w:line="480" w:lineRule="auto"/>
        <w:ind w:left="1080"/>
        <w:jc w:val="both"/>
        <w:rPr>
          <w:rFonts w:ascii="Times New Roman" w:hAnsi="Times New Roman" w:cs="Times New Roman"/>
          <w:sz w:val="24"/>
          <w:szCs w:val="24"/>
        </w:rPr>
      </w:pPr>
      <w:r w:rsidRPr="00CE764D">
        <w:rPr>
          <w:rFonts w:ascii="Times New Roman" w:hAnsi="Times New Roman" w:cs="Times New Roman"/>
          <w:i/>
          <w:sz w:val="24"/>
          <w:szCs w:val="24"/>
        </w:rPr>
        <w:t>JavaScript code snippet</w:t>
      </w:r>
      <w:r w:rsidRPr="00CE764D">
        <w:rPr>
          <w:rFonts w:ascii="Times New Roman" w:hAnsi="Times New Roman" w:cs="Times New Roman"/>
          <w:sz w:val="24"/>
          <w:szCs w:val="24"/>
        </w:rPr>
        <w:t xml:space="preserve"> agak banyak.</w:t>
      </w:r>
    </w:p>
    <w:p w14:paraId="2881CF33" w14:textId="7B390E27" w:rsidR="00CE764D" w:rsidRPr="00CE764D" w:rsidRDefault="00CE764D" w:rsidP="002C6E70">
      <w:pPr>
        <w:pStyle w:val="ListParagraph"/>
        <w:numPr>
          <w:ilvl w:val="0"/>
          <w:numId w:val="14"/>
        </w:numPr>
        <w:spacing w:after="0" w:line="480" w:lineRule="auto"/>
        <w:ind w:left="1080"/>
        <w:jc w:val="both"/>
        <w:rPr>
          <w:rFonts w:ascii="Times New Roman" w:hAnsi="Times New Roman" w:cs="Times New Roman"/>
          <w:sz w:val="24"/>
          <w:szCs w:val="24"/>
        </w:rPr>
      </w:pPr>
      <w:r w:rsidRPr="00CE764D">
        <w:rPr>
          <w:rFonts w:ascii="Times New Roman" w:hAnsi="Times New Roman" w:cs="Times New Roman"/>
          <w:sz w:val="24"/>
          <w:szCs w:val="24"/>
        </w:rPr>
        <w:t>Dapat di-</w:t>
      </w:r>
      <w:r w:rsidRPr="00CE764D">
        <w:rPr>
          <w:rFonts w:ascii="Times New Roman" w:hAnsi="Times New Roman" w:cs="Times New Roman"/>
          <w:i/>
          <w:sz w:val="24"/>
          <w:szCs w:val="24"/>
        </w:rPr>
        <w:t>render</w:t>
      </w:r>
      <w:r w:rsidRPr="00CE764D">
        <w:rPr>
          <w:rFonts w:ascii="Times New Roman" w:hAnsi="Times New Roman" w:cs="Times New Roman"/>
          <w:sz w:val="24"/>
          <w:szCs w:val="24"/>
        </w:rPr>
        <w:t xml:space="preserve"> secara berbeda pada masing-masing perangkat yang malah mengarah ke inkonsistensi.</w:t>
      </w:r>
      <w:r w:rsidR="00066637">
        <w:rPr>
          <w:rFonts w:ascii="Times New Roman" w:hAnsi="Times New Roman" w:cs="Times New Roman"/>
          <w:sz w:val="24"/>
          <w:szCs w:val="24"/>
        </w:rPr>
        <w:t xml:space="preserve"> (Uly, 2019)</w:t>
      </w:r>
    </w:p>
    <w:p w14:paraId="1D798EA5" w14:textId="2B5FFE2F" w:rsidR="00A322AF" w:rsidRPr="00FD4519" w:rsidRDefault="00A322AF" w:rsidP="003A6950">
      <w:pPr>
        <w:pStyle w:val="Heading3"/>
        <w:spacing w:line="480" w:lineRule="auto"/>
        <w:rPr>
          <w:rFonts w:cs="Times New Roman"/>
        </w:rPr>
      </w:pPr>
      <w:bookmarkStart w:id="32" w:name="_Toc60823027"/>
      <w:r>
        <w:t>3.1.3</w:t>
      </w:r>
      <w:r>
        <w:tab/>
        <w:t xml:space="preserve">Framework </w:t>
      </w:r>
      <w:r w:rsidR="002F002E">
        <w:rPr>
          <w:rFonts w:cs="Times New Roman"/>
        </w:rPr>
        <w:t>CodeIgniter</w:t>
      </w:r>
      <w:bookmarkEnd w:id="32"/>
    </w:p>
    <w:p w14:paraId="7398B4EC" w14:textId="4B4580ED" w:rsidR="002F002E" w:rsidRPr="007A0E79" w:rsidRDefault="002F002E" w:rsidP="00F56FB4">
      <w:pPr>
        <w:spacing w:after="0" w:line="480" w:lineRule="auto"/>
        <w:ind w:firstLine="720"/>
        <w:jc w:val="both"/>
        <w:rPr>
          <w:rFonts w:ascii="Times New Roman" w:hAnsi="Times New Roman" w:cs="Times New Roman"/>
          <w:sz w:val="24"/>
          <w:szCs w:val="24"/>
          <w:shd w:val="clear" w:color="auto" w:fill="FFFFFF"/>
        </w:rPr>
      </w:pPr>
      <w:proofErr w:type="gramStart"/>
      <w:r w:rsidRPr="007A0E79">
        <w:rPr>
          <w:rFonts w:ascii="Times New Roman" w:hAnsi="Times New Roman" w:cs="Times New Roman"/>
          <w:i/>
          <w:sz w:val="24"/>
          <w:szCs w:val="24"/>
          <w:shd w:val="clear" w:color="auto" w:fill="FFFFFF"/>
        </w:rPr>
        <w:t>Framework</w:t>
      </w:r>
      <w:r w:rsidRPr="007A0E79">
        <w:rPr>
          <w:rFonts w:ascii="Times New Roman" w:hAnsi="Times New Roman" w:cs="Times New Roman"/>
          <w:sz w:val="24"/>
          <w:szCs w:val="24"/>
          <w:shd w:val="clear" w:color="auto" w:fill="FFFFFF"/>
        </w:rPr>
        <w:t xml:space="preserve"> secara sederhana dapat diartikan sebagai kumpulan dari fungsi-fungsi atau prosedur-prosedur dan </w:t>
      </w:r>
      <w:r w:rsidRPr="007A0E79">
        <w:rPr>
          <w:rFonts w:ascii="Times New Roman" w:hAnsi="Times New Roman" w:cs="Times New Roman"/>
          <w:i/>
          <w:sz w:val="24"/>
          <w:szCs w:val="24"/>
          <w:shd w:val="clear" w:color="auto" w:fill="FFFFFF"/>
        </w:rPr>
        <w:t>class-class</w:t>
      </w:r>
      <w:r w:rsidRPr="007A0E79">
        <w:rPr>
          <w:rFonts w:ascii="Times New Roman" w:hAnsi="Times New Roman" w:cs="Times New Roman"/>
          <w:sz w:val="24"/>
          <w:szCs w:val="24"/>
          <w:shd w:val="clear" w:color="auto" w:fill="FFFFFF"/>
        </w:rPr>
        <w:t xml:space="preserve"> untuk tujuan tertentu yang sudah siap digunakan sehingga bisa lebih mempermudah dan mempercepat pekerjaan seorang programer, tanpa harus membuat fungsi atau </w:t>
      </w:r>
      <w:r w:rsidRPr="007A0E79">
        <w:rPr>
          <w:rFonts w:ascii="Times New Roman" w:hAnsi="Times New Roman" w:cs="Times New Roman"/>
          <w:i/>
          <w:sz w:val="24"/>
          <w:szCs w:val="24"/>
          <w:shd w:val="clear" w:color="auto" w:fill="FFFFFF"/>
        </w:rPr>
        <w:t>class</w:t>
      </w:r>
      <w:r w:rsidRPr="007A0E79">
        <w:rPr>
          <w:rFonts w:ascii="Times New Roman" w:hAnsi="Times New Roman" w:cs="Times New Roman"/>
          <w:sz w:val="24"/>
          <w:szCs w:val="24"/>
          <w:shd w:val="clear" w:color="auto" w:fill="FFFFFF"/>
        </w:rPr>
        <w:t xml:space="preserve"> dari awal.</w:t>
      </w:r>
      <w:proofErr w:type="gramEnd"/>
      <w:r w:rsidR="003A1302">
        <w:rPr>
          <w:rFonts w:ascii="Times New Roman" w:hAnsi="Times New Roman" w:cs="Times New Roman"/>
          <w:sz w:val="24"/>
          <w:szCs w:val="24"/>
          <w:shd w:val="clear" w:color="auto" w:fill="FFFFFF"/>
        </w:rPr>
        <w:t xml:space="preserve"> </w:t>
      </w:r>
      <w:proofErr w:type="gramStart"/>
      <w:r w:rsidRPr="007A0E79">
        <w:rPr>
          <w:rFonts w:ascii="Times New Roman" w:hAnsi="Times New Roman" w:cs="Times New Roman"/>
          <w:sz w:val="24"/>
          <w:szCs w:val="24"/>
          <w:shd w:val="clear" w:color="auto" w:fill="FFFFFF"/>
        </w:rPr>
        <w:t xml:space="preserve">Salah satu </w:t>
      </w:r>
      <w:r w:rsidRPr="007A0E79">
        <w:rPr>
          <w:rFonts w:ascii="Times New Roman" w:hAnsi="Times New Roman" w:cs="Times New Roman"/>
          <w:i/>
          <w:sz w:val="24"/>
          <w:szCs w:val="24"/>
          <w:shd w:val="clear" w:color="auto" w:fill="FFFFFF"/>
        </w:rPr>
        <w:t>framework</w:t>
      </w:r>
      <w:r w:rsidRPr="007A0E79">
        <w:rPr>
          <w:rFonts w:ascii="Times New Roman" w:hAnsi="Times New Roman" w:cs="Times New Roman"/>
          <w:sz w:val="24"/>
          <w:szCs w:val="24"/>
          <w:shd w:val="clear" w:color="auto" w:fill="FFFFFF"/>
        </w:rPr>
        <w:t xml:space="preserve"> yang bisa digunakan adalah </w:t>
      </w:r>
      <w:r w:rsidRPr="007A0E79">
        <w:rPr>
          <w:rFonts w:ascii="Times New Roman" w:hAnsi="Times New Roman" w:cs="Times New Roman"/>
          <w:i/>
          <w:sz w:val="24"/>
          <w:szCs w:val="24"/>
          <w:shd w:val="clear" w:color="auto" w:fill="FFFFFF"/>
        </w:rPr>
        <w:t>CodeIgniter</w:t>
      </w:r>
      <w:r w:rsidRPr="007A0E79">
        <w:rPr>
          <w:rFonts w:ascii="Times New Roman" w:hAnsi="Times New Roman" w:cs="Times New Roman"/>
          <w:sz w:val="24"/>
          <w:szCs w:val="24"/>
          <w:shd w:val="clear" w:color="auto" w:fill="FFFFFF"/>
        </w:rPr>
        <w:t>.</w:t>
      </w:r>
      <w:proofErr w:type="gramEnd"/>
      <w:r w:rsidR="00DA50FA">
        <w:rPr>
          <w:rFonts w:ascii="Times New Roman" w:hAnsi="Times New Roman" w:cs="Times New Roman"/>
          <w:sz w:val="24"/>
          <w:szCs w:val="24"/>
          <w:shd w:val="clear" w:color="auto" w:fill="FFFFFF"/>
        </w:rPr>
        <w:t xml:space="preserve"> (</w:t>
      </w:r>
      <w:r w:rsidR="00DA50FA" w:rsidRPr="00DA50FA">
        <w:rPr>
          <w:rFonts w:ascii="Times New Roman" w:hAnsi="Times New Roman" w:cs="Times New Roman"/>
          <w:sz w:val="24"/>
          <w:szCs w:val="24"/>
          <w:shd w:val="clear" w:color="auto" w:fill="FFFFFF"/>
        </w:rPr>
        <w:t>Rybudy</w:t>
      </w:r>
      <w:r w:rsidR="00DA50FA">
        <w:rPr>
          <w:rFonts w:ascii="Times New Roman" w:hAnsi="Times New Roman" w:cs="Times New Roman"/>
          <w:sz w:val="24"/>
          <w:szCs w:val="24"/>
          <w:shd w:val="clear" w:color="auto" w:fill="FFFFFF"/>
        </w:rPr>
        <w:t>, 2016)</w:t>
      </w:r>
    </w:p>
    <w:p w14:paraId="6110C8D0" w14:textId="4890FB4B" w:rsidR="002F002E" w:rsidRPr="007A0E79" w:rsidRDefault="002F002E" w:rsidP="00F56FB4">
      <w:pPr>
        <w:spacing w:after="0" w:line="480" w:lineRule="auto"/>
        <w:ind w:firstLine="720"/>
        <w:jc w:val="both"/>
        <w:rPr>
          <w:rFonts w:ascii="Times New Roman" w:hAnsi="Times New Roman" w:cs="Times New Roman"/>
          <w:sz w:val="24"/>
          <w:szCs w:val="24"/>
        </w:rPr>
      </w:pPr>
      <w:proofErr w:type="gramStart"/>
      <w:r w:rsidRPr="007A0E79">
        <w:rPr>
          <w:rStyle w:val="Strong"/>
          <w:rFonts w:ascii="Times New Roman" w:hAnsi="Times New Roman" w:cs="Times New Roman"/>
          <w:b w:val="0"/>
          <w:i/>
          <w:sz w:val="24"/>
          <w:szCs w:val="24"/>
        </w:rPr>
        <w:t>Framework Codeigniter</w:t>
      </w:r>
      <w:r w:rsidR="00B434CC">
        <w:rPr>
          <w:rFonts w:ascii="Times New Roman" w:hAnsi="Times New Roman" w:cs="Times New Roman"/>
          <w:sz w:val="24"/>
          <w:szCs w:val="24"/>
        </w:rPr>
        <w:t> ini juga menganut k</w:t>
      </w:r>
      <w:r w:rsidRPr="007A0E79">
        <w:rPr>
          <w:rFonts w:ascii="Times New Roman" w:hAnsi="Times New Roman" w:cs="Times New Roman"/>
          <w:sz w:val="24"/>
          <w:szCs w:val="24"/>
        </w:rPr>
        <w:t>onsep </w:t>
      </w:r>
      <w:r w:rsidRPr="007A0E79">
        <w:rPr>
          <w:rStyle w:val="Strong"/>
          <w:rFonts w:ascii="Times New Roman" w:hAnsi="Times New Roman" w:cs="Times New Roman"/>
          <w:b w:val="0"/>
          <w:sz w:val="24"/>
          <w:szCs w:val="24"/>
        </w:rPr>
        <w:t>MVC</w:t>
      </w:r>
      <w:r w:rsidRPr="007A0E79">
        <w:rPr>
          <w:rFonts w:ascii="Times New Roman" w:hAnsi="Times New Roman" w:cs="Times New Roman"/>
          <w:sz w:val="24"/>
          <w:szCs w:val="24"/>
        </w:rPr>
        <w:t> </w:t>
      </w:r>
      <w:r w:rsidRPr="007A0E79">
        <w:rPr>
          <w:rStyle w:val="Strong"/>
          <w:rFonts w:ascii="Times New Roman" w:hAnsi="Times New Roman" w:cs="Times New Roman"/>
          <w:b w:val="0"/>
          <w:sz w:val="24"/>
          <w:szCs w:val="24"/>
        </w:rPr>
        <w:t>(</w:t>
      </w:r>
      <w:r w:rsidRPr="007A0E79">
        <w:rPr>
          <w:rStyle w:val="Strong"/>
          <w:rFonts w:ascii="Times New Roman" w:hAnsi="Times New Roman" w:cs="Times New Roman"/>
          <w:b w:val="0"/>
          <w:i/>
          <w:sz w:val="24"/>
          <w:szCs w:val="24"/>
        </w:rPr>
        <w:t>Model, View, Controller</w:t>
      </w:r>
      <w:r w:rsidRPr="007A0E79">
        <w:rPr>
          <w:rStyle w:val="Strong"/>
          <w:rFonts w:ascii="Times New Roman" w:hAnsi="Times New Roman" w:cs="Times New Roman"/>
          <w:b w:val="0"/>
          <w:sz w:val="24"/>
          <w:szCs w:val="24"/>
        </w:rPr>
        <w:t>)</w:t>
      </w:r>
      <w:r w:rsidR="005A1CF3">
        <w:rPr>
          <w:rFonts w:ascii="Times New Roman" w:hAnsi="Times New Roman" w:cs="Times New Roman"/>
          <w:sz w:val="24"/>
          <w:szCs w:val="24"/>
        </w:rPr>
        <w:t>.</w:t>
      </w:r>
      <w:proofErr w:type="gramEnd"/>
      <w:r w:rsidR="005A1CF3">
        <w:rPr>
          <w:rFonts w:ascii="Times New Roman" w:hAnsi="Times New Roman" w:cs="Times New Roman"/>
          <w:sz w:val="24"/>
          <w:szCs w:val="24"/>
        </w:rPr>
        <w:t xml:space="preserve"> Secara garis besar k</w:t>
      </w:r>
      <w:r w:rsidRPr="007A0E79">
        <w:rPr>
          <w:rFonts w:ascii="Times New Roman" w:hAnsi="Times New Roman" w:cs="Times New Roman"/>
          <w:sz w:val="24"/>
          <w:szCs w:val="24"/>
        </w:rPr>
        <w:t xml:space="preserve">onsep MVC ini adalah sebuah metode untuk membuat sebuah aplikasi dengan memisahkan </w:t>
      </w:r>
      <w:r w:rsidR="005A1CF3">
        <w:rPr>
          <w:rFonts w:ascii="Times New Roman" w:hAnsi="Times New Roman" w:cs="Times New Roman"/>
          <w:sz w:val="24"/>
          <w:szCs w:val="24"/>
        </w:rPr>
        <w:t>d</w:t>
      </w:r>
      <w:r w:rsidRPr="007A0E79">
        <w:rPr>
          <w:rFonts w:ascii="Times New Roman" w:hAnsi="Times New Roman" w:cs="Times New Roman"/>
          <w:sz w:val="24"/>
          <w:szCs w:val="24"/>
        </w:rPr>
        <w:t>ata (</w:t>
      </w:r>
      <w:r w:rsidRPr="007A0E79">
        <w:rPr>
          <w:rFonts w:ascii="Times New Roman" w:hAnsi="Times New Roman" w:cs="Times New Roman"/>
          <w:i/>
          <w:sz w:val="24"/>
          <w:szCs w:val="24"/>
        </w:rPr>
        <w:t>Model</w:t>
      </w:r>
      <w:r w:rsidRPr="007A0E79">
        <w:rPr>
          <w:rFonts w:ascii="Times New Roman" w:hAnsi="Times New Roman" w:cs="Times New Roman"/>
          <w:sz w:val="24"/>
          <w:szCs w:val="24"/>
        </w:rPr>
        <w:t>) dari tampilan (</w:t>
      </w:r>
      <w:r w:rsidRPr="007A0E79">
        <w:rPr>
          <w:rFonts w:ascii="Times New Roman" w:hAnsi="Times New Roman" w:cs="Times New Roman"/>
          <w:i/>
          <w:sz w:val="24"/>
          <w:szCs w:val="24"/>
        </w:rPr>
        <w:t>View</w:t>
      </w:r>
      <w:r w:rsidRPr="007A0E79">
        <w:rPr>
          <w:rFonts w:ascii="Times New Roman" w:hAnsi="Times New Roman" w:cs="Times New Roman"/>
          <w:sz w:val="24"/>
          <w:szCs w:val="24"/>
        </w:rPr>
        <w:t xml:space="preserve">) serta </w:t>
      </w:r>
      <w:proofErr w:type="gramStart"/>
      <w:r w:rsidRPr="007A0E79">
        <w:rPr>
          <w:rFonts w:ascii="Times New Roman" w:hAnsi="Times New Roman" w:cs="Times New Roman"/>
          <w:sz w:val="24"/>
          <w:szCs w:val="24"/>
        </w:rPr>
        <w:t>cara</w:t>
      </w:r>
      <w:proofErr w:type="gramEnd"/>
      <w:r w:rsidRPr="007A0E79">
        <w:rPr>
          <w:rFonts w:ascii="Times New Roman" w:hAnsi="Times New Roman" w:cs="Times New Roman"/>
          <w:sz w:val="24"/>
          <w:szCs w:val="24"/>
        </w:rPr>
        <w:t xml:space="preserve"> memprosesnya (</w:t>
      </w:r>
      <w:r w:rsidRPr="007A0E79">
        <w:rPr>
          <w:rFonts w:ascii="Times New Roman" w:hAnsi="Times New Roman" w:cs="Times New Roman"/>
          <w:i/>
          <w:sz w:val="24"/>
          <w:szCs w:val="24"/>
        </w:rPr>
        <w:t>Controller</w:t>
      </w:r>
      <w:r w:rsidRPr="007A0E79">
        <w:rPr>
          <w:rFonts w:ascii="Times New Roman" w:hAnsi="Times New Roman" w:cs="Times New Roman"/>
          <w:sz w:val="24"/>
          <w:szCs w:val="24"/>
        </w:rPr>
        <w:t>).</w:t>
      </w:r>
      <w:r w:rsidR="008E2C74">
        <w:rPr>
          <w:rFonts w:ascii="Times New Roman" w:hAnsi="Times New Roman" w:cs="Times New Roman"/>
          <w:sz w:val="24"/>
          <w:szCs w:val="24"/>
        </w:rPr>
        <w:t xml:space="preserve"> (</w:t>
      </w:r>
      <w:proofErr w:type="gramStart"/>
      <w:r w:rsidR="008E2C74">
        <w:rPr>
          <w:rFonts w:ascii="Times New Roman" w:hAnsi="Times New Roman" w:cs="Times New Roman"/>
          <w:sz w:val="24"/>
          <w:szCs w:val="24"/>
        </w:rPr>
        <w:t>,2018</w:t>
      </w:r>
      <w:proofErr w:type="gramEnd"/>
      <w:r w:rsidR="008E2C74">
        <w:rPr>
          <w:rFonts w:ascii="Times New Roman" w:hAnsi="Times New Roman" w:cs="Times New Roman"/>
          <w:sz w:val="24"/>
          <w:szCs w:val="24"/>
        </w:rPr>
        <w:t>)</w:t>
      </w:r>
    </w:p>
    <w:p w14:paraId="3757EA11" w14:textId="77777777" w:rsidR="00921BD2" w:rsidRPr="007A0E79" w:rsidRDefault="0059472D" w:rsidP="00F56FB4">
      <w:pPr>
        <w:spacing w:after="0" w:line="480" w:lineRule="auto"/>
        <w:ind w:firstLine="720"/>
        <w:jc w:val="both"/>
        <w:rPr>
          <w:sz w:val="24"/>
          <w:szCs w:val="24"/>
        </w:rPr>
      </w:pPr>
      <w:proofErr w:type="gramStart"/>
      <w:r w:rsidRPr="007A0E79">
        <w:rPr>
          <w:rFonts w:ascii="Times New Roman" w:hAnsi="Times New Roman" w:cs="Times New Roman"/>
          <w:i/>
          <w:sz w:val="24"/>
          <w:szCs w:val="24"/>
        </w:rPr>
        <w:t>C</w:t>
      </w:r>
      <w:r w:rsidR="00F85143" w:rsidRPr="007A0E79">
        <w:rPr>
          <w:rFonts w:ascii="Times New Roman" w:eastAsia="Times New Roman" w:hAnsi="Times New Roman" w:cs="Times New Roman"/>
          <w:i/>
          <w:sz w:val="24"/>
          <w:szCs w:val="24"/>
        </w:rPr>
        <w:t>ode</w:t>
      </w:r>
      <w:r w:rsidRPr="007A0E79">
        <w:rPr>
          <w:rFonts w:ascii="Times New Roman" w:eastAsia="Times New Roman" w:hAnsi="Times New Roman" w:cs="Times New Roman"/>
          <w:i/>
          <w:sz w:val="24"/>
          <w:szCs w:val="24"/>
        </w:rPr>
        <w:t>I</w:t>
      </w:r>
      <w:r w:rsidR="00F85143" w:rsidRPr="007A0E79">
        <w:rPr>
          <w:rFonts w:ascii="Times New Roman" w:eastAsia="Times New Roman" w:hAnsi="Times New Roman" w:cs="Times New Roman"/>
          <w:i/>
          <w:sz w:val="24"/>
          <w:szCs w:val="24"/>
        </w:rPr>
        <w:t>gniter</w:t>
      </w:r>
      <w:r w:rsidR="00F85143" w:rsidRPr="007A0E79">
        <w:rPr>
          <w:rFonts w:ascii="Times New Roman" w:eastAsia="Times New Roman" w:hAnsi="Times New Roman" w:cs="Times New Roman"/>
          <w:sz w:val="24"/>
          <w:szCs w:val="24"/>
        </w:rPr>
        <w:t xml:space="preserve"> memiliki dokumentasi yang super lengkap disertai dengan contoh implementasi kodenya.</w:t>
      </w:r>
      <w:proofErr w:type="gramEnd"/>
      <w:r w:rsidR="00F85143" w:rsidRPr="007A0E79">
        <w:rPr>
          <w:rFonts w:ascii="Times New Roman" w:eastAsia="Times New Roman" w:hAnsi="Times New Roman" w:cs="Times New Roman"/>
          <w:sz w:val="24"/>
          <w:szCs w:val="24"/>
        </w:rPr>
        <w:t xml:space="preserve"> </w:t>
      </w:r>
      <w:proofErr w:type="gramStart"/>
      <w:r w:rsidR="00F85143" w:rsidRPr="007A0E79">
        <w:rPr>
          <w:rFonts w:ascii="Times New Roman" w:eastAsia="Times New Roman" w:hAnsi="Times New Roman" w:cs="Times New Roman"/>
          <w:sz w:val="24"/>
          <w:szCs w:val="24"/>
        </w:rPr>
        <w:t xml:space="preserve">Dokumentasi lengkap inilah yang menjadi salah satu alasan kuat mengapa banyak orang memilih </w:t>
      </w:r>
      <w:r w:rsidRPr="007A0E79">
        <w:rPr>
          <w:rFonts w:ascii="Times New Roman" w:eastAsia="Times New Roman" w:hAnsi="Times New Roman" w:cs="Times New Roman"/>
          <w:i/>
          <w:sz w:val="24"/>
          <w:szCs w:val="24"/>
        </w:rPr>
        <w:t>C</w:t>
      </w:r>
      <w:r w:rsidR="00F85143" w:rsidRPr="007A0E79">
        <w:rPr>
          <w:rFonts w:ascii="Times New Roman" w:eastAsia="Times New Roman" w:hAnsi="Times New Roman" w:cs="Times New Roman"/>
          <w:i/>
          <w:sz w:val="24"/>
          <w:szCs w:val="24"/>
        </w:rPr>
        <w:t>ode</w:t>
      </w:r>
      <w:r w:rsidRPr="007A0E79">
        <w:rPr>
          <w:rFonts w:ascii="Times New Roman" w:eastAsia="Times New Roman" w:hAnsi="Times New Roman" w:cs="Times New Roman"/>
          <w:i/>
          <w:sz w:val="24"/>
          <w:szCs w:val="24"/>
        </w:rPr>
        <w:t>I</w:t>
      </w:r>
      <w:r w:rsidR="00F85143" w:rsidRPr="007A0E79">
        <w:rPr>
          <w:rFonts w:ascii="Times New Roman" w:eastAsia="Times New Roman" w:hAnsi="Times New Roman" w:cs="Times New Roman"/>
          <w:i/>
          <w:sz w:val="24"/>
          <w:szCs w:val="24"/>
        </w:rPr>
        <w:t>gniter</w:t>
      </w:r>
      <w:r w:rsidR="00F85143" w:rsidRPr="007A0E79">
        <w:rPr>
          <w:rFonts w:ascii="Times New Roman" w:eastAsia="Times New Roman" w:hAnsi="Times New Roman" w:cs="Times New Roman"/>
          <w:sz w:val="24"/>
          <w:szCs w:val="24"/>
        </w:rPr>
        <w:t xml:space="preserve"> sebagai </w:t>
      </w:r>
      <w:r w:rsidR="00F85143" w:rsidRPr="007A0E79">
        <w:rPr>
          <w:rFonts w:ascii="Times New Roman" w:eastAsia="Times New Roman" w:hAnsi="Times New Roman" w:cs="Times New Roman"/>
          <w:i/>
          <w:sz w:val="24"/>
          <w:szCs w:val="24"/>
        </w:rPr>
        <w:t>framework</w:t>
      </w:r>
      <w:r w:rsidR="00F85143" w:rsidRPr="007A0E79">
        <w:rPr>
          <w:rFonts w:ascii="Times New Roman" w:eastAsia="Times New Roman" w:hAnsi="Times New Roman" w:cs="Times New Roman"/>
          <w:sz w:val="24"/>
          <w:szCs w:val="24"/>
        </w:rPr>
        <w:t xml:space="preserve"> pilihannya.</w:t>
      </w:r>
      <w:proofErr w:type="gramEnd"/>
      <w:r w:rsidR="00F85143" w:rsidRPr="007A0E79">
        <w:rPr>
          <w:rFonts w:ascii="Times New Roman" w:eastAsia="Times New Roman" w:hAnsi="Times New Roman" w:cs="Times New Roman"/>
          <w:sz w:val="24"/>
          <w:szCs w:val="24"/>
        </w:rPr>
        <w:t xml:space="preserve"> Karena kelebihan-kelebihan yang dimiliki oleh codeigniter, pem</w:t>
      </w:r>
      <w:r w:rsidRPr="007A0E79">
        <w:rPr>
          <w:rFonts w:ascii="Times New Roman" w:eastAsia="Times New Roman" w:hAnsi="Times New Roman" w:cs="Times New Roman"/>
          <w:sz w:val="24"/>
          <w:szCs w:val="24"/>
        </w:rPr>
        <w:t xml:space="preserve">buat PHP Rasmus Lerdorf memuji </w:t>
      </w:r>
      <w:r w:rsidRPr="007A0E79">
        <w:rPr>
          <w:rFonts w:ascii="Times New Roman" w:eastAsia="Times New Roman" w:hAnsi="Times New Roman" w:cs="Times New Roman"/>
          <w:i/>
          <w:sz w:val="24"/>
          <w:szCs w:val="24"/>
        </w:rPr>
        <w:t>C</w:t>
      </w:r>
      <w:r w:rsidR="00F85143" w:rsidRPr="007A0E79">
        <w:rPr>
          <w:rFonts w:ascii="Times New Roman" w:eastAsia="Times New Roman" w:hAnsi="Times New Roman" w:cs="Times New Roman"/>
          <w:i/>
          <w:sz w:val="24"/>
          <w:szCs w:val="24"/>
        </w:rPr>
        <w:t>ode</w:t>
      </w:r>
      <w:r w:rsidRPr="007A0E79">
        <w:rPr>
          <w:rFonts w:ascii="Times New Roman" w:eastAsia="Times New Roman" w:hAnsi="Times New Roman" w:cs="Times New Roman"/>
          <w:i/>
          <w:sz w:val="24"/>
          <w:szCs w:val="24"/>
        </w:rPr>
        <w:t>I</w:t>
      </w:r>
      <w:r w:rsidR="00F85143" w:rsidRPr="007A0E79">
        <w:rPr>
          <w:rFonts w:ascii="Times New Roman" w:eastAsia="Times New Roman" w:hAnsi="Times New Roman" w:cs="Times New Roman"/>
          <w:i/>
          <w:sz w:val="24"/>
          <w:szCs w:val="24"/>
        </w:rPr>
        <w:t>gniter</w:t>
      </w:r>
      <w:r w:rsidR="00F85143" w:rsidRPr="007A0E79">
        <w:rPr>
          <w:rFonts w:ascii="Times New Roman" w:eastAsia="Times New Roman" w:hAnsi="Times New Roman" w:cs="Times New Roman"/>
          <w:sz w:val="24"/>
          <w:szCs w:val="24"/>
        </w:rPr>
        <w:t xml:space="preserve"> di frOSCon (Agustus 2008) dengan mengatakan bahwa dia menyukai </w:t>
      </w:r>
      <w:r w:rsidRPr="007A0E79">
        <w:rPr>
          <w:rFonts w:ascii="Times New Roman" w:eastAsia="Times New Roman" w:hAnsi="Times New Roman" w:cs="Times New Roman"/>
          <w:i/>
          <w:sz w:val="24"/>
          <w:szCs w:val="24"/>
        </w:rPr>
        <w:t>CodeIgniter</w:t>
      </w:r>
      <w:r w:rsidRPr="007A0E79">
        <w:rPr>
          <w:rFonts w:ascii="Times New Roman" w:eastAsia="Times New Roman" w:hAnsi="Times New Roman" w:cs="Times New Roman"/>
          <w:sz w:val="24"/>
          <w:szCs w:val="24"/>
        </w:rPr>
        <w:t xml:space="preserve"> </w:t>
      </w:r>
      <w:r w:rsidR="00F85143" w:rsidRPr="007A0E79">
        <w:rPr>
          <w:rFonts w:ascii="Times New Roman" w:eastAsia="Times New Roman" w:hAnsi="Times New Roman" w:cs="Times New Roman"/>
          <w:sz w:val="24"/>
          <w:szCs w:val="24"/>
        </w:rPr>
        <w:t>karena “it is faster, lighter and the least like a framework.”</w:t>
      </w:r>
    </w:p>
    <w:p w14:paraId="7AACA246" w14:textId="77777777" w:rsidR="00921BD2" w:rsidRPr="007A0E79" w:rsidRDefault="00921BD2" w:rsidP="00F56FB4">
      <w:pPr>
        <w:spacing w:after="0" w:line="480" w:lineRule="auto"/>
        <w:ind w:firstLine="720"/>
        <w:jc w:val="both"/>
        <w:rPr>
          <w:sz w:val="24"/>
          <w:szCs w:val="24"/>
        </w:rPr>
      </w:pPr>
      <w:proofErr w:type="gramStart"/>
      <w:r w:rsidRPr="007A0E79">
        <w:rPr>
          <w:rFonts w:ascii="Times New Roman" w:eastAsia="Times New Roman" w:hAnsi="Times New Roman" w:cs="Times New Roman"/>
          <w:i/>
          <w:sz w:val="24"/>
          <w:szCs w:val="24"/>
        </w:rPr>
        <w:lastRenderedPageBreak/>
        <w:t>CodeIgniter</w:t>
      </w:r>
      <w:r w:rsidRPr="007A0E79">
        <w:rPr>
          <w:rFonts w:ascii="Times New Roman" w:eastAsia="Times New Roman" w:hAnsi="Times New Roman" w:cs="Times New Roman"/>
          <w:sz w:val="24"/>
          <w:szCs w:val="24"/>
        </w:rPr>
        <w:t xml:space="preserve"> </w:t>
      </w:r>
      <w:r w:rsidR="00F85143" w:rsidRPr="007A0E79">
        <w:rPr>
          <w:rFonts w:ascii="Times New Roman" w:eastAsia="Times New Roman" w:hAnsi="Times New Roman" w:cs="Times New Roman"/>
          <w:sz w:val="24"/>
          <w:szCs w:val="24"/>
        </w:rPr>
        <w:t>pertama</w:t>
      </w:r>
      <w:r w:rsidRPr="007A0E79">
        <w:rPr>
          <w:rFonts w:ascii="Times New Roman" w:eastAsia="Times New Roman" w:hAnsi="Times New Roman" w:cs="Times New Roman"/>
          <w:sz w:val="24"/>
          <w:szCs w:val="24"/>
        </w:rPr>
        <w:t xml:space="preserve"> </w:t>
      </w:r>
      <w:r w:rsidR="00F85143" w:rsidRPr="007A0E79">
        <w:rPr>
          <w:rFonts w:ascii="Times New Roman" w:eastAsia="Times New Roman" w:hAnsi="Times New Roman" w:cs="Times New Roman"/>
          <w:sz w:val="24"/>
          <w:szCs w:val="24"/>
        </w:rPr>
        <w:t>kali dikembangkan pada tahun 2006 oleh Rick Ellis.</w:t>
      </w:r>
      <w:proofErr w:type="gramEnd"/>
      <w:r w:rsidR="00F85143" w:rsidRPr="007A0E79">
        <w:rPr>
          <w:rFonts w:ascii="Times New Roman" w:eastAsia="Times New Roman" w:hAnsi="Times New Roman" w:cs="Times New Roman"/>
          <w:sz w:val="24"/>
          <w:szCs w:val="24"/>
        </w:rPr>
        <w:t xml:space="preserve"> Dengan logo </w:t>
      </w:r>
      <w:proofErr w:type="gramStart"/>
      <w:r w:rsidR="00F85143" w:rsidRPr="007A0E79">
        <w:rPr>
          <w:rFonts w:ascii="Times New Roman" w:eastAsia="Times New Roman" w:hAnsi="Times New Roman" w:cs="Times New Roman"/>
          <w:sz w:val="24"/>
          <w:szCs w:val="24"/>
        </w:rPr>
        <w:t>api</w:t>
      </w:r>
      <w:proofErr w:type="gramEnd"/>
      <w:r w:rsidR="00F85143" w:rsidRPr="007A0E79">
        <w:rPr>
          <w:rFonts w:ascii="Times New Roman" w:eastAsia="Times New Roman" w:hAnsi="Times New Roman" w:cs="Times New Roman"/>
          <w:sz w:val="24"/>
          <w:szCs w:val="24"/>
        </w:rPr>
        <w:t xml:space="preserve"> yang menyala, </w:t>
      </w:r>
      <w:r w:rsidRPr="007A0E79">
        <w:rPr>
          <w:rFonts w:ascii="Times New Roman" w:eastAsia="Times New Roman" w:hAnsi="Times New Roman" w:cs="Times New Roman"/>
          <w:i/>
          <w:sz w:val="24"/>
          <w:szCs w:val="24"/>
        </w:rPr>
        <w:t>CodeIgniter</w:t>
      </w:r>
      <w:r w:rsidRPr="007A0E79">
        <w:rPr>
          <w:rFonts w:ascii="Times New Roman" w:eastAsia="Times New Roman" w:hAnsi="Times New Roman" w:cs="Times New Roman"/>
          <w:sz w:val="24"/>
          <w:szCs w:val="24"/>
        </w:rPr>
        <w:t xml:space="preserve"> </w:t>
      </w:r>
      <w:r w:rsidR="00F85143" w:rsidRPr="007A0E79">
        <w:rPr>
          <w:rFonts w:ascii="Times New Roman" w:eastAsia="Times New Roman" w:hAnsi="Times New Roman" w:cs="Times New Roman"/>
          <w:sz w:val="24"/>
          <w:szCs w:val="24"/>
        </w:rPr>
        <w:t xml:space="preserve">dengan cepat “membakar” semangat para </w:t>
      </w:r>
      <w:r w:rsidR="00F85143" w:rsidRPr="007A0E79">
        <w:rPr>
          <w:rFonts w:ascii="Times New Roman" w:eastAsia="Times New Roman" w:hAnsi="Times New Roman" w:cs="Times New Roman"/>
          <w:i/>
          <w:sz w:val="24"/>
          <w:szCs w:val="24"/>
        </w:rPr>
        <w:t>web developer</w:t>
      </w:r>
      <w:r w:rsidR="00F85143" w:rsidRPr="007A0E79">
        <w:rPr>
          <w:rFonts w:ascii="Times New Roman" w:eastAsia="Times New Roman" w:hAnsi="Times New Roman" w:cs="Times New Roman"/>
          <w:sz w:val="24"/>
          <w:szCs w:val="24"/>
        </w:rPr>
        <w:t xml:space="preserve"> untuk mengembangkan web dinamis dengan cepat dan mudah menggunakan </w:t>
      </w:r>
      <w:r w:rsidR="00F85143" w:rsidRPr="0089473C">
        <w:rPr>
          <w:rFonts w:ascii="Times New Roman" w:eastAsia="Times New Roman" w:hAnsi="Times New Roman" w:cs="Times New Roman"/>
          <w:i/>
          <w:sz w:val="24"/>
          <w:szCs w:val="24"/>
        </w:rPr>
        <w:t>framework</w:t>
      </w:r>
      <w:r w:rsidR="00F85143" w:rsidRPr="007A0E79">
        <w:rPr>
          <w:rFonts w:ascii="Times New Roman" w:eastAsia="Times New Roman" w:hAnsi="Times New Roman" w:cs="Times New Roman"/>
          <w:sz w:val="24"/>
          <w:szCs w:val="24"/>
        </w:rPr>
        <w:t xml:space="preserve"> PHP yang satu ini.</w:t>
      </w:r>
    </w:p>
    <w:p w14:paraId="20761495" w14:textId="0C97B01E" w:rsidR="00C25DD3" w:rsidRPr="007A0E79" w:rsidRDefault="00F85143" w:rsidP="00F56FB4">
      <w:pPr>
        <w:spacing w:after="0" w:line="480" w:lineRule="auto"/>
        <w:ind w:firstLine="720"/>
        <w:jc w:val="both"/>
        <w:rPr>
          <w:rFonts w:ascii="Times New Roman" w:hAnsi="Times New Roman" w:cs="Times New Roman"/>
          <w:sz w:val="24"/>
          <w:szCs w:val="24"/>
        </w:rPr>
      </w:pPr>
      <w:proofErr w:type="gramStart"/>
      <w:r w:rsidRPr="007A0E79">
        <w:rPr>
          <w:rFonts w:ascii="Times New Roman" w:eastAsia="Times New Roman" w:hAnsi="Times New Roman" w:cs="Times New Roman"/>
          <w:sz w:val="24"/>
          <w:szCs w:val="24"/>
        </w:rPr>
        <w:t xml:space="preserve">Pada bulan Juli 2013, EllisLab mengumumkan bahwa mereka mencari pemilik baru untuk </w:t>
      </w:r>
      <w:r w:rsidR="00921BD2" w:rsidRPr="007A0E79">
        <w:rPr>
          <w:rFonts w:ascii="Times New Roman" w:eastAsia="Times New Roman" w:hAnsi="Times New Roman" w:cs="Times New Roman"/>
          <w:i/>
          <w:sz w:val="24"/>
          <w:szCs w:val="24"/>
        </w:rPr>
        <w:t>CodeIgniter</w:t>
      </w:r>
      <w:r w:rsidR="00921BD2" w:rsidRPr="007A0E79">
        <w:rPr>
          <w:rFonts w:ascii="Times New Roman" w:eastAsia="Times New Roman" w:hAnsi="Times New Roman" w:cs="Times New Roman"/>
          <w:sz w:val="24"/>
          <w:szCs w:val="24"/>
        </w:rPr>
        <w:t xml:space="preserve"> </w:t>
      </w:r>
      <w:r w:rsidRPr="007A0E79">
        <w:rPr>
          <w:rFonts w:ascii="Times New Roman" w:eastAsia="Times New Roman" w:hAnsi="Times New Roman" w:cs="Times New Roman"/>
          <w:sz w:val="24"/>
          <w:szCs w:val="24"/>
        </w:rPr>
        <w:t xml:space="preserve">karena internal mereka sendiri tidak memiliki cukup fokus untuk terus mengembangkan </w:t>
      </w:r>
      <w:r w:rsidR="00921BD2" w:rsidRPr="007A0E79">
        <w:rPr>
          <w:rFonts w:ascii="Times New Roman" w:eastAsia="Times New Roman" w:hAnsi="Times New Roman" w:cs="Times New Roman"/>
          <w:i/>
          <w:sz w:val="24"/>
          <w:szCs w:val="24"/>
        </w:rPr>
        <w:t>CodeIgniter</w:t>
      </w:r>
      <w:r w:rsidRPr="007A0E79">
        <w:rPr>
          <w:rFonts w:ascii="Times New Roman" w:eastAsia="Times New Roman" w:hAnsi="Times New Roman" w:cs="Times New Roman"/>
          <w:sz w:val="24"/>
          <w:szCs w:val="24"/>
        </w:rPr>
        <w:t>.</w:t>
      </w:r>
      <w:proofErr w:type="gramEnd"/>
      <w:r w:rsidRPr="007A0E79">
        <w:rPr>
          <w:rFonts w:ascii="Times New Roman" w:eastAsia="Times New Roman" w:hAnsi="Times New Roman" w:cs="Times New Roman"/>
          <w:sz w:val="24"/>
          <w:szCs w:val="24"/>
        </w:rPr>
        <w:t xml:space="preserve"> Akhirnya pada bulan Oktober 2014, kepemilikan </w:t>
      </w:r>
      <w:r w:rsidR="00921BD2" w:rsidRPr="007A0E79">
        <w:rPr>
          <w:rFonts w:ascii="Times New Roman" w:eastAsia="Times New Roman" w:hAnsi="Times New Roman" w:cs="Times New Roman"/>
          <w:i/>
          <w:sz w:val="24"/>
          <w:szCs w:val="24"/>
        </w:rPr>
        <w:t>CodeIgniter</w:t>
      </w:r>
      <w:r w:rsidR="00921BD2" w:rsidRPr="007A0E79">
        <w:rPr>
          <w:rFonts w:ascii="Times New Roman" w:eastAsia="Times New Roman" w:hAnsi="Times New Roman" w:cs="Times New Roman"/>
          <w:sz w:val="24"/>
          <w:szCs w:val="24"/>
        </w:rPr>
        <w:t xml:space="preserve"> </w:t>
      </w:r>
      <w:r w:rsidRPr="007A0E79">
        <w:rPr>
          <w:rFonts w:ascii="Times New Roman" w:eastAsia="Times New Roman" w:hAnsi="Times New Roman" w:cs="Times New Roman"/>
          <w:sz w:val="24"/>
          <w:szCs w:val="24"/>
        </w:rPr>
        <w:t xml:space="preserve">berpindah tangan kepada </w:t>
      </w:r>
      <w:r w:rsidRPr="007A0E79">
        <w:rPr>
          <w:rFonts w:ascii="Times New Roman" w:eastAsia="Times New Roman" w:hAnsi="Times New Roman" w:cs="Times New Roman"/>
          <w:i/>
          <w:sz w:val="24"/>
          <w:szCs w:val="24"/>
        </w:rPr>
        <w:t>British Columbia Institute of Technology</w:t>
      </w:r>
      <w:r w:rsidR="00921BD2" w:rsidRPr="007A0E79">
        <w:rPr>
          <w:rFonts w:ascii="Times New Roman" w:eastAsia="Times New Roman" w:hAnsi="Times New Roman" w:cs="Times New Roman"/>
          <w:i/>
          <w:sz w:val="24"/>
          <w:szCs w:val="24"/>
        </w:rPr>
        <w:t xml:space="preserve"> </w:t>
      </w:r>
      <w:r w:rsidR="00921BD2" w:rsidRPr="007A0E79">
        <w:rPr>
          <w:rFonts w:ascii="Times New Roman" w:eastAsia="Times New Roman" w:hAnsi="Times New Roman" w:cs="Times New Roman"/>
          <w:sz w:val="24"/>
          <w:szCs w:val="24"/>
        </w:rPr>
        <w:t>(BCIT)</w:t>
      </w:r>
      <w:r w:rsidRPr="007A0E79">
        <w:rPr>
          <w:rFonts w:ascii="Times New Roman" w:eastAsia="Times New Roman" w:hAnsi="Times New Roman" w:cs="Times New Roman"/>
          <w:sz w:val="24"/>
          <w:szCs w:val="24"/>
        </w:rPr>
        <w:t>, salah satu sekolah tinggi teknologi di Kanada.</w:t>
      </w:r>
      <w:r w:rsidR="00921BD2" w:rsidRPr="007A0E79">
        <w:rPr>
          <w:rFonts w:ascii="Times New Roman" w:eastAsia="Times New Roman" w:hAnsi="Times New Roman" w:cs="Times New Roman"/>
          <w:sz w:val="24"/>
          <w:szCs w:val="24"/>
        </w:rPr>
        <w:t xml:space="preserve"> </w:t>
      </w:r>
      <w:proofErr w:type="gramStart"/>
      <w:r w:rsidR="00921BD2" w:rsidRPr="007A0E79">
        <w:rPr>
          <w:rFonts w:ascii="Times New Roman" w:eastAsia="Times New Roman" w:hAnsi="Times New Roman" w:cs="Times New Roman"/>
          <w:sz w:val="24"/>
          <w:szCs w:val="24"/>
        </w:rPr>
        <w:t>S</w:t>
      </w:r>
      <w:r w:rsidR="00921BD2" w:rsidRPr="007A0E79">
        <w:rPr>
          <w:rFonts w:ascii="Times New Roman" w:hAnsi="Times New Roman" w:cs="Times New Roman"/>
          <w:sz w:val="24"/>
          <w:szCs w:val="24"/>
        </w:rPr>
        <w:t xml:space="preserve">itus </w:t>
      </w:r>
      <w:r w:rsidR="00921BD2" w:rsidRPr="007A0E79">
        <w:rPr>
          <w:rFonts w:ascii="Times New Roman" w:hAnsi="Times New Roman" w:cs="Times New Roman"/>
          <w:i/>
          <w:sz w:val="24"/>
          <w:szCs w:val="24"/>
        </w:rPr>
        <w:t>CodeIgniter</w:t>
      </w:r>
      <w:r w:rsidR="00921BD2" w:rsidRPr="007A0E79">
        <w:rPr>
          <w:rFonts w:ascii="Times New Roman" w:hAnsi="Times New Roman" w:cs="Times New Roman"/>
          <w:sz w:val="24"/>
          <w:szCs w:val="24"/>
        </w:rPr>
        <w:t xml:space="preserve"> resminya beralamat di</w:t>
      </w:r>
      <w:r w:rsidR="00921BD2" w:rsidRPr="007A0E79">
        <w:rPr>
          <w:rStyle w:val="Strong"/>
          <w:rFonts w:ascii="Times New Roman" w:hAnsi="Times New Roman" w:cs="Times New Roman"/>
          <w:b w:val="0"/>
          <w:sz w:val="24"/>
          <w:szCs w:val="24"/>
        </w:rPr>
        <w:t> </w:t>
      </w:r>
      <w:hyperlink r:id="rId28" w:history="1">
        <w:r w:rsidR="00921BD2" w:rsidRPr="007A0E79">
          <w:rPr>
            <w:rStyle w:val="Hyperlink"/>
            <w:rFonts w:ascii="Times New Roman" w:hAnsi="Times New Roman" w:cs="Times New Roman"/>
            <w:i/>
            <w:sz w:val="24"/>
            <w:szCs w:val="24"/>
          </w:rPr>
          <w:t>https://www.codeigniter.com/</w:t>
        </w:r>
      </w:hyperlink>
      <w:r w:rsidR="00921BD2" w:rsidRPr="007A0E79">
        <w:rPr>
          <w:rFonts w:ascii="Times New Roman" w:hAnsi="Times New Roman" w:cs="Times New Roman"/>
          <w:sz w:val="24"/>
          <w:szCs w:val="24"/>
        </w:rPr>
        <w:t>.</w:t>
      </w:r>
      <w:proofErr w:type="gramEnd"/>
      <w:r w:rsidR="00F97F58">
        <w:rPr>
          <w:rFonts w:ascii="Times New Roman" w:hAnsi="Times New Roman" w:cs="Times New Roman"/>
          <w:sz w:val="24"/>
          <w:szCs w:val="24"/>
        </w:rPr>
        <w:t xml:space="preserve"> (Amalia, 2018)</w:t>
      </w:r>
    </w:p>
    <w:p w14:paraId="10067E2B" w14:textId="1E637108" w:rsidR="00A322AF" w:rsidRDefault="005A1E7D" w:rsidP="00F56FB4">
      <w:pPr>
        <w:pStyle w:val="Heading3"/>
        <w:spacing w:line="480" w:lineRule="auto"/>
        <w:rPr>
          <w:rFonts w:cs="Times New Roman"/>
        </w:rPr>
      </w:pPr>
      <w:bookmarkStart w:id="33" w:name="_Toc60823028"/>
      <w:r>
        <w:rPr>
          <w:rFonts w:cs="Times New Roman"/>
        </w:rPr>
        <w:t>3.1.4</w:t>
      </w:r>
      <w:r>
        <w:rPr>
          <w:rFonts w:cs="Times New Roman"/>
        </w:rPr>
        <w:tab/>
      </w:r>
      <w:r w:rsidR="00AC59C3">
        <w:rPr>
          <w:rFonts w:cs="Times New Roman"/>
        </w:rPr>
        <w:t xml:space="preserve">Database </w:t>
      </w:r>
      <w:r w:rsidR="00A322AF" w:rsidRPr="00FD4519">
        <w:rPr>
          <w:rFonts w:cs="Times New Roman"/>
        </w:rPr>
        <w:t>MySQl</w:t>
      </w:r>
      <w:bookmarkEnd w:id="33"/>
    </w:p>
    <w:p w14:paraId="58EE4DE6" w14:textId="77777777" w:rsidR="00820174" w:rsidRPr="00820174" w:rsidRDefault="00F136DE" w:rsidP="00F56FB4">
      <w:pPr>
        <w:spacing w:after="0" w:line="480" w:lineRule="auto"/>
        <w:ind w:firstLine="720"/>
        <w:jc w:val="both"/>
        <w:rPr>
          <w:rFonts w:ascii="Times New Roman" w:hAnsi="Times New Roman" w:cs="Times New Roman"/>
          <w:sz w:val="24"/>
          <w:szCs w:val="24"/>
          <w:shd w:val="clear" w:color="auto" w:fill="FFFFFF"/>
        </w:rPr>
      </w:pPr>
      <w:proofErr w:type="gramStart"/>
      <w:r w:rsidRPr="00820174">
        <w:rPr>
          <w:rFonts w:ascii="Times New Roman" w:hAnsi="Times New Roman" w:cs="Times New Roman"/>
          <w:i/>
          <w:sz w:val="24"/>
          <w:szCs w:val="24"/>
          <w:shd w:val="clear" w:color="auto" w:fill="FFFFFF"/>
        </w:rPr>
        <w:t>Database</w:t>
      </w:r>
      <w:r w:rsidRPr="00820174">
        <w:rPr>
          <w:rFonts w:ascii="Times New Roman" w:hAnsi="Times New Roman" w:cs="Times New Roman"/>
          <w:sz w:val="24"/>
          <w:szCs w:val="24"/>
          <w:shd w:val="clear" w:color="auto" w:fill="FFFFFF"/>
        </w:rPr>
        <w:t xml:space="preserve"> adalah kumpulan informasi yang disimpan di dalam komputer secara sistematik sehingga dapat diperiksa menggunakan suatu program komputer untuk memperoleh informasi dari basis data tersebut.</w:t>
      </w:r>
      <w:proofErr w:type="gramEnd"/>
      <w:r w:rsidRPr="00820174">
        <w:rPr>
          <w:rFonts w:ascii="Times New Roman" w:hAnsi="Times New Roman" w:cs="Times New Roman"/>
          <w:sz w:val="24"/>
          <w:szCs w:val="24"/>
          <w:shd w:val="clear" w:color="auto" w:fill="FFFFFF"/>
        </w:rPr>
        <w:t xml:space="preserve"> </w:t>
      </w:r>
      <w:proofErr w:type="gramStart"/>
      <w:r w:rsidRPr="00820174">
        <w:rPr>
          <w:rFonts w:ascii="Times New Roman" w:hAnsi="Times New Roman" w:cs="Times New Roman"/>
          <w:i/>
          <w:sz w:val="24"/>
          <w:szCs w:val="24"/>
          <w:shd w:val="clear" w:color="auto" w:fill="FFFFFF"/>
        </w:rPr>
        <w:t>Database</w:t>
      </w:r>
      <w:r w:rsidRPr="00820174">
        <w:rPr>
          <w:rFonts w:ascii="Times New Roman" w:hAnsi="Times New Roman" w:cs="Times New Roman"/>
          <w:sz w:val="24"/>
          <w:szCs w:val="24"/>
          <w:shd w:val="clear" w:color="auto" w:fill="FFFFFF"/>
        </w:rPr>
        <w:t xml:space="preserve"> adalah representasi kumpulan fakta yang saling berhubungan disimpan secara bersama sedemikian rupa dan tanpa pengulangan (</w:t>
      </w:r>
      <w:r w:rsidRPr="00820174">
        <w:rPr>
          <w:rFonts w:ascii="Times New Roman" w:hAnsi="Times New Roman" w:cs="Times New Roman"/>
          <w:i/>
          <w:sz w:val="24"/>
          <w:szCs w:val="24"/>
          <w:shd w:val="clear" w:color="auto" w:fill="FFFFFF"/>
        </w:rPr>
        <w:t>redudansi</w:t>
      </w:r>
      <w:r w:rsidRPr="00820174">
        <w:rPr>
          <w:rFonts w:ascii="Times New Roman" w:hAnsi="Times New Roman" w:cs="Times New Roman"/>
          <w:sz w:val="24"/>
          <w:szCs w:val="24"/>
          <w:shd w:val="clear" w:color="auto" w:fill="FFFFFF"/>
        </w:rPr>
        <w:t>) yang tidak perlu, untuk memenuhi berbagai kebutuhan.</w:t>
      </w:r>
      <w:proofErr w:type="gramEnd"/>
    </w:p>
    <w:p w14:paraId="3F558A94" w14:textId="77777777" w:rsidR="00820174" w:rsidRPr="00820174" w:rsidRDefault="00F136DE" w:rsidP="00F56FB4">
      <w:pPr>
        <w:spacing w:after="0" w:line="480" w:lineRule="auto"/>
        <w:ind w:firstLine="720"/>
        <w:jc w:val="both"/>
        <w:rPr>
          <w:rFonts w:ascii="Times New Roman" w:hAnsi="Times New Roman" w:cs="Times New Roman"/>
          <w:sz w:val="24"/>
          <w:szCs w:val="24"/>
          <w:shd w:val="clear" w:color="auto" w:fill="FFFFFF"/>
        </w:rPr>
      </w:pPr>
      <w:proofErr w:type="gramStart"/>
      <w:r w:rsidRPr="00820174">
        <w:rPr>
          <w:rFonts w:ascii="Times New Roman" w:hAnsi="Times New Roman" w:cs="Times New Roman"/>
          <w:sz w:val="24"/>
          <w:szCs w:val="24"/>
          <w:shd w:val="clear" w:color="auto" w:fill="FFFFFF"/>
        </w:rPr>
        <w:t xml:space="preserve">MySQL adalah sebuah </w:t>
      </w:r>
      <w:r w:rsidRPr="00820174">
        <w:rPr>
          <w:rFonts w:ascii="Times New Roman" w:hAnsi="Times New Roman" w:cs="Times New Roman"/>
          <w:i/>
          <w:sz w:val="24"/>
          <w:szCs w:val="24"/>
          <w:shd w:val="clear" w:color="auto" w:fill="FFFFFF"/>
        </w:rPr>
        <w:t>database management system</w:t>
      </w:r>
      <w:r w:rsidRPr="00820174">
        <w:rPr>
          <w:rFonts w:ascii="Times New Roman" w:hAnsi="Times New Roman" w:cs="Times New Roman"/>
          <w:sz w:val="24"/>
          <w:szCs w:val="24"/>
          <w:shd w:val="clear" w:color="auto" w:fill="FFFFFF"/>
        </w:rPr>
        <w:t xml:space="preserve"> (manajemen basis data) menggunakan perintah dasar SQL (</w:t>
      </w:r>
      <w:r w:rsidRPr="00820174">
        <w:rPr>
          <w:rStyle w:val="Emphasis"/>
          <w:rFonts w:ascii="Times New Roman" w:hAnsi="Times New Roman" w:cs="Times New Roman"/>
          <w:sz w:val="24"/>
          <w:szCs w:val="24"/>
          <w:shd w:val="clear" w:color="auto" w:fill="FFFFFF"/>
        </w:rPr>
        <w:t>Structured Query Language</w:t>
      </w:r>
      <w:r w:rsidRPr="00820174">
        <w:rPr>
          <w:rFonts w:ascii="Times New Roman" w:hAnsi="Times New Roman" w:cs="Times New Roman"/>
          <w:sz w:val="24"/>
          <w:szCs w:val="24"/>
          <w:shd w:val="clear" w:color="auto" w:fill="FFFFFF"/>
        </w:rPr>
        <w:t>) yang cukup terkenal.</w:t>
      </w:r>
      <w:proofErr w:type="gramEnd"/>
      <w:r w:rsidRPr="00820174">
        <w:rPr>
          <w:rFonts w:ascii="Times New Roman" w:hAnsi="Times New Roman" w:cs="Times New Roman"/>
          <w:sz w:val="24"/>
          <w:szCs w:val="24"/>
          <w:shd w:val="clear" w:color="auto" w:fill="FFFFFF"/>
        </w:rPr>
        <w:t xml:space="preserve"> </w:t>
      </w:r>
      <w:proofErr w:type="gramStart"/>
      <w:r w:rsidRPr="00820174">
        <w:rPr>
          <w:rFonts w:ascii="Times New Roman" w:hAnsi="Times New Roman" w:cs="Times New Roman"/>
          <w:i/>
          <w:sz w:val="24"/>
          <w:szCs w:val="24"/>
          <w:shd w:val="clear" w:color="auto" w:fill="FFFFFF"/>
        </w:rPr>
        <w:t>Database management system</w:t>
      </w:r>
      <w:r w:rsidRPr="00820174">
        <w:rPr>
          <w:rFonts w:ascii="Times New Roman" w:hAnsi="Times New Roman" w:cs="Times New Roman"/>
          <w:sz w:val="24"/>
          <w:szCs w:val="24"/>
          <w:shd w:val="clear" w:color="auto" w:fill="FFFFFF"/>
        </w:rPr>
        <w:t xml:space="preserve"> (DBMS) MySQL multi pengguna dan multi alur ini sudah dipakai </w:t>
      </w:r>
      <w:hyperlink r:id="rId29" w:tgtFrame="_blank" w:history="1">
        <w:r w:rsidRPr="00820174">
          <w:rPr>
            <w:rStyle w:val="Hyperlink"/>
            <w:rFonts w:ascii="Times New Roman" w:hAnsi="Times New Roman" w:cs="Times New Roman"/>
            <w:color w:val="auto"/>
            <w:sz w:val="24"/>
            <w:szCs w:val="24"/>
            <w:u w:val="none"/>
            <w:shd w:val="clear" w:color="auto" w:fill="FFFFFF"/>
          </w:rPr>
          <w:t>lebih dari 6 juta pengguna di seluruh dunia</w:t>
        </w:r>
      </w:hyperlink>
      <w:r w:rsidRPr="00820174">
        <w:rPr>
          <w:rFonts w:ascii="Times New Roman" w:hAnsi="Times New Roman" w:cs="Times New Roman"/>
          <w:sz w:val="24"/>
          <w:szCs w:val="24"/>
          <w:shd w:val="clear" w:color="auto" w:fill="FFFFFF"/>
        </w:rPr>
        <w:t>.</w:t>
      </w:r>
      <w:proofErr w:type="gramEnd"/>
    </w:p>
    <w:p w14:paraId="636E427B" w14:textId="77777777" w:rsidR="00820174" w:rsidRPr="00820174" w:rsidRDefault="00F136DE" w:rsidP="00F56FB4">
      <w:pPr>
        <w:spacing w:after="0" w:line="480" w:lineRule="auto"/>
        <w:ind w:firstLine="720"/>
        <w:jc w:val="both"/>
        <w:rPr>
          <w:rFonts w:ascii="Times New Roman" w:hAnsi="Times New Roman" w:cs="Times New Roman"/>
          <w:sz w:val="24"/>
          <w:szCs w:val="24"/>
        </w:rPr>
      </w:pPr>
      <w:proofErr w:type="gramStart"/>
      <w:r w:rsidRPr="00820174">
        <w:rPr>
          <w:rFonts w:ascii="Times New Roman" w:hAnsi="Times New Roman" w:cs="Times New Roman"/>
          <w:sz w:val="24"/>
          <w:szCs w:val="24"/>
        </w:rPr>
        <w:t xml:space="preserve">MySQL adalah DBMS yang </w:t>
      </w:r>
      <w:r w:rsidRPr="00820174">
        <w:rPr>
          <w:rFonts w:ascii="Times New Roman" w:hAnsi="Times New Roman" w:cs="Times New Roman"/>
          <w:i/>
          <w:sz w:val="24"/>
          <w:szCs w:val="24"/>
        </w:rPr>
        <w:t>open source</w:t>
      </w:r>
      <w:r w:rsidRPr="00820174">
        <w:rPr>
          <w:rFonts w:ascii="Times New Roman" w:hAnsi="Times New Roman" w:cs="Times New Roman"/>
          <w:sz w:val="24"/>
          <w:szCs w:val="24"/>
        </w:rPr>
        <w:t xml:space="preserve"> dengan dua bentuk lisensi, yaitu </w:t>
      </w:r>
      <w:r w:rsidRPr="00820174">
        <w:rPr>
          <w:rFonts w:ascii="Times New Roman" w:hAnsi="Times New Roman" w:cs="Times New Roman"/>
          <w:i/>
          <w:sz w:val="24"/>
          <w:szCs w:val="24"/>
        </w:rPr>
        <w:t>Free Software</w:t>
      </w:r>
      <w:r w:rsidRPr="00820174">
        <w:rPr>
          <w:rFonts w:ascii="Times New Roman" w:hAnsi="Times New Roman" w:cs="Times New Roman"/>
          <w:sz w:val="24"/>
          <w:szCs w:val="24"/>
        </w:rPr>
        <w:t xml:space="preserve"> (perangkat lunak bebas) dan </w:t>
      </w:r>
      <w:r w:rsidRPr="00820174">
        <w:rPr>
          <w:rFonts w:ascii="Times New Roman" w:hAnsi="Times New Roman" w:cs="Times New Roman"/>
          <w:i/>
          <w:sz w:val="24"/>
          <w:szCs w:val="24"/>
        </w:rPr>
        <w:t>Shareware</w:t>
      </w:r>
      <w:r w:rsidRPr="00820174">
        <w:rPr>
          <w:rFonts w:ascii="Times New Roman" w:hAnsi="Times New Roman" w:cs="Times New Roman"/>
          <w:sz w:val="24"/>
          <w:szCs w:val="24"/>
        </w:rPr>
        <w:t xml:space="preserve"> (perangkat lunak berpemilik yang penggunaannya terbatas).</w:t>
      </w:r>
      <w:proofErr w:type="gramEnd"/>
      <w:r w:rsidRPr="00820174">
        <w:rPr>
          <w:rFonts w:ascii="Times New Roman" w:hAnsi="Times New Roman" w:cs="Times New Roman"/>
          <w:sz w:val="24"/>
          <w:szCs w:val="24"/>
        </w:rPr>
        <w:t xml:space="preserve"> </w:t>
      </w:r>
      <w:proofErr w:type="gramStart"/>
      <w:r w:rsidRPr="00820174">
        <w:rPr>
          <w:rFonts w:ascii="Times New Roman" w:hAnsi="Times New Roman" w:cs="Times New Roman"/>
          <w:sz w:val="24"/>
          <w:szCs w:val="24"/>
        </w:rPr>
        <w:t xml:space="preserve">Jadi MySQL adalah </w:t>
      </w:r>
      <w:r w:rsidRPr="00820174">
        <w:rPr>
          <w:rFonts w:ascii="Times New Roman" w:hAnsi="Times New Roman" w:cs="Times New Roman"/>
          <w:i/>
          <w:sz w:val="24"/>
          <w:szCs w:val="24"/>
        </w:rPr>
        <w:t>database server</w:t>
      </w:r>
      <w:r w:rsidRPr="00820174">
        <w:rPr>
          <w:rFonts w:ascii="Times New Roman" w:hAnsi="Times New Roman" w:cs="Times New Roman"/>
          <w:sz w:val="24"/>
          <w:szCs w:val="24"/>
        </w:rPr>
        <w:t xml:space="preserve"> yang gratis dengan lisensi GNU </w:t>
      </w:r>
      <w:r w:rsidRPr="00820174">
        <w:rPr>
          <w:rFonts w:ascii="Times New Roman" w:hAnsi="Times New Roman" w:cs="Times New Roman"/>
          <w:i/>
          <w:sz w:val="24"/>
          <w:szCs w:val="24"/>
        </w:rPr>
        <w:t>General Public License</w:t>
      </w:r>
      <w:r w:rsidRPr="00820174">
        <w:rPr>
          <w:rFonts w:ascii="Times New Roman" w:hAnsi="Times New Roman" w:cs="Times New Roman"/>
          <w:sz w:val="24"/>
          <w:szCs w:val="24"/>
        </w:rPr>
        <w:t xml:space="preserve"> (GPL) sehingga dapat Anda pakai untuk keperluan pribadi atau komersil tanpa harus membayar lisensi yang ada.</w:t>
      </w:r>
      <w:proofErr w:type="gramEnd"/>
    </w:p>
    <w:p w14:paraId="0F361CE1" w14:textId="77777777" w:rsidR="00820174" w:rsidRPr="00820174" w:rsidRDefault="00F136DE" w:rsidP="00F56FB4">
      <w:pPr>
        <w:spacing w:after="0" w:line="480" w:lineRule="auto"/>
        <w:ind w:firstLine="720"/>
        <w:jc w:val="both"/>
        <w:rPr>
          <w:rFonts w:ascii="Times New Roman" w:hAnsi="Times New Roman" w:cs="Times New Roman"/>
          <w:sz w:val="24"/>
          <w:szCs w:val="24"/>
        </w:rPr>
      </w:pPr>
      <w:proofErr w:type="gramStart"/>
      <w:r w:rsidRPr="00820174">
        <w:rPr>
          <w:rFonts w:ascii="Times New Roman" w:hAnsi="Times New Roman" w:cs="Times New Roman"/>
          <w:sz w:val="24"/>
          <w:szCs w:val="24"/>
        </w:rPr>
        <w:lastRenderedPageBreak/>
        <w:t>Seperti yang sudah disinggung di atas, MySQL masuk ke dalam jenis RDBMS (</w:t>
      </w:r>
      <w:r w:rsidRPr="00820174">
        <w:rPr>
          <w:rFonts w:ascii="Times New Roman" w:hAnsi="Times New Roman" w:cs="Times New Roman"/>
          <w:i/>
          <w:sz w:val="24"/>
          <w:szCs w:val="24"/>
        </w:rPr>
        <w:t>Relational Database Management System</w:t>
      </w:r>
      <w:r w:rsidRPr="00820174">
        <w:rPr>
          <w:rFonts w:ascii="Times New Roman" w:hAnsi="Times New Roman" w:cs="Times New Roman"/>
          <w:sz w:val="24"/>
          <w:szCs w:val="24"/>
        </w:rPr>
        <w:t>).</w:t>
      </w:r>
      <w:proofErr w:type="gramEnd"/>
      <w:r w:rsidRPr="00820174">
        <w:rPr>
          <w:rFonts w:ascii="Times New Roman" w:hAnsi="Times New Roman" w:cs="Times New Roman"/>
          <w:sz w:val="24"/>
          <w:szCs w:val="24"/>
        </w:rPr>
        <w:t xml:space="preserve"> </w:t>
      </w:r>
      <w:proofErr w:type="gramStart"/>
      <w:r w:rsidRPr="00820174">
        <w:rPr>
          <w:rFonts w:ascii="Times New Roman" w:hAnsi="Times New Roman" w:cs="Times New Roman"/>
          <w:sz w:val="24"/>
          <w:szCs w:val="24"/>
        </w:rPr>
        <w:t>Maka dari itu, istilah semacam baris, kolom, tabel, dipakai pada MySQL.</w:t>
      </w:r>
      <w:proofErr w:type="gramEnd"/>
      <w:r w:rsidRPr="00820174">
        <w:rPr>
          <w:rFonts w:ascii="Times New Roman" w:hAnsi="Times New Roman" w:cs="Times New Roman"/>
          <w:sz w:val="24"/>
          <w:szCs w:val="24"/>
        </w:rPr>
        <w:t xml:space="preserve"> </w:t>
      </w:r>
      <w:proofErr w:type="gramStart"/>
      <w:r w:rsidRPr="00820174">
        <w:rPr>
          <w:rFonts w:ascii="Times New Roman" w:hAnsi="Times New Roman" w:cs="Times New Roman"/>
          <w:sz w:val="24"/>
          <w:szCs w:val="24"/>
        </w:rPr>
        <w:t>Contohnya di dalam MySQL sebuah database terdapat satu atau beberapa tabel.</w:t>
      </w:r>
      <w:proofErr w:type="gramEnd"/>
    </w:p>
    <w:p w14:paraId="19D16A3A" w14:textId="77777777" w:rsidR="00820174" w:rsidRPr="00820174" w:rsidRDefault="00F136DE" w:rsidP="00F56FB4">
      <w:pPr>
        <w:spacing w:after="0" w:line="480" w:lineRule="auto"/>
        <w:ind w:firstLine="720"/>
        <w:jc w:val="both"/>
        <w:rPr>
          <w:rFonts w:ascii="Times New Roman" w:hAnsi="Times New Roman" w:cs="Times New Roman"/>
          <w:sz w:val="24"/>
          <w:szCs w:val="24"/>
          <w:shd w:val="clear" w:color="auto" w:fill="FFFFFF"/>
        </w:rPr>
      </w:pPr>
      <w:proofErr w:type="gramStart"/>
      <w:r w:rsidRPr="00820174">
        <w:rPr>
          <w:rFonts w:ascii="Times New Roman" w:hAnsi="Times New Roman" w:cs="Times New Roman"/>
          <w:sz w:val="24"/>
          <w:szCs w:val="24"/>
        </w:rPr>
        <w:t xml:space="preserve">SQL sendiri merupakan suatu bahasa yang dipakai di dalam pengambilan data pada </w:t>
      </w:r>
      <w:r w:rsidRPr="00820174">
        <w:rPr>
          <w:rFonts w:ascii="Times New Roman" w:hAnsi="Times New Roman" w:cs="Times New Roman"/>
          <w:i/>
          <w:sz w:val="24"/>
          <w:szCs w:val="24"/>
        </w:rPr>
        <w:t>relational database</w:t>
      </w:r>
      <w:r w:rsidRPr="00820174">
        <w:rPr>
          <w:rFonts w:ascii="Times New Roman" w:hAnsi="Times New Roman" w:cs="Times New Roman"/>
          <w:sz w:val="24"/>
          <w:szCs w:val="24"/>
        </w:rPr>
        <w:t xml:space="preserve"> atau </w:t>
      </w:r>
      <w:r w:rsidRPr="00820174">
        <w:rPr>
          <w:rFonts w:ascii="Times New Roman" w:hAnsi="Times New Roman" w:cs="Times New Roman"/>
          <w:i/>
          <w:sz w:val="24"/>
          <w:szCs w:val="24"/>
        </w:rPr>
        <w:t>database</w:t>
      </w:r>
      <w:r w:rsidRPr="00820174">
        <w:rPr>
          <w:rFonts w:ascii="Times New Roman" w:hAnsi="Times New Roman" w:cs="Times New Roman"/>
          <w:sz w:val="24"/>
          <w:szCs w:val="24"/>
        </w:rPr>
        <w:t xml:space="preserve"> yang terstruktur.</w:t>
      </w:r>
      <w:proofErr w:type="gramEnd"/>
      <w:r w:rsidRPr="00820174">
        <w:rPr>
          <w:rFonts w:ascii="Times New Roman" w:hAnsi="Times New Roman" w:cs="Times New Roman"/>
          <w:sz w:val="24"/>
          <w:szCs w:val="24"/>
        </w:rPr>
        <w:t xml:space="preserve"> </w:t>
      </w:r>
      <w:proofErr w:type="gramStart"/>
      <w:r w:rsidRPr="00820174">
        <w:rPr>
          <w:rFonts w:ascii="Times New Roman" w:hAnsi="Times New Roman" w:cs="Times New Roman"/>
          <w:sz w:val="24"/>
          <w:szCs w:val="24"/>
        </w:rPr>
        <w:t xml:space="preserve">Jadi MySQL adalah </w:t>
      </w:r>
      <w:r w:rsidRPr="00820174">
        <w:rPr>
          <w:rFonts w:ascii="Times New Roman" w:hAnsi="Times New Roman" w:cs="Times New Roman"/>
          <w:i/>
          <w:sz w:val="24"/>
          <w:szCs w:val="24"/>
        </w:rPr>
        <w:t>database management system</w:t>
      </w:r>
      <w:r w:rsidRPr="00820174">
        <w:rPr>
          <w:rFonts w:ascii="Times New Roman" w:hAnsi="Times New Roman" w:cs="Times New Roman"/>
          <w:sz w:val="24"/>
          <w:szCs w:val="24"/>
        </w:rPr>
        <w:t xml:space="preserve"> yang menggunakan bahasa SQL sebagai bahasa penghubung antara perangkat lunak aplikasi dengan </w:t>
      </w:r>
      <w:r w:rsidRPr="00820174">
        <w:rPr>
          <w:rFonts w:ascii="Times New Roman" w:hAnsi="Times New Roman" w:cs="Times New Roman"/>
          <w:i/>
          <w:sz w:val="24"/>
          <w:szCs w:val="24"/>
        </w:rPr>
        <w:t>database server</w:t>
      </w:r>
      <w:r w:rsidRPr="00820174">
        <w:rPr>
          <w:rFonts w:ascii="Times New Roman" w:hAnsi="Times New Roman" w:cs="Times New Roman"/>
          <w:sz w:val="24"/>
          <w:szCs w:val="24"/>
        </w:rPr>
        <w:t>.</w:t>
      </w:r>
      <w:proofErr w:type="gramEnd"/>
    </w:p>
    <w:p w14:paraId="098AB3AE" w14:textId="2090911B" w:rsidR="00944C9F" w:rsidRPr="009E166C" w:rsidRDefault="000F6F5F" w:rsidP="009E166C">
      <w:pPr>
        <w:shd w:val="clear" w:color="auto" w:fill="FFFFFF"/>
        <w:spacing w:after="0" w:line="480" w:lineRule="auto"/>
        <w:ind w:firstLine="720"/>
        <w:jc w:val="both"/>
        <w:textAlignment w:val="baseline"/>
        <w:rPr>
          <w:rFonts w:ascii="Times New Roman" w:hAnsi="Times New Roman" w:cs="Times New Roman"/>
          <w:sz w:val="24"/>
        </w:rPr>
      </w:pPr>
      <w:r>
        <w:rPr>
          <w:rFonts w:ascii="Times New Roman" w:hAnsi="Times New Roman" w:cs="Times New Roman"/>
          <w:sz w:val="24"/>
        </w:rPr>
        <w:t xml:space="preserve">MySQL dikembangkan oleh sebuah perusahaaan Swedia bernama MySQL AB yang pada saat itu bernama TcX DataKonsult AB sekitar tahun 1994-1995, namun cikal bakal kodenya sudah ada sejak 1979. </w:t>
      </w:r>
      <w:proofErr w:type="gramStart"/>
      <w:r>
        <w:rPr>
          <w:rFonts w:ascii="Times New Roman" w:hAnsi="Times New Roman" w:cs="Times New Roman"/>
          <w:sz w:val="24"/>
        </w:rPr>
        <w:t>Awalnya TcX membuat MySQL dengan tujuan mengembangkan aplikasi web untuk klie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TcX merupakan perusahaan pengembang </w:t>
      </w:r>
      <w:r>
        <w:rPr>
          <w:rFonts w:ascii="Times New Roman" w:hAnsi="Times New Roman" w:cs="Times New Roman"/>
          <w:i/>
          <w:sz w:val="24"/>
        </w:rPr>
        <w:t xml:space="preserve">software </w:t>
      </w:r>
      <w:r>
        <w:rPr>
          <w:rFonts w:ascii="Times New Roman" w:hAnsi="Times New Roman" w:cs="Times New Roman"/>
          <w:sz w:val="24"/>
        </w:rPr>
        <w:t>dan konsultan database.</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Saat ini MySQL sudah diakusisi </w:t>
      </w:r>
      <w:r w:rsidRPr="00812D1C">
        <w:rPr>
          <w:rFonts w:ascii="Times New Roman" w:hAnsi="Times New Roman" w:cs="Times New Roman"/>
          <w:sz w:val="24"/>
        </w:rPr>
        <w:t xml:space="preserve">oleh </w:t>
      </w:r>
      <w:r w:rsidRPr="00812D1C">
        <w:rPr>
          <w:rFonts w:ascii="Times New Roman" w:hAnsi="Times New Roman" w:cs="Times New Roman"/>
          <w:i/>
          <w:sz w:val="24"/>
        </w:rPr>
        <w:t>Oracle Crop</w:t>
      </w:r>
      <w:r>
        <w:rPr>
          <w:rFonts w:ascii="Times New Roman" w:hAnsi="Times New Roman" w:cs="Times New Roman"/>
          <w:sz w:val="24"/>
        </w:rPr>
        <w:t>.</w:t>
      </w:r>
      <w:proofErr w:type="gramEnd"/>
      <w:r>
        <w:rPr>
          <w:rFonts w:ascii="Times New Roman" w:hAnsi="Times New Roman" w:cs="Times New Roman"/>
          <w:sz w:val="24"/>
        </w:rPr>
        <w:t xml:space="preserve"> MySQL adalah salah satu jenis </w:t>
      </w:r>
      <w:r w:rsidRPr="00812D1C">
        <w:rPr>
          <w:rFonts w:ascii="Times New Roman" w:hAnsi="Times New Roman" w:cs="Times New Roman"/>
          <w:i/>
          <w:sz w:val="24"/>
        </w:rPr>
        <w:t>database server</w:t>
      </w:r>
      <w:r>
        <w:rPr>
          <w:rFonts w:ascii="Times New Roman" w:hAnsi="Times New Roman" w:cs="Times New Roman"/>
          <w:sz w:val="24"/>
        </w:rPr>
        <w:t xml:space="preserve"> yang sangat terkenal dan banyak digunakan untuk membangun aplikasi web yang </w:t>
      </w:r>
      <w:r w:rsidRPr="00812D1C">
        <w:rPr>
          <w:rFonts w:ascii="Times New Roman" w:hAnsi="Times New Roman" w:cs="Times New Roman"/>
          <w:i/>
          <w:sz w:val="24"/>
        </w:rPr>
        <w:t>databse</w:t>
      </w:r>
      <w:r>
        <w:rPr>
          <w:rFonts w:ascii="Times New Roman" w:hAnsi="Times New Roman" w:cs="Times New Roman"/>
          <w:sz w:val="24"/>
        </w:rPr>
        <w:t xml:space="preserve"> sebagai sumber dan pengelolaan datanya. Kepopuleran MySQL antara </w:t>
      </w:r>
      <w:proofErr w:type="gramStart"/>
      <w:r>
        <w:rPr>
          <w:rFonts w:ascii="Times New Roman" w:hAnsi="Times New Roman" w:cs="Times New Roman"/>
          <w:sz w:val="24"/>
        </w:rPr>
        <w:t>lain</w:t>
      </w:r>
      <w:proofErr w:type="gramEnd"/>
      <w:r>
        <w:rPr>
          <w:rFonts w:ascii="Times New Roman" w:hAnsi="Times New Roman" w:cs="Times New Roman"/>
          <w:sz w:val="24"/>
        </w:rPr>
        <w:t xml:space="preserve"> karena MySQL menggunakan SQL sebagai bahasa dasar untuk mengakses </w:t>
      </w:r>
      <w:r w:rsidRPr="00812D1C">
        <w:rPr>
          <w:rFonts w:ascii="Times New Roman" w:hAnsi="Times New Roman" w:cs="Times New Roman"/>
          <w:i/>
          <w:sz w:val="24"/>
        </w:rPr>
        <w:t>database</w:t>
      </w:r>
      <w:r>
        <w:rPr>
          <w:rFonts w:ascii="Times New Roman" w:hAnsi="Times New Roman" w:cs="Times New Roman"/>
          <w:sz w:val="24"/>
        </w:rPr>
        <w:t xml:space="preserve">-nya sehingga mudah untuk digunakan. MySQL juga bersifat </w:t>
      </w:r>
      <w:r>
        <w:rPr>
          <w:rFonts w:ascii="Times New Roman" w:hAnsi="Times New Roman" w:cs="Times New Roman"/>
          <w:i/>
          <w:sz w:val="24"/>
        </w:rPr>
        <w:t>open source</w:t>
      </w:r>
      <w:r>
        <w:rPr>
          <w:rFonts w:ascii="Times New Roman" w:hAnsi="Times New Roman" w:cs="Times New Roman"/>
          <w:sz w:val="24"/>
        </w:rPr>
        <w:t xml:space="preserve"> dan </w:t>
      </w:r>
      <w:r w:rsidRPr="00812D1C">
        <w:rPr>
          <w:rFonts w:ascii="Times New Roman" w:hAnsi="Times New Roman" w:cs="Times New Roman"/>
          <w:i/>
          <w:sz w:val="24"/>
        </w:rPr>
        <w:t>free</w:t>
      </w:r>
      <w:r>
        <w:rPr>
          <w:rFonts w:ascii="Times New Roman" w:hAnsi="Times New Roman" w:cs="Times New Roman"/>
          <w:sz w:val="24"/>
        </w:rPr>
        <w:t xml:space="preserve"> pada berbagai platform kecuali pada </w:t>
      </w:r>
      <w:r>
        <w:rPr>
          <w:rFonts w:ascii="Times New Roman" w:hAnsi="Times New Roman" w:cs="Times New Roman"/>
          <w:i/>
          <w:sz w:val="24"/>
        </w:rPr>
        <w:t>windows</w:t>
      </w:r>
      <w:r>
        <w:rPr>
          <w:rFonts w:ascii="Times New Roman" w:hAnsi="Times New Roman" w:cs="Times New Roman"/>
          <w:sz w:val="24"/>
        </w:rPr>
        <w:t xml:space="preserve"> yang bersifat </w:t>
      </w:r>
      <w:r>
        <w:rPr>
          <w:rFonts w:ascii="Times New Roman" w:hAnsi="Times New Roman" w:cs="Times New Roman"/>
          <w:i/>
          <w:sz w:val="24"/>
        </w:rPr>
        <w:t>shareware</w:t>
      </w:r>
      <w:r>
        <w:rPr>
          <w:rFonts w:ascii="Times New Roman" w:hAnsi="Times New Roman" w:cs="Times New Roman"/>
          <w:sz w:val="24"/>
        </w:rPr>
        <w:t xml:space="preserve">. </w:t>
      </w:r>
      <w:proofErr w:type="gramStart"/>
      <w:r w:rsidRPr="003A1302">
        <w:rPr>
          <w:rFonts w:ascii="Times New Roman" w:hAnsi="Times New Roman" w:cs="Times New Roman"/>
          <w:sz w:val="24"/>
        </w:rPr>
        <w:t xml:space="preserve">MySQl didistribusikan dengan lisensi open </w:t>
      </w:r>
      <w:r w:rsidRPr="00812D1C">
        <w:rPr>
          <w:rFonts w:ascii="Times New Roman" w:hAnsi="Times New Roman" w:cs="Times New Roman"/>
          <w:i/>
          <w:sz w:val="24"/>
        </w:rPr>
        <w:t>source</w:t>
      </w:r>
      <w:r w:rsidRPr="003A1302">
        <w:rPr>
          <w:rFonts w:ascii="Times New Roman" w:hAnsi="Times New Roman" w:cs="Times New Roman"/>
          <w:sz w:val="24"/>
        </w:rPr>
        <w:t xml:space="preserve"> GPL (</w:t>
      </w:r>
      <w:r w:rsidRPr="00812D1C">
        <w:rPr>
          <w:rFonts w:ascii="Times New Roman" w:hAnsi="Times New Roman" w:cs="Times New Roman"/>
          <w:i/>
          <w:sz w:val="24"/>
        </w:rPr>
        <w:t>General Public License</w:t>
      </w:r>
      <w:r w:rsidRPr="003A1302">
        <w:rPr>
          <w:rFonts w:ascii="Times New Roman" w:hAnsi="Times New Roman" w:cs="Times New Roman"/>
          <w:sz w:val="24"/>
        </w:rPr>
        <w:t>) mulai versi 3.23, pada bulan Juni 2000.</w:t>
      </w:r>
      <w:proofErr w:type="gramEnd"/>
      <w:r w:rsidRPr="003A1302">
        <w:rPr>
          <w:rFonts w:ascii="Times New Roman" w:hAnsi="Times New Roman" w:cs="Times New Roman"/>
          <w:sz w:val="24"/>
        </w:rPr>
        <w:t xml:space="preserve"> </w:t>
      </w:r>
      <w:r w:rsidRPr="003A1302">
        <w:rPr>
          <w:rFonts w:ascii="Times New Roman" w:hAnsi="Times New Roman" w:cs="Times New Roman"/>
          <w:i/>
          <w:sz w:val="24"/>
        </w:rPr>
        <w:t xml:space="preserve">Software </w:t>
      </w:r>
      <w:r w:rsidRPr="003A1302">
        <w:rPr>
          <w:rFonts w:ascii="Times New Roman" w:hAnsi="Times New Roman" w:cs="Times New Roman"/>
          <w:sz w:val="24"/>
        </w:rPr>
        <w:t xml:space="preserve">MySQL bisa diunduh di </w:t>
      </w:r>
      <w:hyperlink r:id="rId30" w:history="1">
        <w:r w:rsidR="00812D1C" w:rsidRPr="00812D1C">
          <w:rPr>
            <w:rStyle w:val="Hyperlink"/>
            <w:rFonts w:ascii="Times New Roman" w:hAnsi="Times New Roman" w:cs="Times New Roman"/>
            <w:i/>
            <w:sz w:val="24"/>
          </w:rPr>
          <w:t>http://mysql.org</w:t>
        </w:r>
      </w:hyperlink>
      <w:r w:rsidR="00812D1C">
        <w:rPr>
          <w:rFonts w:ascii="Times New Roman" w:hAnsi="Times New Roman" w:cs="Times New Roman"/>
          <w:sz w:val="24"/>
        </w:rPr>
        <w:t xml:space="preserve"> </w:t>
      </w:r>
      <w:r w:rsidRPr="003A1302">
        <w:rPr>
          <w:rFonts w:ascii="Times New Roman" w:hAnsi="Times New Roman" w:cs="Times New Roman"/>
          <w:sz w:val="24"/>
        </w:rPr>
        <w:t xml:space="preserve">atau </w:t>
      </w:r>
      <w:hyperlink r:id="rId31" w:history="1">
        <w:r w:rsidR="00812D1C" w:rsidRPr="00812D1C">
          <w:rPr>
            <w:rStyle w:val="Hyperlink"/>
            <w:rFonts w:ascii="Times New Roman" w:hAnsi="Times New Roman" w:cs="Times New Roman"/>
            <w:i/>
            <w:sz w:val="24"/>
          </w:rPr>
          <w:t>http://www.mysql.com</w:t>
        </w:r>
      </w:hyperlink>
      <w:r w:rsidRPr="003A1302">
        <w:rPr>
          <w:rFonts w:ascii="Times New Roman" w:hAnsi="Times New Roman" w:cs="Times New Roman"/>
          <w:sz w:val="24"/>
        </w:rPr>
        <w:t xml:space="preserve">. (Arief, 2011) </w:t>
      </w:r>
    </w:p>
    <w:p w14:paraId="522B67DF" w14:textId="1171CA2F" w:rsidR="00B25CCB" w:rsidRDefault="00B25CCB" w:rsidP="00F56FB4">
      <w:pPr>
        <w:pStyle w:val="Heading3"/>
        <w:spacing w:line="480" w:lineRule="auto"/>
      </w:pPr>
      <w:bookmarkStart w:id="34" w:name="_Toc60823029"/>
      <w:r w:rsidRPr="003A1302">
        <w:t>3.1.5</w:t>
      </w:r>
      <w:r w:rsidRPr="003A1302">
        <w:tab/>
      </w:r>
      <w:r w:rsidR="002922F4" w:rsidRPr="003A1302">
        <w:t xml:space="preserve">JQuery dan </w:t>
      </w:r>
      <w:r w:rsidRPr="003A1302">
        <w:t>Ajax</w:t>
      </w:r>
      <w:bookmarkEnd w:id="34"/>
    </w:p>
    <w:p w14:paraId="3EA852E0" w14:textId="77777777" w:rsidR="00FD1363" w:rsidRDefault="00FD1363" w:rsidP="00F56FB4">
      <w:pPr>
        <w:pStyle w:val="ListParagraph"/>
        <w:spacing w:line="480" w:lineRule="auto"/>
        <w:ind w:left="0" w:firstLine="1440"/>
        <w:jc w:val="both"/>
        <w:rPr>
          <w:rFonts w:ascii="Times New Roman" w:hAnsi="Times New Roman" w:cs="Times New Roman"/>
          <w:sz w:val="24"/>
          <w:szCs w:val="24"/>
        </w:rPr>
      </w:pPr>
      <w:proofErr w:type="gramStart"/>
      <w:r w:rsidRPr="00FD1363">
        <w:rPr>
          <w:rFonts w:ascii="Times New Roman" w:hAnsi="Times New Roman" w:cs="Times New Roman"/>
          <w:i/>
          <w:sz w:val="24"/>
          <w:szCs w:val="24"/>
        </w:rPr>
        <w:t>JQuery</w:t>
      </w:r>
      <w:r>
        <w:rPr>
          <w:rFonts w:ascii="Times New Roman" w:hAnsi="Times New Roman" w:cs="Times New Roman"/>
          <w:sz w:val="24"/>
          <w:szCs w:val="24"/>
        </w:rPr>
        <w:t xml:space="preserve"> adalah sebuah </w:t>
      </w:r>
      <w:r w:rsidRPr="00FD1363">
        <w:rPr>
          <w:rFonts w:ascii="Times New Roman" w:hAnsi="Times New Roman" w:cs="Times New Roman"/>
          <w:i/>
          <w:sz w:val="24"/>
          <w:szCs w:val="24"/>
        </w:rPr>
        <w:t>library</w:t>
      </w:r>
      <w:r>
        <w:rPr>
          <w:rFonts w:ascii="Times New Roman" w:hAnsi="Times New Roman" w:cs="Times New Roman"/>
          <w:sz w:val="24"/>
          <w:szCs w:val="24"/>
        </w:rPr>
        <w:t xml:space="preserve"> yang dibangun dengan menggunakan JavaScript untuk mengautomasi dan menyederhanakan perintah-perintah umum.</w:t>
      </w:r>
      <w:proofErr w:type="gramEnd"/>
      <w:r>
        <w:rPr>
          <w:rFonts w:ascii="Times New Roman" w:hAnsi="Times New Roman" w:cs="Times New Roman"/>
          <w:sz w:val="24"/>
          <w:szCs w:val="24"/>
        </w:rPr>
        <w:t xml:space="preserve"> Meskipun ada banyak library </w:t>
      </w:r>
      <w:proofErr w:type="gramStart"/>
      <w:r>
        <w:rPr>
          <w:rFonts w:ascii="Times New Roman" w:hAnsi="Times New Roman" w:cs="Times New Roman"/>
          <w:sz w:val="24"/>
          <w:szCs w:val="24"/>
        </w:rPr>
        <w:t>lain</w:t>
      </w:r>
      <w:proofErr w:type="gramEnd"/>
      <w:r>
        <w:rPr>
          <w:rFonts w:ascii="Times New Roman" w:hAnsi="Times New Roman" w:cs="Times New Roman"/>
          <w:sz w:val="24"/>
          <w:szCs w:val="24"/>
        </w:rPr>
        <w:t xml:space="preserve"> semacamnya, namun </w:t>
      </w:r>
      <w:r w:rsidRPr="00FD1363">
        <w:rPr>
          <w:rFonts w:ascii="Times New Roman" w:hAnsi="Times New Roman" w:cs="Times New Roman"/>
          <w:i/>
          <w:sz w:val="24"/>
          <w:szCs w:val="24"/>
        </w:rPr>
        <w:t>JQuery</w:t>
      </w:r>
      <w:r>
        <w:rPr>
          <w:rFonts w:ascii="Times New Roman" w:hAnsi="Times New Roman" w:cs="Times New Roman"/>
          <w:sz w:val="24"/>
          <w:szCs w:val="24"/>
        </w:rPr>
        <w:t xml:space="preserve"> jauh lebih populer karena </w:t>
      </w:r>
      <w:r>
        <w:rPr>
          <w:rFonts w:ascii="Times New Roman" w:hAnsi="Times New Roman" w:cs="Times New Roman"/>
          <w:sz w:val="24"/>
          <w:szCs w:val="24"/>
        </w:rPr>
        <w:lastRenderedPageBreak/>
        <w:t xml:space="preserve">kemampuannya untuk menjalankan perintah pada peramban lama. </w:t>
      </w:r>
      <w:proofErr w:type="gramStart"/>
      <w:r w:rsidRPr="00FD1363">
        <w:rPr>
          <w:rFonts w:ascii="Times New Roman" w:hAnsi="Times New Roman" w:cs="Times New Roman"/>
          <w:i/>
          <w:sz w:val="24"/>
          <w:szCs w:val="24"/>
        </w:rPr>
        <w:t>JQuery</w:t>
      </w:r>
      <w:r>
        <w:rPr>
          <w:rFonts w:ascii="Times New Roman" w:hAnsi="Times New Roman" w:cs="Times New Roman"/>
          <w:sz w:val="24"/>
          <w:szCs w:val="24"/>
        </w:rPr>
        <w:t xml:space="preserve"> berjalan pada </w:t>
      </w:r>
      <w:r w:rsidRPr="00FD1363">
        <w:rPr>
          <w:rFonts w:ascii="Times New Roman" w:hAnsi="Times New Roman" w:cs="Times New Roman"/>
          <w:i/>
          <w:sz w:val="24"/>
          <w:szCs w:val="24"/>
        </w:rPr>
        <w:t>browser</w:t>
      </w:r>
      <w:r>
        <w:rPr>
          <w:rFonts w:ascii="Times New Roman" w:hAnsi="Times New Roman" w:cs="Times New Roman"/>
          <w:sz w:val="24"/>
          <w:szCs w:val="24"/>
        </w:rPr>
        <w:t xml:space="preserve"> bersamaan dengan </w:t>
      </w:r>
      <w:r w:rsidRPr="00FD1363">
        <w:rPr>
          <w:rFonts w:ascii="Times New Roman" w:hAnsi="Times New Roman" w:cs="Times New Roman"/>
          <w:i/>
          <w:sz w:val="24"/>
          <w:szCs w:val="24"/>
        </w:rPr>
        <w:t>JavaScript</w:t>
      </w:r>
      <w:r>
        <w:rPr>
          <w:rFonts w:ascii="Times New Roman" w:hAnsi="Times New Roman" w:cs="Times New Roman"/>
          <w:sz w:val="24"/>
          <w:szCs w:val="24"/>
        </w:rPr>
        <w:t xml:space="preserve"> bias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terutama dipergunakan untuk animasi dan </w:t>
      </w:r>
      <w:r w:rsidRPr="00FD1363">
        <w:rPr>
          <w:rFonts w:ascii="Times New Roman" w:hAnsi="Times New Roman" w:cs="Times New Roman"/>
          <w:i/>
          <w:sz w:val="24"/>
          <w:szCs w:val="24"/>
        </w:rPr>
        <w:t>AJAX</w:t>
      </w:r>
      <w:r>
        <w:rPr>
          <w:rFonts w:ascii="Times New Roman" w:hAnsi="Times New Roman" w:cs="Times New Roman"/>
          <w:sz w:val="24"/>
          <w:szCs w:val="24"/>
        </w:rPr>
        <w:t xml:space="preserve">, yang cukup sulit untuk diprogramkan dengan </w:t>
      </w:r>
      <w:r w:rsidRPr="00FD1363">
        <w:rPr>
          <w:rFonts w:ascii="Times New Roman" w:hAnsi="Times New Roman" w:cs="Times New Roman"/>
          <w:i/>
          <w:sz w:val="24"/>
          <w:szCs w:val="24"/>
        </w:rPr>
        <w:t>vanilla JavaScript</w:t>
      </w:r>
      <w:r>
        <w:rPr>
          <w:rFonts w:ascii="Times New Roman" w:hAnsi="Times New Roman" w:cs="Times New Roman"/>
          <w:sz w:val="24"/>
          <w:szCs w:val="24"/>
        </w:rPr>
        <w:t xml:space="preserve">, namun bisa diketik dalam beberapa baris singkat dengan </w:t>
      </w:r>
      <w:r w:rsidRPr="00FD1363">
        <w:rPr>
          <w:rFonts w:ascii="Times New Roman" w:hAnsi="Times New Roman" w:cs="Times New Roman"/>
          <w:i/>
          <w:sz w:val="24"/>
          <w:szCs w:val="24"/>
        </w:rPr>
        <w:t>JQuery</w:t>
      </w:r>
      <w:r>
        <w:rPr>
          <w:rFonts w:ascii="Times New Roman" w:hAnsi="Times New Roman" w:cs="Times New Roman"/>
          <w:sz w:val="24"/>
          <w:szCs w:val="24"/>
        </w:rPr>
        <w:t>.</w:t>
      </w:r>
    </w:p>
    <w:p w14:paraId="69990F22" w14:textId="4DAEB399" w:rsidR="00FD1363" w:rsidRPr="00FD1363" w:rsidRDefault="00FD1363" w:rsidP="00F56FB4">
      <w:pPr>
        <w:pStyle w:val="ListParagraph"/>
        <w:spacing w:after="0" w:line="480" w:lineRule="auto"/>
        <w:ind w:left="0" w:firstLine="1440"/>
        <w:jc w:val="both"/>
        <w:rPr>
          <w:rFonts w:ascii="Times New Roman" w:hAnsi="Times New Roman" w:cs="Times New Roman"/>
          <w:sz w:val="24"/>
          <w:szCs w:val="24"/>
        </w:rPr>
      </w:pPr>
      <w:proofErr w:type="gramStart"/>
      <w:r w:rsidRPr="00FD1363">
        <w:rPr>
          <w:rFonts w:ascii="Times New Roman" w:hAnsi="Times New Roman" w:cs="Times New Roman"/>
          <w:i/>
          <w:sz w:val="24"/>
          <w:szCs w:val="24"/>
        </w:rPr>
        <w:t>JQuery</w:t>
      </w:r>
      <w:r>
        <w:rPr>
          <w:rFonts w:ascii="Times New Roman" w:hAnsi="Times New Roman" w:cs="Times New Roman"/>
          <w:sz w:val="24"/>
          <w:szCs w:val="24"/>
        </w:rPr>
        <w:t xml:space="preserve"> dimasukkan dalam sebuah laman web dengan tag </w:t>
      </w:r>
      <w:r w:rsidRPr="00FD1363">
        <w:rPr>
          <w:rFonts w:ascii="Times New Roman" w:hAnsi="Times New Roman" w:cs="Times New Roman"/>
          <w:i/>
          <w:sz w:val="24"/>
          <w:szCs w:val="24"/>
        </w:rPr>
        <w:t>&lt;script&gt;</w:t>
      </w:r>
      <w:r>
        <w:rPr>
          <w:rFonts w:ascii="Times New Roman" w:hAnsi="Times New Roman" w:cs="Times New Roman"/>
          <w:sz w:val="24"/>
          <w:szCs w:val="24"/>
        </w:rPr>
        <w:t xml:space="preserve"> tag; contohnya: </w:t>
      </w:r>
      <w:r w:rsidRPr="00FD1363">
        <w:rPr>
          <w:rFonts w:ascii="Times New Roman" w:hAnsi="Times New Roman" w:cs="Times New Roman"/>
          <w:i/>
          <w:sz w:val="24"/>
          <w:szCs w:val="24"/>
        </w:rPr>
        <w:t>&lt;script src="./path/to/jquery.js"&gt;&lt;/script&gt;.</w:t>
      </w:r>
      <w:proofErr w:type="gramEnd"/>
      <w:r>
        <w:rPr>
          <w:rFonts w:ascii="Times New Roman" w:hAnsi="Times New Roman" w:cs="Times New Roman"/>
          <w:sz w:val="24"/>
          <w:szCs w:val="24"/>
        </w:rPr>
        <w:t xml:space="preserve"> </w:t>
      </w:r>
      <w:proofErr w:type="gramStart"/>
      <w:r w:rsidRPr="00FD1363">
        <w:rPr>
          <w:rFonts w:ascii="Times New Roman" w:hAnsi="Times New Roman" w:cs="Times New Roman"/>
          <w:i/>
          <w:sz w:val="24"/>
          <w:szCs w:val="24"/>
        </w:rPr>
        <w:t>JQuery</w:t>
      </w:r>
      <w:r>
        <w:rPr>
          <w:rFonts w:ascii="Times New Roman" w:hAnsi="Times New Roman" w:cs="Times New Roman"/>
          <w:sz w:val="24"/>
          <w:szCs w:val="24"/>
        </w:rPr>
        <w:t xml:space="preserve"> juga memiliki banyak sekali </w:t>
      </w:r>
      <w:r w:rsidRPr="00FD1363">
        <w:rPr>
          <w:rFonts w:ascii="Times New Roman" w:hAnsi="Times New Roman" w:cs="Times New Roman"/>
          <w:i/>
          <w:sz w:val="24"/>
          <w:szCs w:val="24"/>
        </w:rPr>
        <w:t>plugin</w:t>
      </w:r>
      <w:r>
        <w:rPr>
          <w:rFonts w:ascii="Times New Roman" w:hAnsi="Times New Roman" w:cs="Times New Roman"/>
          <w:sz w:val="24"/>
          <w:szCs w:val="24"/>
        </w:rPr>
        <w:t xml:space="preserve"> yang memperluas fungsionalitasnya melalui berbagai metode.</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Contoh penggunaan </w:t>
      </w:r>
      <w:r w:rsidRPr="00FD1363">
        <w:rPr>
          <w:rFonts w:ascii="Times New Roman" w:hAnsi="Times New Roman" w:cs="Times New Roman"/>
          <w:i/>
          <w:sz w:val="24"/>
          <w:szCs w:val="24"/>
        </w:rPr>
        <w:t>JQuery</w:t>
      </w:r>
      <w:r>
        <w:rPr>
          <w:rFonts w:ascii="Times New Roman" w:hAnsi="Times New Roman" w:cs="Times New Roman"/>
          <w:sz w:val="24"/>
          <w:szCs w:val="24"/>
        </w:rPr>
        <w:t xml:space="preserve"> dapat dilihat dibawah ini.</w:t>
      </w:r>
      <w:proofErr w:type="gram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FD1363" w14:paraId="1D346195" w14:textId="77777777" w:rsidTr="00DA6E8E">
        <w:tc>
          <w:tcPr>
            <w:tcW w:w="8778" w:type="dxa"/>
          </w:tcPr>
          <w:p w14:paraId="2FE68B68" w14:textId="1A6490F3" w:rsidR="00FD1363" w:rsidRPr="00F929D6" w:rsidRDefault="00FD1363" w:rsidP="00286D71">
            <w:pPr>
              <w:spacing w:after="0" w:line="240" w:lineRule="auto"/>
              <w:jc w:val="both"/>
              <w:rPr>
                <w:rFonts w:ascii="Courier New" w:hAnsi="Courier New" w:cs="Courier New"/>
                <w:sz w:val="20"/>
              </w:rPr>
            </w:pPr>
            <w:r w:rsidRPr="00F929D6">
              <w:rPr>
                <w:rFonts w:ascii="Courier New" w:hAnsi="Courier New" w:cs="Courier New"/>
                <w:sz w:val="20"/>
              </w:rPr>
              <w:t>&lt;script src="path/to/jquery.js"&gt;</w:t>
            </w:r>
          </w:p>
          <w:p w14:paraId="7930B0E3" w14:textId="6D862A1E" w:rsidR="00FD1363" w:rsidRPr="00F929D6" w:rsidRDefault="00FD1363" w:rsidP="00286D71">
            <w:pPr>
              <w:spacing w:after="0" w:line="240" w:lineRule="auto"/>
              <w:jc w:val="both"/>
              <w:rPr>
                <w:rFonts w:ascii="Courier New" w:hAnsi="Courier New" w:cs="Courier New"/>
                <w:sz w:val="20"/>
              </w:rPr>
            </w:pPr>
            <w:r w:rsidRPr="00F929D6">
              <w:rPr>
                <w:rFonts w:ascii="Courier New" w:hAnsi="Courier New" w:cs="Courier New"/>
                <w:sz w:val="20"/>
              </w:rPr>
              <w:t>&lt;script&gt;</w:t>
            </w:r>
          </w:p>
          <w:p w14:paraId="2117045E" w14:textId="77777777" w:rsidR="00FD1363" w:rsidRPr="00F929D6" w:rsidRDefault="00FD1363" w:rsidP="00286D71">
            <w:pPr>
              <w:spacing w:after="0" w:line="240" w:lineRule="auto"/>
              <w:jc w:val="both"/>
              <w:rPr>
                <w:rFonts w:ascii="Courier New" w:hAnsi="Courier New" w:cs="Courier New"/>
                <w:sz w:val="20"/>
              </w:rPr>
            </w:pPr>
            <w:r w:rsidRPr="00F929D6">
              <w:rPr>
                <w:rFonts w:ascii="Courier New" w:hAnsi="Courier New" w:cs="Courier New"/>
                <w:sz w:val="20"/>
              </w:rPr>
              <w:tab/>
              <w:t>$("#box").click(function(){$("#box").slideUp()});</w:t>
            </w:r>
          </w:p>
          <w:p w14:paraId="31DD989C" w14:textId="693A729D" w:rsidR="00FD1363" w:rsidRPr="00935625" w:rsidRDefault="00FD1363" w:rsidP="00286D71">
            <w:pPr>
              <w:keepNext/>
              <w:spacing w:after="0" w:line="240" w:lineRule="auto"/>
              <w:jc w:val="both"/>
              <w:rPr>
                <w:rFonts w:ascii="Courier New" w:hAnsi="Courier New" w:cs="Courier New"/>
              </w:rPr>
            </w:pPr>
            <w:r w:rsidRPr="00F929D6">
              <w:rPr>
                <w:rFonts w:ascii="Courier New" w:hAnsi="Courier New" w:cs="Courier New"/>
                <w:sz w:val="20"/>
              </w:rPr>
              <w:t>&lt;/script&gt;</w:t>
            </w:r>
          </w:p>
        </w:tc>
      </w:tr>
    </w:tbl>
    <w:p w14:paraId="66288350" w14:textId="618A4432" w:rsidR="00A60307" w:rsidRPr="00A60307" w:rsidRDefault="00F06D75" w:rsidP="00D12E76">
      <w:pPr>
        <w:pStyle w:val="Caption"/>
        <w:spacing w:after="0" w:line="480" w:lineRule="auto"/>
        <w:rPr>
          <w:b w:val="0"/>
        </w:rPr>
      </w:pPr>
      <w:bookmarkStart w:id="35" w:name="_Toc54635992"/>
      <w:bookmarkStart w:id="36" w:name="_Toc60822737"/>
      <w:proofErr w:type="gramStart"/>
      <w:r>
        <w:t>Listing Program 3.</w:t>
      </w:r>
      <w:proofErr w:type="gramEnd"/>
      <w:r>
        <w:t xml:space="preserve"> </w:t>
      </w:r>
      <w:r w:rsidR="00B11CA0">
        <w:rPr>
          <w:noProof/>
        </w:rPr>
        <w:fldChar w:fldCharType="begin"/>
      </w:r>
      <w:r w:rsidR="00B11CA0">
        <w:rPr>
          <w:noProof/>
        </w:rPr>
        <w:instrText xml:space="preserve"> SEQ Listing_Program_3. \* ARABIC </w:instrText>
      </w:r>
      <w:r w:rsidR="00B11CA0">
        <w:rPr>
          <w:noProof/>
        </w:rPr>
        <w:fldChar w:fldCharType="separate"/>
      </w:r>
      <w:r w:rsidR="004A07B7">
        <w:rPr>
          <w:noProof/>
        </w:rPr>
        <w:t>1</w:t>
      </w:r>
      <w:r w:rsidR="00B11CA0">
        <w:rPr>
          <w:noProof/>
        </w:rPr>
        <w:fldChar w:fldCharType="end"/>
      </w:r>
      <w:r w:rsidR="00A27BF4">
        <w:t xml:space="preserve"> </w:t>
      </w:r>
      <w:r w:rsidR="00EA6172" w:rsidRPr="00EA6172">
        <w:rPr>
          <w:b w:val="0"/>
          <w:i/>
        </w:rPr>
        <w:t>Source code</w:t>
      </w:r>
      <w:r w:rsidR="00EA6172" w:rsidRPr="00EA6172">
        <w:rPr>
          <w:b w:val="0"/>
        </w:rPr>
        <w:t xml:space="preserve"> p</w:t>
      </w:r>
      <w:r w:rsidR="00A60307">
        <w:rPr>
          <w:b w:val="0"/>
        </w:rPr>
        <w:t xml:space="preserve">enggunaan </w:t>
      </w:r>
      <w:r w:rsidR="00A60307" w:rsidRPr="00A60307">
        <w:rPr>
          <w:b w:val="0"/>
          <w:i/>
        </w:rPr>
        <w:t>JQuery</w:t>
      </w:r>
      <w:bookmarkEnd w:id="35"/>
      <w:bookmarkEnd w:id="36"/>
    </w:p>
    <w:p w14:paraId="2D37722E" w14:textId="46D245AB" w:rsidR="00FD1363" w:rsidRPr="00FD1363" w:rsidRDefault="00FD1363" w:rsidP="00D12E76">
      <w:pPr>
        <w:pStyle w:val="ListParagraph"/>
        <w:spacing w:after="0" w:line="480" w:lineRule="auto"/>
        <w:ind w:left="0" w:firstLine="720"/>
        <w:jc w:val="both"/>
        <w:rPr>
          <w:rFonts w:ascii="Times New Roman" w:hAnsi="Times New Roman" w:cs="Times New Roman"/>
          <w:sz w:val="24"/>
          <w:szCs w:val="24"/>
        </w:rPr>
      </w:pPr>
      <w:proofErr w:type="gramStart"/>
      <w:r w:rsidRPr="00FD1363">
        <w:rPr>
          <w:rFonts w:ascii="Times New Roman" w:hAnsi="Times New Roman" w:cs="Times New Roman"/>
          <w:sz w:val="24"/>
          <w:szCs w:val="24"/>
        </w:rPr>
        <w:t>AJAX</w:t>
      </w:r>
      <w:r>
        <w:rPr>
          <w:rFonts w:ascii="Times New Roman" w:hAnsi="Times New Roman" w:cs="Times New Roman"/>
          <w:sz w:val="24"/>
          <w:szCs w:val="24"/>
        </w:rPr>
        <w:t>, singkatan dari “</w:t>
      </w:r>
      <w:r w:rsidRPr="00FD1363">
        <w:rPr>
          <w:rFonts w:ascii="Times New Roman" w:hAnsi="Times New Roman" w:cs="Times New Roman"/>
          <w:i/>
          <w:sz w:val="24"/>
          <w:szCs w:val="24"/>
        </w:rPr>
        <w:t>Asynchronous JavaScript and XML</w:t>
      </w:r>
      <w:r>
        <w:rPr>
          <w:rFonts w:ascii="Times New Roman" w:hAnsi="Times New Roman" w:cs="Times New Roman"/>
          <w:sz w:val="24"/>
          <w:szCs w:val="24"/>
        </w:rPr>
        <w:t xml:space="preserve">“, merupakan metode suatu laman web menggunakan </w:t>
      </w:r>
      <w:r w:rsidRPr="00FD1363">
        <w:rPr>
          <w:rFonts w:ascii="Times New Roman" w:hAnsi="Times New Roman" w:cs="Times New Roman"/>
          <w:i/>
          <w:sz w:val="24"/>
          <w:szCs w:val="24"/>
        </w:rPr>
        <w:t>JavaScript</w:t>
      </w:r>
      <w:r>
        <w:rPr>
          <w:rFonts w:ascii="Times New Roman" w:hAnsi="Times New Roman" w:cs="Times New Roman"/>
          <w:sz w:val="24"/>
          <w:szCs w:val="24"/>
        </w:rPr>
        <w:t xml:space="preserve"> untuk mengirim dan menerima data dari server tanpa harus menyegarkan (</w:t>
      </w:r>
      <w:r w:rsidRPr="00FD1363">
        <w:rPr>
          <w:rFonts w:ascii="Times New Roman" w:hAnsi="Times New Roman" w:cs="Times New Roman"/>
          <w:i/>
          <w:sz w:val="24"/>
          <w:szCs w:val="24"/>
        </w:rPr>
        <w:t>refresh</w:t>
      </w:r>
      <w:r>
        <w:rPr>
          <w:rFonts w:ascii="Times New Roman" w:hAnsi="Times New Roman" w:cs="Times New Roman"/>
          <w:sz w:val="24"/>
          <w:szCs w:val="24"/>
        </w:rPr>
        <w:t>) laman itu.</w:t>
      </w:r>
      <w:proofErr w:type="gramEnd"/>
      <w:r>
        <w:rPr>
          <w:rFonts w:ascii="Times New Roman" w:hAnsi="Times New Roman" w:cs="Times New Roman"/>
          <w:sz w:val="24"/>
          <w:szCs w:val="24"/>
        </w:rPr>
        <w:t xml:space="preserve"> </w:t>
      </w:r>
      <w:proofErr w:type="gramStart"/>
      <w:r w:rsidRPr="00FD1363">
        <w:rPr>
          <w:rFonts w:ascii="Times New Roman" w:hAnsi="Times New Roman" w:cs="Times New Roman"/>
          <w:sz w:val="24"/>
          <w:szCs w:val="24"/>
        </w:rPr>
        <w:t>XML</w:t>
      </w:r>
      <w:r>
        <w:rPr>
          <w:rFonts w:ascii="Times New Roman" w:hAnsi="Times New Roman" w:cs="Times New Roman"/>
          <w:sz w:val="24"/>
          <w:szCs w:val="24"/>
        </w:rPr>
        <w:t xml:space="preserve"> adalah sejenis </w:t>
      </w:r>
      <w:r w:rsidRPr="00FD1363">
        <w:rPr>
          <w:rFonts w:ascii="Times New Roman" w:hAnsi="Times New Roman" w:cs="Times New Roman"/>
          <w:i/>
          <w:sz w:val="24"/>
          <w:szCs w:val="24"/>
        </w:rPr>
        <w:t>markup</w:t>
      </w:r>
      <w:r>
        <w:rPr>
          <w:rFonts w:ascii="Times New Roman" w:hAnsi="Times New Roman" w:cs="Times New Roman"/>
          <w:sz w:val="24"/>
          <w:szCs w:val="24"/>
        </w:rPr>
        <w:t xml:space="preserve"> </w:t>
      </w:r>
      <w:r w:rsidRPr="00FD1363">
        <w:rPr>
          <w:rFonts w:ascii="Times New Roman" w:hAnsi="Times New Roman" w:cs="Times New Roman"/>
          <w:i/>
          <w:sz w:val="24"/>
          <w:szCs w:val="24"/>
        </w:rPr>
        <w:t>language</w:t>
      </w:r>
      <w:r>
        <w:rPr>
          <w:rFonts w:ascii="Times New Roman" w:hAnsi="Times New Roman" w:cs="Times New Roman"/>
          <w:sz w:val="24"/>
          <w:szCs w:val="24"/>
        </w:rPr>
        <w:t xml:space="preserve"> seperti </w:t>
      </w:r>
      <w:r w:rsidRPr="00FD1363">
        <w:rPr>
          <w:rFonts w:ascii="Times New Roman" w:hAnsi="Times New Roman" w:cs="Times New Roman"/>
          <w:sz w:val="24"/>
          <w:szCs w:val="24"/>
        </w:rPr>
        <w:t>HTML</w:t>
      </w:r>
      <w:r>
        <w:rPr>
          <w:rFonts w:ascii="Times New Roman" w:hAnsi="Times New Roman" w:cs="Times New Roman"/>
          <w:sz w:val="24"/>
          <w:szCs w:val="24"/>
        </w:rPr>
        <w:t>, yang kerap dipakai untuk mengirimkan data melalui interne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lakangan ini, JSON (“</w:t>
      </w:r>
      <w:r w:rsidRPr="00FD1363">
        <w:rPr>
          <w:rFonts w:ascii="Times New Roman" w:hAnsi="Times New Roman" w:cs="Times New Roman"/>
          <w:i/>
          <w:sz w:val="24"/>
          <w:szCs w:val="24"/>
        </w:rPr>
        <w:t>JavaScript Object Notation</w:t>
      </w:r>
      <w:r>
        <w:rPr>
          <w:rFonts w:ascii="Times New Roman" w:hAnsi="Times New Roman" w:cs="Times New Roman"/>
          <w:sz w:val="24"/>
          <w:szCs w:val="24"/>
        </w:rPr>
        <w:t>”) lebih populer dan bisa dibaca secara bawaan (</w:t>
      </w:r>
      <w:r w:rsidRPr="00FD1363">
        <w:rPr>
          <w:rFonts w:ascii="Times New Roman" w:hAnsi="Times New Roman" w:cs="Times New Roman"/>
          <w:i/>
          <w:sz w:val="24"/>
          <w:szCs w:val="24"/>
        </w:rPr>
        <w:t>native</w:t>
      </w:r>
      <w:r>
        <w:rPr>
          <w:rFonts w:ascii="Times New Roman" w:hAnsi="Times New Roman" w:cs="Times New Roman"/>
          <w:sz w:val="24"/>
          <w:szCs w:val="24"/>
        </w:rPr>
        <w:t xml:space="preserve">) oleh </w:t>
      </w:r>
      <w:r w:rsidRPr="00FD1363">
        <w:rPr>
          <w:rFonts w:ascii="Times New Roman" w:hAnsi="Times New Roman" w:cs="Times New Roman"/>
          <w:i/>
          <w:sz w:val="24"/>
          <w:szCs w:val="24"/>
        </w:rPr>
        <w:t>JavaScript</w:t>
      </w:r>
      <w:r>
        <w:rPr>
          <w:rFonts w:ascii="Times New Roman" w:hAnsi="Times New Roman" w:cs="Times New Roman"/>
          <w:sz w:val="24"/>
          <w:szCs w:val="24"/>
        </w:rPr>
        <w:t>.</w:t>
      </w:r>
      <w:proofErr w:type="gramEnd"/>
      <w:r w:rsidR="00715785">
        <w:rPr>
          <w:rFonts w:ascii="Times New Roman" w:hAnsi="Times New Roman" w:cs="Times New Roman"/>
          <w:sz w:val="24"/>
          <w:szCs w:val="24"/>
        </w:rPr>
        <w:t xml:space="preserve"> (Saputra, 2014)</w:t>
      </w:r>
    </w:p>
    <w:p w14:paraId="43242388" w14:textId="77777777" w:rsidR="00FD1363" w:rsidRDefault="00FD1363" w:rsidP="00D12E76">
      <w:pPr>
        <w:pStyle w:val="ListParagraph"/>
        <w:spacing w:after="0" w:line="48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AJAX bukanlah teknologi dan bukan pula bahasa pemrogram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perti yang telah dijelaskan sebelumnya, AJAX adalah sekumpulan teknik pengembangan web.</w:t>
      </w:r>
      <w:proofErr w:type="gramEnd"/>
      <w:r>
        <w:rPr>
          <w:rFonts w:ascii="Times New Roman" w:hAnsi="Times New Roman" w:cs="Times New Roman"/>
          <w:sz w:val="24"/>
          <w:szCs w:val="24"/>
        </w:rPr>
        <w:t xml:space="preserve"> Pada umumnya sistem ini terdiri atas:</w:t>
      </w:r>
    </w:p>
    <w:p w14:paraId="376604AA" w14:textId="0C6175E2" w:rsidR="00FD1363" w:rsidRPr="00FD1363" w:rsidRDefault="00FD1363" w:rsidP="00D12E76">
      <w:pPr>
        <w:pStyle w:val="ListParagraph"/>
        <w:numPr>
          <w:ilvl w:val="3"/>
          <w:numId w:val="1"/>
        </w:numPr>
        <w:spacing w:after="0" w:line="480" w:lineRule="auto"/>
        <w:ind w:left="1080"/>
        <w:jc w:val="both"/>
        <w:rPr>
          <w:rFonts w:ascii="Times New Roman" w:hAnsi="Times New Roman" w:cs="Times New Roman"/>
          <w:sz w:val="24"/>
          <w:szCs w:val="24"/>
        </w:rPr>
      </w:pPr>
      <w:r w:rsidRPr="00FD1363">
        <w:rPr>
          <w:rFonts w:ascii="Times New Roman" w:hAnsi="Times New Roman" w:cs="Times New Roman"/>
          <w:sz w:val="24"/>
          <w:szCs w:val="24"/>
        </w:rPr>
        <w:t>HTML/XHTML sebagai bahasa utama dan CSS untuk menampilkan data.</w:t>
      </w:r>
    </w:p>
    <w:p w14:paraId="67B42D6B" w14:textId="5DD2DD28" w:rsidR="00FD1363" w:rsidRPr="00FD1363" w:rsidRDefault="00FD1363" w:rsidP="00D12E76">
      <w:pPr>
        <w:pStyle w:val="ListParagraph"/>
        <w:numPr>
          <w:ilvl w:val="3"/>
          <w:numId w:val="1"/>
        </w:numPr>
        <w:spacing w:after="0" w:line="480" w:lineRule="auto"/>
        <w:ind w:left="1080"/>
        <w:jc w:val="both"/>
        <w:rPr>
          <w:rFonts w:ascii="Times New Roman" w:hAnsi="Times New Roman" w:cs="Times New Roman"/>
          <w:sz w:val="24"/>
          <w:szCs w:val="24"/>
        </w:rPr>
      </w:pPr>
      <w:r w:rsidRPr="00C25C28">
        <w:rPr>
          <w:rFonts w:ascii="Times New Roman" w:hAnsi="Times New Roman" w:cs="Times New Roman"/>
          <w:i/>
          <w:sz w:val="24"/>
          <w:szCs w:val="24"/>
        </w:rPr>
        <w:t>The Document Object Model</w:t>
      </w:r>
      <w:r w:rsidRPr="00FD1363">
        <w:rPr>
          <w:rFonts w:ascii="Times New Roman" w:hAnsi="Times New Roman" w:cs="Times New Roman"/>
          <w:sz w:val="24"/>
          <w:szCs w:val="24"/>
        </w:rPr>
        <w:t xml:space="preserve"> (DOM) untuk menampilkan data yang dinamis beserta interaksinya.</w:t>
      </w:r>
    </w:p>
    <w:p w14:paraId="4B9AA33A" w14:textId="37FAD15F" w:rsidR="00FD1363" w:rsidRDefault="00FD1363" w:rsidP="00D12E76">
      <w:pPr>
        <w:pStyle w:val="ListParagraph"/>
        <w:numPr>
          <w:ilvl w:val="3"/>
          <w:numId w:val="1"/>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XML untuk pertukaran data, sedangkan XSLT untuk manipulasi data. Sebagian besar </w:t>
      </w:r>
      <w:r w:rsidRPr="00C25C28">
        <w:rPr>
          <w:rFonts w:ascii="Times New Roman" w:hAnsi="Times New Roman" w:cs="Times New Roman"/>
          <w:i/>
          <w:sz w:val="24"/>
          <w:szCs w:val="24"/>
        </w:rPr>
        <w:t>developer</w:t>
      </w:r>
      <w:r>
        <w:rPr>
          <w:rFonts w:ascii="Times New Roman" w:hAnsi="Times New Roman" w:cs="Times New Roman"/>
          <w:sz w:val="24"/>
          <w:szCs w:val="24"/>
        </w:rPr>
        <w:t xml:space="preserve"> mulai mengganti XML dengan JSON karena bentuknya yang mendekati </w:t>
      </w:r>
      <w:r w:rsidRPr="00C25C28">
        <w:rPr>
          <w:rFonts w:ascii="Times New Roman" w:hAnsi="Times New Roman" w:cs="Times New Roman"/>
          <w:i/>
          <w:sz w:val="24"/>
          <w:szCs w:val="24"/>
        </w:rPr>
        <w:t>JavaScript</w:t>
      </w:r>
      <w:r>
        <w:rPr>
          <w:rFonts w:ascii="Times New Roman" w:hAnsi="Times New Roman" w:cs="Times New Roman"/>
          <w:sz w:val="24"/>
          <w:szCs w:val="24"/>
        </w:rPr>
        <w:t>.</w:t>
      </w:r>
    </w:p>
    <w:p w14:paraId="5131C716" w14:textId="097E9937" w:rsidR="00FD1363" w:rsidRDefault="00FD1363" w:rsidP="00D12E76">
      <w:pPr>
        <w:pStyle w:val="ListParagraph"/>
        <w:numPr>
          <w:ilvl w:val="3"/>
          <w:numId w:val="1"/>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Objek </w:t>
      </w:r>
      <w:r w:rsidRPr="00C25C28">
        <w:rPr>
          <w:rFonts w:ascii="Times New Roman" w:hAnsi="Times New Roman" w:cs="Times New Roman"/>
          <w:i/>
          <w:sz w:val="24"/>
          <w:szCs w:val="24"/>
        </w:rPr>
        <w:t>XMLHttpRequest</w:t>
      </w:r>
      <w:r>
        <w:rPr>
          <w:rFonts w:ascii="Times New Roman" w:hAnsi="Times New Roman" w:cs="Times New Roman"/>
          <w:sz w:val="24"/>
          <w:szCs w:val="24"/>
        </w:rPr>
        <w:t xml:space="preserve"> untuk komunikasi tidak langsung (</w:t>
      </w:r>
      <w:r w:rsidRPr="00FD1363">
        <w:rPr>
          <w:rFonts w:ascii="Times New Roman" w:hAnsi="Times New Roman" w:cs="Times New Roman"/>
          <w:i/>
          <w:sz w:val="24"/>
          <w:szCs w:val="24"/>
        </w:rPr>
        <w:t>asynschronous</w:t>
      </w:r>
      <w:r>
        <w:rPr>
          <w:rFonts w:ascii="Times New Roman" w:hAnsi="Times New Roman" w:cs="Times New Roman"/>
          <w:sz w:val="24"/>
          <w:szCs w:val="24"/>
        </w:rPr>
        <w:t>).</w:t>
      </w:r>
    </w:p>
    <w:p w14:paraId="1976CC3C" w14:textId="4C3C738A" w:rsidR="00FD1363" w:rsidRPr="00FD1363" w:rsidRDefault="00FD1363" w:rsidP="00D12E76">
      <w:pPr>
        <w:spacing w:after="0" w:line="480" w:lineRule="auto"/>
        <w:ind w:firstLine="720"/>
        <w:jc w:val="both"/>
      </w:pPr>
      <w:proofErr w:type="gramStart"/>
      <w:r>
        <w:rPr>
          <w:rFonts w:ascii="Times New Roman" w:hAnsi="Times New Roman" w:cs="Times New Roman"/>
          <w:sz w:val="24"/>
          <w:szCs w:val="24"/>
        </w:rPr>
        <w:t xml:space="preserve">Fungsi AJAX adalah untuk mempersingkat atau mempermudah </w:t>
      </w:r>
      <w:r w:rsidRPr="00C25C28">
        <w:rPr>
          <w:rFonts w:ascii="Times New Roman" w:hAnsi="Times New Roman" w:cs="Times New Roman"/>
          <w:i/>
          <w:sz w:val="24"/>
          <w:szCs w:val="24"/>
        </w:rPr>
        <w:t>user experience</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njung kini tak perlu lagi menunggu lama hanya untuk mengakses konten di situs An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Namun tentu saja, penggunaan AJAX setidaknya berdasarkan pada kepentingan dan keperluan And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Google, misalnya, memungkinkan usernya untuk memilih versi AJAX atau versi konvensional pada saat menggunakan Google Mail.</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hami kebutuhan dan kepentingan user dan gunakanlah AJAX dengan benar dan tepat.</w:t>
      </w:r>
      <w:proofErr w:type="gramEnd"/>
      <w:r w:rsidR="00400957">
        <w:rPr>
          <w:rFonts w:ascii="Times New Roman" w:hAnsi="Times New Roman" w:cs="Times New Roman"/>
          <w:sz w:val="24"/>
          <w:szCs w:val="24"/>
        </w:rPr>
        <w:t xml:space="preserve"> (</w:t>
      </w:r>
      <w:r w:rsidR="00400957" w:rsidRPr="00400957">
        <w:rPr>
          <w:rFonts w:ascii="Times New Roman" w:hAnsi="Times New Roman" w:cs="Times New Roman"/>
          <w:sz w:val="24"/>
          <w:szCs w:val="24"/>
        </w:rPr>
        <w:t>Uly</w:t>
      </w:r>
      <w:r w:rsidR="00400957">
        <w:rPr>
          <w:rFonts w:ascii="Times New Roman" w:hAnsi="Times New Roman" w:cs="Times New Roman"/>
          <w:sz w:val="24"/>
          <w:szCs w:val="24"/>
        </w:rPr>
        <w:t>, 2019)</w:t>
      </w:r>
    </w:p>
    <w:p w14:paraId="703CA8A7" w14:textId="1E910245" w:rsidR="004F2812" w:rsidRPr="003A1302" w:rsidRDefault="00A322AF" w:rsidP="00D12E76">
      <w:pPr>
        <w:pStyle w:val="Heading3"/>
        <w:spacing w:before="0" w:line="480" w:lineRule="auto"/>
      </w:pPr>
      <w:bookmarkStart w:id="37" w:name="_Toc60823030"/>
      <w:r w:rsidRPr="003A1302">
        <w:t>3</w:t>
      </w:r>
      <w:r w:rsidR="002F002E" w:rsidRPr="003A1302">
        <w:t>.1.</w:t>
      </w:r>
      <w:r w:rsidR="00704B3D">
        <w:t>6</w:t>
      </w:r>
      <w:r w:rsidR="002F002E" w:rsidRPr="003A1302">
        <w:tab/>
      </w:r>
      <w:r w:rsidRPr="003A1302">
        <w:t>Metodologi Pengembangan Sistem</w:t>
      </w:r>
      <w:bookmarkEnd w:id="37"/>
    </w:p>
    <w:p w14:paraId="7D426AD9" w14:textId="4257BC98" w:rsidR="00E00E27" w:rsidRPr="003A1302" w:rsidRDefault="004F2812" w:rsidP="00D12E76">
      <w:pPr>
        <w:spacing w:after="0" w:line="480" w:lineRule="auto"/>
        <w:ind w:firstLine="720"/>
        <w:jc w:val="both"/>
        <w:rPr>
          <w:rFonts w:ascii="Times New Roman" w:hAnsi="Times New Roman" w:cs="Times New Roman"/>
          <w:sz w:val="24"/>
          <w:szCs w:val="24"/>
        </w:rPr>
      </w:pPr>
      <w:proofErr w:type="gramStart"/>
      <w:r w:rsidRPr="003A1302">
        <w:rPr>
          <w:rFonts w:ascii="Times New Roman" w:hAnsi="Times New Roman" w:cs="Times New Roman"/>
          <w:sz w:val="24"/>
          <w:szCs w:val="24"/>
        </w:rPr>
        <w:t xml:space="preserve">Metodologi </w:t>
      </w:r>
      <w:r w:rsidRPr="003A1302">
        <w:rPr>
          <w:rFonts w:ascii="Times New Roman" w:hAnsi="Times New Roman" w:cs="Times New Roman"/>
          <w:sz w:val="24"/>
          <w:szCs w:val="24"/>
          <w:shd w:val="clear" w:color="auto" w:fill="FFFFFF"/>
        </w:rPr>
        <w:t xml:space="preserve">yang digunakan adalah metodologi </w:t>
      </w:r>
      <w:r w:rsidRPr="003A1302">
        <w:rPr>
          <w:rFonts w:ascii="Times New Roman" w:hAnsi="Times New Roman" w:cs="Times New Roman"/>
          <w:i/>
          <w:sz w:val="24"/>
          <w:szCs w:val="24"/>
          <w:shd w:val="clear" w:color="auto" w:fill="FFFFFF"/>
        </w:rPr>
        <w:t>waterfall</w:t>
      </w:r>
      <w:r w:rsidRPr="003A1302">
        <w:rPr>
          <w:rFonts w:ascii="Times New Roman" w:hAnsi="Times New Roman" w:cs="Times New Roman"/>
          <w:sz w:val="24"/>
          <w:szCs w:val="24"/>
          <w:shd w:val="clear" w:color="auto" w:fill="FFFFFF"/>
        </w:rPr>
        <w:t xml:space="preserve"> karena metodologi ini dinilai lebih cocok dengan kondisi yang ada di lapangan</w:t>
      </w:r>
      <w:r w:rsidR="008474AC" w:rsidRPr="003A1302">
        <w:rPr>
          <w:rFonts w:ascii="Times New Roman" w:hAnsi="Times New Roman" w:cs="Times New Roman"/>
          <w:sz w:val="24"/>
          <w:szCs w:val="24"/>
          <w:shd w:val="clear" w:color="auto" w:fill="FFFFFF"/>
        </w:rPr>
        <w:t>.</w:t>
      </w:r>
      <w:proofErr w:type="gramEnd"/>
      <w:r w:rsidR="008474AC" w:rsidRPr="003A1302">
        <w:rPr>
          <w:rFonts w:ascii="Times New Roman" w:hAnsi="Times New Roman" w:cs="Times New Roman"/>
          <w:sz w:val="24"/>
          <w:szCs w:val="24"/>
          <w:shd w:val="clear" w:color="auto" w:fill="FFFFFF"/>
        </w:rPr>
        <w:t xml:space="preserve"> </w:t>
      </w:r>
      <w:proofErr w:type="gramStart"/>
      <w:r w:rsidR="008474AC" w:rsidRPr="003A1302">
        <w:rPr>
          <w:rFonts w:ascii="Times New Roman" w:hAnsi="Times New Roman" w:cs="Times New Roman"/>
          <w:sz w:val="24"/>
          <w:szCs w:val="24"/>
          <w:shd w:val="clear" w:color="auto" w:fill="FFFFFF"/>
        </w:rPr>
        <w:t>Selain</w:t>
      </w:r>
      <w:r w:rsidRPr="003A1302">
        <w:rPr>
          <w:rFonts w:ascii="Times New Roman" w:hAnsi="Times New Roman" w:cs="Times New Roman"/>
          <w:sz w:val="24"/>
          <w:szCs w:val="24"/>
          <w:shd w:val="clear" w:color="auto" w:fill="FFFFFF"/>
        </w:rPr>
        <w:t xml:space="preserve"> itu metodologi </w:t>
      </w:r>
      <w:r w:rsidR="008474AC" w:rsidRPr="003A1302">
        <w:rPr>
          <w:rFonts w:ascii="Times New Roman" w:hAnsi="Times New Roman" w:cs="Times New Roman"/>
          <w:i/>
          <w:sz w:val="24"/>
          <w:szCs w:val="24"/>
          <w:shd w:val="clear" w:color="auto" w:fill="FFFFFF"/>
        </w:rPr>
        <w:t>waterfall</w:t>
      </w:r>
      <w:r w:rsidRPr="003A1302">
        <w:rPr>
          <w:rFonts w:ascii="Times New Roman" w:hAnsi="Times New Roman" w:cs="Times New Roman"/>
          <w:sz w:val="24"/>
          <w:szCs w:val="24"/>
          <w:shd w:val="clear" w:color="auto" w:fill="FFFFFF"/>
        </w:rPr>
        <w:t xml:space="preserve"> sudah sering digunakan di tempat kerja praktek sehingga pembimbing lapangan sudah terbiasa dengan metodologi ini.</w:t>
      </w:r>
      <w:proofErr w:type="gramEnd"/>
    </w:p>
    <w:p w14:paraId="7BBEF233" w14:textId="77777777" w:rsidR="00920706" w:rsidRDefault="00267217" w:rsidP="00D12E76">
      <w:pPr>
        <w:keepNext/>
        <w:spacing w:after="0" w:line="480" w:lineRule="auto"/>
        <w:jc w:val="center"/>
      </w:pPr>
      <w:r w:rsidRPr="003A1302">
        <w:rPr>
          <w:noProof/>
        </w:rPr>
        <w:lastRenderedPageBreak/>
        <w:drawing>
          <wp:inline distT="0" distB="0" distL="0" distR="0" wp14:anchorId="784C2B86" wp14:editId="261B11B8">
            <wp:extent cx="5580000" cy="3146204"/>
            <wp:effectExtent l="19050" t="19050" r="20955" b="16510"/>
            <wp:docPr id="9" name="Picture 9" descr="Hasil gambar untuk gambar 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asil gambar untuk gambar metode waterfall"/>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000" cy="3146204"/>
                    </a:xfrm>
                    <a:prstGeom prst="rect">
                      <a:avLst/>
                    </a:prstGeom>
                    <a:noFill/>
                    <a:ln>
                      <a:solidFill>
                        <a:schemeClr val="tx1"/>
                      </a:solidFill>
                    </a:ln>
                  </pic:spPr>
                </pic:pic>
              </a:graphicData>
            </a:graphic>
          </wp:inline>
        </w:drawing>
      </w:r>
    </w:p>
    <w:p w14:paraId="58BB9917" w14:textId="21F5FC9C" w:rsidR="00267217" w:rsidRPr="003A1302" w:rsidRDefault="00920706" w:rsidP="00D12E76">
      <w:pPr>
        <w:pStyle w:val="Caption"/>
        <w:spacing w:after="0" w:line="480" w:lineRule="auto"/>
      </w:pPr>
      <w:bookmarkStart w:id="38" w:name="_Toc60822716"/>
      <w:proofErr w:type="gramStart"/>
      <w:r>
        <w:t>Gambar 3.</w:t>
      </w:r>
      <w:proofErr w:type="gramEnd"/>
      <w:r>
        <w:t xml:space="preserve"> </w:t>
      </w:r>
      <w:r w:rsidR="00B11CA0">
        <w:rPr>
          <w:noProof/>
        </w:rPr>
        <w:fldChar w:fldCharType="begin"/>
      </w:r>
      <w:r w:rsidR="00B11CA0">
        <w:rPr>
          <w:noProof/>
        </w:rPr>
        <w:instrText xml:space="preserve"> SEQ Gambar_3. \* ARABIC </w:instrText>
      </w:r>
      <w:r w:rsidR="00B11CA0">
        <w:rPr>
          <w:noProof/>
        </w:rPr>
        <w:fldChar w:fldCharType="separate"/>
      </w:r>
      <w:r w:rsidR="004A07B7">
        <w:rPr>
          <w:noProof/>
        </w:rPr>
        <w:t>1</w:t>
      </w:r>
      <w:r w:rsidR="00B11CA0">
        <w:rPr>
          <w:noProof/>
        </w:rPr>
        <w:fldChar w:fldCharType="end"/>
      </w:r>
      <w:bookmarkStart w:id="39" w:name="_Ref41030139"/>
      <w:r>
        <w:t xml:space="preserve"> </w:t>
      </w:r>
      <w:r w:rsidR="00BA1AA3" w:rsidRPr="003A1302">
        <w:rPr>
          <w:b w:val="0"/>
        </w:rPr>
        <w:t xml:space="preserve">Metode </w:t>
      </w:r>
      <w:r w:rsidR="00BA1AA3" w:rsidRPr="003A1302">
        <w:rPr>
          <w:b w:val="0"/>
          <w:i/>
        </w:rPr>
        <w:t>waterfall</w:t>
      </w:r>
      <w:bookmarkEnd w:id="38"/>
      <w:bookmarkEnd w:id="39"/>
    </w:p>
    <w:p w14:paraId="780A139F" w14:textId="75EDC95B" w:rsidR="005426C4" w:rsidRPr="003A1302" w:rsidRDefault="00E00E27" w:rsidP="00D12E76">
      <w:pPr>
        <w:pStyle w:val="Heading2"/>
        <w:spacing w:before="0" w:line="480" w:lineRule="auto"/>
        <w:rPr>
          <w:rFonts w:cs="Times New Roman"/>
          <w:sz w:val="24"/>
          <w:szCs w:val="24"/>
        </w:rPr>
      </w:pPr>
      <w:bookmarkStart w:id="40" w:name="_Toc60823031"/>
      <w:r w:rsidRPr="003A1302">
        <w:rPr>
          <w:rFonts w:cs="Times New Roman"/>
          <w:sz w:val="24"/>
          <w:szCs w:val="24"/>
          <w:lang w:val="id-ID"/>
        </w:rPr>
        <w:t>3</w:t>
      </w:r>
      <w:r w:rsidR="005A1E7D" w:rsidRPr="003A1302">
        <w:rPr>
          <w:rFonts w:cs="Times New Roman"/>
          <w:sz w:val="24"/>
          <w:szCs w:val="24"/>
          <w:lang w:val="id-ID"/>
        </w:rPr>
        <w:t>.2</w:t>
      </w:r>
      <w:r w:rsidR="005A1E7D" w:rsidRPr="003A1302">
        <w:rPr>
          <w:rFonts w:cs="Times New Roman"/>
          <w:sz w:val="24"/>
          <w:szCs w:val="24"/>
          <w:lang w:val="id-ID"/>
        </w:rPr>
        <w:tab/>
      </w:r>
      <w:r w:rsidR="00A71BD1" w:rsidRPr="003A1302">
        <w:rPr>
          <w:rFonts w:cs="Times New Roman"/>
          <w:sz w:val="24"/>
          <w:szCs w:val="24"/>
        </w:rPr>
        <w:t>Analisis dan Perancangan</w:t>
      </w:r>
      <w:bookmarkEnd w:id="40"/>
    </w:p>
    <w:p w14:paraId="7D63C3C6" w14:textId="5CF1EC0D" w:rsidR="004B225F" w:rsidRPr="003A1302" w:rsidRDefault="007E41EE" w:rsidP="00D12E76">
      <w:pPr>
        <w:spacing w:after="0" w:line="480" w:lineRule="auto"/>
        <w:ind w:firstLine="720"/>
        <w:jc w:val="both"/>
        <w:rPr>
          <w:rFonts w:ascii="Times New Roman" w:hAnsi="Times New Roman" w:cs="Times New Roman"/>
          <w:bCs/>
          <w:sz w:val="24"/>
          <w:szCs w:val="24"/>
          <w:lang w:val="id-ID"/>
        </w:rPr>
      </w:pPr>
      <w:proofErr w:type="gramStart"/>
      <w:r w:rsidRPr="003A1302">
        <w:rPr>
          <w:rFonts w:ascii="Times New Roman" w:hAnsi="Times New Roman" w:cs="Times New Roman"/>
          <w:sz w:val="24"/>
          <w:szCs w:val="24"/>
          <w:shd w:val="clear" w:color="auto" w:fill="FFFFFF"/>
        </w:rPr>
        <w:t>Analisis terhadap sistem yang sedang berjalan merupakan salah satu langkah untuk menentukan prosedur yang sedang dirancang.</w:t>
      </w:r>
      <w:proofErr w:type="gramEnd"/>
      <w:r w:rsidRPr="003A1302">
        <w:rPr>
          <w:rFonts w:ascii="Times New Roman" w:hAnsi="Times New Roman" w:cs="Times New Roman"/>
          <w:sz w:val="24"/>
          <w:szCs w:val="24"/>
          <w:shd w:val="clear" w:color="auto" w:fill="FFFFFF"/>
        </w:rPr>
        <w:t xml:space="preserve"> Karena dengan analisa sistem kita dapat mengetahui kelebihan dan kekurangan dari sistem yang </w:t>
      </w:r>
      <w:proofErr w:type="gramStart"/>
      <w:r w:rsidRPr="003A1302">
        <w:rPr>
          <w:rFonts w:ascii="Times New Roman" w:hAnsi="Times New Roman" w:cs="Times New Roman"/>
          <w:sz w:val="24"/>
          <w:szCs w:val="24"/>
          <w:shd w:val="clear" w:color="auto" w:fill="FFFFFF"/>
        </w:rPr>
        <w:t>penulis  buat</w:t>
      </w:r>
      <w:proofErr w:type="gramEnd"/>
      <w:r w:rsidRPr="003A1302">
        <w:rPr>
          <w:rFonts w:ascii="Times New Roman" w:hAnsi="Times New Roman" w:cs="Times New Roman"/>
          <w:sz w:val="24"/>
          <w:szCs w:val="24"/>
          <w:shd w:val="clear" w:color="auto" w:fill="FFFFFF"/>
        </w:rPr>
        <w:t xml:space="preserve">.  </w:t>
      </w:r>
      <w:proofErr w:type="gramStart"/>
      <w:r w:rsidRPr="003A1302">
        <w:rPr>
          <w:rFonts w:ascii="Times New Roman" w:hAnsi="Times New Roman" w:cs="Times New Roman"/>
          <w:sz w:val="24"/>
          <w:szCs w:val="24"/>
          <w:shd w:val="clear" w:color="auto" w:fill="FFFFFF"/>
        </w:rPr>
        <w:t>Lingkup kerja praktek yang penulis lakukan meliputi pengambilan data, serta pembuatan web.</w:t>
      </w:r>
      <w:proofErr w:type="gramEnd"/>
    </w:p>
    <w:p w14:paraId="775A8647" w14:textId="22BC6881" w:rsidR="004B225F" w:rsidRPr="003A1302" w:rsidRDefault="005A1E7D" w:rsidP="00D12E76">
      <w:pPr>
        <w:pStyle w:val="Heading3"/>
        <w:spacing w:before="0" w:line="480" w:lineRule="auto"/>
      </w:pPr>
      <w:bookmarkStart w:id="41" w:name="_Toc60823032"/>
      <w:r w:rsidRPr="003A1302">
        <w:t>3.2.1</w:t>
      </w:r>
      <w:r w:rsidRPr="003A1302">
        <w:tab/>
      </w:r>
      <w:r w:rsidR="004B225F" w:rsidRPr="003A1302">
        <w:t>Tahap Analisa Kebutuhan Sistem</w:t>
      </w:r>
      <w:bookmarkEnd w:id="41"/>
    </w:p>
    <w:p w14:paraId="4ABA18EF" w14:textId="3ED6324A" w:rsidR="007E41EE" w:rsidRPr="003A1302" w:rsidRDefault="007E41EE" w:rsidP="00D12E76">
      <w:pPr>
        <w:pStyle w:val="ListParagraph"/>
        <w:spacing w:after="0" w:line="480" w:lineRule="auto"/>
        <w:ind w:left="0" w:firstLine="720"/>
        <w:jc w:val="both"/>
        <w:rPr>
          <w:rFonts w:ascii="Times New Roman" w:hAnsi="Times New Roman" w:cs="Times New Roman"/>
          <w:sz w:val="24"/>
          <w:szCs w:val="24"/>
          <w:shd w:val="clear" w:color="auto" w:fill="FFFFFF"/>
        </w:rPr>
      </w:pPr>
      <w:r w:rsidRPr="003A1302">
        <w:rPr>
          <w:rFonts w:ascii="Times New Roman" w:hAnsi="Times New Roman" w:cs="Times New Roman"/>
          <w:sz w:val="24"/>
          <w:szCs w:val="24"/>
          <w:shd w:val="clear" w:color="auto" w:fill="FFFFFF"/>
        </w:rPr>
        <w:t xml:space="preserve">Dari pengamatan yang dilakukan mengenai kebutuhan dari aplikasi ini berbeda </w:t>
      </w:r>
      <w:proofErr w:type="gramStart"/>
      <w:r w:rsidRPr="003A1302">
        <w:rPr>
          <w:rFonts w:ascii="Times New Roman" w:hAnsi="Times New Roman" w:cs="Times New Roman"/>
          <w:sz w:val="24"/>
          <w:szCs w:val="24"/>
          <w:shd w:val="clear" w:color="auto" w:fill="FFFFFF"/>
        </w:rPr>
        <w:t>beda</w:t>
      </w:r>
      <w:proofErr w:type="gramEnd"/>
      <w:r w:rsidRPr="003A1302">
        <w:rPr>
          <w:rFonts w:ascii="Times New Roman" w:hAnsi="Times New Roman" w:cs="Times New Roman"/>
          <w:sz w:val="24"/>
          <w:szCs w:val="24"/>
          <w:shd w:val="clear" w:color="auto" w:fill="FFFFFF"/>
        </w:rPr>
        <w:t xml:space="preserve"> tergantung dengan entitas </w:t>
      </w:r>
      <w:r w:rsidRPr="003A1302">
        <w:rPr>
          <w:rFonts w:ascii="Times New Roman" w:hAnsi="Times New Roman" w:cs="Times New Roman"/>
          <w:i/>
          <w:sz w:val="24"/>
          <w:szCs w:val="24"/>
          <w:shd w:val="clear" w:color="auto" w:fill="FFFFFF"/>
        </w:rPr>
        <w:t>user</w:t>
      </w:r>
      <w:r w:rsidRPr="003A1302">
        <w:rPr>
          <w:rFonts w:ascii="Times New Roman" w:hAnsi="Times New Roman" w:cs="Times New Roman"/>
          <w:sz w:val="24"/>
          <w:szCs w:val="24"/>
          <w:shd w:val="clear" w:color="auto" w:fill="FFFFFF"/>
        </w:rPr>
        <w:t xml:space="preserve">nya, untuk entitas </w:t>
      </w:r>
      <w:r w:rsidRPr="003A1302">
        <w:rPr>
          <w:rFonts w:ascii="Times New Roman" w:hAnsi="Times New Roman" w:cs="Times New Roman"/>
          <w:i/>
          <w:sz w:val="24"/>
          <w:szCs w:val="24"/>
          <w:shd w:val="clear" w:color="auto" w:fill="FFFFFF"/>
        </w:rPr>
        <w:t>user</w:t>
      </w:r>
      <w:r w:rsidRPr="003A1302">
        <w:rPr>
          <w:rFonts w:ascii="Times New Roman" w:hAnsi="Times New Roman" w:cs="Times New Roman"/>
          <w:sz w:val="24"/>
          <w:szCs w:val="24"/>
          <w:shd w:val="clear" w:color="auto" w:fill="FFFFFF"/>
        </w:rPr>
        <w:t xml:space="preserve"> terdiri atas admin dan direktur. </w:t>
      </w:r>
      <w:proofErr w:type="gramStart"/>
      <w:r w:rsidRPr="003A1302">
        <w:rPr>
          <w:rFonts w:ascii="Times New Roman" w:hAnsi="Times New Roman" w:cs="Times New Roman"/>
          <w:sz w:val="24"/>
          <w:szCs w:val="24"/>
          <w:shd w:val="clear" w:color="auto" w:fill="FFFFFF"/>
        </w:rPr>
        <w:t xml:space="preserve">Kedua entitas tersebut merupakan pegawai atau karyawan dari </w:t>
      </w:r>
      <w:r w:rsidR="003A1302">
        <w:rPr>
          <w:rFonts w:ascii="Times New Roman" w:hAnsi="Times New Roman" w:cs="Times New Roman"/>
          <w:sz w:val="24"/>
          <w:szCs w:val="24"/>
          <w:shd w:val="clear" w:color="auto" w:fill="FFFFFF"/>
        </w:rPr>
        <w:t>Y</w:t>
      </w:r>
      <w:r w:rsidRPr="003A1302">
        <w:rPr>
          <w:rFonts w:ascii="Times New Roman" w:hAnsi="Times New Roman" w:cs="Times New Roman"/>
          <w:sz w:val="24"/>
          <w:szCs w:val="24"/>
          <w:shd w:val="clear" w:color="auto" w:fill="FFFFFF"/>
        </w:rPr>
        <w:t>ayasan Sinai ini sendiri.</w:t>
      </w:r>
      <w:proofErr w:type="gramEnd"/>
      <w:r w:rsidRPr="003A1302">
        <w:rPr>
          <w:rFonts w:ascii="Times New Roman" w:hAnsi="Times New Roman" w:cs="Times New Roman"/>
          <w:sz w:val="24"/>
          <w:szCs w:val="24"/>
          <w:shd w:val="clear" w:color="auto" w:fill="FFFFFF"/>
        </w:rPr>
        <w:t xml:space="preserve"> Adapun fungsi atau peranan dari entitas </w:t>
      </w:r>
      <w:r w:rsidRPr="008B2589">
        <w:rPr>
          <w:rFonts w:ascii="Times New Roman" w:hAnsi="Times New Roman" w:cs="Times New Roman"/>
          <w:i/>
          <w:sz w:val="24"/>
          <w:szCs w:val="24"/>
          <w:shd w:val="clear" w:color="auto" w:fill="FFFFFF"/>
        </w:rPr>
        <w:t>admin</w:t>
      </w:r>
      <w:r w:rsidRPr="003A1302">
        <w:rPr>
          <w:rFonts w:ascii="Times New Roman" w:hAnsi="Times New Roman" w:cs="Times New Roman"/>
          <w:sz w:val="24"/>
          <w:szCs w:val="24"/>
          <w:shd w:val="clear" w:color="auto" w:fill="FFFFFF"/>
        </w:rPr>
        <w:t xml:space="preserve"> ini adalah menginputkan data barang, melakukan pendataan serah terima barang mutasi barang, menghandle akun karyawan, </w:t>
      </w:r>
      <w:r w:rsidRPr="003A1302">
        <w:rPr>
          <w:rFonts w:ascii="Times New Roman" w:hAnsi="Times New Roman" w:cs="Times New Roman"/>
          <w:i/>
          <w:sz w:val="24"/>
          <w:szCs w:val="24"/>
          <w:shd w:val="clear" w:color="auto" w:fill="FFFFFF"/>
        </w:rPr>
        <w:t>update</w:t>
      </w:r>
      <w:r w:rsidRPr="003A1302">
        <w:rPr>
          <w:rFonts w:ascii="Times New Roman" w:hAnsi="Times New Roman" w:cs="Times New Roman"/>
          <w:sz w:val="24"/>
          <w:szCs w:val="24"/>
          <w:shd w:val="clear" w:color="auto" w:fill="FFFFFF"/>
        </w:rPr>
        <w:t xml:space="preserve"> data karyawan, dan membuat laporan serah terima mutasi barang. Untuk fungsi atau peranan dari entitas </w:t>
      </w:r>
      <w:proofErr w:type="gramStart"/>
      <w:r w:rsidRPr="003A1302">
        <w:rPr>
          <w:rFonts w:ascii="Times New Roman" w:hAnsi="Times New Roman" w:cs="Times New Roman"/>
          <w:sz w:val="24"/>
          <w:szCs w:val="24"/>
          <w:shd w:val="clear" w:color="auto" w:fill="FFFFFF"/>
        </w:rPr>
        <w:t>direktur  adalah</w:t>
      </w:r>
      <w:proofErr w:type="gramEnd"/>
      <w:r w:rsidRPr="003A1302">
        <w:rPr>
          <w:rFonts w:ascii="Times New Roman" w:hAnsi="Times New Roman" w:cs="Times New Roman"/>
          <w:sz w:val="24"/>
          <w:szCs w:val="24"/>
          <w:shd w:val="clear" w:color="auto" w:fill="FFFFFF"/>
        </w:rPr>
        <w:t xml:space="preserve"> melakukan pemantauan terhadap barang </w:t>
      </w:r>
      <w:r w:rsidRPr="003A1302">
        <w:rPr>
          <w:rFonts w:ascii="Times New Roman" w:hAnsi="Times New Roman" w:cs="Times New Roman"/>
          <w:sz w:val="24"/>
          <w:szCs w:val="24"/>
          <w:shd w:val="clear" w:color="auto" w:fill="FFFFFF"/>
        </w:rPr>
        <w:lastRenderedPageBreak/>
        <w:t xml:space="preserve">inventaris yang ada di Yayasan Sinai Indonesia serta dapat mencetak laporan serah terima  mutasi barang. </w:t>
      </w:r>
    </w:p>
    <w:p w14:paraId="78650E0F" w14:textId="0CD4AAD8" w:rsidR="007E41EE" w:rsidRPr="003A1302" w:rsidRDefault="007E41EE" w:rsidP="00D12E76">
      <w:pPr>
        <w:pStyle w:val="ListParagraph"/>
        <w:spacing w:after="0" w:line="480" w:lineRule="auto"/>
        <w:ind w:left="0" w:firstLine="720"/>
        <w:jc w:val="both"/>
        <w:rPr>
          <w:rFonts w:ascii="Times New Roman" w:hAnsi="Times New Roman" w:cs="Times New Roman"/>
          <w:sz w:val="24"/>
          <w:szCs w:val="24"/>
          <w:shd w:val="clear" w:color="auto" w:fill="FFFFFF"/>
        </w:rPr>
      </w:pPr>
      <w:r w:rsidRPr="003A1302">
        <w:rPr>
          <w:rFonts w:ascii="Times New Roman" w:hAnsi="Times New Roman" w:cs="Times New Roman"/>
          <w:sz w:val="24"/>
          <w:szCs w:val="24"/>
          <w:shd w:val="clear" w:color="auto" w:fill="FFFFFF"/>
        </w:rPr>
        <w:t xml:space="preserve">Bentuk dari </w:t>
      </w:r>
      <w:proofErr w:type="gramStart"/>
      <w:r w:rsidRPr="003A1302">
        <w:rPr>
          <w:rFonts w:ascii="Times New Roman" w:hAnsi="Times New Roman" w:cs="Times New Roman"/>
          <w:sz w:val="24"/>
          <w:szCs w:val="24"/>
          <w:shd w:val="clear" w:color="auto" w:fill="FFFFFF"/>
        </w:rPr>
        <w:t>laporan  serah</w:t>
      </w:r>
      <w:proofErr w:type="gramEnd"/>
      <w:r w:rsidRPr="003A1302">
        <w:rPr>
          <w:rFonts w:ascii="Times New Roman" w:hAnsi="Times New Roman" w:cs="Times New Roman"/>
          <w:sz w:val="24"/>
          <w:szCs w:val="24"/>
          <w:shd w:val="clear" w:color="auto" w:fill="FFFFFF"/>
        </w:rPr>
        <w:t xml:space="preserve"> terima mutasi barang tersebut dengan ekstensi pdf tersebut dapat diunduh oleh kedua entitas </w:t>
      </w:r>
      <w:r w:rsidRPr="003A1302">
        <w:rPr>
          <w:rFonts w:ascii="Times New Roman" w:hAnsi="Times New Roman" w:cs="Times New Roman"/>
          <w:i/>
          <w:sz w:val="24"/>
          <w:szCs w:val="24"/>
          <w:shd w:val="clear" w:color="auto" w:fill="FFFFFF"/>
        </w:rPr>
        <w:t>user</w:t>
      </w:r>
      <w:r w:rsidRPr="003A1302">
        <w:rPr>
          <w:rFonts w:ascii="Times New Roman" w:hAnsi="Times New Roman" w:cs="Times New Roman"/>
          <w:sz w:val="24"/>
          <w:szCs w:val="24"/>
          <w:shd w:val="clear" w:color="auto" w:fill="FFFFFF"/>
        </w:rPr>
        <w:t xml:space="preserve">. Selain itu, setiap barang yang diinputkan kedalam sistem </w:t>
      </w:r>
      <w:proofErr w:type="gramStart"/>
      <w:r w:rsidRPr="003A1302">
        <w:rPr>
          <w:rFonts w:ascii="Times New Roman" w:hAnsi="Times New Roman" w:cs="Times New Roman"/>
          <w:sz w:val="24"/>
          <w:szCs w:val="24"/>
          <w:shd w:val="clear" w:color="auto" w:fill="FFFFFF"/>
        </w:rPr>
        <w:t>akan</w:t>
      </w:r>
      <w:proofErr w:type="gramEnd"/>
      <w:r w:rsidRPr="003A1302">
        <w:rPr>
          <w:rFonts w:ascii="Times New Roman" w:hAnsi="Times New Roman" w:cs="Times New Roman"/>
          <w:sz w:val="24"/>
          <w:szCs w:val="24"/>
          <w:shd w:val="clear" w:color="auto" w:fill="FFFFFF"/>
        </w:rPr>
        <w:t xml:space="preserve"> dibuatkan suatu kode dalam bentu </w:t>
      </w:r>
      <w:r w:rsidRPr="003A1302">
        <w:rPr>
          <w:rFonts w:ascii="Times New Roman" w:hAnsi="Times New Roman" w:cs="Times New Roman"/>
          <w:i/>
          <w:sz w:val="24"/>
          <w:szCs w:val="24"/>
          <w:shd w:val="clear" w:color="auto" w:fill="FFFFFF"/>
        </w:rPr>
        <w:t>barcode</w:t>
      </w:r>
      <w:r w:rsidRPr="003A1302">
        <w:rPr>
          <w:rFonts w:ascii="Times New Roman" w:hAnsi="Times New Roman" w:cs="Times New Roman"/>
          <w:sz w:val="24"/>
          <w:szCs w:val="24"/>
          <w:shd w:val="clear" w:color="auto" w:fill="FFFFFF"/>
        </w:rPr>
        <w:t xml:space="preserve"> dan </w:t>
      </w:r>
      <w:r w:rsidRPr="003A1302">
        <w:rPr>
          <w:rFonts w:ascii="Times New Roman" w:hAnsi="Times New Roman" w:cs="Times New Roman"/>
          <w:i/>
          <w:sz w:val="24"/>
          <w:szCs w:val="24"/>
          <w:shd w:val="clear" w:color="auto" w:fill="FFFFFF"/>
        </w:rPr>
        <w:t>QRcode</w:t>
      </w:r>
      <w:r w:rsidRPr="003A1302">
        <w:rPr>
          <w:rFonts w:ascii="Times New Roman" w:hAnsi="Times New Roman" w:cs="Times New Roman"/>
          <w:sz w:val="24"/>
          <w:szCs w:val="24"/>
          <w:shd w:val="clear" w:color="auto" w:fill="FFFFFF"/>
        </w:rPr>
        <w:t xml:space="preserve"> yang dapat di</w:t>
      </w:r>
      <w:r w:rsidRPr="003A1302">
        <w:rPr>
          <w:rFonts w:ascii="Times New Roman" w:hAnsi="Times New Roman" w:cs="Times New Roman"/>
          <w:i/>
          <w:sz w:val="24"/>
          <w:szCs w:val="24"/>
          <w:shd w:val="clear" w:color="auto" w:fill="FFFFFF"/>
        </w:rPr>
        <w:t>download</w:t>
      </w:r>
      <w:r w:rsidRPr="003A1302">
        <w:rPr>
          <w:rFonts w:ascii="Times New Roman" w:hAnsi="Times New Roman" w:cs="Times New Roman"/>
          <w:sz w:val="24"/>
          <w:szCs w:val="24"/>
          <w:shd w:val="clear" w:color="auto" w:fill="FFFFFF"/>
        </w:rPr>
        <w:t xml:space="preserve"> ataupun langsung cetak dari </w:t>
      </w:r>
      <w:r w:rsidR="006465A5" w:rsidRPr="003A1302">
        <w:rPr>
          <w:rFonts w:ascii="Times New Roman" w:hAnsi="Times New Roman" w:cs="Times New Roman"/>
          <w:sz w:val="24"/>
          <w:szCs w:val="24"/>
          <w:shd w:val="clear" w:color="auto" w:fill="FFFFFF"/>
        </w:rPr>
        <w:t xml:space="preserve">Sistem Inventaris Barang Sekolah Teladan </w:t>
      </w:r>
      <w:r w:rsidRPr="003A1302">
        <w:rPr>
          <w:rFonts w:ascii="Times New Roman" w:hAnsi="Times New Roman" w:cs="Times New Roman"/>
          <w:sz w:val="24"/>
          <w:szCs w:val="24"/>
          <w:shd w:val="clear" w:color="auto" w:fill="FFFFFF"/>
        </w:rPr>
        <w:t>ini.</w:t>
      </w:r>
    </w:p>
    <w:p w14:paraId="2DD7CC24" w14:textId="5E9CF2CB" w:rsidR="004B225F" w:rsidRPr="003A1302" w:rsidRDefault="004B225F" w:rsidP="00D12E76">
      <w:pPr>
        <w:pStyle w:val="Heading3"/>
        <w:spacing w:before="0" w:line="480" w:lineRule="auto"/>
      </w:pPr>
      <w:bookmarkStart w:id="42" w:name="_Toc60823033"/>
      <w:r w:rsidRPr="003A1302">
        <w:t>3.2.2</w:t>
      </w:r>
      <w:r w:rsidRPr="003A1302">
        <w:tab/>
        <w:t>Desain Data Flow Diagram (DFD)</w:t>
      </w:r>
      <w:bookmarkEnd w:id="42"/>
    </w:p>
    <w:p w14:paraId="1D0C610A" w14:textId="14D0369E" w:rsidR="00CF6A71" w:rsidRDefault="0004787E" w:rsidP="00D12E76">
      <w:pPr>
        <w:pStyle w:val="Heading4"/>
        <w:spacing w:before="0" w:line="480" w:lineRule="auto"/>
        <w:contextualSpacing/>
        <w:rPr>
          <w:rFonts w:ascii="Times New Roman" w:hAnsi="Times New Roman" w:cs="Times New Roman"/>
          <w:b/>
          <w:i w:val="0"/>
          <w:color w:val="auto"/>
          <w:sz w:val="24"/>
          <w:szCs w:val="24"/>
        </w:rPr>
      </w:pPr>
      <w:bookmarkStart w:id="43" w:name="_Toc60823034"/>
      <w:r w:rsidRPr="003A1302">
        <w:rPr>
          <w:rFonts w:ascii="Times New Roman" w:hAnsi="Times New Roman" w:cs="Times New Roman"/>
          <w:b/>
          <w:i w:val="0"/>
          <w:color w:val="auto"/>
          <w:sz w:val="24"/>
          <w:szCs w:val="24"/>
        </w:rPr>
        <w:t>3.2.2.1</w:t>
      </w:r>
      <w:r w:rsidRPr="003A1302">
        <w:rPr>
          <w:rFonts w:ascii="Times New Roman" w:hAnsi="Times New Roman" w:cs="Times New Roman"/>
          <w:b/>
          <w:i w:val="0"/>
          <w:color w:val="auto"/>
          <w:sz w:val="24"/>
          <w:szCs w:val="24"/>
        </w:rPr>
        <w:tab/>
      </w:r>
      <w:r w:rsidR="004B225F" w:rsidRPr="003A1302">
        <w:rPr>
          <w:rFonts w:ascii="Times New Roman" w:hAnsi="Times New Roman" w:cs="Times New Roman"/>
          <w:b/>
          <w:i w:val="0"/>
          <w:color w:val="auto"/>
          <w:sz w:val="24"/>
          <w:szCs w:val="24"/>
        </w:rPr>
        <w:t xml:space="preserve">DFD Level </w:t>
      </w:r>
      <w:r w:rsidR="00B37C45">
        <w:rPr>
          <w:rFonts w:ascii="Times New Roman" w:hAnsi="Times New Roman" w:cs="Times New Roman"/>
          <w:b/>
          <w:i w:val="0"/>
          <w:color w:val="auto"/>
          <w:sz w:val="24"/>
          <w:szCs w:val="24"/>
        </w:rPr>
        <w:t>0</w:t>
      </w:r>
      <w:bookmarkEnd w:id="43"/>
    </w:p>
    <w:p w14:paraId="4FEC7AC3" w14:textId="3530D064" w:rsidR="00BE58ED" w:rsidRDefault="00DE6314" w:rsidP="00BE58ED">
      <w:pPr>
        <w:keepNext/>
        <w:spacing w:after="0" w:line="480" w:lineRule="auto"/>
        <w:jc w:val="center"/>
      </w:pPr>
      <w:r w:rsidRPr="00DE6314">
        <w:rPr>
          <w:noProof/>
          <w:bdr w:val="single" w:sz="4" w:space="0" w:color="auto"/>
        </w:rPr>
        <w:drawing>
          <wp:inline distT="0" distB="0" distL="0" distR="0" wp14:anchorId="2CB756A9" wp14:editId="67800DAB">
            <wp:extent cx="5822239" cy="2120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_LEVEL_0(1)(1).jpg"/>
                    <pic:cNvPicPr/>
                  </pic:nvPicPr>
                  <pic:blipFill>
                    <a:blip r:embed="rId33">
                      <a:extLst>
                        <a:ext uri="{28A0092B-C50C-407E-A947-70E740481C1C}">
                          <a14:useLocalDpi xmlns:a14="http://schemas.microsoft.com/office/drawing/2010/main" val="0"/>
                        </a:ext>
                      </a:extLst>
                    </a:blip>
                    <a:stretch>
                      <a:fillRect/>
                    </a:stretch>
                  </pic:blipFill>
                  <pic:spPr>
                    <a:xfrm>
                      <a:off x="0" y="0"/>
                      <a:ext cx="5822239" cy="2120900"/>
                    </a:xfrm>
                    <a:prstGeom prst="rect">
                      <a:avLst/>
                    </a:prstGeom>
                  </pic:spPr>
                </pic:pic>
              </a:graphicData>
            </a:graphic>
          </wp:inline>
        </w:drawing>
      </w:r>
    </w:p>
    <w:p w14:paraId="70172805" w14:textId="77777777" w:rsidR="005366E9" w:rsidRDefault="00BE58ED" w:rsidP="005366E9">
      <w:pPr>
        <w:pStyle w:val="Caption"/>
        <w:rPr>
          <w:rFonts w:cs="Times New Roman"/>
          <w:b w:val="0"/>
        </w:rPr>
      </w:pPr>
      <w:bookmarkStart w:id="44" w:name="_Toc60822717"/>
      <w:proofErr w:type="gramStart"/>
      <w:r>
        <w:t>Gambar 3.</w:t>
      </w:r>
      <w:proofErr w:type="gramEnd"/>
      <w:r>
        <w:t xml:space="preserve"> </w:t>
      </w:r>
      <w:r w:rsidR="00835430">
        <w:rPr>
          <w:noProof/>
        </w:rPr>
        <w:fldChar w:fldCharType="begin"/>
      </w:r>
      <w:r w:rsidR="00835430">
        <w:rPr>
          <w:noProof/>
        </w:rPr>
        <w:instrText xml:space="preserve"> SEQ Gambar_3. \* ARABIC </w:instrText>
      </w:r>
      <w:r w:rsidR="00835430">
        <w:rPr>
          <w:noProof/>
        </w:rPr>
        <w:fldChar w:fldCharType="separate"/>
      </w:r>
      <w:proofErr w:type="gramStart"/>
      <w:r w:rsidR="004A07B7">
        <w:rPr>
          <w:noProof/>
        </w:rPr>
        <w:t>2</w:t>
      </w:r>
      <w:r w:rsidR="00835430">
        <w:rPr>
          <w:noProof/>
        </w:rPr>
        <w:fldChar w:fldCharType="end"/>
      </w:r>
      <w:r>
        <w:rPr>
          <w:rFonts w:cs="Times New Roman"/>
        </w:rPr>
        <w:t xml:space="preserve"> </w:t>
      </w:r>
      <w:r w:rsidR="00DA691B" w:rsidRPr="000A35C7">
        <w:rPr>
          <w:rFonts w:cs="Times New Roman"/>
          <w:b w:val="0"/>
        </w:rPr>
        <w:t>Desain DFD Level</w:t>
      </w:r>
      <w:proofErr w:type="gramEnd"/>
      <w:r w:rsidR="00DA691B" w:rsidRPr="000A35C7">
        <w:rPr>
          <w:rFonts w:cs="Times New Roman"/>
          <w:b w:val="0"/>
        </w:rPr>
        <w:t xml:space="preserve"> 0</w:t>
      </w:r>
      <w:bookmarkEnd w:id="44"/>
    </w:p>
    <w:p w14:paraId="324D62DD" w14:textId="0FAB282A" w:rsidR="0000149F" w:rsidRDefault="0004787E" w:rsidP="005366E9">
      <w:pPr>
        <w:pStyle w:val="Heading4"/>
        <w:rPr>
          <w:rFonts w:ascii="Times New Roman" w:hAnsi="Times New Roman" w:cs="Times New Roman"/>
          <w:b/>
          <w:i w:val="0"/>
          <w:color w:val="auto"/>
        </w:rPr>
      </w:pPr>
      <w:bookmarkStart w:id="45" w:name="_Toc60823035"/>
      <w:r w:rsidRPr="005366E9">
        <w:rPr>
          <w:rFonts w:ascii="Times New Roman" w:hAnsi="Times New Roman" w:cs="Times New Roman"/>
          <w:b/>
          <w:i w:val="0"/>
          <w:color w:val="auto"/>
        </w:rPr>
        <w:lastRenderedPageBreak/>
        <w:t>3.2.2.2</w:t>
      </w:r>
      <w:r w:rsidRPr="005366E9">
        <w:rPr>
          <w:rFonts w:ascii="Times New Roman" w:hAnsi="Times New Roman" w:cs="Times New Roman"/>
          <w:b/>
          <w:i w:val="0"/>
          <w:color w:val="auto"/>
        </w:rPr>
        <w:tab/>
      </w:r>
      <w:r w:rsidR="0000149F" w:rsidRPr="005366E9">
        <w:rPr>
          <w:rFonts w:ascii="Times New Roman" w:hAnsi="Times New Roman" w:cs="Times New Roman"/>
          <w:b/>
          <w:i w:val="0"/>
          <w:color w:val="auto"/>
        </w:rPr>
        <w:t>DFD Level 1</w:t>
      </w:r>
      <w:bookmarkEnd w:id="45"/>
    </w:p>
    <w:p w14:paraId="4DB3FD5D" w14:textId="4AD34688" w:rsidR="00F73158" w:rsidRDefault="00DE6314" w:rsidP="00646031">
      <w:pPr>
        <w:jc w:val="center"/>
      </w:pPr>
      <w:r w:rsidRPr="00DE6314">
        <w:rPr>
          <w:noProof/>
          <w:bdr w:val="single" w:sz="4" w:space="0" w:color="auto"/>
        </w:rPr>
        <w:drawing>
          <wp:inline distT="0" distB="0" distL="0" distR="0" wp14:anchorId="2645AF64" wp14:editId="5A665CF4">
            <wp:extent cx="4940300" cy="7664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_LEVEL_1(2).jpg"/>
                    <pic:cNvPicPr/>
                  </pic:nvPicPr>
                  <pic:blipFill>
                    <a:blip r:embed="rId34">
                      <a:extLst>
                        <a:ext uri="{28A0092B-C50C-407E-A947-70E740481C1C}">
                          <a14:useLocalDpi xmlns:a14="http://schemas.microsoft.com/office/drawing/2010/main" val="0"/>
                        </a:ext>
                      </a:extLst>
                    </a:blip>
                    <a:stretch>
                      <a:fillRect/>
                    </a:stretch>
                  </pic:blipFill>
                  <pic:spPr>
                    <a:xfrm>
                      <a:off x="0" y="0"/>
                      <a:ext cx="4940300" cy="7664450"/>
                    </a:xfrm>
                    <a:prstGeom prst="rect">
                      <a:avLst/>
                    </a:prstGeom>
                  </pic:spPr>
                </pic:pic>
              </a:graphicData>
            </a:graphic>
          </wp:inline>
        </w:drawing>
      </w:r>
    </w:p>
    <w:p w14:paraId="2F31AFD7" w14:textId="5BE26083" w:rsidR="00C869BB" w:rsidRPr="000A35C7" w:rsidRDefault="00F73158" w:rsidP="00F73158">
      <w:pPr>
        <w:pStyle w:val="Caption"/>
        <w:rPr>
          <w:rFonts w:cs="Times New Roman"/>
          <w:b w:val="0"/>
        </w:rPr>
      </w:pPr>
      <w:bookmarkStart w:id="46" w:name="_Toc60822718"/>
      <w:proofErr w:type="gramStart"/>
      <w:r>
        <w:t>Gambar 3.</w:t>
      </w:r>
      <w:proofErr w:type="gramEnd"/>
      <w:r>
        <w:t xml:space="preserve"> </w:t>
      </w:r>
      <w:r w:rsidR="00835430">
        <w:rPr>
          <w:noProof/>
        </w:rPr>
        <w:fldChar w:fldCharType="begin"/>
      </w:r>
      <w:r w:rsidR="00835430">
        <w:rPr>
          <w:noProof/>
        </w:rPr>
        <w:instrText xml:space="preserve"> SEQ Gambar_3. \* ARABIC </w:instrText>
      </w:r>
      <w:r w:rsidR="00835430">
        <w:rPr>
          <w:noProof/>
        </w:rPr>
        <w:fldChar w:fldCharType="separate"/>
      </w:r>
      <w:proofErr w:type="gramStart"/>
      <w:r w:rsidR="004A07B7">
        <w:rPr>
          <w:noProof/>
        </w:rPr>
        <w:t>3</w:t>
      </w:r>
      <w:r w:rsidR="00835430">
        <w:rPr>
          <w:noProof/>
        </w:rPr>
        <w:fldChar w:fldCharType="end"/>
      </w:r>
      <w:r w:rsidR="000A35C7" w:rsidRPr="000A35C7">
        <w:rPr>
          <w:rFonts w:cs="Times New Roman"/>
        </w:rPr>
        <w:t xml:space="preserve"> </w:t>
      </w:r>
      <w:r w:rsidR="00DA691B" w:rsidRPr="000A35C7">
        <w:rPr>
          <w:rFonts w:cs="Times New Roman"/>
          <w:b w:val="0"/>
        </w:rPr>
        <w:t>Desain DFD Level</w:t>
      </w:r>
      <w:proofErr w:type="gramEnd"/>
      <w:r w:rsidR="00DA691B" w:rsidRPr="000A35C7">
        <w:rPr>
          <w:rFonts w:cs="Times New Roman"/>
          <w:b w:val="0"/>
        </w:rPr>
        <w:t xml:space="preserve"> 1</w:t>
      </w:r>
      <w:bookmarkEnd w:id="46"/>
    </w:p>
    <w:p w14:paraId="7EB6CBB8" w14:textId="13102EE8" w:rsidR="0000149F" w:rsidRPr="003A1302" w:rsidRDefault="0004787E" w:rsidP="00D12E76">
      <w:pPr>
        <w:pStyle w:val="Heading4"/>
        <w:spacing w:before="0" w:line="480" w:lineRule="auto"/>
        <w:rPr>
          <w:rFonts w:ascii="Times New Roman" w:hAnsi="Times New Roman" w:cs="Times New Roman"/>
          <w:b/>
          <w:i w:val="0"/>
          <w:color w:val="auto"/>
          <w:sz w:val="24"/>
          <w:szCs w:val="24"/>
        </w:rPr>
      </w:pPr>
      <w:bookmarkStart w:id="47" w:name="_Toc60823036"/>
      <w:r w:rsidRPr="003A1302">
        <w:rPr>
          <w:rFonts w:ascii="Times New Roman" w:hAnsi="Times New Roman" w:cs="Times New Roman"/>
          <w:b/>
          <w:i w:val="0"/>
          <w:color w:val="auto"/>
          <w:sz w:val="24"/>
          <w:szCs w:val="24"/>
        </w:rPr>
        <w:lastRenderedPageBreak/>
        <w:t>3.2.2.3</w:t>
      </w:r>
      <w:r w:rsidRPr="003A1302">
        <w:rPr>
          <w:rFonts w:ascii="Times New Roman" w:hAnsi="Times New Roman" w:cs="Times New Roman"/>
          <w:b/>
          <w:i w:val="0"/>
          <w:color w:val="auto"/>
          <w:sz w:val="24"/>
          <w:szCs w:val="24"/>
        </w:rPr>
        <w:tab/>
      </w:r>
      <w:r w:rsidR="0000149F" w:rsidRPr="003A1302">
        <w:rPr>
          <w:rFonts w:ascii="Times New Roman" w:hAnsi="Times New Roman" w:cs="Times New Roman"/>
          <w:b/>
          <w:i w:val="0"/>
          <w:color w:val="auto"/>
          <w:sz w:val="24"/>
          <w:szCs w:val="24"/>
        </w:rPr>
        <w:t xml:space="preserve">DFD </w:t>
      </w:r>
      <w:r w:rsidR="00E8485C">
        <w:rPr>
          <w:rFonts w:ascii="Times New Roman" w:hAnsi="Times New Roman" w:cs="Times New Roman"/>
          <w:b/>
          <w:i w:val="0"/>
          <w:color w:val="auto"/>
          <w:sz w:val="24"/>
          <w:szCs w:val="24"/>
        </w:rPr>
        <w:t>L</w:t>
      </w:r>
      <w:r w:rsidR="0000149F" w:rsidRPr="003A1302">
        <w:rPr>
          <w:rFonts w:ascii="Times New Roman" w:hAnsi="Times New Roman" w:cs="Times New Roman"/>
          <w:b/>
          <w:i w:val="0"/>
          <w:color w:val="auto"/>
          <w:sz w:val="24"/>
          <w:szCs w:val="24"/>
        </w:rPr>
        <w:t>evel 2.</w:t>
      </w:r>
      <w:r w:rsidR="00BF16DE">
        <w:rPr>
          <w:rFonts w:ascii="Times New Roman" w:hAnsi="Times New Roman" w:cs="Times New Roman"/>
          <w:b/>
          <w:i w:val="0"/>
          <w:color w:val="auto"/>
          <w:sz w:val="24"/>
          <w:szCs w:val="24"/>
        </w:rPr>
        <w:t>2</w:t>
      </w:r>
      <w:bookmarkEnd w:id="47"/>
    </w:p>
    <w:p w14:paraId="174D3A11" w14:textId="22A0246A" w:rsidR="00F73158" w:rsidRDefault="00DE6314" w:rsidP="00F73158">
      <w:pPr>
        <w:keepNext/>
        <w:spacing w:after="0" w:line="480" w:lineRule="auto"/>
        <w:contextualSpacing/>
        <w:jc w:val="center"/>
      </w:pPr>
      <w:r w:rsidRPr="007F2FD9">
        <w:rPr>
          <w:noProof/>
          <w:bdr w:val="single" w:sz="4" w:space="0" w:color="auto"/>
        </w:rPr>
        <w:drawing>
          <wp:inline distT="0" distB="0" distL="0" distR="0" wp14:anchorId="74A1AD0D" wp14:editId="7978D4EA">
            <wp:extent cx="4679950" cy="476885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FD_LEVEL_1_2(1).jpg"/>
                    <pic:cNvPicPr/>
                  </pic:nvPicPr>
                  <pic:blipFill>
                    <a:blip r:embed="rId35">
                      <a:extLst>
                        <a:ext uri="{28A0092B-C50C-407E-A947-70E740481C1C}">
                          <a14:useLocalDpi xmlns:a14="http://schemas.microsoft.com/office/drawing/2010/main" val="0"/>
                        </a:ext>
                      </a:extLst>
                    </a:blip>
                    <a:stretch>
                      <a:fillRect/>
                    </a:stretch>
                  </pic:blipFill>
                  <pic:spPr>
                    <a:xfrm>
                      <a:off x="0" y="0"/>
                      <a:ext cx="4679950" cy="4768850"/>
                    </a:xfrm>
                    <a:prstGeom prst="rect">
                      <a:avLst/>
                    </a:prstGeom>
                  </pic:spPr>
                </pic:pic>
              </a:graphicData>
            </a:graphic>
          </wp:inline>
        </w:drawing>
      </w:r>
    </w:p>
    <w:p w14:paraId="46BDBF6B" w14:textId="46095720" w:rsidR="00C869BB" w:rsidRDefault="00F73158" w:rsidP="00F73158">
      <w:pPr>
        <w:pStyle w:val="Caption"/>
      </w:pPr>
      <w:bookmarkStart w:id="48" w:name="_Toc60822719"/>
      <w:proofErr w:type="gramStart"/>
      <w:r>
        <w:t>Gambar 3.</w:t>
      </w:r>
      <w:proofErr w:type="gramEnd"/>
      <w:r>
        <w:t xml:space="preserve"> </w:t>
      </w:r>
      <w:r w:rsidR="00835430">
        <w:rPr>
          <w:noProof/>
        </w:rPr>
        <w:fldChar w:fldCharType="begin"/>
      </w:r>
      <w:r w:rsidR="00835430">
        <w:rPr>
          <w:noProof/>
        </w:rPr>
        <w:instrText xml:space="preserve"> SEQ Gambar_3. \* ARABIC </w:instrText>
      </w:r>
      <w:r w:rsidR="00835430">
        <w:rPr>
          <w:noProof/>
        </w:rPr>
        <w:fldChar w:fldCharType="separate"/>
      </w:r>
      <w:proofErr w:type="gramStart"/>
      <w:r w:rsidR="004A07B7">
        <w:rPr>
          <w:noProof/>
        </w:rPr>
        <w:t>4</w:t>
      </w:r>
      <w:r w:rsidR="00835430">
        <w:rPr>
          <w:noProof/>
        </w:rPr>
        <w:fldChar w:fldCharType="end"/>
      </w:r>
      <w:r>
        <w:rPr>
          <w:rFonts w:cs="Times New Roman"/>
        </w:rPr>
        <w:t xml:space="preserve"> </w:t>
      </w:r>
      <w:r w:rsidR="00DA691B">
        <w:rPr>
          <w:b w:val="0"/>
        </w:rPr>
        <w:t>Desain DFD Level</w:t>
      </w:r>
      <w:proofErr w:type="gramEnd"/>
      <w:r w:rsidR="00DA691B">
        <w:rPr>
          <w:b w:val="0"/>
        </w:rPr>
        <w:t xml:space="preserve"> 2.</w:t>
      </w:r>
      <w:bookmarkEnd w:id="48"/>
      <w:r w:rsidR="00BF16DE">
        <w:rPr>
          <w:b w:val="0"/>
        </w:rPr>
        <w:t>2</w:t>
      </w:r>
    </w:p>
    <w:p w14:paraId="7D31AF32" w14:textId="5CEBCC00" w:rsidR="00DE6314" w:rsidRPr="00DE6314" w:rsidRDefault="0004787E" w:rsidP="00DE6314">
      <w:pPr>
        <w:pStyle w:val="Heading4"/>
        <w:spacing w:before="0" w:line="480" w:lineRule="auto"/>
        <w:rPr>
          <w:rFonts w:ascii="Times New Roman" w:hAnsi="Times New Roman" w:cs="Times New Roman"/>
          <w:b/>
          <w:i w:val="0"/>
          <w:color w:val="auto"/>
          <w:sz w:val="24"/>
          <w:szCs w:val="24"/>
        </w:rPr>
      </w:pPr>
      <w:bookmarkStart w:id="49" w:name="_Toc60823037"/>
      <w:r w:rsidRPr="003A1302">
        <w:rPr>
          <w:rFonts w:ascii="Times New Roman" w:hAnsi="Times New Roman" w:cs="Times New Roman"/>
          <w:b/>
          <w:i w:val="0"/>
          <w:color w:val="auto"/>
          <w:sz w:val="24"/>
          <w:szCs w:val="24"/>
        </w:rPr>
        <w:lastRenderedPageBreak/>
        <w:t>3.2.2.4</w:t>
      </w:r>
      <w:r w:rsidRPr="003A1302">
        <w:rPr>
          <w:rFonts w:ascii="Times New Roman" w:hAnsi="Times New Roman" w:cs="Times New Roman"/>
          <w:b/>
          <w:i w:val="0"/>
          <w:color w:val="auto"/>
          <w:sz w:val="24"/>
          <w:szCs w:val="24"/>
        </w:rPr>
        <w:tab/>
      </w:r>
      <w:r w:rsidR="0000149F" w:rsidRPr="003A1302">
        <w:rPr>
          <w:rFonts w:ascii="Times New Roman" w:hAnsi="Times New Roman" w:cs="Times New Roman"/>
          <w:b/>
          <w:i w:val="0"/>
          <w:color w:val="auto"/>
          <w:sz w:val="24"/>
          <w:szCs w:val="24"/>
        </w:rPr>
        <w:t xml:space="preserve">DFD </w:t>
      </w:r>
      <w:r w:rsidR="00E8485C">
        <w:rPr>
          <w:rFonts w:ascii="Times New Roman" w:hAnsi="Times New Roman" w:cs="Times New Roman"/>
          <w:b/>
          <w:i w:val="0"/>
          <w:color w:val="auto"/>
          <w:sz w:val="24"/>
          <w:szCs w:val="24"/>
        </w:rPr>
        <w:t>L</w:t>
      </w:r>
      <w:r w:rsidR="0000149F" w:rsidRPr="003A1302">
        <w:rPr>
          <w:rFonts w:ascii="Times New Roman" w:hAnsi="Times New Roman" w:cs="Times New Roman"/>
          <w:b/>
          <w:i w:val="0"/>
          <w:color w:val="auto"/>
          <w:sz w:val="24"/>
          <w:szCs w:val="24"/>
        </w:rPr>
        <w:t>evel 2.</w:t>
      </w:r>
      <w:r w:rsidR="00BF16DE">
        <w:rPr>
          <w:rFonts w:ascii="Times New Roman" w:hAnsi="Times New Roman" w:cs="Times New Roman"/>
          <w:b/>
          <w:i w:val="0"/>
          <w:color w:val="auto"/>
          <w:sz w:val="24"/>
          <w:szCs w:val="24"/>
        </w:rPr>
        <w:t>3</w:t>
      </w:r>
      <w:bookmarkEnd w:id="49"/>
    </w:p>
    <w:p w14:paraId="6DB3387A" w14:textId="0B037499" w:rsidR="00E15D40" w:rsidRDefault="00DE6314" w:rsidP="00E15D40">
      <w:pPr>
        <w:keepNext/>
        <w:jc w:val="center"/>
      </w:pPr>
      <w:r w:rsidRPr="007F2FD9">
        <w:rPr>
          <w:noProof/>
          <w:bdr w:val="single" w:sz="4" w:space="0" w:color="auto"/>
        </w:rPr>
        <w:drawing>
          <wp:inline distT="0" distB="0" distL="0" distR="0" wp14:anchorId="1E9CCDC0" wp14:editId="008E1320">
            <wp:extent cx="5340350" cy="41338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_LEVEL_1_3(1).jpg"/>
                    <pic:cNvPicPr/>
                  </pic:nvPicPr>
                  <pic:blipFill>
                    <a:blip r:embed="rId36">
                      <a:extLst>
                        <a:ext uri="{28A0092B-C50C-407E-A947-70E740481C1C}">
                          <a14:useLocalDpi xmlns:a14="http://schemas.microsoft.com/office/drawing/2010/main" val="0"/>
                        </a:ext>
                      </a:extLst>
                    </a:blip>
                    <a:stretch>
                      <a:fillRect/>
                    </a:stretch>
                  </pic:blipFill>
                  <pic:spPr>
                    <a:xfrm>
                      <a:off x="0" y="0"/>
                      <a:ext cx="5340350" cy="4133850"/>
                    </a:xfrm>
                    <a:prstGeom prst="rect">
                      <a:avLst/>
                    </a:prstGeom>
                  </pic:spPr>
                </pic:pic>
              </a:graphicData>
            </a:graphic>
          </wp:inline>
        </w:drawing>
      </w:r>
    </w:p>
    <w:p w14:paraId="7E2F5CBB" w14:textId="1981A01A" w:rsidR="00C869BB" w:rsidRPr="00A55B3C" w:rsidRDefault="00E15D40" w:rsidP="00E15D40">
      <w:pPr>
        <w:pStyle w:val="Caption"/>
        <w:rPr>
          <w:rFonts w:cs="Times New Roman"/>
        </w:rPr>
      </w:pPr>
      <w:bookmarkStart w:id="50" w:name="_Toc60822720"/>
      <w:proofErr w:type="gramStart"/>
      <w:r>
        <w:t>Gambar 3.</w:t>
      </w:r>
      <w:proofErr w:type="gramEnd"/>
      <w:r>
        <w:t xml:space="preserve"> </w:t>
      </w:r>
      <w:r w:rsidR="00835430">
        <w:rPr>
          <w:noProof/>
        </w:rPr>
        <w:fldChar w:fldCharType="begin"/>
      </w:r>
      <w:r w:rsidR="00835430">
        <w:rPr>
          <w:noProof/>
        </w:rPr>
        <w:instrText xml:space="preserve"> SEQ Gambar_3. \* ARABIC </w:instrText>
      </w:r>
      <w:r w:rsidR="00835430">
        <w:rPr>
          <w:noProof/>
        </w:rPr>
        <w:fldChar w:fldCharType="separate"/>
      </w:r>
      <w:proofErr w:type="gramStart"/>
      <w:r w:rsidR="004A07B7">
        <w:rPr>
          <w:noProof/>
        </w:rPr>
        <w:t>5</w:t>
      </w:r>
      <w:r w:rsidR="00835430">
        <w:rPr>
          <w:noProof/>
        </w:rPr>
        <w:fldChar w:fldCharType="end"/>
      </w:r>
      <w:r w:rsidR="00D203AB" w:rsidRPr="00A55B3C">
        <w:rPr>
          <w:rFonts w:cs="Times New Roman"/>
        </w:rPr>
        <w:t xml:space="preserve"> </w:t>
      </w:r>
      <w:r w:rsidR="00DA691B" w:rsidRPr="00A55B3C">
        <w:rPr>
          <w:rFonts w:cs="Times New Roman"/>
          <w:b w:val="0"/>
        </w:rPr>
        <w:t>Desain DFD Level</w:t>
      </w:r>
      <w:proofErr w:type="gramEnd"/>
      <w:r w:rsidR="00DA691B" w:rsidRPr="00A55B3C">
        <w:rPr>
          <w:rFonts w:cs="Times New Roman"/>
          <w:b w:val="0"/>
        </w:rPr>
        <w:t xml:space="preserve"> 2.</w:t>
      </w:r>
      <w:bookmarkEnd w:id="50"/>
      <w:r w:rsidR="00BF16DE">
        <w:rPr>
          <w:rFonts w:cs="Times New Roman"/>
          <w:b w:val="0"/>
        </w:rPr>
        <w:t>3</w:t>
      </w:r>
    </w:p>
    <w:p w14:paraId="4FCEE03B" w14:textId="03C763B7" w:rsidR="0000149F" w:rsidRPr="003A1302" w:rsidRDefault="0004787E" w:rsidP="00D12E76">
      <w:pPr>
        <w:pStyle w:val="Heading4"/>
        <w:spacing w:before="0" w:line="480" w:lineRule="auto"/>
        <w:rPr>
          <w:rFonts w:ascii="Times New Roman" w:hAnsi="Times New Roman" w:cs="Times New Roman"/>
          <w:b/>
          <w:i w:val="0"/>
          <w:color w:val="auto"/>
          <w:sz w:val="24"/>
          <w:szCs w:val="24"/>
        </w:rPr>
      </w:pPr>
      <w:bookmarkStart w:id="51" w:name="_Toc60823038"/>
      <w:r w:rsidRPr="003A1302">
        <w:rPr>
          <w:rFonts w:ascii="Times New Roman" w:hAnsi="Times New Roman" w:cs="Times New Roman"/>
          <w:b/>
          <w:i w:val="0"/>
          <w:color w:val="auto"/>
          <w:sz w:val="24"/>
          <w:szCs w:val="24"/>
        </w:rPr>
        <w:t>3.2.2.5</w:t>
      </w:r>
      <w:r w:rsidRPr="003A1302">
        <w:rPr>
          <w:rFonts w:ascii="Times New Roman" w:hAnsi="Times New Roman" w:cs="Times New Roman"/>
          <w:b/>
          <w:i w:val="0"/>
          <w:color w:val="auto"/>
          <w:sz w:val="24"/>
          <w:szCs w:val="24"/>
        </w:rPr>
        <w:tab/>
      </w:r>
      <w:r w:rsidR="0000149F" w:rsidRPr="003A1302">
        <w:rPr>
          <w:rFonts w:ascii="Times New Roman" w:hAnsi="Times New Roman" w:cs="Times New Roman"/>
          <w:b/>
          <w:i w:val="0"/>
          <w:color w:val="auto"/>
          <w:sz w:val="24"/>
          <w:szCs w:val="24"/>
        </w:rPr>
        <w:t xml:space="preserve">DFD </w:t>
      </w:r>
      <w:r w:rsidR="00E8485C">
        <w:rPr>
          <w:rFonts w:ascii="Times New Roman" w:hAnsi="Times New Roman" w:cs="Times New Roman"/>
          <w:b/>
          <w:i w:val="0"/>
          <w:color w:val="auto"/>
          <w:sz w:val="24"/>
          <w:szCs w:val="24"/>
        </w:rPr>
        <w:t>L</w:t>
      </w:r>
      <w:r w:rsidR="0000149F" w:rsidRPr="003A1302">
        <w:rPr>
          <w:rFonts w:ascii="Times New Roman" w:hAnsi="Times New Roman" w:cs="Times New Roman"/>
          <w:b/>
          <w:i w:val="0"/>
          <w:color w:val="auto"/>
          <w:sz w:val="24"/>
          <w:szCs w:val="24"/>
        </w:rPr>
        <w:t>evel 2.</w:t>
      </w:r>
      <w:r w:rsidR="00BF16DE">
        <w:rPr>
          <w:rFonts w:ascii="Times New Roman" w:hAnsi="Times New Roman" w:cs="Times New Roman"/>
          <w:b/>
          <w:i w:val="0"/>
          <w:color w:val="auto"/>
          <w:sz w:val="24"/>
          <w:szCs w:val="24"/>
        </w:rPr>
        <w:t>4</w:t>
      </w:r>
      <w:bookmarkEnd w:id="51"/>
    </w:p>
    <w:p w14:paraId="0B306C47" w14:textId="27D242BE" w:rsidR="00E15D40" w:rsidRDefault="00DE6314" w:rsidP="00E15D40">
      <w:pPr>
        <w:keepNext/>
        <w:spacing w:after="0" w:line="480" w:lineRule="auto"/>
        <w:jc w:val="center"/>
      </w:pPr>
      <w:r w:rsidRPr="007F2FD9">
        <w:rPr>
          <w:noProof/>
          <w:bdr w:val="single" w:sz="4" w:space="0" w:color="auto"/>
        </w:rPr>
        <w:drawing>
          <wp:inline distT="0" distB="0" distL="0" distR="0" wp14:anchorId="485732DD" wp14:editId="544718D5">
            <wp:extent cx="4781550" cy="1784350"/>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_LEVEL_4.1.jpg"/>
                    <pic:cNvPicPr/>
                  </pic:nvPicPr>
                  <pic:blipFill>
                    <a:blip r:embed="rId37">
                      <a:extLst>
                        <a:ext uri="{28A0092B-C50C-407E-A947-70E740481C1C}">
                          <a14:useLocalDpi xmlns:a14="http://schemas.microsoft.com/office/drawing/2010/main" val="0"/>
                        </a:ext>
                      </a:extLst>
                    </a:blip>
                    <a:stretch>
                      <a:fillRect/>
                    </a:stretch>
                  </pic:blipFill>
                  <pic:spPr>
                    <a:xfrm>
                      <a:off x="0" y="0"/>
                      <a:ext cx="4782524" cy="1784713"/>
                    </a:xfrm>
                    <a:prstGeom prst="rect">
                      <a:avLst/>
                    </a:prstGeom>
                  </pic:spPr>
                </pic:pic>
              </a:graphicData>
            </a:graphic>
          </wp:inline>
        </w:drawing>
      </w:r>
    </w:p>
    <w:p w14:paraId="5ED290FD" w14:textId="77F6B02C" w:rsidR="007F2FD9" w:rsidRPr="00DE6314" w:rsidRDefault="00E15D40" w:rsidP="00DE6314">
      <w:pPr>
        <w:pStyle w:val="Caption"/>
        <w:rPr>
          <w:rFonts w:cs="Times New Roman"/>
          <w:b w:val="0"/>
        </w:rPr>
      </w:pPr>
      <w:bookmarkStart w:id="52" w:name="_Toc60822721"/>
      <w:proofErr w:type="gramStart"/>
      <w:r>
        <w:t>Gambar 3.</w:t>
      </w:r>
      <w:proofErr w:type="gramEnd"/>
      <w:r>
        <w:t xml:space="preserve"> </w:t>
      </w:r>
      <w:r w:rsidR="00835430">
        <w:rPr>
          <w:noProof/>
        </w:rPr>
        <w:fldChar w:fldCharType="begin"/>
      </w:r>
      <w:r w:rsidR="00835430">
        <w:rPr>
          <w:noProof/>
        </w:rPr>
        <w:instrText xml:space="preserve"> SEQ Gambar_3. \* ARABIC </w:instrText>
      </w:r>
      <w:r w:rsidR="00835430">
        <w:rPr>
          <w:noProof/>
        </w:rPr>
        <w:fldChar w:fldCharType="separate"/>
      </w:r>
      <w:proofErr w:type="gramStart"/>
      <w:r w:rsidR="004A07B7">
        <w:rPr>
          <w:noProof/>
        </w:rPr>
        <w:t>6</w:t>
      </w:r>
      <w:r w:rsidR="00835430">
        <w:rPr>
          <w:noProof/>
        </w:rPr>
        <w:fldChar w:fldCharType="end"/>
      </w:r>
      <w:r w:rsidR="00A55B3C" w:rsidRPr="00A55B3C">
        <w:rPr>
          <w:rFonts w:cs="Times New Roman"/>
        </w:rPr>
        <w:t xml:space="preserve"> </w:t>
      </w:r>
      <w:r w:rsidR="00DA691B" w:rsidRPr="00A55B3C">
        <w:rPr>
          <w:rFonts w:cs="Times New Roman"/>
          <w:b w:val="0"/>
        </w:rPr>
        <w:t>Desain DFD Level</w:t>
      </w:r>
      <w:proofErr w:type="gramEnd"/>
      <w:r w:rsidR="00DA691B" w:rsidRPr="00A55B3C">
        <w:rPr>
          <w:rFonts w:cs="Times New Roman"/>
          <w:b w:val="0"/>
        </w:rPr>
        <w:t xml:space="preserve"> 2.</w:t>
      </w:r>
      <w:bookmarkEnd w:id="52"/>
      <w:r w:rsidR="00BF16DE">
        <w:rPr>
          <w:rFonts w:cs="Times New Roman"/>
          <w:b w:val="0"/>
        </w:rPr>
        <w:t>4</w:t>
      </w:r>
    </w:p>
    <w:p w14:paraId="5E8E2EA4" w14:textId="77777777" w:rsidR="007F2FD9" w:rsidRDefault="007F2FD9" w:rsidP="00D12E76">
      <w:pPr>
        <w:pStyle w:val="Heading3"/>
        <w:spacing w:before="0" w:line="480" w:lineRule="auto"/>
      </w:pPr>
    </w:p>
    <w:p w14:paraId="0FA0454A" w14:textId="77777777" w:rsidR="007F2FD9" w:rsidRPr="007F2FD9" w:rsidRDefault="007F2FD9" w:rsidP="007F2FD9"/>
    <w:p w14:paraId="2CC0DCED" w14:textId="1E837927" w:rsidR="0000149F" w:rsidRPr="003A1302" w:rsidRDefault="005A1E7D" w:rsidP="00D12E76">
      <w:pPr>
        <w:pStyle w:val="Heading3"/>
        <w:spacing w:before="0" w:line="480" w:lineRule="auto"/>
      </w:pPr>
      <w:bookmarkStart w:id="53" w:name="_Toc60823039"/>
      <w:r w:rsidRPr="003A1302">
        <w:lastRenderedPageBreak/>
        <w:t>3.2.3</w:t>
      </w:r>
      <w:r w:rsidRPr="003A1302">
        <w:tab/>
      </w:r>
      <w:r w:rsidR="0000149F" w:rsidRPr="003A1302">
        <w:t>Struktur Menu</w:t>
      </w:r>
      <w:bookmarkEnd w:id="53"/>
    </w:p>
    <w:p w14:paraId="1AA9680C" w14:textId="77777777" w:rsidR="007E41EE" w:rsidRPr="003A1302" w:rsidRDefault="007E41EE" w:rsidP="00D12E76">
      <w:pPr>
        <w:pStyle w:val="ListParagraph"/>
        <w:spacing w:after="0" w:line="480" w:lineRule="auto"/>
        <w:ind w:left="0" w:firstLine="720"/>
        <w:jc w:val="both"/>
        <w:rPr>
          <w:rFonts w:ascii="Times New Roman" w:hAnsi="Times New Roman" w:cs="Times New Roman"/>
          <w:sz w:val="24"/>
          <w:szCs w:val="24"/>
          <w:shd w:val="clear" w:color="auto" w:fill="FFFFFF"/>
        </w:rPr>
      </w:pPr>
      <w:proofErr w:type="gramStart"/>
      <w:r w:rsidRPr="003A1302">
        <w:rPr>
          <w:rFonts w:ascii="Times New Roman" w:hAnsi="Times New Roman" w:cs="Times New Roman"/>
          <w:sz w:val="24"/>
          <w:szCs w:val="24"/>
          <w:shd w:val="clear" w:color="auto" w:fill="FFFFFF"/>
        </w:rPr>
        <w:t>Berikut adalah struktur menu pada Sistem Inventaris Barang Sekolah Teladan.</w:t>
      </w:r>
      <w:proofErr w:type="gramEnd"/>
    </w:p>
    <w:p w14:paraId="17672D54" w14:textId="77777777" w:rsidR="00A55B3C" w:rsidRPr="00A55B3C" w:rsidRDefault="007E41EE" w:rsidP="00A55B3C">
      <w:pPr>
        <w:keepNext/>
        <w:spacing w:after="0" w:line="480" w:lineRule="auto"/>
        <w:jc w:val="center"/>
        <w:rPr>
          <w:rFonts w:ascii="Times New Roman" w:hAnsi="Times New Roman" w:cs="Times New Roman"/>
        </w:rPr>
      </w:pPr>
      <w:r w:rsidRPr="00A55B3C">
        <w:rPr>
          <w:rFonts w:ascii="Times New Roman" w:hAnsi="Times New Roman" w:cs="Times New Roman"/>
          <w:noProof/>
        </w:rPr>
        <w:drawing>
          <wp:inline distT="0" distB="0" distL="0" distR="0" wp14:anchorId="03AA4E55" wp14:editId="7763AC31">
            <wp:extent cx="5579742" cy="2458192"/>
            <wp:effectExtent l="19050" t="19050" r="21590" b="18415"/>
            <wp:docPr id="23" name="Picture 2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593882" cy="2464421"/>
                    </a:xfrm>
                    <a:prstGeom prst="rect">
                      <a:avLst/>
                    </a:prstGeom>
                    <a:ln>
                      <a:solidFill>
                        <a:schemeClr val="tx1"/>
                      </a:solidFill>
                    </a:ln>
                  </pic:spPr>
                </pic:pic>
              </a:graphicData>
            </a:graphic>
          </wp:inline>
        </w:drawing>
      </w:r>
    </w:p>
    <w:p w14:paraId="3FA3CAD4" w14:textId="62350BF0" w:rsidR="007E41EE" w:rsidRPr="00A55B3C" w:rsidRDefault="00A55B3C" w:rsidP="00A55B3C">
      <w:pPr>
        <w:pStyle w:val="Caption"/>
        <w:rPr>
          <w:rFonts w:cs="Times New Roman"/>
          <w:b w:val="0"/>
        </w:rPr>
      </w:pPr>
      <w:bookmarkStart w:id="54" w:name="_Toc59700496"/>
      <w:bookmarkStart w:id="55" w:name="_Toc60822722"/>
      <w:proofErr w:type="gramStart"/>
      <w:r w:rsidRPr="00A55B3C">
        <w:rPr>
          <w:rFonts w:cs="Times New Roman"/>
        </w:rPr>
        <w:t>Gambar 3.</w:t>
      </w:r>
      <w:proofErr w:type="gramEnd"/>
      <w:r w:rsidRPr="00A55B3C">
        <w:rPr>
          <w:rFonts w:cs="Times New Roman"/>
        </w:rPr>
        <w:t xml:space="preserve"> </w:t>
      </w:r>
      <w:r w:rsidRPr="00A55B3C">
        <w:rPr>
          <w:rFonts w:cs="Times New Roman"/>
        </w:rPr>
        <w:fldChar w:fldCharType="begin"/>
      </w:r>
      <w:r w:rsidRPr="00A55B3C">
        <w:rPr>
          <w:rFonts w:cs="Times New Roman"/>
        </w:rPr>
        <w:instrText xml:space="preserve"> SEQ Gambar_3. \* ARABIC </w:instrText>
      </w:r>
      <w:r w:rsidRPr="00A55B3C">
        <w:rPr>
          <w:rFonts w:cs="Times New Roman"/>
        </w:rPr>
        <w:fldChar w:fldCharType="separate"/>
      </w:r>
      <w:r w:rsidR="004A07B7">
        <w:rPr>
          <w:rFonts w:cs="Times New Roman"/>
          <w:noProof/>
        </w:rPr>
        <w:t>8</w:t>
      </w:r>
      <w:r w:rsidRPr="00A55B3C">
        <w:rPr>
          <w:rFonts w:cs="Times New Roman"/>
        </w:rPr>
        <w:fldChar w:fldCharType="end"/>
      </w:r>
      <w:r w:rsidRPr="00A55B3C">
        <w:rPr>
          <w:rFonts w:cs="Times New Roman"/>
        </w:rPr>
        <w:t xml:space="preserve"> </w:t>
      </w:r>
      <w:r w:rsidR="00BA69FA" w:rsidRPr="00A55B3C">
        <w:rPr>
          <w:rFonts w:cs="Times New Roman"/>
          <w:b w:val="0"/>
        </w:rPr>
        <w:t xml:space="preserve">Strukutur </w:t>
      </w:r>
      <w:r w:rsidR="00BA69FA" w:rsidRPr="00A55B3C">
        <w:rPr>
          <w:rFonts w:cs="Times New Roman"/>
          <w:b w:val="0"/>
          <w:i/>
        </w:rPr>
        <w:t>menu</w:t>
      </w:r>
      <w:bookmarkEnd w:id="54"/>
      <w:bookmarkEnd w:id="55"/>
    </w:p>
    <w:p w14:paraId="6A2DDE6A" w14:textId="153BD3CB" w:rsidR="0000149F" w:rsidRPr="003A1302" w:rsidRDefault="005A1E7D" w:rsidP="00D12E76">
      <w:pPr>
        <w:pStyle w:val="Heading3"/>
        <w:spacing w:before="0" w:line="480" w:lineRule="auto"/>
      </w:pPr>
      <w:bookmarkStart w:id="56" w:name="_Toc60823040"/>
      <w:r w:rsidRPr="003A1302">
        <w:t>3.2.4</w:t>
      </w:r>
      <w:r w:rsidRPr="003A1302">
        <w:tab/>
      </w:r>
      <w:r w:rsidR="0000149F" w:rsidRPr="003A1302">
        <w:t>Entity Relationship Diagram</w:t>
      </w:r>
      <w:bookmarkEnd w:id="56"/>
    </w:p>
    <w:p w14:paraId="55547937" w14:textId="0C5C520C" w:rsidR="007E41EE" w:rsidRPr="003A1302" w:rsidRDefault="007E41EE" w:rsidP="00D12E76">
      <w:pPr>
        <w:spacing w:after="0" w:line="480" w:lineRule="auto"/>
        <w:ind w:firstLine="720"/>
        <w:jc w:val="both"/>
        <w:rPr>
          <w:rFonts w:ascii="Times New Roman" w:hAnsi="Times New Roman" w:cs="Times New Roman"/>
          <w:sz w:val="24"/>
          <w:szCs w:val="27"/>
          <w:shd w:val="clear" w:color="auto" w:fill="FFFFFF"/>
        </w:rPr>
      </w:pPr>
      <w:r w:rsidRPr="003A1302">
        <w:rPr>
          <w:rFonts w:ascii="Times New Roman" w:eastAsia="Times New Roman" w:hAnsi="Times New Roman" w:cs="Times New Roman"/>
          <w:i/>
          <w:iCs/>
          <w:sz w:val="24"/>
          <w:szCs w:val="24"/>
        </w:rPr>
        <w:t>Entity Relationship Diagram</w:t>
      </w:r>
      <w:r w:rsidRPr="003A1302">
        <w:rPr>
          <w:rFonts w:ascii="Times New Roman" w:eastAsia="Times New Roman" w:hAnsi="Times New Roman" w:cs="Times New Roman"/>
          <w:sz w:val="24"/>
          <w:szCs w:val="24"/>
        </w:rPr>
        <w:t> (ERD) untuk mendokumentasikan data perusahaan dengan mengidentifikasi jenis entitas (</w:t>
      </w:r>
      <w:r w:rsidRPr="003A1302">
        <w:rPr>
          <w:rFonts w:ascii="Times New Roman" w:eastAsia="Times New Roman" w:hAnsi="Times New Roman" w:cs="Times New Roman"/>
          <w:i/>
          <w:iCs/>
          <w:sz w:val="24"/>
          <w:szCs w:val="24"/>
        </w:rPr>
        <w:t>entity</w:t>
      </w:r>
      <w:r w:rsidRPr="003A1302">
        <w:rPr>
          <w:rFonts w:ascii="Times New Roman" w:eastAsia="Times New Roman" w:hAnsi="Times New Roman" w:cs="Times New Roman"/>
          <w:sz w:val="24"/>
          <w:szCs w:val="24"/>
        </w:rPr>
        <w:t xml:space="preserve">) dan hubungannya. </w:t>
      </w:r>
      <w:proofErr w:type="gramStart"/>
      <w:r w:rsidRPr="003A1302">
        <w:rPr>
          <w:rFonts w:ascii="Times New Roman" w:eastAsia="Times New Roman" w:hAnsi="Times New Roman" w:cs="Times New Roman"/>
          <w:sz w:val="24"/>
          <w:szCs w:val="24"/>
        </w:rPr>
        <w:t>ERD merupakan suatu model jaringan yang menggunakan susunan data yang disimpan pada sistem secara abstrak.</w:t>
      </w:r>
      <w:proofErr w:type="gramEnd"/>
      <w:r w:rsidR="0077023A">
        <w:rPr>
          <w:rFonts w:ascii="Times New Roman" w:eastAsia="Times New Roman" w:hAnsi="Times New Roman" w:cs="Times New Roman"/>
          <w:sz w:val="24"/>
          <w:szCs w:val="24"/>
        </w:rPr>
        <w:t xml:space="preserve"> </w:t>
      </w:r>
      <w:r w:rsidRPr="003A1302">
        <w:rPr>
          <w:rFonts w:ascii="Times New Roman" w:eastAsia="Times New Roman" w:hAnsi="Times New Roman" w:cs="Times New Roman"/>
          <w:sz w:val="24"/>
          <w:szCs w:val="24"/>
        </w:rPr>
        <w:t xml:space="preserve">ERD juga menggambarkan hubungan antara satu entitas yang memiliki sejumlah atribut dengan entitas yang </w:t>
      </w:r>
      <w:proofErr w:type="gramStart"/>
      <w:r w:rsidRPr="003A1302">
        <w:rPr>
          <w:rFonts w:ascii="Times New Roman" w:eastAsia="Times New Roman" w:hAnsi="Times New Roman" w:cs="Times New Roman"/>
          <w:sz w:val="24"/>
          <w:szCs w:val="24"/>
        </w:rPr>
        <w:t>lain</w:t>
      </w:r>
      <w:proofErr w:type="gramEnd"/>
      <w:r w:rsidRPr="003A1302">
        <w:rPr>
          <w:rFonts w:ascii="Times New Roman" w:eastAsia="Times New Roman" w:hAnsi="Times New Roman" w:cs="Times New Roman"/>
          <w:sz w:val="24"/>
          <w:szCs w:val="24"/>
        </w:rPr>
        <w:t xml:space="preserve"> dalam suatu sistem yang terintegrasi. </w:t>
      </w:r>
      <w:r w:rsidRPr="003A1302">
        <w:rPr>
          <w:rFonts w:ascii="Times New Roman" w:hAnsi="Times New Roman" w:cs="Times New Roman"/>
          <w:sz w:val="24"/>
          <w:szCs w:val="27"/>
          <w:shd w:val="clear" w:color="auto" w:fill="FFFFFF"/>
        </w:rPr>
        <w:t xml:space="preserve">ERD digunakan oleh perancang sistem untuk memodelkan data yang nantinya </w:t>
      </w:r>
      <w:proofErr w:type="gramStart"/>
      <w:r w:rsidRPr="003A1302">
        <w:rPr>
          <w:rFonts w:ascii="Times New Roman" w:hAnsi="Times New Roman" w:cs="Times New Roman"/>
          <w:sz w:val="24"/>
          <w:szCs w:val="27"/>
          <w:shd w:val="clear" w:color="auto" w:fill="FFFFFF"/>
        </w:rPr>
        <w:t>akan</w:t>
      </w:r>
      <w:proofErr w:type="gramEnd"/>
      <w:r w:rsidRPr="003A1302">
        <w:rPr>
          <w:rFonts w:ascii="Times New Roman" w:hAnsi="Times New Roman" w:cs="Times New Roman"/>
          <w:sz w:val="24"/>
          <w:szCs w:val="27"/>
          <w:shd w:val="clear" w:color="auto" w:fill="FFFFFF"/>
        </w:rPr>
        <w:t xml:space="preserve"> dikembangkan menjadi database. </w:t>
      </w:r>
      <w:proofErr w:type="gramStart"/>
      <w:r w:rsidRPr="003A1302">
        <w:rPr>
          <w:rFonts w:ascii="Times New Roman" w:hAnsi="Times New Roman" w:cs="Times New Roman"/>
          <w:sz w:val="24"/>
          <w:szCs w:val="27"/>
          <w:shd w:val="clear" w:color="auto" w:fill="FFFFFF"/>
        </w:rPr>
        <w:t>Berikut ini merupakan ERD yang dibentuk untuk membangun sistem inventaris barang sekolah teladan.</w:t>
      </w:r>
      <w:proofErr w:type="gramEnd"/>
    </w:p>
    <w:p w14:paraId="5F461BEE" w14:textId="77777777" w:rsidR="00A55B3C" w:rsidRPr="00A55B3C" w:rsidRDefault="003A1302" w:rsidP="00A55B3C">
      <w:pPr>
        <w:keepNext/>
        <w:spacing w:after="0" w:line="480" w:lineRule="auto"/>
        <w:rPr>
          <w:rFonts w:ascii="Times New Roman" w:hAnsi="Times New Roman" w:cs="Times New Roman"/>
        </w:rPr>
      </w:pPr>
      <w:r w:rsidRPr="00A55B3C">
        <w:rPr>
          <w:rFonts w:ascii="Times New Roman" w:hAnsi="Times New Roman" w:cs="Times New Roman"/>
          <w:noProof/>
        </w:rPr>
        <w:lastRenderedPageBreak/>
        <w:drawing>
          <wp:inline distT="0" distB="0" distL="0" distR="0" wp14:anchorId="45E74EAC" wp14:editId="644837DA">
            <wp:extent cx="5580000" cy="6002655"/>
            <wp:effectExtent l="19050" t="19050" r="20955" b="17145"/>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000" cy="6002655"/>
                    </a:xfrm>
                    <a:prstGeom prst="rect">
                      <a:avLst/>
                    </a:prstGeom>
                    <a:ln>
                      <a:solidFill>
                        <a:schemeClr val="tx1"/>
                      </a:solidFill>
                    </a:ln>
                  </pic:spPr>
                </pic:pic>
              </a:graphicData>
            </a:graphic>
          </wp:inline>
        </w:drawing>
      </w:r>
    </w:p>
    <w:p w14:paraId="4545C948" w14:textId="700EE102" w:rsidR="003A1302" w:rsidRPr="00A55B3C" w:rsidRDefault="00A55B3C" w:rsidP="00A55B3C">
      <w:pPr>
        <w:pStyle w:val="Caption"/>
        <w:rPr>
          <w:rFonts w:cs="Times New Roman"/>
          <w:b w:val="0"/>
        </w:rPr>
      </w:pPr>
      <w:bookmarkStart w:id="57" w:name="_Toc59700497"/>
      <w:bookmarkStart w:id="58" w:name="_Toc60822723"/>
      <w:proofErr w:type="gramStart"/>
      <w:r w:rsidRPr="00A55B3C">
        <w:rPr>
          <w:rFonts w:cs="Times New Roman"/>
        </w:rPr>
        <w:t>Gambar 3.</w:t>
      </w:r>
      <w:proofErr w:type="gramEnd"/>
      <w:r w:rsidRPr="00A55B3C">
        <w:rPr>
          <w:rFonts w:cs="Times New Roman"/>
        </w:rPr>
        <w:t xml:space="preserve"> </w:t>
      </w:r>
      <w:r w:rsidRPr="00A55B3C">
        <w:rPr>
          <w:rFonts w:cs="Times New Roman"/>
        </w:rPr>
        <w:fldChar w:fldCharType="begin"/>
      </w:r>
      <w:r w:rsidRPr="00A55B3C">
        <w:rPr>
          <w:rFonts w:cs="Times New Roman"/>
        </w:rPr>
        <w:instrText xml:space="preserve"> SEQ Gambar_3. \* ARABIC </w:instrText>
      </w:r>
      <w:r w:rsidRPr="00A55B3C">
        <w:rPr>
          <w:rFonts w:cs="Times New Roman"/>
        </w:rPr>
        <w:fldChar w:fldCharType="separate"/>
      </w:r>
      <w:r w:rsidR="004A07B7">
        <w:rPr>
          <w:rFonts w:cs="Times New Roman"/>
          <w:noProof/>
        </w:rPr>
        <w:t>9</w:t>
      </w:r>
      <w:r w:rsidRPr="00A55B3C">
        <w:rPr>
          <w:rFonts w:cs="Times New Roman"/>
        </w:rPr>
        <w:fldChar w:fldCharType="end"/>
      </w:r>
      <w:r w:rsidRPr="00A55B3C">
        <w:rPr>
          <w:rFonts w:cs="Times New Roman"/>
        </w:rPr>
        <w:t xml:space="preserve"> </w:t>
      </w:r>
      <w:r w:rsidR="00D30121" w:rsidRPr="00A55B3C">
        <w:rPr>
          <w:rFonts w:eastAsia="Times New Roman" w:cs="Times New Roman"/>
          <w:b w:val="0"/>
          <w:i/>
          <w:iCs w:val="0"/>
          <w:szCs w:val="22"/>
        </w:rPr>
        <w:t>Entity Relationship Diagram</w:t>
      </w:r>
      <w:bookmarkEnd w:id="57"/>
      <w:bookmarkEnd w:id="58"/>
    </w:p>
    <w:p w14:paraId="3CED0AF7" w14:textId="74DBC8B3" w:rsidR="0000149F" w:rsidRPr="003A1302" w:rsidRDefault="005A1E7D" w:rsidP="00D12E76">
      <w:pPr>
        <w:pStyle w:val="Heading3"/>
        <w:spacing w:before="0" w:line="480" w:lineRule="auto"/>
      </w:pPr>
      <w:bookmarkStart w:id="59" w:name="_Toc60823041"/>
      <w:r w:rsidRPr="003A1302">
        <w:t>3.2.5</w:t>
      </w:r>
      <w:r w:rsidRPr="003A1302">
        <w:tab/>
      </w:r>
      <w:r w:rsidR="0000149F" w:rsidRPr="003A1302">
        <w:t>Struktur T</w:t>
      </w:r>
      <w:r w:rsidR="00F90089" w:rsidRPr="003A1302">
        <w:t>abel</w:t>
      </w:r>
      <w:bookmarkEnd w:id="59"/>
    </w:p>
    <w:p w14:paraId="432144CA" w14:textId="58D21778" w:rsidR="00833340" w:rsidRDefault="005A1E7D" w:rsidP="00D12E76">
      <w:pPr>
        <w:spacing w:after="0" w:line="480" w:lineRule="auto"/>
        <w:ind w:right="24" w:firstLine="720"/>
        <w:jc w:val="both"/>
        <w:rPr>
          <w:rFonts w:ascii="Times New Roman" w:hAnsi="Times New Roman" w:cs="Times New Roman"/>
          <w:sz w:val="24"/>
          <w:szCs w:val="24"/>
          <w:shd w:val="clear" w:color="auto" w:fill="FFFFFF"/>
        </w:rPr>
      </w:pPr>
      <w:r w:rsidRPr="0063644D">
        <w:rPr>
          <w:rFonts w:ascii="Times New Roman" w:hAnsi="Times New Roman" w:cs="Times New Roman"/>
          <w:sz w:val="24"/>
          <w:szCs w:val="24"/>
          <w:shd w:val="clear" w:color="auto" w:fill="FFFFFF"/>
        </w:rPr>
        <w:t xml:space="preserve">Struktur database pada aplikasi ini dibuat menjadi beberapa tabel, yaitu table </w:t>
      </w:r>
      <w:hyperlink r:id="rId40" w:history="1">
        <w:r w:rsidR="0063644D" w:rsidRPr="0063644D">
          <w:rPr>
            <w:rStyle w:val="Hyperlink"/>
            <w:rFonts w:ascii="Times New Roman" w:hAnsi="Times New Roman" w:cs="Times New Roman"/>
            <w:bCs/>
            <w:color w:val="auto"/>
            <w:sz w:val="24"/>
            <w:szCs w:val="24"/>
            <w:u w:val="none"/>
          </w:rPr>
          <w:t>barangs</w:t>
        </w:r>
      </w:hyperlink>
      <w:r w:rsidRPr="0063644D">
        <w:rPr>
          <w:rFonts w:ascii="Times New Roman" w:hAnsi="Times New Roman" w:cs="Times New Roman"/>
          <w:sz w:val="24"/>
          <w:szCs w:val="24"/>
          <w:shd w:val="clear" w:color="auto" w:fill="FFFFFF"/>
        </w:rPr>
        <w:t xml:space="preserve">, </w:t>
      </w:r>
      <w:hyperlink r:id="rId41" w:history="1">
        <w:r w:rsidR="0063644D" w:rsidRPr="0063644D">
          <w:rPr>
            <w:rStyle w:val="Hyperlink"/>
            <w:rFonts w:ascii="Times New Roman" w:hAnsi="Times New Roman" w:cs="Times New Roman"/>
            <w:bCs/>
            <w:color w:val="auto"/>
            <w:sz w:val="24"/>
            <w:szCs w:val="24"/>
            <w:u w:val="none"/>
          </w:rPr>
          <w:t>barcode</w:t>
        </w:r>
      </w:hyperlink>
      <w:r w:rsidR="0063644D" w:rsidRPr="0063644D">
        <w:rPr>
          <w:rFonts w:ascii="Times New Roman" w:hAnsi="Times New Roman" w:cs="Times New Roman"/>
          <w:sz w:val="24"/>
          <w:szCs w:val="24"/>
          <w:shd w:val="clear" w:color="auto" w:fill="FFFFFF"/>
        </w:rPr>
        <w:t>,</w:t>
      </w:r>
      <w:hyperlink r:id="rId42" w:history="1">
        <w:r w:rsidR="0063644D" w:rsidRPr="0063644D">
          <w:rPr>
            <w:rFonts w:ascii="Times New Roman" w:hAnsi="Times New Roman" w:cs="Times New Roman"/>
            <w:bCs/>
            <w:sz w:val="24"/>
            <w:szCs w:val="24"/>
          </w:rPr>
          <w:t xml:space="preserve"> </w:t>
        </w:r>
        <w:r w:rsidR="0063644D" w:rsidRPr="0063644D">
          <w:rPr>
            <w:rStyle w:val="Hyperlink"/>
            <w:rFonts w:ascii="Times New Roman" w:hAnsi="Times New Roman" w:cs="Times New Roman"/>
            <w:bCs/>
            <w:color w:val="auto"/>
            <w:sz w:val="24"/>
            <w:szCs w:val="24"/>
            <w:u w:val="none"/>
          </w:rPr>
          <w:t>data_transaksi</w:t>
        </w:r>
      </w:hyperlink>
      <w:r w:rsidRPr="0063644D">
        <w:rPr>
          <w:rFonts w:ascii="Times New Roman" w:hAnsi="Times New Roman" w:cs="Times New Roman"/>
          <w:sz w:val="24"/>
          <w:szCs w:val="24"/>
          <w:shd w:val="clear" w:color="auto" w:fill="FFFFFF"/>
        </w:rPr>
        <w:t xml:space="preserve">, </w:t>
      </w:r>
      <w:hyperlink r:id="rId43" w:history="1">
        <w:r w:rsidR="0063644D" w:rsidRPr="0063644D">
          <w:rPr>
            <w:rStyle w:val="Hyperlink"/>
            <w:rFonts w:ascii="Times New Roman" w:hAnsi="Times New Roman" w:cs="Times New Roman"/>
            <w:bCs/>
            <w:color w:val="auto"/>
            <w:sz w:val="24"/>
            <w:szCs w:val="24"/>
            <w:u w:val="none"/>
          </w:rPr>
          <w:t>departement</w:t>
        </w:r>
      </w:hyperlink>
      <w:r w:rsidR="0063644D" w:rsidRPr="0063644D">
        <w:rPr>
          <w:rFonts w:ascii="Times New Roman" w:hAnsi="Times New Roman" w:cs="Times New Roman"/>
          <w:sz w:val="24"/>
          <w:szCs w:val="24"/>
          <w:shd w:val="clear" w:color="auto" w:fill="FFFFFF"/>
        </w:rPr>
        <w:t xml:space="preserve">, </w:t>
      </w:r>
      <w:hyperlink r:id="rId44" w:history="1">
        <w:r w:rsidR="0063644D" w:rsidRPr="0063644D">
          <w:rPr>
            <w:rStyle w:val="Hyperlink"/>
            <w:rFonts w:ascii="Times New Roman" w:hAnsi="Times New Roman" w:cs="Times New Roman"/>
            <w:bCs/>
            <w:color w:val="auto"/>
            <w:sz w:val="24"/>
            <w:szCs w:val="24"/>
            <w:u w:val="none"/>
          </w:rPr>
          <w:t>detail_ruangan</w:t>
        </w:r>
      </w:hyperlink>
      <w:r w:rsidRPr="0063644D">
        <w:rPr>
          <w:rFonts w:ascii="Times New Roman" w:hAnsi="Times New Roman" w:cs="Times New Roman"/>
          <w:sz w:val="24"/>
          <w:szCs w:val="24"/>
          <w:shd w:val="clear" w:color="auto" w:fill="FFFFFF"/>
        </w:rPr>
        <w:t xml:space="preserve">, </w:t>
      </w:r>
      <w:hyperlink r:id="rId45" w:history="1">
        <w:r w:rsidR="0063644D" w:rsidRPr="0063644D">
          <w:rPr>
            <w:rStyle w:val="Hyperlink"/>
            <w:rFonts w:ascii="Times New Roman" w:hAnsi="Times New Roman" w:cs="Times New Roman"/>
            <w:bCs/>
            <w:color w:val="auto"/>
            <w:sz w:val="24"/>
            <w:szCs w:val="24"/>
            <w:u w:val="none"/>
          </w:rPr>
          <w:t>karyawan</w:t>
        </w:r>
      </w:hyperlink>
      <w:r w:rsidR="0063644D" w:rsidRPr="0063644D">
        <w:rPr>
          <w:rFonts w:ascii="Times New Roman" w:hAnsi="Times New Roman" w:cs="Times New Roman"/>
          <w:sz w:val="24"/>
          <w:szCs w:val="24"/>
        </w:rPr>
        <w:t xml:space="preserve">, </w:t>
      </w:r>
      <w:hyperlink r:id="rId46" w:history="1">
        <w:r w:rsidR="0063644D" w:rsidRPr="0063644D">
          <w:rPr>
            <w:rStyle w:val="Hyperlink"/>
            <w:rFonts w:ascii="Times New Roman" w:hAnsi="Times New Roman" w:cs="Times New Roman"/>
            <w:bCs/>
            <w:color w:val="auto"/>
            <w:sz w:val="24"/>
            <w:szCs w:val="24"/>
            <w:u w:val="none"/>
          </w:rPr>
          <w:t>karyawan_akun</w:t>
        </w:r>
      </w:hyperlink>
      <w:r w:rsidRPr="0063644D">
        <w:rPr>
          <w:rFonts w:ascii="Times New Roman" w:hAnsi="Times New Roman" w:cs="Times New Roman"/>
          <w:sz w:val="24"/>
          <w:szCs w:val="24"/>
          <w:shd w:val="clear" w:color="auto" w:fill="FFFFFF"/>
        </w:rPr>
        <w:t xml:space="preserve">, </w:t>
      </w:r>
      <w:hyperlink r:id="rId47" w:history="1">
        <w:r w:rsidR="0063644D" w:rsidRPr="0063644D">
          <w:rPr>
            <w:rStyle w:val="Hyperlink"/>
            <w:rFonts w:ascii="Times New Roman" w:hAnsi="Times New Roman" w:cs="Times New Roman"/>
            <w:bCs/>
            <w:color w:val="auto"/>
            <w:sz w:val="24"/>
            <w:szCs w:val="24"/>
            <w:u w:val="none"/>
          </w:rPr>
          <w:t>lokasi</w:t>
        </w:r>
      </w:hyperlink>
      <w:r w:rsidRPr="0063644D">
        <w:rPr>
          <w:rFonts w:ascii="Times New Roman" w:hAnsi="Times New Roman" w:cs="Times New Roman"/>
          <w:sz w:val="24"/>
          <w:szCs w:val="24"/>
          <w:shd w:val="clear" w:color="auto" w:fill="FFFFFF"/>
        </w:rPr>
        <w:t xml:space="preserve">, </w:t>
      </w:r>
      <w:hyperlink r:id="rId48" w:history="1">
        <w:r w:rsidR="0063644D" w:rsidRPr="0063644D">
          <w:rPr>
            <w:rStyle w:val="Hyperlink"/>
            <w:rFonts w:ascii="Times New Roman" w:hAnsi="Times New Roman" w:cs="Times New Roman"/>
            <w:bCs/>
            <w:color w:val="auto"/>
            <w:sz w:val="24"/>
            <w:szCs w:val="24"/>
            <w:u w:val="none"/>
          </w:rPr>
          <w:t>pemilik</w:t>
        </w:r>
      </w:hyperlink>
      <w:r w:rsidR="0063644D" w:rsidRPr="0063644D">
        <w:rPr>
          <w:rFonts w:ascii="Times New Roman" w:hAnsi="Times New Roman" w:cs="Times New Roman"/>
          <w:sz w:val="24"/>
          <w:szCs w:val="24"/>
          <w:shd w:val="clear" w:color="auto" w:fill="FFFFFF"/>
        </w:rPr>
        <w:t xml:space="preserve">, </w:t>
      </w:r>
      <w:hyperlink r:id="rId49" w:history="1">
        <w:r w:rsidR="0063644D" w:rsidRPr="0063644D">
          <w:rPr>
            <w:rStyle w:val="Hyperlink"/>
            <w:rFonts w:ascii="Times New Roman" w:hAnsi="Times New Roman" w:cs="Times New Roman"/>
            <w:bCs/>
            <w:color w:val="auto"/>
            <w:sz w:val="24"/>
            <w:szCs w:val="24"/>
            <w:u w:val="none"/>
          </w:rPr>
          <w:t>spesifikasi_barang</w:t>
        </w:r>
      </w:hyperlink>
      <w:r w:rsidR="0063644D" w:rsidRPr="0063644D">
        <w:rPr>
          <w:rFonts w:ascii="Times New Roman" w:hAnsi="Times New Roman" w:cs="Times New Roman"/>
          <w:sz w:val="24"/>
          <w:szCs w:val="24"/>
        </w:rPr>
        <w:t xml:space="preserve">, </w:t>
      </w:r>
      <w:hyperlink r:id="rId50" w:history="1">
        <w:r w:rsidR="0063644D" w:rsidRPr="0063644D">
          <w:rPr>
            <w:rStyle w:val="Hyperlink"/>
            <w:rFonts w:ascii="Times New Roman" w:hAnsi="Times New Roman" w:cs="Times New Roman"/>
            <w:bCs/>
            <w:color w:val="auto"/>
            <w:sz w:val="24"/>
            <w:szCs w:val="24"/>
            <w:u w:val="none"/>
          </w:rPr>
          <w:t>ttransaksi</w:t>
        </w:r>
      </w:hyperlink>
      <w:r w:rsidR="0063644D" w:rsidRPr="0063644D">
        <w:rPr>
          <w:rFonts w:ascii="Times New Roman" w:hAnsi="Times New Roman" w:cs="Times New Roman"/>
          <w:sz w:val="24"/>
          <w:szCs w:val="24"/>
          <w:shd w:val="clear" w:color="auto" w:fill="FFFFFF"/>
        </w:rPr>
        <w:t xml:space="preserve">, </w:t>
      </w:r>
      <w:r w:rsidRPr="0063644D">
        <w:rPr>
          <w:rFonts w:ascii="Times New Roman" w:hAnsi="Times New Roman" w:cs="Times New Roman"/>
          <w:sz w:val="24"/>
          <w:szCs w:val="24"/>
          <w:shd w:val="clear" w:color="auto" w:fill="FFFFFF"/>
        </w:rPr>
        <w:t xml:space="preserve">dan </w:t>
      </w:r>
      <w:hyperlink r:id="rId51" w:history="1">
        <w:r w:rsidR="0063644D" w:rsidRPr="0063644D">
          <w:rPr>
            <w:rStyle w:val="Hyperlink"/>
            <w:rFonts w:ascii="Times New Roman" w:hAnsi="Times New Roman" w:cs="Times New Roman"/>
            <w:bCs/>
            <w:color w:val="auto"/>
            <w:sz w:val="24"/>
            <w:szCs w:val="24"/>
            <w:u w:val="none"/>
            <w:shd w:val="clear" w:color="auto" w:fill="FFFFFF"/>
          </w:rPr>
          <w:t>yayasan</w:t>
        </w:r>
      </w:hyperlink>
      <w:r w:rsidRPr="0063644D">
        <w:rPr>
          <w:rFonts w:ascii="Times New Roman" w:hAnsi="Times New Roman" w:cs="Times New Roman"/>
          <w:sz w:val="24"/>
          <w:szCs w:val="24"/>
          <w:shd w:val="clear" w:color="auto" w:fill="FFFFFF"/>
        </w:rPr>
        <w:t>.</w:t>
      </w:r>
    </w:p>
    <w:p w14:paraId="0EDB3FB9" w14:textId="77777777" w:rsidR="00A53FC0" w:rsidRPr="006C6115" w:rsidRDefault="00A53FC0" w:rsidP="00F56FB4">
      <w:pPr>
        <w:spacing w:after="0" w:line="480" w:lineRule="auto"/>
        <w:ind w:right="24" w:firstLine="720"/>
        <w:jc w:val="both"/>
        <w:rPr>
          <w:rFonts w:ascii="Times New Roman" w:hAnsi="Times New Roman" w:cs="Times New Roman"/>
          <w:sz w:val="24"/>
          <w:szCs w:val="24"/>
          <w:shd w:val="clear" w:color="auto" w:fill="FFFFFF"/>
        </w:rPr>
      </w:pPr>
    </w:p>
    <w:p w14:paraId="134EB06D" w14:textId="0CC3E7FE" w:rsidR="006C6115" w:rsidRDefault="006C6115" w:rsidP="00F56FB4">
      <w:pPr>
        <w:pStyle w:val="Caption"/>
        <w:keepNext/>
        <w:spacing w:after="0" w:line="480" w:lineRule="auto"/>
      </w:pPr>
      <w:bookmarkStart w:id="60" w:name="_Toc54635993"/>
      <w:bookmarkStart w:id="61" w:name="_Toc59700785"/>
      <w:proofErr w:type="gramStart"/>
      <w:r>
        <w:lastRenderedPageBreak/>
        <w:t>Tabel 3.</w:t>
      </w:r>
      <w:proofErr w:type="gramEnd"/>
      <w:r>
        <w:t xml:space="preserve"> </w:t>
      </w:r>
      <w:r w:rsidR="00B11CA0">
        <w:rPr>
          <w:noProof/>
        </w:rPr>
        <w:fldChar w:fldCharType="begin"/>
      </w:r>
      <w:r w:rsidR="00B11CA0">
        <w:rPr>
          <w:noProof/>
        </w:rPr>
        <w:instrText xml:space="preserve"> SEQ Tabel_3. \* ARABIC </w:instrText>
      </w:r>
      <w:r w:rsidR="00B11CA0">
        <w:rPr>
          <w:noProof/>
        </w:rPr>
        <w:fldChar w:fldCharType="separate"/>
      </w:r>
      <w:r w:rsidR="004A07B7">
        <w:rPr>
          <w:noProof/>
        </w:rPr>
        <w:t>1</w:t>
      </w:r>
      <w:r w:rsidR="00B11CA0">
        <w:rPr>
          <w:noProof/>
        </w:rPr>
        <w:fldChar w:fldCharType="end"/>
      </w:r>
      <w:r w:rsidRPr="006C6115">
        <w:rPr>
          <w:b w:val="0"/>
          <w:i/>
        </w:rPr>
        <w:t xml:space="preserve"> </w:t>
      </w:r>
      <w:r w:rsidR="006679DE">
        <w:rPr>
          <w:b w:val="0"/>
          <w:i/>
        </w:rPr>
        <w:t>Table</w:t>
      </w:r>
      <w:r>
        <w:rPr>
          <w:b w:val="0"/>
        </w:rPr>
        <w:t xml:space="preserve"> barangs</w:t>
      </w:r>
      <w:bookmarkEnd w:id="60"/>
      <w:bookmarkEnd w:id="61"/>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63644D" w:rsidRPr="0063644D" w14:paraId="3B705518" w14:textId="77777777" w:rsidTr="00DA6E8E">
        <w:trPr>
          <w:jc w:val="center"/>
        </w:trPr>
        <w:tc>
          <w:tcPr>
            <w:tcW w:w="2232" w:type="dxa"/>
            <w:shd w:val="clear" w:color="auto" w:fill="auto"/>
          </w:tcPr>
          <w:p w14:paraId="64E0D479" w14:textId="1BDC2B05" w:rsidR="0063644D" w:rsidRPr="0063644D" w:rsidRDefault="0063644D" w:rsidP="0063644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shd w:val="clear" w:color="auto" w:fill="auto"/>
          </w:tcPr>
          <w:p w14:paraId="20442137" w14:textId="7500885C" w:rsidR="0063644D" w:rsidRPr="0063644D" w:rsidRDefault="0063644D" w:rsidP="0063644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shd w:val="clear" w:color="auto" w:fill="auto"/>
          </w:tcPr>
          <w:p w14:paraId="70BB0D19" w14:textId="1D8AE0EE" w:rsidR="0063644D" w:rsidRPr="0063644D" w:rsidRDefault="00003EF6" w:rsidP="0063644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shd w:val="clear" w:color="auto" w:fill="auto"/>
          </w:tcPr>
          <w:p w14:paraId="52F27B48" w14:textId="712C42D9" w:rsidR="0063644D" w:rsidRPr="0063644D" w:rsidRDefault="0063644D" w:rsidP="0063644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63644D" w14:paraId="74CD6088" w14:textId="77777777" w:rsidTr="00DA6E8E">
        <w:trPr>
          <w:jc w:val="center"/>
        </w:trPr>
        <w:tc>
          <w:tcPr>
            <w:tcW w:w="2232" w:type="dxa"/>
          </w:tcPr>
          <w:p w14:paraId="5F7D4EB0" w14:textId="46B7DFEA" w:rsidR="0063644D" w:rsidRPr="0063644D" w:rsidRDefault="00026A4F" w:rsidP="0063644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barang</w:t>
            </w:r>
          </w:p>
        </w:tc>
        <w:tc>
          <w:tcPr>
            <w:tcW w:w="2232" w:type="dxa"/>
          </w:tcPr>
          <w:p w14:paraId="65408F06" w14:textId="3F67A39E" w:rsidR="0063644D" w:rsidRPr="0063644D" w:rsidRDefault="00026A4F" w:rsidP="0063644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78BBD841" w14:textId="4C960BCE" w:rsidR="0063644D" w:rsidRPr="0063644D" w:rsidRDefault="00026A4F" w:rsidP="0063644D">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59643836" w14:textId="3467AF5B" w:rsidR="0063644D" w:rsidRPr="0063644D" w:rsidRDefault="0063644D" w:rsidP="0063644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Barang</w:t>
            </w:r>
          </w:p>
        </w:tc>
      </w:tr>
      <w:tr w:rsidR="00A53FC0" w14:paraId="19D1A0B0" w14:textId="77777777" w:rsidTr="00DA6E8E">
        <w:trPr>
          <w:jc w:val="center"/>
        </w:trPr>
        <w:tc>
          <w:tcPr>
            <w:tcW w:w="2232" w:type="dxa"/>
          </w:tcPr>
          <w:p w14:paraId="43744E39" w14:textId="66D4440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bahan</w:t>
            </w:r>
          </w:p>
        </w:tc>
        <w:tc>
          <w:tcPr>
            <w:tcW w:w="2232" w:type="dxa"/>
          </w:tcPr>
          <w:p w14:paraId="5FE9A8F0" w14:textId="7843B72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2202DCED" w14:textId="58D767B4" w:rsidR="00A53FC0" w:rsidRPr="00026A4F"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62E22C7D" w14:textId="5AB2584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Bahan</w:t>
            </w:r>
          </w:p>
        </w:tc>
      </w:tr>
      <w:tr w:rsidR="00A53FC0" w14:paraId="74F335D1" w14:textId="77777777" w:rsidTr="00DA6E8E">
        <w:trPr>
          <w:jc w:val="center"/>
        </w:trPr>
        <w:tc>
          <w:tcPr>
            <w:tcW w:w="2232" w:type="dxa"/>
          </w:tcPr>
          <w:p w14:paraId="6C2FD911" w14:textId="316498AD"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barang</w:t>
            </w:r>
          </w:p>
        </w:tc>
        <w:tc>
          <w:tcPr>
            <w:tcW w:w="2232" w:type="dxa"/>
          </w:tcPr>
          <w:p w14:paraId="02A741C3" w14:textId="7B41E129"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65928E8F" w14:textId="2967EA91" w:rsidR="00A53FC0"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4273F10C" w14:textId="129E7C25"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Barang</w:t>
            </w:r>
          </w:p>
        </w:tc>
      </w:tr>
      <w:tr w:rsidR="00A53FC0" w14:paraId="65FD6BEF" w14:textId="77777777" w:rsidTr="00DA6E8E">
        <w:trPr>
          <w:jc w:val="center"/>
        </w:trPr>
        <w:tc>
          <w:tcPr>
            <w:tcW w:w="2232" w:type="dxa"/>
          </w:tcPr>
          <w:p w14:paraId="55D23E24" w14:textId="46228A56"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bahan</w:t>
            </w:r>
          </w:p>
        </w:tc>
        <w:tc>
          <w:tcPr>
            <w:tcW w:w="2232" w:type="dxa"/>
          </w:tcPr>
          <w:p w14:paraId="7DA6C4EA" w14:textId="3621EF44"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01DD3D0C" w14:textId="4EE4DE5E"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1F7BA88A" w14:textId="3D338DBF"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Bahan</w:t>
            </w:r>
          </w:p>
        </w:tc>
      </w:tr>
      <w:tr w:rsidR="00A53FC0" w14:paraId="579D9062" w14:textId="77777777" w:rsidTr="00DA6E8E">
        <w:trPr>
          <w:jc w:val="center"/>
        </w:trPr>
        <w:tc>
          <w:tcPr>
            <w:tcW w:w="2232" w:type="dxa"/>
          </w:tcPr>
          <w:p w14:paraId="69922647" w14:textId="52B8D3BF"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ara_peroleh</w:t>
            </w:r>
          </w:p>
        </w:tc>
        <w:tc>
          <w:tcPr>
            <w:tcW w:w="2232" w:type="dxa"/>
          </w:tcPr>
          <w:p w14:paraId="26D36735" w14:textId="17A01F8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172B27EF" w14:textId="74E743E7"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6DA7C0D5" w14:textId="6724F365"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ara Peroleh</w:t>
            </w:r>
          </w:p>
        </w:tc>
      </w:tr>
      <w:tr w:rsidR="00A53FC0" w14:paraId="6716E1CF" w14:textId="77777777" w:rsidTr="00DA6E8E">
        <w:trPr>
          <w:jc w:val="center"/>
        </w:trPr>
        <w:tc>
          <w:tcPr>
            <w:tcW w:w="2232" w:type="dxa"/>
          </w:tcPr>
          <w:p w14:paraId="7777A3DA" w14:textId="73E1A28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nggal_pengadaan</w:t>
            </w:r>
          </w:p>
        </w:tc>
        <w:tc>
          <w:tcPr>
            <w:tcW w:w="2232" w:type="dxa"/>
          </w:tcPr>
          <w:p w14:paraId="43D5E4B8" w14:textId="3226120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w:t>
            </w:r>
          </w:p>
        </w:tc>
        <w:tc>
          <w:tcPr>
            <w:tcW w:w="2232" w:type="dxa"/>
          </w:tcPr>
          <w:p w14:paraId="7FB450DD" w14:textId="798F6F49"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438F2F50" w14:textId="0EAD394F"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nggal Pengadaan</w:t>
            </w:r>
          </w:p>
        </w:tc>
      </w:tr>
      <w:tr w:rsidR="00A53FC0" w14:paraId="254937EE" w14:textId="77777777" w:rsidTr="00DA6E8E">
        <w:trPr>
          <w:jc w:val="center"/>
        </w:trPr>
        <w:tc>
          <w:tcPr>
            <w:tcW w:w="2232" w:type="dxa"/>
          </w:tcPr>
          <w:p w14:paraId="62B72F47" w14:textId="04F358D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warna_barang</w:t>
            </w:r>
          </w:p>
        </w:tc>
        <w:tc>
          <w:tcPr>
            <w:tcW w:w="2232" w:type="dxa"/>
          </w:tcPr>
          <w:p w14:paraId="289D9FD8" w14:textId="06A4E0F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4209EE45" w14:textId="7E58276B"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1206ADE0" w14:textId="16ED2816"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Warna Barang</w:t>
            </w:r>
          </w:p>
        </w:tc>
      </w:tr>
      <w:tr w:rsidR="00A53FC0" w14:paraId="6F3673E3" w14:textId="77777777" w:rsidTr="00DA6E8E">
        <w:trPr>
          <w:jc w:val="center"/>
        </w:trPr>
        <w:tc>
          <w:tcPr>
            <w:tcW w:w="2232" w:type="dxa"/>
          </w:tcPr>
          <w:p w14:paraId="47D424EF" w14:textId="1708B27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satuan</w:t>
            </w:r>
          </w:p>
        </w:tc>
        <w:tc>
          <w:tcPr>
            <w:tcW w:w="2232" w:type="dxa"/>
          </w:tcPr>
          <w:p w14:paraId="3099B85F" w14:textId="43B45C52"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1442DC4C" w14:textId="794699BD"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640A0388" w14:textId="2484F3B4"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Satuan</w:t>
            </w:r>
          </w:p>
        </w:tc>
      </w:tr>
      <w:tr w:rsidR="00A53FC0" w14:paraId="00591F69" w14:textId="77777777" w:rsidTr="00DA6E8E">
        <w:trPr>
          <w:jc w:val="center"/>
        </w:trPr>
        <w:tc>
          <w:tcPr>
            <w:tcW w:w="2232" w:type="dxa"/>
          </w:tcPr>
          <w:p w14:paraId="31A3EB10" w14:textId="7616BE15"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eadaan_barang</w:t>
            </w:r>
          </w:p>
        </w:tc>
        <w:tc>
          <w:tcPr>
            <w:tcW w:w="2232" w:type="dxa"/>
          </w:tcPr>
          <w:p w14:paraId="787D8207" w14:textId="61871BA5"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01F22FBF" w14:textId="173C8673"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431E66C3" w14:textId="07FEA6C6"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eadaan Barang</w:t>
            </w:r>
          </w:p>
        </w:tc>
      </w:tr>
      <w:tr w:rsidR="00A53FC0" w14:paraId="386525CB" w14:textId="77777777" w:rsidTr="00DA6E8E">
        <w:trPr>
          <w:jc w:val="center"/>
        </w:trPr>
        <w:tc>
          <w:tcPr>
            <w:tcW w:w="2232" w:type="dxa"/>
          </w:tcPr>
          <w:p w14:paraId="0D78774D" w14:textId="1B67A547"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harga_satuan</w:t>
            </w:r>
          </w:p>
        </w:tc>
        <w:tc>
          <w:tcPr>
            <w:tcW w:w="2232" w:type="dxa"/>
          </w:tcPr>
          <w:p w14:paraId="61858735" w14:textId="723C6809"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5AA0EBF8" w14:textId="127019E8"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6A8982A0" w14:textId="719E9DD7"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Harga Satuan</w:t>
            </w:r>
          </w:p>
        </w:tc>
      </w:tr>
      <w:tr w:rsidR="00A53FC0" w14:paraId="2A2D0468" w14:textId="77777777" w:rsidTr="00DA6E8E">
        <w:trPr>
          <w:jc w:val="center"/>
        </w:trPr>
        <w:tc>
          <w:tcPr>
            <w:tcW w:w="2232" w:type="dxa"/>
          </w:tcPr>
          <w:p w14:paraId="5A515DB8" w14:textId="1C0EDA08"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nggal_rusak</w:t>
            </w:r>
          </w:p>
        </w:tc>
        <w:tc>
          <w:tcPr>
            <w:tcW w:w="2232" w:type="dxa"/>
          </w:tcPr>
          <w:p w14:paraId="7E854916" w14:textId="00CF2CFE"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w:t>
            </w:r>
          </w:p>
        </w:tc>
        <w:tc>
          <w:tcPr>
            <w:tcW w:w="2232" w:type="dxa"/>
          </w:tcPr>
          <w:p w14:paraId="5A51CAC0" w14:textId="26FDB5B6" w:rsidR="00A53FC0" w:rsidRPr="00026A4F"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ULL</w:t>
            </w:r>
          </w:p>
        </w:tc>
        <w:tc>
          <w:tcPr>
            <w:tcW w:w="2232" w:type="dxa"/>
          </w:tcPr>
          <w:p w14:paraId="0EDC0809" w14:textId="6E30CBC0"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nggal Rusak</w:t>
            </w:r>
          </w:p>
        </w:tc>
      </w:tr>
      <w:tr w:rsidR="00A53FC0" w14:paraId="1924E731" w14:textId="77777777" w:rsidTr="00DA6E8E">
        <w:trPr>
          <w:jc w:val="center"/>
        </w:trPr>
        <w:tc>
          <w:tcPr>
            <w:tcW w:w="2232" w:type="dxa"/>
          </w:tcPr>
          <w:p w14:paraId="16ADC8BF" w14:textId="37C60D21"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w:t>
            </w:r>
          </w:p>
        </w:tc>
        <w:tc>
          <w:tcPr>
            <w:tcW w:w="2232" w:type="dxa"/>
          </w:tcPr>
          <w:p w14:paraId="23FB05A7" w14:textId="43F28C05"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7014AF55" w14:textId="4AF27E46" w:rsidR="00A53FC0"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64973DA6" w14:textId="53E310D4"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w:t>
            </w:r>
          </w:p>
        </w:tc>
      </w:tr>
      <w:tr w:rsidR="00A53FC0" w14:paraId="4F950073" w14:textId="77777777" w:rsidTr="00DA6E8E">
        <w:trPr>
          <w:jc w:val="center"/>
        </w:trPr>
        <w:tc>
          <w:tcPr>
            <w:tcW w:w="2232" w:type="dxa"/>
          </w:tcPr>
          <w:p w14:paraId="47B3576A" w14:textId="223F141F"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_detail</w:t>
            </w:r>
          </w:p>
        </w:tc>
        <w:tc>
          <w:tcPr>
            <w:tcW w:w="2232" w:type="dxa"/>
          </w:tcPr>
          <w:p w14:paraId="462D5A58" w14:textId="68F3A2A8"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54EFBDD4" w14:textId="65B3E61D" w:rsidR="00A53FC0" w:rsidRPr="00026A4F"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0C526262" w14:textId="418FD3A2"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 Detail</w:t>
            </w:r>
          </w:p>
        </w:tc>
      </w:tr>
      <w:tr w:rsidR="00A53FC0" w14:paraId="53DD5D84" w14:textId="77777777" w:rsidTr="00DA6E8E">
        <w:trPr>
          <w:jc w:val="center"/>
        </w:trPr>
        <w:tc>
          <w:tcPr>
            <w:tcW w:w="2232" w:type="dxa"/>
          </w:tcPr>
          <w:p w14:paraId="70A0B8D5" w14:textId="6E596432"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et_barang</w:t>
            </w:r>
          </w:p>
        </w:tc>
        <w:tc>
          <w:tcPr>
            <w:tcW w:w="2232" w:type="dxa"/>
          </w:tcPr>
          <w:p w14:paraId="60DFB950" w14:textId="7665CACC"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01D52EAC" w14:textId="3A21DF08" w:rsidR="00A53FC0" w:rsidRPr="00026A4F"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ULL</w:t>
            </w:r>
          </w:p>
        </w:tc>
        <w:tc>
          <w:tcPr>
            <w:tcW w:w="2232" w:type="dxa"/>
          </w:tcPr>
          <w:p w14:paraId="6A6C3295" w14:textId="4076178A"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eterangan Barang</w:t>
            </w:r>
          </w:p>
        </w:tc>
      </w:tr>
      <w:tr w:rsidR="00A53FC0" w14:paraId="55DD7E61" w14:textId="77777777" w:rsidTr="00DA6E8E">
        <w:trPr>
          <w:jc w:val="center"/>
        </w:trPr>
        <w:tc>
          <w:tcPr>
            <w:tcW w:w="2232" w:type="dxa"/>
          </w:tcPr>
          <w:p w14:paraId="5A95FB19" w14:textId="2D4635D1"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pemilik</w:t>
            </w:r>
          </w:p>
        </w:tc>
        <w:tc>
          <w:tcPr>
            <w:tcW w:w="2232" w:type="dxa"/>
          </w:tcPr>
          <w:p w14:paraId="46CED1F6" w14:textId="798B5FF3"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0759A915" w14:textId="72ECE2FD" w:rsidR="00A53FC0" w:rsidRDefault="00A53FC0" w:rsidP="00A53FC0">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Not NULL</w:t>
            </w:r>
          </w:p>
        </w:tc>
        <w:tc>
          <w:tcPr>
            <w:tcW w:w="2232" w:type="dxa"/>
          </w:tcPr>
          <w:p w14:paraId="15B82E86" w14:textId="04CCEB8A"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Pemilik</w:t>
            </w:r>
          </w:p>
        </w:tc>
      </w:tr>
      <w:tr w:rsidR="00A53FC0" w14:paraId="1F6878B4" w14:textId="77777777" w:rsidTr="00DA6E8E">
        <w:trPr>
          <w:jc w:val="center"/>
        </w:trPr>
        <w:tc>
          <w:tcPr>
            <w:tcW w:w="2232" w:type="dxa"/>
          </w:tcPr>
          <w:p w14:paraId="4A7F2DE9" w14:textId="05EB4445"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foto</w:t>
            </w:r>
          </w:p>
        </w:tc>
        <w:tc>
          <w:tcPr>
            <w:tcW w:w="2232" w:type="dxa"/>
          </w:tcPr>
          <w:p w14:paraId="0C110F53" w14:textId="2DA6CB5B"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500)</w:t>
            </w:r>
          </w:p>
        </w:tc>
        <w:tc>
          <w:tcPr>
            <w:tcW w:w="2232" w:type="dxa"/>
          </w:tcPr>
          <w:p w14:paraId="0585A82A" w14:textId="72D4360D" w:rsidR="00A53FC0" w:rsidRPr="00026A4F"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ULL</w:t>
            </w:r>
          </w:p>
        </w:tc>
        <w:tc>
          <w:tcPr>
            <w:tcW w:w="2232" w:type="dxa"/>
          </w:tcPr>
          <w:p w14:paraId="739111E5" w14:textId="522A8250" w:rsidR="00A53FC0" w:rsidRDefault="00A53FC0" w:rsidP="00A53FC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Foto</w:t>
            </w:r>
          </w:p>
        </w:tc>
      </w:tr>
    </w:tbl>
    <w:p w14:paraId="7D446391" w14:textId="77777777" w:rsidR="006C6115" w:rsidRPr="006C6115" w:rsidRDefault="006C6115" w:rsidP="006C6115"/>
    <w:p w14:paraId="0DAA756E" w14:textId="2A884885" w:rsidR="006C6115" w:rsidRPr="006C6115" w:rsidRDefault="006C6115" w:rsidP="00A53FC0">
      <w:pPr>
        <w:pStyle w:val="Caption"/>
        <w:keepNext/>
        <w:spacing w:line="480" w:lineRule="auto"/>
        <w:rPr>
          <w:b w:val="0"/>
        </w:rPr>
      </w:pPr>
      <w:bookmarkStart w:id="62" w:name="_Toc54635995"/>
      <w:bookmarkStart w:id="63" w:name="_Toc59700786"/>
      <w:proofErr w:type="gramStart"/>
      <w:r>
        <w:t>Tabel 3.</w:t>
      </w:r>
      <w:proofErr w:type="gramEnd"/>
      <w:r>
        <w:t xml:space="preserve"> </w:t>
      </w:r>
      <w:r w:rsidR="00B11CA0">
        <w:rPr>
          <w:noProof/>
        </w:rPr>
        <w:fldChar w:fldCharType="begin"/>
      </w:r>
      <w:r w:rsidR="00B11CA0">
        <w:rPr>
          <w:noProof/>
        </w:rPr>
        <w:instrText xml:space="preserve"> SEQ Tabel_3. \* ARABIC </w:instrText>
      </w:r>
      <w:r w:rsidR="00B11CA0">
        <w:rPr>
          <w:noProof/>
        </w:rPr>
        <w:fldChar w:fldCharType="separate"/>
      </w:r>
      <w:r w:rsidR="004A07B7">
        <w:rPr>
          <w:noProof/>
        </w:rPr>
        <w:t>2</w:t>
      </w:r>
      <w:r w:rsidR="00B11CA0">
        <w:rPr>
          <w:noProof/>
        </w:rPr>
        <w:fldChar w:fldCharType="end"/>
      </w:r>
      <w:r>
        <w:t xml:space="preserve"> </w:t>
      </w:r>
      <w:r w:rsidR="006679DE">
        <w:rPr>
          <w:b w:val="0"/>
          <w:i/>
        </w:rPr>
        <w:t>Tabl</w:t>
      </w:r>
      <w:r w:rsidRPr="00CE3EBD">
        <w:rPr>
          <w:b w:val="0"/>
          <w:i/>
        </w:rPr>
        <w:t>e</w:t>
      </w:r>
      <w:r>
        <w:rPr>
          <w:b w:val="0"/>
        </w:rPr>
        <w:t xml:space="preserve"> barcode</w:t>
      </w:r>
      <w:bookmarkEnd w:id="62"/>
      <w:bookmarkEnd w:id="63"/>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971CAA" w:rsidRPr="0063644D" w14:paraId="5E1145B8" w14:textId="77777777" w:rsidTr="00DA6E8E">
        <w:trPr>
          <w:jc w:val="center"/>
        </w:trPr>
        <w:tc>
          <w:tcPr>
            <w:tcW w:w="2232" w:type="dxa"/>
          </w:tcPr>
          <w:p w14:paraId="5B8331C0" w14:textId="77777777" w:rsidR="00971CAA" w:rsidRPr="0063644D" w:rsidRDefault="00971CAA"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53187F78" w14:textId="77777777" w:rsidR="00971CAA" w:rsidRPr="0063644D" w:rsidRDefault="00971CAA"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6DDF0DEF" w14:textId="1D1694EF" w:rsidR="00971CAA" w:rsidRPr="0063644D" w:rsidRDefault="00003EF6"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212686E2" w14:textId="77777777" w:rsidR="00971CAA" w:rsidRPr="0063644D" w:rsidRDefault="00971CAA"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971CAA" w14:paraId="195DEF5A" w14:textId="77777777" w:rsidTr="00DA6E8E">
        <w:trPr>
          <w:jc w:val="center"/>
        </w:trPr>
        <w:tc>
          <w:tcPr>
            <w:tcW w:w="2232" w:type="dxa"/>
          </w:tcPr>
          <w:p w14:paraId="57AC97D5" w14:textId="7794B75A"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barcode</w:t>
            </w:r>
          </w:p>
        </w:tc>
        <w:tc>
          <w:tcPr>
            <w:tcW w:w="2232" w:type="dxa"/>
          </w:tcPr>
          <w:p w14:paraId="1349A71D" w14:textId="77777777"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0B9CCA1F" w14:textId="77777777" w:rsidR="00971CAA" w:rsidRPr="0063644D" w:rsidRDefault="00971CAA" w:rsidP="00971CAA">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1902BEC9" w14:textId="1160D3D2"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Barcode</w:t>
            </w:r>
          </w:p>
        </w:tc>
      </w:tr>
      <w:tr w:rsidR="00971CAA" w14:paraId="6B653CFD" w14:textId="77777777" w:rsidTr="00DA6E8E">
        <w:trPr>
          <w:jc w:val="center"/>
        </w:trPr>
        <w:tc>
          <w:tcPr>
            <w:tcW w:w="2232" w:type="dxa"/>
          </w:tcPr>
          <w:p w14:paraId="43B40A5D" w14:textId="1A0C649E"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barang</w:t>
            </w:r>
          </w:p>
        </w:tc>
        <w:tc>
          <w:tcPr>
            <w:tcW w:w="2232" w:type="dxa"/>
          </w:tcPr>
          <w:p w14:paraId="6CFE743D" w14:textId="7BEFF014"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78BE3BEC" w14:textId="495803FA"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Foreign Key Not NULL</w:t>
            </w:r>
          </w:p>
        </w:tc>
        <w:tc>
          <w:tcPr>
            <w:tcW w:w="2232" w:type="dxa"/>
          </w:tcPr>
          <w:p w14:paraId="350DBF00" w14:textId="4918CAB5" w:rsidR="00971CAA" w:rsidRPr="00026A4F"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Barang</w:t>
            </w:r>
          </w:p>
        </w:tc>
      </w:tr>
      <w:tr w:rsidR="00971CAA" w14:paraId="24B1B1DD" w14:textId="77777777" w:rsidTr="00DA6E8E">
        <w:trPr>
          <w:jc w:val="center"/>
        </w:trPr>
        <w:tc>
          <w:tcPr>
            <w:tcW w:w="2232" w:type="dxa"/>
          </w:tcPr>
          <w:p w14:paraId="25E19585" w14:textId="33455E7D"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departement</w:t>
            </w:r>
          </w:p>
        </w:tc>
        <w:tc>
          <w:tcPr>
            <w:tcW w:w="2232" w:type="dxa"/>
          </w:tcPr>
          <w:p w14:paraId="5A31E076" w14:textId="25C90D90" w:rsidR="00971CAA" w:rsidRPr="0063644D" w:rsidRDefault="00971CAA" w:rsidP="00971CAA">
            <w:pPr>
              <w:spacing w:after="0" w:line="360" w:lineRule="auto"/>
              <w:ind w:right="24"/>
              <w:jc w:val="center"/>
              <w:rPr>
                <w:rFonts w:ascii="Times New Roman" w:hAnsi="Times New Roman" w:cs="Times New Roman"/>
                <w:shd w:val="clear" w:color="auto" w:fill="FFFFFF"/>
              </w:rPr>
            </w:pPr>
            <w:r w:rsidRPr="00FC1645">
              <w:rPr>
                <w:rFonts w:ascii="Times New Roman" w:hAnsi="Times New Roman" w:cs="Times New Roman"/>
                <w:shd w:val="clear" w:color="auto" w:fill="FFFFFF"/>
              </w:rPr>
              <w:t>int(11)</w:t>
            </w:r>
          </w:p>
        </w:tc>
        <w:tc>
          <w:tcPr>
            <w:tcW w:w="2232" w:type="dxa"/>
          </w:tcPr>
          <w:p w14:paraId="467D0434" w14:textId="77777777"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451729F7" w14:textId="7A410FD9" w:rsidR="00971CAA" w:rsidRPr="00026A4F"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Departement</w:t>
            </w:r>
          </w:p>
        </w:tc>
      </w:tr>
      <w:tr w:rsidR="00971CAA" w14:paraId="20F80609" w14:textId="77777777" w:rsidTr="00DA6E8E">
        <w:trPr>
          <w:jc w:val="center"/>
        </w:trPr>
        <w:tc>
          <w:tcPr>
            <w:tcW w:w="2232" w:type="dxa"/>
          </w:tcPr>
          <w:p w14:paraId="5001298D" w14:textId="48AF5557"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yayasan</w:t>
            </w:r>
          </w:p>
        </w:tc>
        <w:tc>
          <w:tcPr>
            <w:tcW w:w="2232" w:type="dxa"/>
          </w:tcPr>
          <w:p w14:paraId="57A3DDE3" w14:textId="5A7A6D18" w:rsidR="00971CAA" w:rsidRPr="00026A4F" w:rsidRDefault="00971CAA" w:rsidP="00971CAA">
            <w:pPr>
              <w:spacing w:after="0" w:line="360" w:lineRule="auto"/>
              <w:ind w:right="24"/>
              <w:jc w:val="center"/>
              <w:rPr>
                <w:rFonts w:ascii="Times New Roman" w:hAnsi="Times New Roman" w:cs="Times New Roman"/>
                <w:shd w:val="clear" w:color="auto" w:fill="FFFFFF"/>
              </w:rPr>
            </w:pPr>
            <w:r w:rsidRPr="00FC1645">
              <w:rPr>
                <w:rFonts w:ascii="Times New Roman" w:hAnsi="Times New Roman" w:cs="Times New Roman"/>
                <w:shd w:val="clear" w:color="auto" w:fill="FFFFFF"/>
              </w:rPr>
              <w:t>int(11)</w:t>
            </w:r>
          </w:p>
        </w:tc>
        <w:tc>
          <w:tcPr>
            <w:tcW w:w="2232" w:type="dxa"/>
          </w:tcPr>
          <w:p w14:paraId="44843B3C" w14:textId="77777777"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1FE14A9C" w14:textId="48D826F6" w:rsidR="00971CAA" w:rsidRPr="00026A4F"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Yayasan</w:t>
            </w:r>
          </w:p>
        </w:tc>
      </w:tr>
      <w:tr w:rsidR="00971CAA" w14:paraId="64322659" w14:textId="77777777" w:rsidTr="00DA6E8E">
        <w:trPr>
          <w:jc w:val="center"/>
        </w:trPr>
        <w:tc>
          <w:tcPr>
            <w:tcW w:w="2232" w:type="dxa"/>
          </w:tcPr>
          <w:p w14:paraId="660C460F" w14:textId="4490E842"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bulan</w:t>
            </w:r>
          </w:p>
        </w:tc>
        <w:tc>
          <w:tcPr>
            <w:tcW w:w="2232" w:type="dxa"/>
          </w:tcPr>
          <w:p w14:paraId="7FE88F87" w14:textId="24BF2F29" w:rsidR="00971CAA" w:rsidRPr="0063644D" w:rsidRDefault="00971CAA" w:rsidP="00971CAA">
            <w:pPr>
              <w:spacing w:after="0" w:line="360" w:lineRule="auto"/>
              <w:ind w:right="24"/>
              <w:jc w:val="center"/>
              <w:rPr>
                <w:rFonts w:ascii="Times New Roman" w:hAnsi="Times New Roman" w:cs="Times New Roman"/>
                <w:shd w:val="clear" w:color="auto" w:fill="FFFFFF"/>
              </w:rPr>
            </w:pPr>
            <w:r w:rsidRPr="00FC1645">
              <w:rPr>
                <w:rFonts w:ascii="Times New Roman" w:hAnsi="Times New Roman" w:cs="Times New Roman"/>
                <w:shd w:val="clear" w:color="auto" w:fill="FFFFFF"/>
              </w:rPr>
              <w:t>int(11)</w:t>
            </w:r>
          </w:p>
        </w:tc>
        <w:tc>
          <w:tcPr>
            <w:tcW w:w="2232" w:type="dxa"/>
          </w:tcPr>
          <w:p w14:paraId="17D72555" w14:textId="77777777"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33BFE7F3" w14:textId="71A339B2" w:rsidR="00971CAA" w:rsidRPr="00026A4F"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Bulan</w:t>
            </w:r>
          </w:p>
        </w:tc>
      </w:tr>
      <w:tr w:rsidR="00971CAA" w14:paraId="081307BA" w14:textId="77777777" w:rsidTr="00DA6E8E">
        <w:trPr>
          <w:jc w:val="center"/>
        </w:trPr>
        <w:tc>
          <w:tcPr>
            <w:tcW w:w="2232" w:type="dxa"/>
          </w:tcPr>
          <w:p w14:paraId="72F612B3" w14:textId="22AEFF86"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hun</w:t>
            </w:r>
          </w:p>
        </w:tc>
        <w:tc>
          <w:tcPr>
            <w:tcW w:w="2232" w:type="dxa"/>
          </w:tcPr>
          <w:p w14:paraId="65384C38" w14:textId="511127CF" w:rsidR="00971CAA" w:rsidRPr="0063644D" w:rsidRDefault="00971CAA" w:rsidP="00971CAA">
            <w:pPr>
              <w:spacing w:after="0" w:line="360" w:lineRule="auto"/>
              <w:ind w:right="24"/>
              <w:jc w:val="center"/>
              <w:rPr>
                <w:rFonts w:ascii="Times New Roman" w:hAnsi="Times New Roman" w:cs="Times New Roman"/>
                <w:shd w:val="clear" w:color="auto" w:fill="FFFFFF"/>
              </w:rPr>
            </w:pPr>
            <w:r w:rsidRPr="00FC1645">
              <w:rPr>
                <w:rFonts w:ascii="Times New Roman" w:hAnsi="Times New Roman" w:cs="Times New Roman"/>
                <w:shd w:val="clear" w:color="auto" w:fill="FFFFFF"/>
              </w:rPr>
              <w:t>int(11)</w:t>
            </w:r>
          </w:p>
        </w:tc>
        <w:tc>
          <w:tcPr>
            <w:tcW w:w="2232" w:type="dxa"/>
          </w:tcPr>
          <w:p w14:paraId="3BD0EF77" w14:textId="77777777"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597F6A04" w14:textId="1A14F929" w:rsidR="00971CAA" w:rsidRPr="00026A4F"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hun</w:t>
            </w:r>
          </w:p>
        </w:tc>
      </w:tr>
      <w:tr w:rsidR="00971CAA" w14:paraId="194A6A6D" w14:textId="77777777" w:rsidTr="00DA6E8E">
        <w:trPr>
          <w:jc w:val="center"/>
        </w:trPr>
        <w:tc>
          <w:tcPr>
            <w:tcW w:w="2232" w:type="dxa"/>
          </w:tcPr>
          <w:p w14:paraId="5D1C301A" w14:textId="02071DB9"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spesifikasi</w:t>
            </w:r>
          </w:p>
        </w:tc>
        <w:tc>
          <w:tcPr>
            <w:tcW w:w="2232" w:type="dxa"/>
          </w:tcPr>
          <w:p w14:paraId="1D6E44DE" w14:textId="6607970E" w:rsidR="00971CAA" w:rsidRPr="0063644D" w:rsidRDefault="00971CAA" w:rsidP="00971CAA">
            <w:pPr>
              <w:spacing w:after="0" w:line="360" w:lineRule="auto"/>
              <w:ind w:right="24"/>
              <w:jc w:val="center"/>
              <w:rPr>
                <w:rFonts w:ascii="Times New Roman" w:hAnsi="Times New Roman" w:cs="Times New Roman"/>
                <w:shd w:val="clear" w:color="auto" w:fill="FFFFFF"/>
              </w:rPr>
            </w:pPr>
            <w:r w:rsidRPr="00FC1645">
              <w:rPr>
                <w:rFonts w:ascii="Times New Roman" w:hAnsi="Times New Roman" w:cs="Times New Roman"/>
                <w:shd w:val="clear" w:color="auto" w:fill="FFFFFF"/>
              </w:rPr>
              <w:t>int(11)</w:t>
            </w:r>
          </w:p>
        </w:tc>
        <w:tc>
          <w:tcPr>
            <w:tcW w:w="2232" w:type="dxa"/>
          </w:tcPr>
          <w:p w14:paraId="2A54AFF2" w14:textId="40487F75"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Foreign Key Not NULL</w:t>
            </w:r>
          </w:p>
        </w:tc>
        <w:tc>
          <w:tcPr>
            <w:tcW w:w="2232" w:type="dxa"/>
          </w:tcPr>
          <w:p w14:paraId="0DEEB2B4" w14:textId="135D6EAC" w:rsidR="00971CAA" w:rsidRPr="00026A4F"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Spesifikasi</w:t>
            </w:r>
          </w:p>
        </w:tc>
      </w:tr>
    </w:tbl>
    <w:p w14:paraId="401407FC" w14:textId="77777777" w:rsidR="00971CAA" w:rsidRDefault="00971CAA" w:rsidP="0063644D">
      <w:pPr>
        <w:spacing w:after="0" w:line="360" w:lineRule="auto"/>
        <w:ind w:left="720" w:right="24" w:firstLine="720"/>
        <w:jc w:val="both"/>
        <w:rPr>
          <w:rFonts w:ascii="Times New Roman" w:hAnsi="Times New Roman" w:cs="Times New Roman"/>
          <w:sz w:val="24"/>
          <w:szCs w:val="24"/>
          <w:shd w:val="clear" w:color="auto" w:fill="FFFFFF"/>
        </w:rPr>
      </w:pPr>
    </w:p>
    <w:p w14:paraId="186D94B2" w14:textId="502EE121" w:rsidR="006C6115" w:rsidRPr="006C6115" w:rsidRDefault="006C6115" w:rsidP="00A53FC0">
      <w:pPr>
        <w:pStyle w:val="Caption"/>
        <w:keepNext/>
        <w:spacing w:line="480" w:lineRule="auto"/>
        <w:rPr>
          <w:b w:val="0"/>
        </w:rPr>
      </w:pPr>
      <w:bookmarkStart w:id="64" w:name="_Toc54635996"/>
      <w:bookmarkStart w:id="65" w:name="_Toc59700787"/>
      <w:proofErr w:type="gramStart"/>
      <w:r>
        <w:lastRenderedPageBreak/>
        <w:t>Tabel 3.</w:t>
      </w:r>
      <w:proofErr w:type="gramEnd"/>
      <w:r>
        <w:t xml:space="preserve"> </w:t>
      </w:r>
      <w:r w:rsidR="00B11CA0">
        <w:rPr>
          <w:noProof/>
        </w:rPr>
        <w:fldChar w:fldCharType="begin"/>
      </w:r>
      <w:r w:rsidR="00B11CA0">
        <w:rPr>
          <w:noProof/>
        </w:rPr>
        <w:instrText xml:space="preserve"> SEQ Tabel_3. \* ARABIC </w:instrText>
      </w:r>
      <w:r w:rsidR="00B11CA0">
        <w:rPr>
          <w:noProof/>
        </w:rPr>
        <w:fldChar w:fldCharType="separate"/>
      </w:r>
      <w:r w:rsidR="004A07B7">
        <w:rPr>
          <w:noProof/>
        </w:rPr>
        <w:t>3</w:t>
      </w:r>
      <w:r w:rsidR="00B11CA0">
        <w:rPr>
          <w:noProof/>
        </w:rPr>
        <w:fldChar w:fldCharType="end"/>
      </w:r>
      <w:r>
        <w:t xml:space="preserve"> </w:t>
      </w:r>
      <w:r w:rsidR="006679DE">
        <w:rPr>
          <w:b w:val="0"/>
          <w:i/>
        </w:rPr>
        <w:t>Tabl</w:t>
      </w:r>
      <w:r w:rsidRPr="00CE3EBD">
        <w:rPr>
          <w:b w:val="0"/>
          <w:i/>
        </w:rPr>
        <w:t>e</w:t>
      </w:r>
      <w:r>
        <w:rPr>
          <w:b w:val="0"/>
        </w:rPr>
        <w:t xml:space="preserve"> data_transaksi</w:t>
      </w:r>
      <w:bookmarkEnd w:id="64"/>
      <w:bookmarkEnd w:id="65"/>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971CAA" w:rsidRPr="0063644D" w14:paraId="29BEC46A" w14:textId="77777777" w:rsidTr="00DA6E8E">
        <w:trPr>
          <w:jc w:val="center"/>
        </w:trPr>
        <w:tc>
          <w:tcPr>
            <w:tcW w:w="2232" w:type="dxa"/>
          </w:tcPr>
          <w:p w14:paraId="53676178" w14:textId="77777777" w:rsidR="00971CAA" w:rsidRPr="0063644D" w:rsidRDefault="00971CAA"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40130E3D" w14:textId="77777777" w:rsidR="00971CAA" w:rsidRPr="0063644D" w:rsidRDefault="00971CAA"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3616053D" w14:textId="247A30D7" w:rsidR="00971CAA" w:rsidRPr="0063644D" w:rsidRDefault="00003EF6"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05D3CF27" w14:textId="77777777" w:rsidR="00971CAA" w:rsidRPr="0063644D" w:rsidRDefault="00971CAA"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971CAA" w14:paraId="56DBBF8E" w14:textId="77777777" w:rsidTr="00DA6E8E">
        <w:trPr>
          <w:jc w:val="center"/>
        </w:trPr>
        <w:tc>
          <w:tcPr>
            <w:tcW w:w="2232" w:type="dxa"/>
          </w:tcPr>
          <w:p w14:paraId="1681E7A8" w14:textId="53A314C9"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data_transaksi</w:t>
            </w:r>
          </w:p>
        </w:tc>
        <w:tc>
          <w:tcPr>
            <w:tcW w:w="2232" w:type="dxa"/>
          </w:tcPr>
          <w:p w14:paraId="10A0E702" w14:textId="77777777"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07CAFC71" w14:textId="77777777" w:rsidR="00971CAA" w:rsidRPr="0063644D" w:rsidRDefault="00971CAA" w:rsidP="00971CAA">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11431DD2" w14:textId="01461208" w:rsidR="00971CAA" w:rsidRPr="0063644D" w:rsidRDefault="00041FC5" w:rsidP="00041FC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Data Transaksi</w:t>
            </w:r>
          </w:p>
        </w:tc>
      </w:tr>
      <w:tr w:rsidR="00971CAA" w14:paraId="7A3FE0FB" w14:textId="77777777" w:rsidTr="00DA6E8E">
        <w:trPr>
          <w:jc w:val="center"/>
        </w:trPr>
        <w:tc>
          <w:tcPr>
            <w:tcW w:w="2232" w:type="dxa"/>
          </w:tcPr>
          <w:p w14:paraId="47508240" w14:textId="37A2B2CF"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transaksi</w:t>
            </w:r>
          </w:p>
        </w:tc>
        <w:tc>
          <w:tcPr>
            <w:tcW w:w="2232" w:type="dxa"/>
          </w:tcPr>
          <w:p w14:paraId="76A1BF04" w14:textId="77777777"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362A00A1" w14:textId="1EA4DFC9"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0466E3DA" w14:textId="2A635DDE" w:rsidR="00971CAA" w:rsidRPr="00026A4F" w:rsidRDefault="00041FC5" w:rsidP="00041FC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Transaksi</w:t>
            </w:r>
          </w:p>
        </w:tc>
      </w:tr>
      <w:tr w:rsidR="00971CAA" w14:paraId="782B4634" w14:textId="77777777" w:rsidTr="00DA6E8E">
        <w:trPr>
          <w:jc w:val="center"/>
        </w:trPr>
        <w:tc>
          <w:tcPr>
            <w:tcW w:w="2232" w:type="dxa"/>
          </w:tcPr>
          <w:p w14:paraId="7FA705A0" w14:textId="19813E06"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barcode</w:t>
            </w:r>
          </w:p>
        </w:tc>
        <w:tc>
          <w:tcPr>
            <w:tcW w:w="2232" w:type="dxa"/>
          </w:tcPr>
          <w:p w14:paraId="458FC27C" w14:textId="77777777" w:rsidR="00971CAA" w:rsidRPr="0063644D" w:rsidRDefault="00971CAA" w:rsidP="00971CAA">
            <w:pPr>
              <w:spacing w:after="0" w:line="360" w:lineRule="auto"/>
              <w:ind w:right="24"/>
              <w:jc w:val="center"/>
              <w:rPr>
                <w:rFonts w:ascii="Times New Roman" w:hAnsi="Times New Roman" w:cs="Times New Roman"/>
                <w:shd w:val="clear" w:color="auto" w:fill="FFFFFF"/>
              </w:rPr>
            </w:pPr>
            <w:r w:rsidRPr="00FC1645">
              <w:rPr>
                <w:rFonts w:ascii="Times New Roman" w:hAnsi="Times New Roman" w:cs="Times New Roman"/>
                <w:shd w:val="clear" w:color="auto" w:fill="FFFFFF"/>
              </w:rPr>
              <w:t>int(11)</w:t>
            </w:r>
          </w:p>
        </w:tc>
        <w:tc>
          <w:tcPr>
            <w:tcW w:w="2232" w:type="dxa"/>
          </w:tcPr>
          <w:p w14:paraId="3724F686" w14:textId="3629E0BC"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Foreign Key Not NULL</w:t>
            </w:r>
          </w:p>
        </w:tc>
        <w:tc>
          <w:tcPr>
            <w:tcW w:w="2232" w:type="dxa"/>
          </w:tcPr>
          <w:p w14:paraId="2012469A" w14:textId="3B5007FD" w:rsidR="00971CAA" w:rsidRPr="00026A4F" w:rsidRDefault="00041FC5" w:rsidP="00041FC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Barcode</w:t>
            </w:r>
          </w:p>
        </w:tc>
      </w:tr>
      <w:tr w:rsidR="00971CAA" w14:paraId="7412E582" w14:textId="77777777" w:rsidTr="00DA6E8E">
        <w:trPr>
          <w:jc w:val="center"/>
        </w:trPr>
        <w:tc>
          <w:tcPr>
            <w:tcW w:w="2232" w:type="dxa"/>
          </w:tcPr>
          <w:p w14:paraId="2F3124F0" w14:textId="09B5AD03"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nggal_peletakan</w:t>
            </w:r>
          </w:p>
        </w:tc>
        <w:tc>
          <w:tcPr>
            <w:tcW w:w="2232" w:type="dxa"/>
          </w:tcPr>
          <w:p w14:paraId="0B62E255" w14:textId="37A58006" w:rsidR="00971CAA" w:rsidRPr="00026A4F"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w:t>
            </w:r>
          </w:p>
        </w:tc>
        <w:tc>
          <w:tcPr>
            <w:tcW w:w="2232" w:type="dxa"/>
          </w:tcPr>
          <w:p w14:paraId="6B9193DE" w14:textId="77777777"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4AE2A64E" w14:textId="64BDF6BB" w:rsidR="00971CAA" w:rsidRPr="00026A4F" w:rsidRDefault="00041FC5"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anggal Peletakan</w:t>
            </w:r>
          </w:p>
        </w:tc>
      </w:tr>
      <w:tr w:rsidR="00971CAA" w14:paraId="5C3FA803" w14:textId="77777777" w:rsidTr="00DA6E8E">
        <w:trPr>
          <w:jc w:val="center"/>
        </w:trPr>
        <w:tc>
          <w:tcPr>
            <w:tcW w:w="2232" w:type="dxa"/>
          </w:tcPr>
          <w:p w14:paraId="13FBB101" w14:textId="2A09DC01"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_update</w:t>
            </w:r>
          </w:p>
        </w:tc>
        <w:tc>
          <w:tcPr>
            <w:tcW w:w="2232" w:type="dxa"/>
          </w:tcPr>
          <w:p w14:paraId="39C221BF" w14:textId="7BB8C176"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67956092" w14:textId="3D6AD5C8"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ULL</w:t>
            </w:r>
          </w:p>
        </w:tc>
        <w:tc>
          <w:tcPr>
            <w:tcW w:w="2232" w:type="dxa"/>
          </w:tcPr>
          <w:p w14:paraId="68A6A61D" w14:textId="700936C0" w:rsidR="00971CAA" w:rsidRPr="00026A4F" w:rsidRDefault="00041FC5"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 Update</w:t>
            </w:r>
          </w:p>
        </w:tc>
      </w:tr>
      <w:tr w:rsidR="00971CAA" w14:paraId="22FC8F64" w14:textId="77777777" w:rsidTr="00DA6E8E">
        <w:trPr>
          <w:jc w:val="center"/>
        </w:trPr>
        <w:tc>
          <w:tcPr>
            <w:tcW w:w="2232" w:type="dxa"/>
          </w:tcPr>
          <w:p w14:paraId="111D5023" w14:textId="4912AF4B"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_sebelum</w:t>
            </w:r>
          </w:p>
        </w:tc>
        <w:tc>
          <w:tcPr>
            <w:tcW w:w="2232" w:type="dxa"/>
          </w:tcPr>
          <w:p w14:paraId="2C980869" w14:textId="52906A60"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5F8778BD" w14:textId="46982F39"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ULL</w:t>
            </w:r>
          </w:p>
        </w:tc>
        <w:tc>
          <w:tcPr>
            <w:tcW w:w="2232" w:type="dxa"/>
          </w:tcPr>
          <w:p w14:paraId="6B2FC745" w14:textId="365A0B91" w:rsidR="00971CAA" w:rsidRPr="00026A4F" w:rsidRDefault="00041FC5"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 Sebelum</w:t>
            </w:r>
          </w:p>
        </w:tc>
      </w:tr>
      <w:tr w:rsidR="00971CAA" w14:paraId="5A45D5D4" w14:textId="77777777" w:rsidTr="00DA6E8E">
        <w:trPr>
          <w:jc w:val="center"/>
        </w:trPr>
        <w:tc>
          <w:tcPr>
            <w:tcW w:w="2232" w:type="dxa"/>
          </w:tcPr>
          <w:p w14:paraId="4E15A367" w14:textId="58FAF14E"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_detail_update</w:t>
            </w:r>
          </w:p>
        </w:tc>
        <w:tc>
          <w:tcPr>
            <w:tcW w:w="2232" w:type="dxa"/>
          </w:tcPr>
          <w:p w14:paraId="2F2A8979" w14:textId="1CD6545C" w:rsidR="00971CAA" w:rsidRPr="0063644D"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0DE8C5BF" w14:textId="5758882E" w:rsidR="00971CAA" w:rsidRPr="00971CAA" w:rsidRDefault="00971CAA" w:rsidP="00971CA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ULL</w:t>
            </w:r>
          </w:p>
        </w:tc>
        <w:tc>
          <w:tcPr>
            <w:tcW w:w="2232" w:type="dxa"/>
          </w:tcPr>
          <w:p w14:paraId="35F6DB3F" w14:textId="76A91D90" w:rsidR="00971CAA" w:rsidRPr="00026A4F" w:rsidRDefault="00041FC5"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 Detail Update</w:t>
            </w:r>
          </w:p>
        </w:tc>
      </w:tr>
      <w:tr w:rsidR="00971CAA" w14:paraId="30D57D25" w14:textId="77777777" w:rsidTr="00DA6E8E">
        <w:trPr>
          <w:jc w:val="center"/>
        </w:trPr>
        <w:tc>
          <w:tcPr>
            <w:tcW w:w="2232" w:type="dxa"/>
          </w:tcPr>
          <w:p w14:paraId="36A7C332" w14:textId="07693D5C" w:rsidR="00971CAA" w:rsidRPr="00971CAA"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_detail_sebelum</w:t>
            </w:r>
          </w:p>
        </w:tc>
        <w:tc>
          <w:tcPr>
            <w:tcW w:w="2232" w:type="dxa"/>
          </w:tcPr>
          <w:p w14:paraId="5CF81CB8" w14:textId="3CC71B30" w:rsidR="00971CAA" w:rsidRPr="00FC1645"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3572AA97" w14:textId="7A6D2AD1" w:rsidR="00971CAA" w:rsidRPr="00971CAA" w:rsidRDefault="00971CAA"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ULL</w:t>
            </w:r>
          </w:p>
        </w:tc>
        <w:tc>
          <w:tcPr>
            <w:tcW w:w="2232" w:type="dxa"/>
          </w:tcPr>
          <w:p w14:paraId="0B074457" w14:textId="6959D3EF" w:rsidR="00971CAA" w:rsidRDefault="00041FC5" w:rsidP="00971CA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 Detail Sebelum</w:t>
            </w:r>
          </w:p>
        </w:tc>
      </w:tr>
    </w:tbl>
    <w:p w14:paraId="44E9AB8F" w14:textId="77777777" w:rsidR="00971CAA" w:rsidRDefault="00971CAA" w:rsidP="0063644D">
      <w:pPr>
        <w:spacing w:after="0" w:line="360" w:lineRule="auto"/>
        <w:ind w:left="720" w:right="24" w:firstLine="720"/>
        <w:jc w:val="both"/>
        <w:rPr>
          <w:rFonts w:ascii="Times New Roman" w:hAnsi="Times New Roman" w:cs="Times New Roman"/>
          <w:sz w:val="24"/>
          <w:szCs w:val="24"/>
          <w:shd w:val="clear" w:color="auto" w:fill="FFFFFF"/>
        </w:rPr>
      </w:pPr>
    </w:p>
    <w:p w14:paraId="32A6218D" w14:textId="72E8D6DB" w:rsidR="006C6115" w:rsidRPr="006C6115" w:rsidRDefault="006C6115" w:rsidP="00A53FC0">
      <w:pPr>
        <w:pStyle w:val="Caption"/>
        <w:keepNext/>
        <w:spacing w:line="480" w:lineRule="auto"/>
        <w:rPr>
          <w:b w:val="0"/>
        </w:rPr>
      </w:pPr>
      <w:bookmarkStart w:id="66" w:name="_Toc54635997"/>
      <w:bookmarkStart w:id="67" w:name="_Toc59700788"/>
      <w:proofErr w:type="gramStart"/>
      <w:r>
        <w:t>Tabel 3.</w:t>
      </w:r>
      <w:proofErr w:type="gramEnd"/>
      <w:r>
        <w:t xml:space="preserve"> </w:t>
      </w:r>
      <w:r w:rsidR="00B11CA0">
        <w:rPr>
          <w:noProof/>
        </w:rPr>
        <w:fldChar w:fldCharType="begin"/>
      </w:r>
      <w:r w:rsidR="00B11CA0">
        <w:rPr>
          <w:noProof/>
        </w:rPr>
        <w:instrText xml:space="preserve"> SEQ Tabel_3. \* ARABIC </w:instrText>
      </w:r>
      <w:r w:rsidR="00B11CA0">
        <w:rPr>
          <w:noProof/>
        </w:rPr>
        <w:fldChar w:fldCharType="separate"/>
      </w:r>
      <w:r w:rsidR="004A07B7">
        <w:rPr>
          <w:noProof/>
        </w:rPr>
        <w:t>4</w:t>
      </w:r>
      <w:r w:rsidR="00B11CA0">
        <w:rPr>
          <w:noProof/>
        </w:rPr>
        <w:fldChar w:fldCharType="end"/>
      </w:r>
      <w:r>
        <w:t xml:space="preserve"> </w:t>
      </w:r>
      <w:r w:rsidR="006679DE">
        <w:rPr>
          <w:b w:val="0"/>
          <w:i/>
        </w:rPr>
        <w:t>Tabl</w:t>
      </w:r>
      <w:r w:rsidRPr="00CE3EBD">
        <w:rPr>
          <w:b w:val="0"/>
          <w:i/>
        </w:rPr>
        <w:t>e</w:t>
      </w:r>
      <w:r>
        <w:rPr>
          <w:b w:val="0"/>
        </w:rPr>
        <w:t xml:space="preserve"> departement</w:t>
      </w:r>
      <w:bookmarkEnd w:id="66"/>
      <w:bookmarkEnd w:id="67"/>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F367E3" w:rsidRPr="0063644D" w14:paraId="4CAD3C7D" w14:textId="77777777" w:rsidTr="00DA6E8E">
        <w:trPr>
          <w:jc w:val="center"/>
        </w:trPr>
        <w:tc>
          <w:tcPr>
            <w:tcW w:w="2232" w:type="dxa"/>
          </w:tcPr>
          <w:p w14:paraId="0A1ADB6C" w14:textId="77777777" w:rsidR="00F367E3" w:rsidRPr="0063644D" w:rsidRDefault="00F367E3"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43607AB4" w14:textId="77777777" w:rsidR="00F367E3" w:rsidRPr="0063644D" w:rsidRDefault="00F367E3"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67501545" w14:textId="5541A887" w:rsidR="00F367E3" w:rsidRPr="0063644D" w:rsidRDefault="00003EF6"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064CD5A8" w14:textId="77777777" w:rsidR="00F367E3" w:rsidRPr="0063644D" w:rsidRDefault="00F367E3"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F367E3" w14:paraId="2B759B17" w14:textId="77777777" w:rsidTr="00DA6E8E">
        <w:trPr>
          <w:jc w:val="center"/>
        </w:trPr>
        <w:tc>
          <w:tcPr>
            <w:tcW w:w="2232" w:type="dxa"/>
          </w:tcPr>
          <w:p w14:paraId="2CF65291" w14:textId="3D4C4154" w:rsidR="00F367E3" w:rsidRPr="0063644D" w:rsidRDefault="00F367E3" w:rsidP="00F367E3">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departement</w:t>
            </w:r>
          </w:p>
        </w:tc>
        <w:tc>
          <w:tcPr>
            <w:tcW w:w="2232" w:type="dxa"/>
          </w:tcPr>
          <w:p w14:paraId="00CA3F46" w14:textId="77777777" w:rsidR="00F367E3" w:rsidRPr="0063644D" w:rsidRDefault="00F367E3" w:rsidP="00F367E3">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69EA158D" w14:textId="77777777" w:rsidR="00F367E3" w:rsidRPr="0063644D" w:rsidRDefault="00F367E3" w:rsidP="00F367E3">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5449BA1C" w14:textId="5B4D4B93" w:rsidR="00F367E3" w:rsidRPr="0063644D" w:rsidRDefault="00F367E3" w:rsidP="00F367E3">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Departement</w:t>
            </w:r>
          </w:p>
        </w:tc>
      </w:tr>
      <w:tr w:rsidR="00F367E3" w14:paraId="1AC22061" w14:textId="77777777" w:rsidTr="00DA6E8E">
        <w:trPr>
          <w:jc w:val="center"/>
        </w:trPr>
        <w:tc>
          <w:tcPr>
            <w:tcW w:w="2232" w:type="dxa"/>
          </w:tcPr>
          <w:p w14:paraId="59CB8FCE" w14:textId="18C596BA" w:rsidR="00F367E3" w:rsidRPr="0063644D" w:rsidRDefault="00F367E3" w:rsidP="00F367E3">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departement</w:t>
            </w:r>
          </w:p>
        </w:tc>
        <w:tc>
          <w:tcPr>
            <w:tcW w:w="2232" w:type="dxa"/>
          </w:tcPr>
          <w:p w14:paraId="7158B27E" w14:textId="6726E6CE" w:rsidR="00F367E3" w:rsidRPr="0063644D" w:rsidRDefault="00F367E3" w:rsidP="00F367E3">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72C471C0" w14:textId="77777777" w:rsidR="00F367E3" w:rsidRPr="00971CAA" w:rsidRDefault="00F367E3" w:rsidP="00F367E3">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754CB4D4" w14:textId="59D4D515" w:rsidR="00F367E3" w:rsidRPr="00026A4F" w:rsidRDefault="00F367E3" w:rsidP="00F367E3">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 Departement</w:t>
            </w:r>
          </w:p>
        </w:tc>
      </w:tr>
    </w:tbl>
    <w:p w14:paraId="6D08EA8C" w14:textId="77777777" w:rsidR="00F367E3" w:rsidRDefault="00F367E3" w:rsidP="0063644D">
      <w:pPr>
        <w:spacing w:after="0" w:line="360" w:lineRule="auto"/>
        <w:ind w:left="720" w:right="24" w:firstLine="720"/>
        <w:jc w:val="both"/>
        <w:rPr>
          <w:rFonts w:ascii="Times New Roman" w:hAnsi="Times New Roman" w:cs="Times New Roman"/>
          <w:sz w:val="24"/>
          <w:szCs w:val="24"/>
          <w:shd w:val="clear" w:color="auto" w:fill="FFFFFF"/>
        </w:rPr>
      </w:pPr>
    </w:p>
    <w:p w14:paraId="6173E503" w14:textId="5560CD8C" w:rsidR="003462AC" w:rsidRDefault="008C4209" w:rsidP="00A53FC0">
      <w:pPr>
        <w:pStyle w:val="Caption"/>
        <w:keepNext/>
        <w:spacing w:line="480" w:lineRule="auto"/>
      </w:pPr>
      <w:bookmarkStart w:id="68" w:name="_Toc54635998"/>
      <w:bookmarkStart w:id="69" w:name="_Toc59700789"/>
      <w:proofErr w:type="gramStart"/>
      <w:r>
        <w:t>Tabel 3.</w:t>
      </w:r>
      <w:proofErr w:type="gramEnd"/>
      <w:r>
        <w:t xml:space="preserve"> </w:t>
      </w:r>
      <w:r w:rsidR="00B11CA0">
        <w:rPr>
          <w:noProof/>
        </w:rPr>
        <w:fldChar w:fldCharType="begin"/>
      </w:r>
      <w:r w:rsidR="00B11CA0">
        <w:rPr>
          <w:noProof/>
        </w:rPr>
        <w:instrText xml:space="preserve"> SEQ Tabel_3. \* ARABIC </w:instrText>
      </w:r>
      <w:r w:rsidR="00B11CA0">
        <w:rPr>
          <w:noProof/>
        </w:rPr>
        <w:fldChar w:fldCharType="separate"/>
      </w:r>
      <w:r w:rsidR="004A07B7">
        <w:rPr>
          <w:noProof/>
        </w:rPr>
        <w:t>5</w:t>
      </w:r>
      <w:r w:rsidR="00B11CA0">
        <w:rPr>
          <w:noProof/>
        </w:rPr>
        <w:fldChar w:fldCharType="end"/>
      </w:r>
      <w:r w:rsidR="003462AC">
        <w:t xml:space="preserve"> </w:t>
      </w:r>
      <w:r w:rsidR="006679DE">
        <w:rPr>
          <w:b w:val="0"/>
          <w:i/>
        </w:rPr>
        <w:t>Tabl</w:t>
      </w:r>
      <w:r w:rsidR="00CE3EBD" w:rsidRPr="00CE3EBD">
        <w:rPr>
          <w:b w:val="0"/>
          <w:i/>
        </w:rPr>
        <w:t>e</w:t>
      </w:r>
      <w:r w:rsidR="00CE3EBD">
        <w:rPr>
          <w:b w:val="0"/>
        </w:rPr>
        <w:t xml:space="preserve"> </w:t>
      </w:r>
      <w:r w:rsidR="003462AC">
        <w:rPr>
          <w:b w:val="0"/>
        </w:rPr>
        <w:t>detail_ruangan</w:t>
      </w:r>
      <w:bookmarkEnd w:id="68"/>
      <w:bookmarkEnd w:id="69"/>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641206" w:rsidRPr="0063644D" w14:paraId="739E363C" w14:textId="77777777" w:rsidTr="00DA6E8E">
        <w:trPr>
          <w:jc w:val="center"/>
        </w:trPr>
        <w:tc>
          <w:tcPr>
            <w:tcW w:w="2232" w:type="dxa"/>
          </w:tcPr>
          <w:p w14:paraId="53EE431E" w14:textId="77777777" w:rsidR="00641206" w:rsidRPr="0063644D" w:rsidRDefault="00641206"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7691B727" w14:textId="77777777" w:rsidR="00641206" w:rsidRPr="0063644D" w:rsidRDefault="00641206"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4F2C4A87" w14:textId="3D049466" w:rsidR="00641206" w:rsidRPr="00003EF6" w:rsidRDefault="00003EF6"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71340484" w14:textId="77777777" w:rsidR="00641206" w:rsidRPr="0063644D" w:rsidRDefault="00641206"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641206" w14:paraId="51F4B0A1" w14:textId="77777777" w:rsidTr="00DA6E8E">
        <w:trPr>
          <w:jc w:val="center"/>
        </w:trPr>
        <w:tc>
          <w:tcPr>
            <w:tcW w:w="2232" w:type="dxa"/>
          </w:tcPr>
          <w:p w14:paraId="1793866C" w14:textId="48DFABFF" w:rsidR="00641206" w:rsidRPr="0063644D"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detail_ruangan</w:t>
            </w:r>
          </w:p>
        </w:tc>
        <w:tc>
          <w:tcPr>
            <w:tcW w:w="2232" w:type="dxa"/>
          </w:tcPr>
          <w:p w14:paraId="1198A2FF" w14:textId="77777777" w:rsidR="00641206" w:rsidRPr="0063644D"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27B1C83C" w14:textId="77777777" w:rsidR="00641206" w:rsidRPr="0063644D" w:rsidRDefault="00641206" w:rsidP="00641206">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6A5B7718" w14:textId="4EAE281E" w:rsidR="00641206" w:rsidRPr="0063644D"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Detail Ruangan</w:t>
            </w:r>
          </w:p>
        </w:tc>
      </w:tr>
      <w:tr w:rsidR="00641206" w14:paraId="4AE85D8E" w14:textId="77777777" w:rsidTr="00DA6E8E">
        <w:trPr>
          <w:jc w:val="center"/>
        </w:trPr>
        <w:tc>
          <w:tcPr>
            <w:tcW w:w="2232" w:type="dxa"/>
          </w:tcPr>
          <w:p w14:paraId="3328F352" w14:textId="614F3A8A" w:rsidR="00641206" w:rsidRPr="0063644D"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etail_nama_ruangan</w:t>
            </w:r>
          </w:p>
        </w:tc>
        <w:tc>
          <w:tcPr>
            <w:tcW w:w="2232" w:type="dxa"/>
          </w:tcPr>
          <w:p w14:paraId="450B5AAB" w14:textId="77777777" w:rsidR="00641206" w:rsidRPr="0063644D"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5FA22FB4" w14:textId="77777777" w:rsidR="00641206" w:rsidRPr="00971CAA" w:rsidRDefault="00641206" w:rsidP="00641206">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6C0D0792" w14:textId="1BD6AD61" w:rsidR="00641206" w:rsidRPr="00026A4F"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etail Nama Ruangan</w:t>
            </w:r>
          </w:p>
        </w:tc>
      </w:tr>
      <w:tr w:rsidR="00641206" w14:paraId="62F962E3" w14:textId="77777777" w:rsidTr="00DA6E8E">
        <w:trPr>
          <w:jc w:val="center"/>
        </w:trPr>
        <w:tc>
          <w:tcPr>
            <w:tcW w:w="2232" w:type="dxa"/>
          </w:tcPr>
          <w:p w14:paraId="4FE32A76" w14:textId="25743E1D" w:rsidR="00641206" w:rsidRPr="00641206"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lokasi</w:t>
            </w:r>
          </w:p>
        </w:tc>
        <w:tc>
          <w:tcPr>
            <w:tcW w:w="2232" w:type="dxa"/>
          </w:tcPr>
          <w:p w14:paraId="58E0D439" w14:textId="09052AB4" w:rsidR="00641206" w:rsidRPr="00641206"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443A6300" w14:textId="39F5303B" w:rsidR="00641206" w:rsidRPr="00641206"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0EF4DE1B" w14:textId="3DDF0F56" w:rsidR="00641206" w:rsidRDefault="00641206" w:rsidP="00641206">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Lokasi</w:t>
            </w:r>
          </w:p>
        </w:tc>
      </w:tr>
    </w:tbl>
    <w:p w14:paraId="2616CE1F" w14:textId="77777777" w:rsidR="00641206" w:rsidRDefault="00641206" w:rsidP="0063644D">
      <w:pPr>
        <w:spacing w:after="0" w:line="360" w:lineRule="auto"/>
        <w:ind w:left="720" w:right="24" w:firstLine="720"/>
        <w:jc w:val="both"/>
        <w:rPr>
          <w:rFonts w:ascii="Times New Roman" w:hAnsi="Times New Roman" w:cs="Times New Roman"/>
          <w:sz w:val="24"/>
          <w:szCs w:val="24"/>
          <w:shd w:val="clear" w:color="auto" w:fill="FFFFFF"/>
        </w:rPr>
      </w:pPr>
    </w:p>
    <w:p w14:paraId="30B9FAAC" w14:textId="1633ED61" w:rsidR="003462AC" w:rsidRDefault="003462AC" w:rsidP="00A53FC0">
      <w:pPr>
        <w:pStyle w:val="Caption"/>
        <w:keepNext/>
        <w:spacing w:line="480" w:lineRule="auto"/>
      </w:pPr>
      <w:bookmarkStart w:id="70" w:name="_Toc54635999"/>
      <w:bookmarkStart w:id="71" w:name="_Toc59700790"/>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6</w:t>
      </w:r>
      <w:r w:rsidR="00BD28A6">
        <w:rPr>
          <w:noProof/>
        </w:rPr>
        <w:fldChar w:fldCharType="end"/>
      </w:r>
      <w:r w:rsidRPr="003462AC">
        <w:rPr>
          <w:b w:val="0"/>
        </w:rPr>
        <w:t xml:space="preserve"> </w:t>
      </w:r>
      <w:r w:rsidR="006679DE">
        <w:rPr>
          <w:b w:val="0"/>
          <w:i/>
        </w:rPr>
        <w:t>Tabl</w:t>
      </w:r>
      <w:r w:rsidR="00CE3EBD" w:rsidRPr="00CE3EBD">
        <w:rPr>
          <w:b w:val="0"/>
          <w:i/>
        </w:rPr>
        <w:t>e</w:t>
      </w:r>
      <w:r w:rsidR="00CE3EBD">
        <w:rPr>
          <w:b w:val="0"/>
        </w:rPr>
        <w:t xml:space="preserve"> </w:t>
      </w:r>
      <w:r>
        <w:rPr>
          <w:b w:val="0"/>
        </w:rPr>
        <w:t>karyawan</w:t>
      </w:r>
      <w:bookmarkEnd w:id="70"/>
      <w:bookmarkEnd w:id="71"/>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5D687E" w:rsidRPr="0063644D" w14:paraId="648F896F" w14:textId="77777777" w:rsidTr="00DA6E8E">
        <w:trPr>
          <w:jc w:val="center"/>
        </w:trPr>
        <w:tc>
          <w:tcPr>
            <w:tcW w:w="2232" w:type="dxa"/>
          </w:tcPr>
          <w:p w14:paraId="53F509E7" w14:textId="77777777" w:rsidR="005D687E" w:rsidRPr="0063644D" w:rsidRDefault="005D687E"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7A89BC14" w14:textId="77777777" w:rsidR="005D687E" w:rsidRPr="0063644D" w:rsidRDefault="005D687E"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11015151" w14:textId="2DB83CD0" w:rsidR="005D687E" w:rsidRPr="00003EF6" w:rsidRDefault="005D687E"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sidR="00003EF6">
              <w:rPr>
                <w:rFonts w:ascii="Times New Roman" w:hAnsi="Times New Roman" w:cs="Times New Roman"/>
                <w:b/>
                <w:shd w:val="clear" w:color="auto" w:fill="FFFFFF"/>
              </w:rPr>
              <w:t>ts</w:t>
            </w:r>
          </w:p>
        </w:tc>
        <w:tc>
          <w:tcPr>
            <w:tcW w:w="2232" w:type="dxa"/>
          </w:tcPr>
          <w:p w14:paraId="7A994240" w14:textId="77777777" w:rsidR="005D687E" w:rsidRPr="0063644D" w:rsidRDefault="005D687E"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5D687E" w14:paraId="4FC08A0F" w14:textId="77777777" w:rsidTr="00DA6E8E">
        <w:trPr>
          <w:jc w:val="center"/>
        </w:trPr>
        <w:tc>
          <w:tcPr>
            <w:tcW w:w="2232" w:type="dxa"/>
          </w:tcPr>
          <w:p w14:paraId="71984EA6" w14:textId="4423BC66" w:rsidR="005D687E" w:rsidRPr="0063644D" w:rsidRDefault="005D687E" w:rsidP="005D687E">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karyawan</w:t>
            </w:r>
          </w:p>
        </w:tc>
        <w:tc>
          <w:tcPr>
            <w:tcW w:w="2232" w:type="dxa"/>
          </w:tcPr>
          <w:p w14:paraId="7B0E22A6" w14:textId="751528A9" w:rsidR="005D687E" w:rsidRPr="0063644D" w:rsidRDefault="00704DC8" w:rsidP="005D687E">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6)</w:t>
            </w:r>
          </w:p>
        </w:tc>
        <w:tc>
          <w:tcPr>
            <w:tcW w:w="2232" w:type="dxa"/>
          </w:tcPr>
          <w:p w14:paraId="68542D51" w14:textId="77777777" w:rsidR="005D687E" w:rsidRPr="0063644D" w:rsidRDefault="005D687E" w:rsidP="005D687E">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005B75BD" w14:textId="2FD0A6F6" w:rsidR="005D687E" w:rsidRPr="0063644D" w:rsidRDefault="005D687E" w:rsidP="005D687E">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Karyawan</w:t>
            </w:r>
          </w:p>
        </w:tc>
      </w:tr>
    </w:tbl>
    <w:p w14:paraId="72370CE2" w14:textId="02663F70" w:rsidR="008C4209" w:rsidRPr="008C4209" w:rsidRDefault="008C4209" w:rsidP="008C4209">
      <w:pPr>
        <w:pStyle w:val="Caption"/>
        <w:keepNext/>
        <w:rPr>
          <w:b w:val="0"/>
        </w:rPr>
      </w:pPr>
      <w:bookmarkStart w:id="72" w:name="_Toc59700791"/>
      <w:proofErr w:type="gramStart"/>
      <w:r>
        <w:lastRenderedPageBreak/>
        <w:t>Tabel 3.</w:t>
      </w:r>
      <w:proofErr w:type="gramEnd"/>
      <w:r>
        <w:t xml:space="preserve"> </w:t>
      </w:r>
      <w:r w:rsidR="00B11CA0">
        <w:rPr>
          <w:noProof/>
        </w:rPr>
        <w:fldChar w:fldCharType="begin"/>
      </w:r>
      <w:r w:rsidR="00B11CA0">
        <w:rPr>
          <w:noProof/>
        </w:rPr>
        <w:instrText xml:space="preserve"> SEQ Tabel_3. \* ARABIC </w:instrText>
      </w:r>
      <w:r w:rsidR="00B11CA0">
        <w:rPr>
          <w:noProof/>
        </w:rPr>
        <w:fldChar w:fldCharType="separate"/>
      </w:r>
      <w:r w:rsidR="004A07B7">
        <w:rPr>
          <w:noProof/>
        </w:rPr>
        <w:t>7</w:t>
      </w:r>
      <w:r w:rsidR="00B11CA0">
        <w:rPr>
          <w:noProof/>
        </w:rPr>
        <w:fldChar w:fldCharType="end"/>
      </w:r>
      <w:r>
        <w:t xml:space="preserve"> </w:t>
      </w:r>
      <w:r>
        <w:rPr>
          <w:b w:val="0"/>
        </w:rPr>
        <w:t xml:space="preserve">Lanjutan </w:t>
      </w:r>
      <w:r w:rsidR="006679DE">
        <w:rPr>
          <w:b w:val="0"/>
          <w:i/>
        </w:rPr>
        <w:t>Tabl</w:t>
      </w:r>
      <w:r w:rsidRPr="00CE3EBD">
        <w:rPr>
          <w:b w:val="0"/>
          <w:i/>
        </w:rPr>
        <w:t>e</w:t>
      </w:r>
      <w:r>
        <w:rPr>
          <w:b w:val="0"/>
        </w:rPr>
        <w:t xml:space="preserve"> karyawan</w:t>
      </w:r>
      <w:bookmarkEnd w:id="72"/>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8C4209" w:rsidRPr="0063644D" w14:paraId="0C4321E4" w14:textId="77777777" w:rsidTr="000544AD">
        <w:trPr>
          <w:jc w:val="center"/>
        </w:trPr>
        <w:tc>
          <w:tcPr>
            <w:tcW w:w="2232" w:type="dxa"/>
          </w:tcPr>
          <w:p w14:paraId="4A24E79D" w14:textId="77777777" w:rsidR="008C4209" w:rsidRPr="0063644D" w:rsidRDefault="008C4209" w:rsidP="000544A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04D64416" w14:textId="77777777" w:rsidR="008C4209" w:rsidRPr="0063644D" w:rsidRDefault="008C4209" w:rsidP="000544A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2AFEAF80" w14:textId="77777777" w:rsidR="008C4209" w:rsidRPr="00003EF6" w:rsidRDefault="008C4209" w:rsidP="000544A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079F7B20" w14:textId="77777777" w:rsidR="008C4209" w:rsidRPr="0063644D" w:rsidRDefault="008C4209" w:rsidP="000544AD">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4F6A9A" w14:paraId="44DCCF01" w14:textId="77777777" w:rsidTr="00B11CA0">
        <w:trPr>
          <w:jc w:val="center"/>
        </w:trPr>
        <w:tc>
          <w:tcPr>
            <w:tcW w:w="2232" w:type="dxa"/>
          </w:tcPr>
          <w:p w14:paraId="7F68F228" w14:textId="77777777" w:rsidR="004F6A9A" w:rsidRPr="0063644D" w:rsidRDefault="004F6A9A" w:rsidP="00B11CA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_id</w:t>
            </w:r>
          </w:p>
        </w:tc>
        <w:tc>
          <w:tcPr>
            <w:tcW w:w="2232" w:type="dxa"/>
          </w:tcPr>
          <w:p w14:paraId="781EE7FB" w14:textId="77777777" w:rsidR="004F6A9A" w:rsidRPr="0063644D" w:rsidRDefault="004F6A9A" w:rsidP="00B11CA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6)</w:t>
            </w:r>
          </w:p>
        </w:tc>
        <w:tc>
          <w:tcPr>
            <w:tcW w:w="2232" w:type="dxa"/>
          </w:tcPr>
          <w:p w14:paraId="54B68756" w14:textId="77777777" w:rsidR="004F6A9A" w:rsidRPr="00971CAA" w:rsidRDefault="004F6A9A" w:rsidP="00B11CA0">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7972D185" w14:textId="77777777" w:rsidR="004F6A9A" w:rsidRPr="00026A4F" w:rsidRDefault="004F6A9A" w:rsidP="00B11CA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 ID</w:t>
            </w:r>
          </w:p>
        </w:tc>
      </w:tr>
      <w:tr w:rsidR="004F6A9A" w14:paraId="0DB935C3" w14:textId="77777777" w:rsidTr="00B11CA0">
        <w:trPr>
          <w:jc w:val="center"/>
        </w:trPr>
        <w:tc>
          <w:tcPr>
            <w:tcW w:w="2232" w:type="dxa"/>
          </w:tcPr>
          <w:p w14:paraId="65FE4495" w14:textId="77777777" w:rsidR="004F6A9A" w:rsidRPr="00641206" w:rsidRDefault="004F6A9A" w:rsidP="00B11CA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w:t>
            </w:r>
          </w:p>
        </w:tc>
        <w:tc>
          <w:tcPr>
            <w:tcW w:w="2232" w:type="dxa"/>
          </w:tcPr>
          <w:p w14:paraId="669A058F" w14:textId="77777777" w:rsidR="004F6A9A" w:rsidRPr="00641206" w:rsidRDefault="004F6A9A" w:rsidP="00B11CA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50)</w:t>
            </w:r>
          </w:p>
        </w:tc>
        <w:tc>
          <w:tcPr>
            <w:tcW w:w="2232" w:type="dxa"/>
          </w:tcPr>
          <w:p w14:paraId="3DD41B56" w14:textId="77777777" w:rsidR="004F6A9A" w:rsidRPr="00641206" w:rsidRDefault="004F6A9A" w:rsidP="00B11CA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0D298AA9" w14:textId="77777777" w:rsidR="004F6A9A" w:rsidRDefault="004F6A9A" w:rsidP="00B11CA0">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w:t>
            </w:r>
          </w:p>
        </w:tc>
      </w:tr>
      <w:tr w:rsidR="008C4209" w14:paraId="5209EBF0" w14:textId="77777777" w:rsidTr="000544AD">
        <w:trPr>
          <w:jc w:val="center"/>
        </w:trPr>
        <w:tc>
          <w:tcPr>
            <w:tcW w:w="2232" w:type="dxa"/>
          </w:tcPr>
          <w:p w14:paraId="7F44CE15"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iy</w:t>
            </w:r>
          </w:p>
        </w:tc>
        <w:tc>
          <w:tcPr>
            <w:tcW w:w="2232" w:type="dxa"/>
          </w:tcPr>
          <w:p w14:paraId="0DA300B4"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7)</w:t>
            </w:r>
          </w:p>
        </w:tc>
        <w:tc>
          <w:tcPr>
            <w:tcW w:w="2232" w:type="dxa"/>
          </w:tcPr>
          <w:p w14:paraId="415EC3A5" w14:textId="77777777" w:rsidR="008C4209" w:rsidRDefault="008C4209" w:rsidP="000544AD">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6B846B01"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IY</w:t>
            </w:r>
          </w:p>
        </w:tc>
      </w:tr>
      <w:tr w:rsidR="008C4209" w14:paraId="144B0D9D" w14:textId="77777777" w:rsidTr="000544AD">
        <w:trPr>
          <w:jc w:val="center"/>
        </w:trPr>
        <w:tc>
          <w:tcPr>
            <w:tcW w:w="2232" w:type="dxa"/>
          </w:tcPr>
          <w:p w14:paraId="61AD49A6"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divisi</w:t>
            </w:r>
          </w:p>
        </w:tc>
        <w:tc>
          <w:tcPr>
            <w:tcW w:w="2232" w:type="dxa"/>
          </w:tcPr>
          <w:p w14:paraId="4FEF61FC"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50)</w:t>
            </w:r>
          </w:p>
        </w:tc>
        <w:tc>
          <w:tcPr>
            <w:tcW w:w="2232" w:type="dxa"/>
          </w:tcPr>
          <w:p w14:paraId="2D8EE3FA"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5DCCC915"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 Divisi</w:t>
            </w:r>
          </w:p>
        </w:tc>
      </w:tr>
      <w:tr w:rsidR="008C4209" w14:paraId="40631AAF" w14:textId="77777777" w:rsidTr="000544AD">
        <w:trPr>
          <w:jc w:val="center"/>
        </w:trPr>
        <w:tc>
          <w:tcPr>
            <w:tcW w:w="2232" w:type="dxa"/>
          </w:tcPr>
          <w:p w14:paraId="1E55F17D"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jabatan</w:t>
            </w:r>
          </w:p>
        </w:tc>
        <w:tc>
          <w:tcPr>
            <w:tcW w:w="2232" w:type="dxa"/>
          </w:tcPr>
          <w:p w14:paraId="621E1DC0"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50)</w:t>
            </w:r>
          </w:p>
        </w:tc>
        <w:tc>
          <w:tcPr>
            <w:tcW w:w="2232" w:type="dxa"/>
          </w:tcPr>
          <w:p w14:paraId="38684AAF" w14:textId="77777777" w:rsidR="008C4209" w:rsidRDefault="008C4209" w:rsidP="000544AD">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1405DFB0"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 Jabatan</w:t>
            </w:r>
          </w:p>
        </w:tc>
      </w:tr>
      <w:tr w:rsidR="008C4209" w14:paraId="025E72CF" w14:textId="77777777" w:rsidTr="000544AD">
        <w:trPr>
          <w:jc w:val="center"/>
        </w:trPr>
        <w:tc>
          <w:tcPr>
            <w:tcW w:w="2232" w:type="dxa"/>
          </w:tcPr>
          <w:p w14:paraId="35038ACF"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s_active</w:t>
            </w:r>
          </w:p>
        </w:tc>
        <w:tc>
          <w:tcPr>
            <w:tcW w:w="2232" w:type="dxa"/>
          </w:tcPr>
          <w:p w14:paraId="63F0FBDE"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har(1)</w:t>
            </w:r>
          </w:p>
        </w:tc>
        <w:tc>
          <w:tcPr>
            <w:tcW w:w="2232" w:type="dxa"/>
          </w:tcPr>
          <w:p w14:paraId="2EFB573B"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7B4E3544"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s Active</w:t>
            </w:r>
          </w:p>
        </w:tc>
      </w:tr>
      <w:tr w:rsidR="008C4209" w14:paraId="5645295C" w14:textId="77777777" w:rsidTr="000544AD">
        <w:trPr>
          <w:jc w:val="center"/>
        </w:trPr>
        <w:tc>
          <w:tcPr>
            <w:tcW w:w="2232" w:type="dxa"/>
          </w:tcPr>
          <w:p w14:paraId="7C672179"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reated_at</w:t>
            </w:r>
          </w:p>
        </w:tc>
        <w:tc>
          <w:tcPr>
            <w:tcW w:w="2232" w:type="dxa"/>
          </w:tcPr>
          <w:p w14:paraId="1B7C1A98"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time</w:t>
            </w:r>
          </w:p>
        </w:tc>
        <w:tc>
          <w:tcPr>
            <w:tcW w:w="2232" w:type="dxa"/>
          </w:tcPr>
          <w:p w14:paraId="0314F88A" w14:textId="77777777" w:rsidR="008C4209" w:rsidRDefault="008C4209" w:rsidP="000544AD">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568F65E7"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reated At</w:t>
            </w:r>
          </w:p>
        </w:tc>
      </w:tr>
      <w:tr w:rsidR="008C4209" w14:paraId="31418624" w14:textId="77777777" w:rsidTr="000544AD">
        <w:trPr>
          <w:jc w:val="center"/>
        </w:trPr>
        <w:tc>
          <w:tcPr>
            <w:tcW w:w="2232" w:type="dxa"/>
          </w:tcPr>
          <w:p w14:paraId="3650821E"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update_at</w:t>
            </w:r>
          </w:p>
        </w:tc>
        <w:tc>
          <w:tcPr>
            <w:tcW w:w="2232" w:type="dxa"/>
          </w:tcPr>
          <w:p w14:paraId="499C8E9E" w14:textId="77777777" w:rsidR="008C4209" w:rsidRPr="005D687E"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time</w:t>
            </w:r>
          </w:p>
        </w:tc>
        <w:tc>
          <w:tcPr>
            <w:tcW w:w="2232" w:type="dxa"/>
          </w:tcPr>
          <w:p w14:paraId="16181573"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34FB8C48" w14:textId="77777777" w:rsidR="008C4209" w:rsidRDefault="008C4209" w:rsidP="000544AD">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Update At</w:t>
            </w:r>
          </w:p>
        </w:tc>
      </w:tr>
    </w:tbl>
    <w:p w14:paraId="52C0D129" w14:textId="77777777" w:rsidR="008C4209" w:rsidRDefault="008C4209" w:rsidP="0063644D">
      <w:pPr>
        <w:spacing w:after="0" w:line="360" w:lineRule="auto"/>
        <w:ind w:left="720" w:right="24" w:firstLine="720"/>
        <w:jc w:val="both"/>
        <w:rPr>
          <w:rFonts w:ascii="Times New Roman" w:hAnsi="Times New Roman" w:cs="Times New Roman"/>
          <w:sz w:val="24"/>
          <w:szCs w:val="24"/>
          <w:shd w:val="clear" w:color="auto" w:fill="FFFFFF"/>
        </w:rPr>
      </w:pPr>
    </w:p>
    <w:p w14:paraId="2F2D7A60" w14:textId="34AEF938" w:rsidR="003462AC" w:rsidRDefault="003462AC" w:rsidP="003462AC">
      <w:pPr>
        <w:pStyle w:val="Caption"/>
        <w:keepNext/>
      </w:pPr>
      <w:bookmarkStart w:id="73" w:name="_Toc54636000"/>
      <w:bookmarkStart w:id="74" w:name="_Toc59700792"/>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8</w:t>
      </w:r>
      <w:r w:rsidR="00BD28A6">
        <w:rPr>
          <w:noProof/>
        </w:rPr>
        <w:fldChar w:fldCharType="end"/>
      </w:r>
      <w:r w:rsidRPr="003462AC">
        <w:rPr>
          <w:b w:val="0"/>
        </w:rPr>
        <w:t xml:space="preserve"> </w:t>
      </w:r>
      <w:r w:rsidR="006679DE">
        <w:rPr>
          <w:b w:val="0"/>
          <w:i/>
        </w:rPr>
        <w:t>Tabl</w:t>
      </w:r>
      <w:r w:rsidR="00CE3EBD" w:rsidRPr="00CE3EBD">
        <w:rPr>
          <w:b w:val="0"/>
          <w:i/>
        </w:rPr>
        <w:t>e</w:t>
      </w:r>
      <w:r w:rsidR="00CE3EBD">
        <w:rPr>
          <w:b w:val="0"/>
        </w:rPr>
        <w:t xml:space="preserve"> </w:t>
      </w:r>
      <w:r>
        <w:rPr>
          <w:b w:val="0"/>
        </w:rPr>
        <w:t>karyawan_akun</w:t>
      </w:r>
      <w:bookmarkEnd w:id="73"/>
      <w:bookmarkEnd w:id="74"/>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A44364" w:rsidRPr="0063644D" w14:paraId="5E3873BD" w14:textId="77777777" w:rsidTr="00DA6E8E">
        <w:trPr>
          <w:jc w:val="center"/>
        </w:trPr>
        <w:tc>
          <w:tcPr>
            <w:tcW w:w="2232" w:type="dxa"/>
          </w:tcPr>
          <w:p w14:paraId="48BF5A32" w14:textId="77777777" w:rsidR="00A44364" w:rsidRPr="0063644D" w:rsidRDefault="00A44364"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6FF40967" w14:textId="77777777" w:rsidR="00A44364" w:rsidRPr="0063644D" w:rsidRDefault="00A44364"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00199B13" w14:textId="77777777" w:rsidR="00A44364" w:rsidRPr="00003EF6" w:rsidRDefault="00A44364"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715ED5AE" w14:textId="77777777" w:rsidR="00A44364" w:rsidRPr="0063644D" w:rsidRDefault="00A44364" w:rsidP="00A44364">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780DBA" w14:paraId="4F2C04E0" w14:textId="77777777" w:rsidTr="00DA6E8E">
        <w:trPr>
          <w:jc w:val="center"/>
        </w:trPr>
        <w:tc>
          <w:tcPr>
            <w:tcW w:w="2232" w:type="dxa"/>
          </w:tcPr>
          <w:p w14:paraId="36BD0722" w14:textId="4C546B6C" w:rsidR="00780DBA" w:rsidRPr="0063644D"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_id</w:t>
            </w:r>
          </w:p>
        </w:tc>
        <w:tc>
          <w:tcPr>
            <w:tcW w:w="2232" w:type="dxa"/>
          </w:tcPr>
          <w:p w14:paraId="0CC7654B" w14:textId="77777777" w:rsidR="00780DBA" w:rsidRPr="0063644D"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6)</w:t>
            </w:r>
          </w:p>
        </w:tc>
        <w:tc>
          <w:tcPr>
            <w:tcW w:w="2232" w:type="dxa"/>
          </w:tcPr>
          <w:p w14:paraId="58859BBA" w14:textId="77777777" w:rsidR="00780DBA" w:rsidRPr="0063644D" w:rsidRDefault="00780DBA" w:rsidP="00780DBA">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18B4123A" w14:textId="2EF674D0" w:rsidR="00780DBA" w:rsidRPr="0063644D"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 ID</w:t>
            </w:r>
          </w:p>
        </w:tc>
      </w:tr>
      <w:tr w:rsidR="00780DBA" w14:paraId="626895BC" w14:textId="77777777" w:rsidTr="00DA6E8E">
        <w:trPr>
          <w:jc w:val="center"/>
        </w:trPr>
        <w:tc>
          <w:tcPr>
            <w:tcW w:w="2232" w:type="dxa"/>
          </w:tcPr>
          <w:p w14:paraId="66C3DBFD" w14:textId="5B69A4DD" w:rsidR="00780DBA" w:rsidRPr="0063644D"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_username</w:t>
            </w:r>
          </w:p>
        </w:tc>
        <w:tc>
          <w:tcPr>
            <w:tcW w:w="2232" w:type="dxa"/>
          </w:tcPr>
          <w:p w14:paraId="02DB7838" w14:textId="77777777" w:rsidR="00780DBA" w:rsidRPr="0063644D"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6)</w:t>
            </w:r>
          </w:p>
        </w:tc>
        <w:tc>
          <w:tcPr>
            <w:tcW w:w="2232" w:type="dxa"/>
          </w:tcPr>
          <w:p w14:paraId="389FA0C2" w14:textId="77777777" w:rsidR="00780DBA" w:rsidRPr="00971CAA" w:rsidRDefault="00780DBA" w:rsidP="00780DB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5EE716F5" w14:textId="604559E0" w:rsidR="00780DBA" w:rsidRPr="00026A4F"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 Username</w:t>
            </w:r>
          </w:p>
        </w:tc>
      </w:tr>
      <w:tr w:rsidR="00780DBA" w14:paraId="349EDE71" w14:textId="77777777" w:rsidTr="00DA6E8E">
        <w:trPr>
          <w:jc w:val="center"/>
        </w:trPr>
        <w:tc>
          <w:tcPr>
            <w:tcW w:w="2232" w:type="dxa"/>
          </w:tcPr>
          <w:p w14:paraId="61453A3E" w14:textId="7E60F586" w:rsidR="00780DBA" w:rsidRPr="00641206"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_password</w:t>
            </w:r>
          </w:p>
        </w:tc>
        <w:tc>
          <w:tcPr>
            <w:tcW w:w="2232" w:type="dxa"/>
          </w:tcPr>
          <w:p w14:paraId="37D83A69" w14:textId="0DE6042C" w:rsidR="00780DBA" w:rsidRPr="00641206"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0)</w:t>
            </w:r>
          </w:p>
        </w:tc>
        <w:tc>
          <w:tcPr>
            <w:tcW w:w="2232" w:type="dxa"/>
          </w:tcPr>
          <w:p w14:paraId="7D459878" w14:textId="77777777" w:rsidR="00780DBA" w:rsidRPr="00641206"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71F73AFD" w14:textId="116B9397"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Akun Password</w:t>
            </w:r>
          </w:p>
        </w:tc>
      </w:tr>
      <w:tr w:rsidR="00780DBA" w14:paraId="16D80046" w14:textId="77777777" w:rsidTr="00DA6E8E">
        <w:trPr>
          <w:jc w:val="center"/>
        </w:trPr>
        <w:tc>
          <w:tcPr>
            <w:tcW w:w="2232" w:type="dxa"/>
          </w:tcPr>
          <w:p w14:paraId="4DC8697F" w14:textId="7AE9DCE0" w:rsidR="00780DBA" w:rsidRPr="005D687E"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reated_at</w:t>
            </w:r>
          </w:p>
        </w:tc>
        <w:tc>
          <w:tcPr>
            <w:tcW w:w="2232" w:type="dxa"/>
          </w:tcPr>
          <w:p w14:paraId="1C83FBD0" w14:textId="170C5273"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time</w:t>
            </w:r>
          </w:p>
        </w:tc>
        <w:tc>
          <w:tcPr>
            <w:tcW w:w="2232" w:type="dxa"/>
          </w:tcPr>
          <w:p w14:paraId="0E6029C4" w14:textId="77777777" w:rsidR="00780DBA" w:rsidRDefault="00780DBA" w:rsidP="00780DB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1A2EF775" w14:textId="7F49F0AC"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reated At</w:t>
            </w:r>
          </w:p>
        </w:tc>
      </w:tr>
      <w:tr w:rsidR="00780DBA" w14:paraId="3614C1AA" w14:textId="77777777" w:rsidTr="00DA6E8E">
        <w:trPr>
          <w:jc w:val="center"/>
        </w:trPr>
        <w:tc>
          <w:tcPr>
            <w:tcW w:w="2232" w:type="dxa"/>
          </w:tcPr>
          <w:p w14:paraId="778F3CD1" w14:textId="2FE59C60" w:rsidR="00780DBA" w:rsidRPr="005D687E"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update_at</w:t>
            </w:r>
          </w:p>
        </w:tc>
        <w:tc>
          <w:tcPr>
            <w:tcW w:w="2232" w:type="dxa"/>
          </w:tcPr>
          <w:p w14:paraId="4D1D1164" w14:textId="633F59D0"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time</w:t>
            </w:r>
          </w:p>
        </w:tc>
        <w:tc>
          <w:tcPr>
            <w:tcW w:w="2232" w:type="dxa"/>
          </w:tcPr>
          <w:p w14:paraId="6F30FFB8" w14:textId="77777777"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45CF203E" w14:textId="4F38029F"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Update At</w:t>
            </w:r>
          </w:p>
        </w:tc>
      </w:tr>
      <w:tr w:rsidR="00780DBA" w14:paraId="149EA279" w14:textId="77777777" w:rsidTr="00DA6E8E">
        <w:trPr>
          <w:jc w:val="center"/>
        </w:trPr>
        <w:tc>
          <w:tcPr>
            <w:tcW w:w="2232" w:type="dxa"/>
          </w:tcPr>
          <w:p w14:paraId="55567A1D" w14:textId="01321420" w:rsidR="00780DBA" w:rsidRPr="005D687E"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s_active</w:t>
            </w:r>
          </w:p>
        </w:tc>
        <w:tc>
          <w:tcPr>
            <w:tcW w:w="2232" w:type="dxa"/>
          </w:tcPr>
          <w:p w14:paraId="71977ED4" w14:textId="0A0B93D0"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har(1)</w:t>
            </w:r>
          </w:p>
        </w:tc>
        <w:tc>
          <w:tcPr>
            <w:tcW w:w="2232" w:type="dxa"/>
          </w:tcPr>
          <w:p w14:paraId="5BE9721E" w14:textId="77777777" w:rsidR="00780DBA" w:rsidRDefault="00780DBA" w:rsidP="00780DBA">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25CBC057" w14:textId="72537F3A"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s Active</w:t>
            </w:r>
          </w:p>
        </w:tc>
      </w:tr>
      <w:tr w:rsidR="00780DBA" w14:paraId="508B97C2" w14:textId="77777777" w:rsidTr="00DA6E8E">
        <w:trPr>
          <w:jc w:val="center"/>
        </w:trPr>
        <w:tc>
          <w:tcPr>
            <w:tcW w:w="2232" w:type="dxa"/>
          </w:tcPr>
          <w:p w14:paraId="24CBBFC5" w14:textId="704E3C9C" w:rsidR="00780DBA" w:rsidRPr="005D687E"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status</w:t>
            </w:r>
          </w:p>
        </w:tc>
        <w:tc>
          <w:tcPr>
            <w:tcW w:w="2232" w:type="dxa"/>
          </w:tcPr>
          <w:p w14:paraId="3788AACE" w14:textId="77777777" w:rsidR="00780DBA" w:rsidRPr="005D687E"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char(1)</w:t>
            </w:r>
          </w:p>
        </w:tc>
        <w:tc>
          <w:tcPr>
            <w:tcW w:w="2232" w:type="dxa"/>
          </w:tcPr>
          <w:p w14:paraId="110D6A32" w14:textId="77777777"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4AAFACF9" w14:textId="6BAB197E" w:rsidR="00780DBA" w:rsidRDefault="00780DBA" w:rsidP="00780DBA">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Status</w:t>
            </w:r>
          </w:p>
        </w:tc>
      </w:tr>
    </w:tbl>
    <w:p w14:paraId="052A7461" w14:textId="77777777" w:rsidR="00A44364" w:rsidRDefault="00A44364" w:rsidP="0063644D">
      <w:pPr>
        <w:spacing w:after="0" w:line="360" w:lineRule="auto"/>
        <w:ind w:left="720" w:right="24" w:firstLine="720"/>
        <w:jc w:val="both"/>
        <w:rPr>
          <w:rFonts w:ascii="Times New Roman" w:hAnsi="Times New Roman" w:cs="Times New Roman"/>
          <w:sz w:val="24"/>
          <w:szCs w:val="24"/>
          <w:shd w:val="clear" w:color="auto" w:fill="FFFFFF"/>
        </w:rPr>
      </w:pPr>
    </w:p>
    <w:p w14:paraId="0E5B36CB" w14:textId="502EE562" w:rsidR="003462AC" w:rsidRDefault="003462AC" w:rsidP="003462AC">
      <w:pPr>
        <w:pStyle w:val="Caption"/>
        <w:keepNext/>
      </w:pPr>
      <w:bookmarkStart w:id="75" w:name="_Toc54636001"/>
      <w:bookmarkStart w:id="76" w:name="_Toc59700793"/>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9</w:t>
      </w:r>
      <w:r w:rsidR="00BD28A6">
        <w:rPr>
          <w:noProof/>
        </w:rPr>
        <w:fldChar w:fldCharType="end"/>
      </w:r>
      <w:r w:rsidRPr="003462AC">
        <w:rPr>
          <w:b w:val="0"/>
        </w:rPr>
        <w:t xml:space="preserve"> </w:t>
      </w:r>
      <w:r w:rsidR="006679DE">
        <w:rPr>
          <w:b w:val="0"/>
          <w:i/>
        </w:rPr>
        <w:t>Tabl</w:t>
      </w:r>
      <w:r w:rsidR="00CE3EBD" w:rsidRPr="00CE3EBD">
        <w:rPr>
          <w:b w:val="0"/>
          <w:i/>
        </w:rPr>
        <w:t>e</w:t>
      </w:r>
      <w:r w:rsidR="00CE3EBD">
        <w:rPr>
          <w:b w:val="0"/>
        </w:rPr>
        <w:t xml:space="preserve"> </w:t>
      </w:r>
      <w:r>
        <w:rPr>
          <w:b w:val="0"/>
        </w:rPr>
        <w:t>lokasi</w:t>
      </w:r>
      <w:bookmarkEnd w:id="75"/>
      <w:bookmarkEnd w:id="76"/>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7B6719" w:rsidRPr="0063644D" w14:paraId="7EBF8408" w14:textId="77777777" w:rsidTr="00DA6E8E">
        <w:trPr>
          <w:jc w:val="center"/>
        </w:trPr>
        <w:tc>
          <w:tcPr>
            <w:tcW w:w="2232" w:type="dxa"/>
          </w:tcPr>
          <w:p w14:paraId="0037C08B" w14:textId="77777777" w:rsidR="007B6719" w:rsidRPr="0063644D"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75E24293" w14:textId="77777777" w:rsidR="007B6719" w:rsidRPr="0063644D"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0420F672" w14:textId="77777777" w:rsidR="007B6719" w:rsidRPr="00003EF6"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7F9B2AA2" w14:textId="77777777" w:rsidR="007B6719" w:rsidRPr="0063644D"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7B6719" w14:paraId="2366AC2E" w14:textId="77777777" w:rsidTr="00DA6E8E">
        <w:trPr>
          <w:jc w:val="center"/>
        </w:trPr>
        <w:tc>
          <w:tcPr>
            <w:tcW w:w="2232" w:type="dxa"/>
          </w:tcPr>
          <w:p w14:paraId="1439186D" w14:textId="6C365AA4"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lokasi</w:t>
            </w:r>
          </w:p>
        </w:tc>
        <w:tc>
          <w:tcPr>
            <w:tcW w:w="2232" w:type="dxa"/>
          </w:tcPr>
          <w:p w14:paraId="6D6AC844" w14:textId="10D3D3FD"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3491BB29" w14:textId="77777777" w:rsidR="007B6719" w:rsidRPr="0063644D" w:rsidRDefault="007B6719" w:rsidP="007B6719">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55C5E172" w14:textId="7F84CE12"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Lokasi</w:t>
            </w:r>
          </w:p>
        </w:tc>
      </w:tr>
      <w:tr w:rsidR="007B6719" w14:paraId="56B0E646" w14:textId="77777777" w:rsidTr="00DA6E8E">
        <w:trPr>
          <w:jc w:val="center"/>
        </w:trPr>
        <w:tc>
          <w:tcPr>
            <w:tcW w:w="2232" w:type="dxa"/>
          </w:tcPr>
          <w:p w14:paraId="34E82B6A" w14:textId="7DEC33FA"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lokasi</w:t>
            </w:r>
          </w:p>
        </w:tc>
        <w:tc>
          <w:tcPr>
            <w:tcW w:w="2232" w:type="dxa"/>
          </w:tcPr>
          <w:p w14:paraId="49D65F05" w14:textId="0693B3C0"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400810AB" w14:textId="77777777" w:rsidR="007B6719" w:rsidRPr="00971CAA" w:rsidRDefault="007B6719" w:rsidP="007B6719">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10743F66" w14:textId="1E7177B5" w:rsidR="007B6719" w:rsidRPr="00026A4F"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 Lokasi</w:t>
            </w:r>
          </w:p>
        </w:tc>
      </w:tr>
    </w:tbl>
    <w:p w14:paraId="48971CDB" w14:textId="77777777" w:rsidR="00641206" w:rsidRDefault="00641206" w:rsidP="0063644D">
      <w:pPr>
        <w:spacing w:after="0" w:line="360" w:lineRule="auto"/>
        <w:ind w:left="720" w:right="24" w:firstLine="720"/>
        <w:jc w:val="both"/>
        <w:rPr>
          <w:rFonts w:ascii="Times New Roman" w:hAnsi="Times New Roman" w:cs="Times New Roman"/>
          <w:sz w:val="24"/>
          <w:szCs w:val="24"/>
          <w:shd w:val="clear" w:color="auto" w:fill="FFFFFF"/>
        </w:rPr>
      </w:pPr>
    </w:p>
    <w:p w14:paraId="1C602E1C" w14:textId="6613BC8C" w:rsidR="003462AC" w:rsidRDefault="003462AC" w:rsidP="003462AC">
      <w:pPr>
        <w:pStyle w:val="Caption"/>
        <w:keepNext/>
      </w:pPr>
      <w:bookmarkStart w:id="77" w:name="_Toc54636002"/>
      <w:bookmarkStart w:id="78" w:name="_Toc59700794"/>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10</w:t>
      </w:r>
      <w:r w:rsidR="00BD28A6">
        <w:rPr>
          <w:noProof/>
        </w:rPr>
        <w:fldChar w:fldCharType="end"/>
      </w:r>
      <w:r w:rsidRPr="003462AC">
        <w:rPr>
          <w:b w:val="0"/>
        </w:rPr>
        <w:t xml:space="preserve"> </w:t>
      </w:r>
      <w:r w:rsidR="006679DE">
        <w:rPr>
          <w:b w:val="0"/>
          <w:i/>
        </w:rPr>
        <w:t>Tabl</w:t>
      </w:r>
      <w:r w:rsidR="00CE3EBD" w:rsidRPr="00CE3EBD">
        <w:rPr>
          <w:b w:val="0"/>
          <w:i/>
        </w:rPr>
        <w:t>e</w:t>
      </w:r>
      <w:r w:rsidR="00CE3EBD">
        <w:rPr>
          <w:b w:val="0"/>
        </w:rPr>
        <w:t xml:space="preserve"> </w:t>
      </w:r>
      <w:r>
        <w:rPr>
          <w:b w:val="0"/>
        </w:rPr>
        <w:t>pemilik</w:t>
      </w:r>
      <w:bookmarkEnd w:id="77"/>
      <w:bookmarkEnd w:id="78"/>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7B6719" w:rsidRPr="0063644D" w14:paraId="1EC588A2" w14:textId="77777777" w:rsidTr="00DA6E8E">
        <w:trPr>
          <w:jc w:val="center"/>
        </w:trPr>
        <w:tc>
          <w:tcPr>
            <w:tcW w:w="2232" w:type="dxa"/>
          </w:tcPr>
          <w:p w14:paraId="5BC59B35" w14:textId="77777777" w:rsidR="007B6719" w:rsidRPr="0063644D"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46E023E9" w14:textId="77777777" w:rsidR="007B6719" w:rsidRPr="0063644D"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1FCE6B74" w14:textId="77777777" w:rsidR="007B6719" w:rsidRPr="00003EF6"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4CFCF165" w14:textId="77777777" w:rsidR="007B6719" w:rsidRPr="0063644D" w:rsidRDefault="007B6719"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7B6719" w14:paraId="08E1050A" w14:textId="77777777" w:rsidTr="00DA6E8E">
        <w:trPr>
          <w:jc w:val="center"/>
        </w:trPr>
        <w:tc>
          <w:tcPr>
            <w:tcW w:w="2232" w:type="dxa"/>
          </w:tcPr>
          <w:p w14:paraId="1B1779A2" w14:textId="0D26461A"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pemilik</w:t>
            </w:r>
          </w:p>
        </w:tc>
        <w:tc>
          <w:tcPr>
            <w:tcW w:w="2232" w:type="dxa"/>
          </w:tcPr>
          <w:p w14:paraId="6EA1F9F7" w14:textId="77777777"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56FF68D2" w14:textId="77777777" w:rsidR="007B6719" w:rsidRPr="0063644D" w:rsidRDefault="007B6719" w:rsidP="007B6719">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1F65364E" w14:textId="07DFFEBA"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Pemilik</w:t>
            </w:r>
          </w:p>
        </w:tc>
      </w:tr>
      <w:tr w:rsidR="007B6719" w14:paraId="078C9F8C" w14:textId="77777777" w:rsidTr="00DA6E8E">
        <w:trPr>
          <w:jc w:val="center"/>
        </w:trPr>
        <w:tc>
          <w:tcPr>
            <w:tcW w:w="2232" w:type="dxa"/>
          </w:tcPr>
          <w:p w14:paraId="3B8AF4AD" w14:textId="0635C0D3"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stansi</w:t>
            </w:r>
          </w:p>
        </w:tc>
        <w:tc>
          <w:tcPr>
            <w:tcW w:w="2232" w:type="dxa"/>
          </w:tcPr>
          <w:p w14:paraId="5CD9527C" w14:textId="77777777" w:rsidR="007B6719" w:rsidRPr="0063644D"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183E3D62" w14:textId="77777777" w:rsidR="007B6719" w:rsidRPr="00971CAA" w:rsidRDefault="007B6719" w:rsidP="007B6719">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26C5A661" w14:textId="5B909E8C" w:rsidR="007B6719" w:rsidRPr="00026A4F" w:rsidRDefault="007B6719" w:rsidP="007B6719">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stansi</w:t>
            </w:r>
          </w:p>
        </w:tc>
      </w:tr>
    </w:tbl>
    <w:p w14:paraId="4F002C44" w14:textId="77777777" w:rsidR="007B6719" w:rsidRDefault="007B6719" w:rsidP="0063644D">
      <w:pPr>
        <w:spacing w:after="0" w:line="360" w:lineRule="auto"/>
        <w:ind w:left="720" w:right="24" w:firstLine="720"/>
        <w:jc w:val="both"/>
        <w:rPr>
          <w:rFonts w:ascii="Times New Roman" w:hAnsi="Times New Roman" w:cs="Times New Roman"/>
          <w:sz w:val="24"/>
          <w:szCs w:val="24"/>
          <w:shd w:val="clear" w:color="auto" w:fill="FFFFFF"/>
        </w:rPr>
      </w:pPr>
    </w:p>
    <w:p w14:paraId="50401079" w14:textId="24B5AE35" w:rsidR="003462AC" w:rsidRDefault="003462AC" w:rsidP="003462AC">
      <w:pPr>
        <w:pStyle w:val="Caption"/>
        <w:keepNext/>
      </w:pPr>
      <w:bookmarkStart w:id="79" w:name="_Toc54636003"/>
      <w:bookmarkStart w:id="80" w:name="_Toc59700795"/>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11</w:t>
      </w:r>
      <w:r w:rsidR="00BD28A6">
        <w:rPr>
          <w:noProof/>
        </w:rPr>
        <w:fldChar w:fldCharType="end"/>
      </w:r>
      <w:r w:rsidRPr="003462AC">
        <w:rPr>
          <w:b w:val="0"/>
        </w:rPr>
        <w:t xml:space="preserve"> </w:t>
      </w:r>
      <w:r w:rsidR="006679DE">
        <w:rPr>
          <w:b w:val="0"/>
          <w:i/>
        </w:rPr>
        <w:t>Tabl</w:t>
      </w:r>
      <w:r w:rsidR="00CE3EBD" w:rsidRPr="00CE3EBD">
        <w:rPr>
          <w:b w:val="0"/>
          <w:i/>
        </w:rPr>
        <w:t>e</w:t>
      </w:r>
      <w:r w:rsidR="00CE3EBD">
        <w:rPr>
          <w:b w:val="0"/>
        </w:rPr>
        <w:t xml:space="preserve"> </w:t>
      </w:r>
      <w:r>
        <w:rPr>
          <w:b w:val="0"/>
        </w:rPr>
        <w:t>spesifikasi_barang</w:t>
      </w:r>
      <w:bookmarkEnd w:id="79"/>
      <w:bookmarkEnd w:id="80"/>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F92E68" w:rsidRPr="0063644D" w14:paraId="709EA1E2" w14:textId="77777777" w:rsidTr="00DA6E8E">
        <w:trPr>
          <w:jc w:val="center"/>
        </w:trPr>
        <w:tc>
          <w:tcPr>
            <w:tcW w:w="2232" w:type="dxa"/>
          </w:tcPr>
          <w:p w14:paraId="48EDA738" w14:textId="77777777" w:rsidR="00F92E68" w:rsidRPr="0063644D" w:rsidRDefault="00F92E68"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6034DD7E" w14:textId="77777777" w:rsidR="00F92E68" w:rsidRPr="0063644D" w:rsidRDefault="00F92E68"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672215EB" w14:textId="77777777" w:rsidR="00F92E68" w:rsidRPr="00003EF6" w:rsidRDefault="00F92E68"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21AFCED6" w14:textId="77777777" w:rsidR="00F92E68" w:rsidRPr="0063644D" w:rsidRDefault="00F92E68"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F92E68" w14:paraId="01185ABB" w14:textId="77777777" w:rsidTr="00DA6E8E">
        <w:trPr>
          <w:jc w:val="center"/>
        </w:trPr>
        <w:tc>
          <w:tcPr>
            <w:tcW w:w="2232" w:type="dxa"/>
          </w:tcPr>
          <w:p w14:paraId="10B55982" w14:textId="268069BF" w:rsidR="00F92E68" w:rsidRPr="0063644D"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spesifikasi</w:t>
            </w:r>
          </w:p>
        </w:tc>
        <w:tc>
          <w:tcPr>
            <w:tcW w:w="2232" w:type="dxa"/>
          </w:tcPr>
          <w:p w14:paraId="18379430" w14:textId="77777777" w:rsidR="00F92E68" w:rsidRPr="0063644D"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273CC59D" w14:textId="77777777" w:rsidR="00F92E68" w:rsidRPr="0063644D" w:rsidRDefault="00F92E68" w:rsidP="00F92E68">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6175D925" w14:textId="72A85367" w:rsidR="00F92E68" w:rsidRPr="0063644D"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Spesifikasi</w:t>
            </w:r>
          </w:p>
        </w:tc>
      </w:tr>
      <w:tr w:rsidR="00F92E68" w14:paraId="24BAC22D" w14:textId="77777777" w:rsidTr="00DA6E8E">
        <w:trPr>
          <w:jc w:val="center"/>
        </w:trPr>
        <w:tc>
          <w:tcPr>
            <w:tcW w:w="2232" w:type="dxa"/>
          </w:tcPr>
          <w:p w14:paraId="1E5D55D5" w14:textId="286F9FAC" w:rsidR="00F92E68" w:rsidRPr="0063644D"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barang</w:t>
            </w:r>
          </w:p>
        </w:tc>
        <w:tc>
          <w:tcPr>
            <w:tcW w:w="2232" w:type="dxa"/>
          </w:tcPr>
          <w:p w14:paraId="7DB2920F" w14:textId="1D761148" w:rsidR="00F92E68" w:rsidRPr="0063644D"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469A524E" w14:textId="77777777" w:rsidR="00F92E68" w:rsidRPr="00971CAA" w:rsidRDefault="00F92E68" w:rsidP="00F92E68">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29545E84" w14:textId="619D4EF6" w:rsidR="00F92E68" w:rsidRPr="00026A4F"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 Barang</w:t>
            </w:r>
          </w:p>
        </w:tc>
      </w:tr>
      <w:tr w:rsidR="00F92E68" w14:paraId="55951CDB" w14:textId="77777777" w:rsidTr="00DA6E8E">
        <w:trPr>
          <w:jc w:val="center"/>
        </w:trPr>
        <w:tc>
          <w:tcPr>
            <w:tcW w:w="2232" w:type="dxa"/>
          </w:tcPr>
          <w:p w14:paraId="24C62DF4" w14:textId="16D9592F" w:rsidR="00F92E68" w:rsidRPr="00F92E68"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merk</w:t>
            </w:r>
          </w:p>
        </w:tc>
        <w:tc>
          <w:tcPr>
            <w:tcW w:w="2232" w:type="dxa"/>
          </w:tcPr>
          <w:p w14:paraId="61DDB4A4" w14:textId="49773182" w:rsidR="00F92E68" w:rsidRDefault="00C60135"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w:t>
            </w:r>
            <w:r w:rsidR="00F92E68">
              <w:rPr>
                <w:rFonts w:ascii="Times New Roman" w:hAnsi="Times New Roman" w:cs="Times New Roman"/>
                <w:shd w:val="clear" w:color="auto" w:fill="FFFFFF"/>
              </w:rPr>
              <w:t>archar(</w:t>
            </w:r>
            <w:r>
              <w:rPr>
                <w:rFonts w:ascii="Times New Roman" w:hAnsi="Times New Roman" w:cs="Times New Roman"/>
                <w:shd w:val="clear" w:color="auto" w:fill="FFFFFF"/>
              </w:rPr>
              <w:t>3</w:t>
            </w:r>
            <w:r w:rsidR="00F92E68">
              <w:rPr>
                <w:rFonts w:ascii="Times New Roman" w:hAnsi="Times New Roman" w:cs="Times New Roman"/>
                <w:shd w:val="clear" w:color="auto" w:fill="FFFFFF"/>
              </w:rPr>
              <w:t>2)</w:t>
            </w:r>
          </w:p>
        </w:tc>
        <w:tc>
          <w:tcPr>
            <w:tcW w:w="2232" w:type="dxa"/>
          </w:tcPr>
          <w:p w14:paraId="1167F0F7" w14:textId="49CCC129" w:rsidR="00F92E68" w:rsidRPr="00971CAA" w:rsidRDefault="00F92E68" w:rsidP="00F92E68">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5B93F118" w14:textId="03CA49E2" w:rsidR="00F92E68"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Merk</w:t>
            </w:r>
          </w:p>
        </w:tc>
      </w:tr>
      <w:tr w:rsidR="00F92E68" w14:paraId="491B76DC" w14:textId="77777777" w:rsidTr="00DA6E8E">
        <w:trPr>
          <w:jc w:val="center"/>
        </w:trPr>
        <w:tc>
          <w:tcPr>
            <w:tcW w:w="2232" w:type="dxa"/>
          </w:tcPr>
          <w:p w14:paraId="7CB28850" w14:textId="24EE47E5" w:rsidR="00F92E68" w:rsidRPr="00F92E68"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_pabrik</w:t>
            </w:r>
          </w:p>
        </w:tc>
        <w:tc>
          <w:tcPr>
            <w:tcW w:w="2232" w:type="dxa"/>
          </w:tcPr>
          <w:p w14:paraId="68245621" w14:textId="1E28C965" w:rsidR="00F92E68"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55090D93" w14:textId="4F1B1AAF" w:rsidR="00F92E68" w:rsidRPr="00971CAA" w:rsidRDefault="00F92E68" w:rsidP="00F92E68">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575A9538" w14:textId="57EA8A77" w:rsidR="00F92E68" w:rsidRDefault="00F92E68" w:rsidP="00F92E68">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 Pabrik</w:t>
            </w:r>
          </w:p>
        </w:tc>
      </w:tr>
    </w:tbl>
    <w:p w14:paraId="54AF1501" w14:textId="77777777" w:rsidR="007B6719" w:rsidRDefault="007B6719" w:rsidP="0063644D">
      <w:pPr>
        <w:spacing w:after="0" w:line="360" w:lineRule="auto"/>
        <w:ind w:left="720" w:right="24" w:firstLine="720"/>
        <w:jc w:val="both"/>
        <w:rPr>
          <w:rFonts w:ascii="Times New Roman" w:hAnsi="Times New Roman" w:cs="Times New Roman"/>
          <w:sz w:val="24"/>
          <w:szCs w:val="24"/>
          <w:shd w:val="clear" w:color="auto" w:fill="FFFFFF"/>
        </w:rPr>
      </w:pPr>
    </w:p>
    <w:p w14:paraId="1FB1AEE5" w14:textId="5917486D" w:rsidR="003462AC" w:rsidRDefault="003462AC" w:rsidP="003462AC">
      <w:pPr>
        <w:pStyle w:val="Caption"/>
        <w:keepNext/>
      </w:pPr>
      <w:bookmarkStart w:id="81" w:name="_Toc54636004"/>
      <w:bookmarkStart w:id="82" w:name="_Toc59700796"/>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12</w:t>
      </w:r>
      <w:r w:rsidR="00BD28A6">
        <w:rPr>
          <w:noProof/>
        </w:rPr>
        <w:fldChar w:fldCharType="end"/>
      </w:r>
      <w:r w:rsidRPr="003462AC">
        <w:rPr>
          <w:b w:val="0"/>
        </w:rPr>
        <w:t xml:space="preserve"> </w:t>
      </w:r>
      <w:r w:rsidR="006679DE">
        <w:rPr>
          <w:b w:val="0"/>
          <w:i/>
        </w:rPr>
        <w:t>Tabl</w:t>
      </w:r>
      <w:r w:rsidR="00CE3EBD" w:rsidRPr="00CE3EBD">
        <w:rPr>
          <w:b w:val="0"/>
          <w:i/>
        </w:rPr>
        <w:t>e</w:t>
      </w:r>
      <w:r w:rsidR="00CE3EBD">
        <w:rPr>
          <w:b w:val="0"/>
        </w:rPr>
        <w:t xml:space="preserve"> </w:t>
      </w:r>
      <w:r>
        <w:rPr>
          <w:b w:val="0"/>
        </w:rPr>
        <w:t>ttransaksi</w:t>
      </w:r>
      <w:bookmarkEnd w:id="81"/>
      <w:bookmarkEnd w:id="82"/>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C60135" w:rsidRPr="0063644D" w14:paraId="5CC9D8B6" w14:textId="77777777" w:rsidTr="00DA6E8E">
        <w:trPr>
          <w:jc w:val="center"/>
        </w:trPr>
        <w:tc>
          <w:tcPr>
            <w:tcW w:w="2232" w:type="dxa"/>
          </w:tcPr>
          <w:p w14:paraId="1E4ACD7E" w14:textId="77777777" w:rsidR="00C60135" w:rsidRPr="0063644D" w:rsidRDefault="00C60135"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36BA0A81" w14:textId="77777777" w:rsidR="00C60135" w:rsidRPr="0063644D" w:rsidRDefault="00C60135"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1A31C564" w14:textId="77777777" w:rsidR="00C60135" w:rsidRPr="00003EF6" w:rsidRDefault="00C60135"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026E4E98" w14:textId="77777777" w:rsidR="00C60135" w:rsidRPr="0063644D" w:rsidRDefault="00C60135"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C60135" w14:paraId="3BB8C6C6" w14:textId="77777777" w:rsidTr="00DA6E8E">
        <w:trPr>
          <w:jc w:val="center"/>
        </w:trPr>
        <w:tc>
          <w:tcPr>
            <w:tcW w:w="2232" w:type="dxa"/>
          </w:tcPr>
          <w:p w14:paraId="468BA080" w14:textId="1D81C1F4" w:rsidR="00C60135" w:rsidRPr="0063644D"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transaksi</w:t>
            </w:r>
          </w:p>
        </w:tc>
        <w:tc>
          <w:tcPr>
            <w:tcW w:w="2232" w:type="dxa"/>
          </w:tcPr>
          <w:p w14:paraId="75992BEF" w14:textId="77777777" w:rsidR="00C60135" w:rsidRPr="0063644D"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10375D13" w14:textId="77777777" w:rsidR="00C60135" w:rsidRPr="0063644D" w:rsidRDefault="00C60135" w:rsidP="00C60135">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36FA4F16" w14:textId="2AAD0105" w:rsidR="00C60135" w:rsidRPr="0063644D" w:rsidRDefault="002342BC" w:rsidP="002342BC">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Transaksi</w:t>
            </w:r>
          </w:p>
        </w:tc>
      </w:tr>
      <w:tr w:rsidR="00C60135" w14:paraId="343A21BF" w14:textId="77777777" w:rsidTr="00DA6E8E">
        <w:trPr>
          <w:jc w:val="center"/>
        </w:trPr>
        <w:tc>
          <w:tcPr>
            <w:tcW w:w="2232" w:type="dxa"/>
          </w:tcPr>
          <w:p w14:paraId="3AAE7438" w14:textId="46D0BDDF" w:rsidR="00C60135" w:rsidRPr="0063644D"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jabatan_penerima</w:t>
            </w:r>
          </w:p>
        </w:tc>
        <w:tc>
          <w:tcPr>
            <w:tcW w:w="2232" w:type="dxa"/>
          </w:tcPr>
          <w:p w14:paraId="51AD5D76" w14:textId="6E0AA50E" w:rsidR="00C60135" w:rsidRPr="0063644D"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02E75EE6" w14:textId="77777777" w:rsidR="00C60135" w:rsidRPr="00971CAA" w:rsidRDefault="00C60135" w:rsidP="00C60135">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013047AB" w14:textId="6E6ADC2F" w:rsidR="00C60135" w:rsidRPr="00026A4F"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Jabatan</w:t>
            </w:r>
            <w:r w:rsidR="002342BC">
              <w:rPr>
                <w:rFonts w:ascii="Times New Roman" w:hAnsi="Times New Roman" w:cs="Times New Roman"/>
                <w:shd w:val="clear" w:color="auto" w:fill="FFFFFF"/>
              </w:rPr>
              <w:t xml:space="preserve"> Penerima</w:t>
            </w:r>
          </w:p>
        </w:tc>
      </w:tr>
      <w:tr w:rsidR="00C60135" w14:paraId="3AFF716B" w14:textId="77777777" w:rsidTr="00DA6E8E">
        <w:trPr>
          <w:jc w:val="center"/>
        </w:trPr>
        <w:tc>
          <w:tcPr>
            <w:tcW w:w="2232" w:type="dxa"/>
          </w:tcPr>
          <w:p w14:paraId="352D76D2" w14:textId="38F17317" w:rsidR="00C60135" w:rsidRPr="00F92E68"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jabatan_penyerah</w:t>
            </w:r>
          </w:p>
        </w:tc>
        <w:tc>
          <w:tcPr>
            <w:tcW w:w="2232" w:type="dxa"/>
          </w:tcPr>
          <w:p w14:paraId="2C342634" w14:textId="07CA696A"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67AA54CB" w14:textId="77777777" w:rsidR="00C60135" w:rsidRPr="00971CAA" w:rsidRDefault="00C60135" w:rsidP="00C60135">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0C83E546" w14:textId="22CA8DC5"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Jabatan</w:t>
            </w:r>
            <w:r w:rsidR="002342BC">
              <w:rPr>
                <w:rFonts w:ascii="Times New Roman" w:hAnsi="Times New Roman" w:cs="Times New Roman"/>
                <w:shd w:val="clear" w:color="auto" w:fill="FFFFFF"/>
              </w:rPr>
              <w:t xml:space="preserve"> Penyerah</w:t>
            </w:r>
          </w:p>
        </w:tc>
      </w:tr>
      <w:tr w:rsidR="00C60135" w14:paraId="0612F24B" w14:textId="77777777" w:rsidTr="00DA6E8E">
        <w:trPr>
          <w:jc w:val="center"/>
        </w:trPr>
        <w:tc>
          <w:tcPr>
            <w:tcW w:w="2232" w:type="dxa"/>
          </w:tcPr>
          <w:p w14:paraId="74AED82E" w14:textId="5213E5D3" w:rsidR="00C60135" w:rsidRPr="00F92E68"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et</w:t>
            </w:r>
          </w:p>
        </w:tc>
        <w:tc>
          <w:tcPr>
            <w:tcW w:w="2232" w:type="dxa"/>
          </w:tcPr>
          <w:p w14:paraId="72A85365" w14:textId="00178D60"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512)</w:t>
            </w:r>
          </w:p>
        </w:tc>
        <w:tc>
          <w:tcPr>
            <w:tcW w:w="2232" w:type="dxa"/>
          </w:tcPr>
          <w:p w14:paraId="3E943F1B" w14:textId="77777777" w:rsidR="00C60135" w:rsidRPr="00971CAA" w:rsidRDefault="00C60135" w:rsidP="00C60135">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5845BA8F" w14:textId="4FAD8333"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et</w:t>
            </w:r>
            <w:r w:rsidR="002342BC">
              <w:rPr>
                <w:rFonts w:ascii="Times New Roman" w:hAnsi="Times New Roman" w:cs="Times New Roman"/>
                <w:shd w:val="clear" w:color="auto" w:fill="FFFFFF"/>
              </w:rPr>
              <w:t>erangan</w:t>
            </w:r>
          </w:p>
        </w:tc>
      </w:tr>
      <w:tr w:rsidR="00C60135" w14:paraId="0CBF0C5B" w14:textId="77777777" w:rsidTr="00DA6E8E">
        <w:trPr>
          <w:jc w:val="center"/>
        </w:trPr>
        <w:tc>
          <w:tcPr>
            <w:tcW w:w="2232" w:type="dxa"/>
          </w:tcPr>
          <w:p w14:paraId="27DCCF03" w14:textId="6A1CEA6F"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_peletakan</w:t>
            </w:r>
          </w:p>
        </w:tc>
        <w:tc>
          <w:tcPr>
            <w:tcW w:w="2232" w:type="dxa"/>
          </w:tcPr>
          <w:p w14:paraId="5CFE5CDC" w14:textId="3400E343"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253D5BA9" w14:textId="2624C972"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ULL</w:t>
            </w:r>
          </w:p>
        </w:tc>
        <w:tc>
          <w:tcPr>
            <w:tcW w:w="2232" w:type="dxa"/>
          </w:tcPr>
          <w:p w14:paraId="3DF21FE9" w14:textId="6466EF78"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w:t>
            </w:r>
            <w:r w:rsidR="002342BC">
              <w:rPr>
                <w:rFonts w:ascii="Times New Roman" w:hAnsi="Times New Roman" w:cs="Times New Roman"/>
                <w:shd w:val="clear" w:color="auto" w:fill="FFFFFF"/>
              </w:rPr>
              <w:t xml:space="preserve"> Peletakan</w:t>
            </w:r>
          </w:p>
        </w:tc>
      </w:tr>
      <w:tr w:rsidR="00C60135" w14:paraId="67F3EFB8" w14:textId="77777777" w:rsidTr="00DA6E8E">
        <w:trPr>
          <w:jc w:val="center"/>
        </w:trPr>
        <w:tc>
          <w:tcPr>
            <w:tcW w:w="2232" w:type="dxa"/>
          </w:tcPr>
          <w:p w14:paraId="1849C951" w14:textId="5ECA8536"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_detail</w:t>
            </w:r>
          </w:p>
        </w:tc>
        <w:tc>
          <w:tcPr>
            <w:tcW w:w="2232" w:type="dxa"/>
          </w:tcPr>
          <w:p w14:paraId="61BCDC20" w14:textId="6CB3E10E"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128)</w:t>
            </w:r>
          </w:p>
        </w:tc>
        <w:tc>
          <w:tcPr>
            <w:tcW w:w="2232" w:type="dxa"/>
          </w:tcPr>
          <w:p w14:paraId="25559E34" w14:textId="323BE366" w:rsidR="00C60135" w:rsidRPr="00971CAA" w:rsidRDefault="00C60135" w:rsidP="00C60135">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60A2FDEA" w14:textId="32917E2E" w:rsidR="00C60135" w:rsidRDefault="00C60135" w:rsidP="002342BC">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Lokasi</w:t>
            </w:r>
            <w:r w:rsidR="002342BC">
              <w:rPr>
                <w:rFonts w:ascii="Times New Roman" w:hAnsi="Times New Roman" w:cs="Times New Roman"/>
                <w:shd w:val="clear" w:color="auto" w:fill="FFFFFF"/>
              </w:rPr>
              <w:t xml:space="preserve"> Detail</w:t>
            </w:r>
          </w:p>
        </w:tc>
      </w:tr>
      <w:tr w:rsidR="00C60135" w14:paraId="74C1C118" w14:textId="77777777" w:rsidTr="00DA6E8E">
        <w:trPr>
          <w:jc w:val="center"/>
        </w:trPr>
        <w:tc>
          <w:tcPr>
            <w:tcW w:w="2232" w:type="dxa"/>
          </w:tcPr>
          <w:p w14:paraId="14404D66" w14:textId="0035BC9B"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penerima</w:t>
            </w:r>
          </w:p>
        </w:tc>
        <w:tc>
          <w:tcPr>
            <w:tcW w:w="2232" w:type="dxa"/>
          </w:tcPr>
          <w:p w14:paraId="01E5F695" w14:textId="4BCDBEC3"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6E317244" w14:textId="3D3792A5" w:rsidR="00C60135" w:rsidRPr="00971CAA" w:rsidRDefault="00C60135" w:rsidP="00C60135">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79F98720" w14:textId="7DB2FEB0"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w:t>
            </w:r>
            <w:r w:rsidR="002342BC">
              <w:rPr>
                <w:rFonts w:ascii="Times New Roman" w:hAnsi="Times New Roman" w:cs="Times New Roman"/>
                <w:shd w:val="clear" w:color="auto" w:fill="FFFFFF"/>
              </w:rPr>
              <w:t xml:space="preserve"> Penerima</w:t>
            </w:r>
          </w:p>
        </w:tc>
      </w:tr>
      <w:tr w:rsidR="00C60135" w14:paraId="6D39571E" w14:textId="77777777" w:rsidTr="00DA6E8E">
        <w:trPr>
          <w:jc w:val="center"/>
        </w:trPr>
        <w:tc>
          <w:tcPr>
            <w:tcW w:w="2232" w:type="dxa"/>
          </w:tcPr>
          <w:p w14:paraId="2CFD826F" w14:textId="49492B00"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penyerah</w:t>
            </w:r>
          </w:p>
        </w:tc>
        <w:tc>
          <w:tcPr>
            <w:tcW w:w="2232" w:type="dxa"/>
          </w:tcPr>
          <w:p w14:paraId="1481A336" w14:textId="2F1C0F3D"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64)</w:t>
            </w:r>
          </w:p>
        </w:tc>
        <w:tc>
          <w:tcPr>
            <w:tcW w:w="2232" w:type="dxa"/>
          </w:tcPr>
          <w:p w14:paraId="4C5EFBA6" w14:textId="12FA5D37" w:rsidR="00C60135" w:rsidRPr="00971CAA" w:rsidRDefault="00C60135" w:rsidP="00C60135">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72E8EF83" w14:textId="2845551F"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w:t>
            </w:r>
            <w:r w:rsidR="002342BC">
              <w:rPr>
                <w:rFonts w:ascii="Times New Roman" w:hAnsi="Times New Roman" w:cs="Times New Roman"/>
                <w:shd w:val="clear" w:color="auto" w:fill="FFFFFF"/>
              </w:rPr>
              <w:t xml:space="preserve"> Penyerah</w:t>
            </w:r>
          </w:p>
        </w:tc>
      </w:tr>
      <w:tr w:rsidR="00C60135" w14:paraId="2CC0E3FA" w14:textId="77777777" w:rsidTr="00DA6E8E">
        <w:trPr>
          <w:jc w:val="center"/>
        </w:trPr>
        <w:tc>
          <w:tcPr>
            <w:tcW w:w="2232" w:type="dxa"/>
          </w:tcPr>
          <w:p w14:paraId="4819BA44" w14:textId="4CF8576B"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gl_peletakan</w:t>
            </w:r>
          </w:p>
        </w:tc>
        <w:tc>
          <w:tcPr>
            <w:tcW w:w="2232" w:type="dxa"/>
          </w:tcPr>
          <w:p w14:paraId="1E0BA8FC" w14:textId="62816D2D" w:rsidR="00C60135" w:rsidRP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date</w:t>
            </w:r>
          </w:p>
        </w:tc>
        <w:tc>
          <w:tcPr>
            <w:tcW w:w="2232" w:type="dxa"/>
          </w:tcPr>
          <w:p w14:paraId="405E7CB3" w14:textId="29D6D236" w:rsidR="00C60135" w:rsidRPr="00971CAA" w:rsidRDefault="00C60135" w:rsidP="00C60135">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03E2BEDD" w14:textId="4F07BDCC" w:rsidR="00C60135" w:rsidRDefault="00C60135" w:rsidP="00C60135">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T</w:t>
            </w:r>
            <w:r w:rsidR="002342BC">
              <w:rPr>
                <w:rFonts w:ascii="Times New Roman" w:hAnsi="Times New Roman" w:cs="Times New Roman"/>
                <w:shd w:val="clear" w:color="auto" w:fill="FFFFFF"/>
              </w:rPr>
              <w:t>anggal Peletakan</w:t>
            </w:r>
          </w:p>
        </w:tc>
      </w:tr>
    </w:tbl>
    <w:p w14:paraId="0F5D41D3" w14:textId="77777777" w:rsidR="00F92E68" w:rsidRDefault="00F92E68" w:rsidP="0063644D">
      <w:pPr>
        <w:spacing w:after="0" w:line="360" w:lineRule="auto"/>
        <w:ind w:left="720" w:right="24" w:firstLine="720"/>
        <w:jc w:val="both"/>
        <w:rPr>
          <w:rFonts w:ascii="Times New Roman" w:hAnsi="Times New Roman" w:cs="Times New Roman"/>
          <w:sz w:val="24"/>
          <w:szCs w:val="24"/>
          <w:shd w:val="clear" w:color="auto" w:fill="FFFFFF"/>
        </w:rPr>
      </w:pPr>
    </w:p>
    <w:p w14:paraId="4DA5D6C2" w14:textId="7488EADB" w:rsidR="003462AC" w:rsidRDefault="003462AC" w:rsidP="003462AC">
      <w:pPr>
        <w:pStyle w:val="Caption"/>
        <w:keepNext/>
      </w:pPr>
      <w:bookmarkStart w:id="83" w:name="_Toc54636005"/>
      <w:bookmarkStart w:id="84" w:name="_Toc59700797"/>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13</w:t>
      </w:r>
      <w:r w:rsidR="00BD28A6">
        <w:rPr>
          <w:noProof/>
        </w:rPr>
        <w:fldChar w:fldCharType="end"/>
      </w:r>
      <w:r w:rsidRPr="003462AC">
        <w:rPr>
          <w:b w:val="0"/>
        </w:rPr>
        <w:t xml:space="preserve"> </w:t>
      </w:r>
      <w:r w:rsidR="006679DE">
        <w:rPr>
          <w:b w:val="0"/>
          <w:i/>
        </w:rPr>
        <w:t>Tabl</w:t>
      </w:r>
      <w:r w:rsidR="00CE3EBD" w:rsidRPr="00CE3EBD">
        <w:rPr>
          <w:b w:val="0"/>
          <w:i/>
        </w:rPr>
        <w:t>e</w:t>
      </w:r>
      <w:r w:rsidR="00CE3EBD">
        <w:rPr>
          <w:b w:val="0"/>
        </w:rPr>
        <w:t xml:space="preserve"> </w:t>
      </w:r>
      <w:r>
        <w:rPr>
          <w:b w:val="0"/>
        </w:rPr>
        <w:t>yayasan</w:t>
      </w:r>
      <w:bookmarkEnd w:id="83"/>
      <w:bookmarkEnd w:id="84"/>
    </w:p>
    <w:tbl>
      <w:tblPr>
        <w:tblW w:w="89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32"/>
        <w:gridCol w:w="2232"/>
        <w:gridCol w:w="2232"/>
        <w:gridCol w:w="2232"/>
      </w:tblGrid>
      <w:tr w:rsidR="0089262C" w:rsidRPr="0063644D" w14:paraId="28948299" w14:textId="77777777" w:rsidTr="00DA6E8E">
        <w:trPr>
          <w:jc w:val="center"/>
        </w:trPr>
        <w:tc>
          <w:tcPr>
            <w:tcW w:w="2232" w:type="dxa"/>
          </w:tcPr>
          <w:p w14:paraId="5ED3F456" w14:textId="77777777" w:rsidR="0089262C" w:rsidRPr="0063644D" w:rsidRDefault="0089262C"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Nama Field</w:t>
            </w:r>
          </w:p>
        </w:tc>
        <w:tc>
          <w:tcPr>
            <w:tcW w:w="2232" w:type="dxa"/>
          </w:tcPr>
          <w:p w14:paraId="0451765D" w14:textId="77777777" w:rsidR="0089262C" w:rsidRPr="0063644D" w:rsidRDefault="0089262C"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Tipe Data</w:t>
            </w:r>
          </w:p>
        </w:tc>
        <w:tc>
          <w:tcPr>
            <w:tcW w:w="2232" w:type="dxa"/>
          </w:tcPr>
          <w:p w14:paraId="44368F93" w14:textId="77777777" w:rsidR="0089262C" w:rsidRPr="00003EF6" w:rsidRDefault="0089262C"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Constrain</w:t>
            </w:r>
            <w:r>
              <w:rPr>
                <w:rFonts w:ascii="Times New Roman" w:hAnsi="Times New Roman" w:cs="Times New Roman"/>
                <w:b/>
                <w:shd w:val="clear" w:color="auto" w:fill="FFFFFF"/>
              </w:rPr>
              <w:t>ts</w:t>
            </w:r>
          </w:p>
        </w:tc>
        <w:tc>
          <w:tcPr>
            <w:tcW w:w="2232" w:type="dxa"/>
          </w:tcPr>
          <w:p w14:paraId="7C2EC04F" w14:textId="77777777" w:rsidR="0089262C" w:rsidRPr="0063644D" w:rsidRDefault="0089262C" w:rsidP="00697562">
            <w:pPr>
              <w:spacing w:after="0" w:line="360" w:lineRule="auto"/>
              <w:ind w:right="24"/>
              <w:jc w:val="center"/>
              <w:rPr>
                <w:rFonts w:ascii="Times New Roman" w:hAnsi="Times New Roman" w:cs="Times New Roman"/>
                <w:b/>
                <w:shd w:val="clear" w:color="auto" w:fill="FFFFFF"/>
              </w:rPr>
            </w:pPr>
            <w:r w:rsidRPr="0063644D">
              <w:rPr>
                <w:rFonts w:ascii="Times New Roman" w:hAnsi="Times New Roman" w:cs="Times New Roman"/>
                <w:b/>
                <w:shd w:val="clear" w:color="auto" w:fill="FFFFFF"/>
              </w:rPr>
              <w:t>Keterangan</w:t>
            </w:r>
          </w:p>
        </w:tc>
      </w:tr>
      <w:tr w:rsidR="00B01802" w14:paraId="217E7938" w14:textId="77777777" w:rsidTr="00DA6E8E">
        <w:trPr>
          <w:jc w:val="center"/>
        </w:trPr>
        <w:tc>
          <w:tcPr>
            <w:tcW w:w="2232" w:type="dxa"/>
          </w:tcPr>
          <w:p w14:paraId="6462F0A3" w14:textId="67B4D387" w:rsidR="00B01802" w:rsidRPr="0063644D"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_yayasan</w:t>
            </w:r>
          </w:p>
        </w:tc>
        <w:tc>
          <w:tcPr>
            <w:tcW w:w="2232" w:type="dxa"/>
          </w:tcPr>
          <w:p w14:paraId="42B67AE0" w14:textId="77777777" w:rsidR="00B01802" w:rsidRPr="0063644D"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nt(11)</w:t>
            </w:r>
          </w:p>
        </w:tc>
        <w:tc>
          <w:tcPr>
            <w:tcW w:w="2232" w:type="dxa"/>
          </w:tcPr>
          <w:p w14:paraId="6D94BF29" w14:textId="77777777" w:rsidR="00B01802" w:rsidRPr="0063644D" w:rsidRDefault="00B01802" w:rsidP="00B01802">
            <w:pPr>
              <w:spacing w:after="0" w:line="360" w:lineRule="auto"/>
              <w:ind w:right="24"/>
              <w:jc w:val="center"/>
              <w:rPr>
                <w:rFonts w:ascii="Times New Roman" w:hAnsi="Times New Roman" w:cs="Times New Roman"/>
                <w:shd w:val="clear" w:color="auto" w:fill="FFFFFF"/>
              </w:rPr>
            </w:pPr>
            <w:r w:rsidRPr="00026A4F">
              <w:rPr>
                <w:rFonts w:ascii="Times New Roman" w:hAnsi="Times New Roman" w:cs="Times New Roman"/>
                <w:shd w:val="clear" w:color="auto" w:fill="FFFFFF"/>
              </w:rPr>
              <w:t>Primary Key Not NULL</w:t>
            </w:r>
          </w:p>
        </w:tc>
        <w:tc>
          <w:tcPr>
            <w:tcW w:w="2232" w:type="dxa"/>
          </w:tcPr>
          <w:p w14:paraId="7E767549" w14:textId="2A6F010A" w:rsidR="00B01802" w:rsidRPr="0063644D"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ID Yayasan</w:t>
            </w:r>
          </w:p>
        </w:tc>
      </w:tr>
      <w:tr w:rsidR="00B01802" w14:paraId="4E401349" w14:textId="77777777" w:rsidTr="00DA6E8E">
        <w:trPr>
          <w:jc w:val="center"/>
        </w:trPr>
        <w:tc>
          <w:tcPr>
            <w:tcW w:w="2232" w:type="dxa"/>
          </w:tcPr>
          <w:p w14:paraId="0BFD0B06" w14:textId="3AB4AA36" w:rsidR="00B01802" w:rsidRPr="0063644D"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w:t>
            </w:r>
          </w:p>
        </w:tc>
        <w:tc>
          <w:tcPr>
            <w:tcW w:w="2232" w:type="dxa"/>
          </w:tcPr>
          <w:p w14:paraId="059CA912" w14:textId="3DF0F120" w:rsidR="00B01802" w:rsidRPr="0063644D"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660EBA61" w14:textId="77777777" w:rsidR="00B01802" w:rsidRPr="00971CAA" w:rsidRDefault="00B01802" w:rsidP="00B01802">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5E1106D5" w14:textId="4B67275F" w:rsidR="00B01802" w:rsidRPr="00026A4F"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w:t>
            </w:r>
          </w:p>
        </w:tc>
      </w:tr>
      <w:tr w:rsidR="00B01802" w14:paraId="58351BE1" w14:textId="77777777" w:rsidTr="00DA6E8E">
        <w:trPr>
          <w:jc w:val="center"/>
        </w:trPr>
        <w:tc>
          <w:tcPr>
            <w:tcW w:w="2232" w:type="dxa"/>
          </w:tcPr>
          <w:p w14:paraId="0B30C5AB" w14:textId="2DD9419E" w:rsidR="00B01802" w:rsidRPr="00F92E68"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_yayasan</w:t>
            </w:r>
          </w:p>
        </w:tc>
        <w:tc>
          <w:tcPr>
            <w:tcW w:w="2232" w:type="dxa"/>
          </w:tcPr>
          <w:p w14:paraId="691BE50B" w14:textId="61A71655" w:rsidR="00B01802"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6E2ED27A" w14:textId="77777777" w:rsidR="00B01802" w:rsidRPr="00971CAA" w:rsidRDefault="00B01802" w:rsidP="00B01802">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154D795A" w14:textId="1447D371" w:rsidR="00B01802"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ama Yayasan</w:t>
            </w:r>
          </w:p>
        </w:tc>
      </w:tr>
      <w:tr w:rsidR="00B01802" w14:paraId="6C3B5D57" w14:textId="77777777" w:rsidTr="00DA6E8E">
        <w:trPr>
          <w:jc w:val="center"/>
        </w:trPr>
        <w:tc>
          <w:tcPr>
            <w:tcW w:w="2232" w:type="dxa"/>
          </w:tcPr>
          <w:p w14:paraId="087B6AB2" w14:textId="71A1DB8D" w:rsidR="00B01802" w:rsidRPr="00F92E68"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abupaten</w:t>
            </w:r>
          </w:p>
        </w:tc>
        <w:tc>
          <w:tcPr>
            <w:tcW w:w="2232" w:type="dxa"/>
          </w:tcPr>
          <w:p w14:paraId="01B8EDFC" w14:textId="309F35C2" w:rsidR="00B01802"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2E8E7C51" w14:textId="77777777" w:rsidR="00B01802" w:rsidRPr="00971CAA" w:rsidRDefault="00B01802" w:rsidP="00B01802">
            <w:pPr>
              <w:spacing w:after="0" w:line="360" w:lineRule="auto"/>
              <w:ind w:right="24"/>
              <w:jc w:val="center"/>
              <w:rPr>
                <w:rFonts w:ascii="Times New Roman" w:hAnsi="Times New Roman" w:cs="Times New Roman"/>
                <w:shd w:val="clear" w:color="auto" w:fill="FFFFFF"/>
              </w:rPr>
            </w:pPr>
            <w:r w:rsidRPr="00971CAA">
              <w:rPr>
                <w:rFonts w:ascii="Times New Roman" w:hAnsi="Times New Roman" w:cs="Times New Roman"/>
                <w:shd w:val="clear" w:color="auto" w:fill="FFFFFF"/>
              </w:rPr>
              <w:t>Not NULL</w:t>
            </w:r>
          </w:p>
        </w:tc>
        <w:tc>
          <w:tcPr>
            <w:tcW w:w="2232" w:type="dxa"/>
          </w:tcPr>
          <w:p w14:paraId="2B4409DE" w14:textId="3744EEFE" w:rsidR="00B01802"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Kabupaten</w:t>
            </w:r>
          </w:p>
        </w:tc>
      </w:tr>
      <w:tr w:rsidR="00B01802" w14:paraId="589B78E6" w14:textId="77777777" w:rsidTr="00DA6E8E">
        <w:trPr>
          <w:jc w:val="center"/>
        </w:trPr>
        <w:tc>
          <w:tcPr>
            <w:tcW w:w="2232" w:type="dxa"/>
          </w:tcPr>
          <w:p w14:paraId="3C78CEB0" w14:textId="2397727D" w:rsidR="00B01802" w:rsidRPr="00C60135"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provinsi</w:t>
            </w:r>
          </w:p>
        </w:tc>
        <w:tc>
          <w:tcPr>
            <w:tcW w:w="2232" w:type="dxa"/>
          </w:tcPr>
          <w:p w14:paraId="019E07FD" w14:textId="70D15862" w:rsidR="00B01802" w:rsidRPr="00C60135"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varchar(32)</w:t>
            </w:r>
          </w:p>
        </w:tc>
        <w:tc>
          <w:tcPr>
            <w:tcW w:w="2232" w:type="dxa"/>
          </w:tcPr>
          <w:p w14:paraId="26A5246B" w14:textId="5B33F407" w:rsidR="00B01802" w:rsidRPr="00C60135"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Not NULL</w:t>
            </w:r>
          </w:p>
        </w:tc>
        <w:tc>
          <w:tcPr>
            <w:tcW w:w="2232" w:type="dxa"/>
          </w:tcPr>
          <w:p w14:paraId="2872D67E" w14:textId="488DC510" w:rsidR="00B01802" w:rsidRDefault="00B01802" w:rsidP="00B01802">
            <w:pPr>
              <w:spacing w:after="0" w:line="360" w:lineRule="auto"/>
              <w:ind w:right="24"/>
              <w:jc w:val="center"/>
              <w:rPr>
                <w:rFonts w:ascii="Times New Roman" w:hAnsi="Times New Roman" w:cs="Times New Roman"/>
                <w:shd w:val="clear" w:color="auto" w:fill="FFFFFF"/>
              </w:rPr>
            </w:pPr>
            <w:r>
              <w:rPr>
                <w:rFonts w:ascii="Times New Roman" w:hAnsi="Times New Roman" w:cs="Times New Roman"/>
                <w:shd w:val="clear" w:color="auto" w:fill="FFFFFF"/>
              </w:rPr>
              <w:t>Provinsi</w:t>
            </w:r>
          </w:p>
        </w:tc>
      </w:tr>
    </w:tbl>
    <w:p w14:paraId="2680AF92" w14:textId="76190929" w:rsidR="00F90089" w:rsidRDefault="005A1E7D" w:rsidP="004F6A9A">
      <w:pPr>
        <w:pStyle w:val="Heading3"/>
        <w:spacing w:before="0" w:line="480" w:lineRule="auto"/>
      </w:pPr>
      <w:bookmarkStart w:id="85" w:name="_Toc60823042"/>
      <w:r>
        <w:lastRenderedPageBreak/>
        <w:t>3.2.</w:t>
      </w:r>
      <w:r w:rsidR="00DE0449">
        <w:t>6</w:t>
      </w:r>
      <w:r>
        <w:tab/>
      </w:r>
      <w:r w:rsidR="00F90089">
        <w:t>Relasi Antar Tabel</w:t>
      </w:r>
      <w:bookmarkEnd w:id="85"/>
    </w:p>
    <w:p w14:paraId="3BB29EFD" w14:textId="77777777" w:rsidR="001F107A" w:rsidRPr="001F107A" w:rsidRDefault="001F107A" w:rsidP="004F6A9A">
      <w:pPr>
        <w:pStyle w:val="ListParagraph"/>
        <w:spacing w:after="0" w:line="480" w:lineRule="auto"/>
        <w:ind w:left="540" w:firstLine="900"/>
        <w:jc w:val="both"/>
        <w:rPr>
          <w:rFonts w:ascii="Times New Roman" w:hAnsi="Times New Roman" w:cs="Times New Roman"/>
          <w:sz w:val="24"/>
        </w:rPr>
      </w:pPr>
      <w:r w:rsidRPr="001F107A">
        <w:rPr>
          <w:rFonts w:ascii="Times New Roman" w:hAnsi="Times New Roman" w:cs="Times New Roman"/>
          <w:sz w:val="24"/>
          <w:lang w:val="id-ID"/>
        </w:rPr>
        <w:t xml:space="preserve">Relasi antar tabel merupakan hubungan yang terjadi pada suatu tabel dengan tabel lainnya yang merepresentasikan hubungan antar objek di dunia nyata dan berfungsi untuk mengatur operasi suatu </w:t>
      </w:r>
      <w:r w:rsidRPr="00BB4AED">
        <w:rPr>
          <w:rFonts w:ascii="Times New Roman" w:hAnsi="Times New Roman" w:cs="Times New Roman"/>
          <w:i/>
          <w:sz w:val="24"/>
          <w:lang w:val="id-ID"/>
        </w:rPr>
        <w:t>database</w:t>
      </w:r>
      <w:r w:rsidRPr="001F107A">
        <w:rPr>
          <w:rFonts w:ascii="Times New Roman" w:hAnsi="Times New Roman" w:cs="Times New Roman"/>
          <w:sz w:val="24"/>
          <w:lang w:val="id-ID"/>
        </w:rPr>
        <w:t>.</w:t>
      </w:r>
    </w:p>
    <w:p w14:paraId="237E8DF9" w14:textId="64B33FA2" w:rsidR="007E58E2" w:rsidRDefault="001F107A" w:rsidP="004F6A9A">
      <w:pPr>
        <w:pStyle w:val="ListParagraph"/>
        <w:spacing w:after="0" w:line="480" w:lineRule="auto"/>
        <w:ind w:left="540" w:firstLine="900"/>
        <w:jc w:val="both"/>
        <w:rPr>
          <w:rFonts w:ascii="Times New Roman" w:hAnsi="Times New Roman" w:cs="Times New Roman"/>
          <w:sz w:val="24"/>
        </w:rPr>
      </w:pPr>
      <w:r w:rsidRPr="001F107A">
        <w:rPr>
          <w:rFonts w:ascii="Times New Roman" w:hAnsi="Times New Roman" w:cs="Times New Roman"/>
          <w:sz w:val="24"/>
          <w:lang w:val="id-ID"/>
        </w:rPr>
        <w:t xml:space="preserve">Berikut merupakan relasi antar tabel dari </w:t>
      </w:r>
      <w:r w:rsidRPr="001F107A">
        <w:rPr>
          <w:rFonts w:ascii="Times New Roman" w:hAnsi="Times New Roman" w:cs="Times New Roman"/>
          <w:sz w:val="24"/>
          <w:szCs w:val="24"/>
        </w:rPr>
        <w:t>Sistem Inventarisasi Barang Berbasis Web</w:t>
      </w:r>
      <w:r>
        <w:rPr>
          <w:rFonts w:ascii="Times New Roman" w:hAnsi="Times New Roman" w:cs="Times New Roman"/>
          <w:sz w:val="24"/>
          <w:szCs w:val="24"/>
        </w:rPr>
        <w:t xml:space="preserve"> </w:t>
      </w:r>
      <w:r w:rsidRPr="001F107A">
        <w:rPr>
          <w:rFonts w:ascii="Times New Roman" w:hAnsi="Times New Roman" w:cs="Times New Roman"/>
          <w:sz w:val="24"/>
        </w:rPr>
        <w:t>Sekolah Teladan Yogyakarta :</w:t>
      </w:r>
    </w:p>
    <w:p w14:paraId="129596C9" w14:textId="77777777" w:rsidR="00F82678" w:rsidRDefault="007E58E2" w:rsidP="00F82678">
      <w:pPr>
        <w:pStyle w:val="ListParagraph"/>
        <w:keepNext/>
        <w:spacing w:after="0" w:line="480" w:lineRule="auto"/>
        <w:ind w:left="0"/>
        <w:jc w:val="center"/>
      </w:pPr>
      <w:r w:rsidRPr="001F107A">
        <w:rPr>
          <w:noProof/>
        </w:rPr>
        <w:drawing>
          <wp:inline distT="0" distB="0" distL="0" distR="0" wp14:anchorId="5E415028" wp14:editId="380706D2">
            <wp:extent cx="5577840" cy="2931699"/>
            <wp:effectExtent l="19050" t="19050" r="2286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577840" cy="2931699"/>
                    </a:xfrm>
                    <a:prstGeom prst="rect">
                      <a:avLst/>
                    </a:prstGeom>
                    <a:ln>
                      <a:solidFill>
                        <a:schemeClr val="tx1"/>
                      </a:solidFill>
                    </a:ln>
                  </pic:spPr>
                </pic:pic>
              </a:graphicData>
            </a:graphic>
          </wp:inline>
        </w:drawing>
      </w:r>
    </w:p>
    <w:p w14:paraId="540401A8" w14:textId="6E07897F" w:rsidR="007E58E2" w:rsidRDefault="00F82678" w:rsidP="00F82678">
      <w:pPr>
        <w:pStyle w:val="Caption"/>
        <w:rPr>
          <w:b w:val="0"/>
          <w:i/>
        </w:rPr>
      </w:pPr>
      <w:bookmarkStart w:id="86" w:name="_Toc60822724"/>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0</w:t>
      </w:r>
      <w:r w:rsidR="00F73158">
        <w:rPr>
          <w:noProof/>
        </w:rPr>
        <w:fldChar w:fldCharType="end"/>
      </w:r>
      <w:r>
        <w:t xml:space="preserve"> </w:t>
      </w:r>
      <w:r w:rsidR="007136E0">
        <w:rPr>
          <w:b w:val="0"/>
        </w:rPr>
        <w:t xml:space="preserve">Relasi antar tabel </w:t>
      </w:r>
      <w:r w:rsidR="007136E0" w:rsidRPr="007E4B5D">
        <w:rPr>
          <w:b w:val="0"/>
          <w:i/>
        </w:rPr>
        <w:t>database</w:t>
      </w:r>
      <w:bookmarkEnd w:id="86"/>
    </w:p>
    <w:p w14:paraId="7B488B2C" w14:textId="2F03D097" w:rsidR="00DE0449" w:rsidRDefault="00DE0449" w:rsidP="004F6A9A">
      <w:pPr>
        <w:pStyle w:val="Heading3"/>
        <w:spacing w:before="0" w:line="480" w:lineRule="auto"/>
        <w:rPr>
          <w:shd w:val="clear" w:color="auto" w:fill="FFFFFF"/>
        </w:rPr>
      </w:pPr>
      <w:bookmarkStart w:id="87" w:name="_Toc60823043"/>
      <w:r>
        <w:t>3.2.7</w:t>
      </w:r>
      <w:r>
        <w:tab/>
      </w:r>
      <w:r w:rsidRPr="00735EA2">
        <w:rPr>
          <w:shd w:val="clear" w:color="auto" w:fill="FFFFFF"/>
        </w:rPr>
        <w:t>Tahap Desain User Interface</w:t>
      </w:r>
      <w:bookmarkEnd w:id="87"/>
    </w:p>
    <w:p w14:paraId="02B68CC7" w14:textId="4933D82B" w:rsidR="00EB485A" w:rsidRDefault="00EB485A" w:rsidP="004F6A9A">
      <w:pPr>
        <w:spacing w:after="0" w:line="480" w:lineRule="auto"/>
        <w:ind w:firstLine="720"/>
        <w:jc w:val="both"/>
        <w:rPr>
          <w:rFonts w:ascii="Times New Roman" w:hAnsi="Times New Roman" w:cs="Times New Roman"/>
          <w:sz w:val="24"/>
          <w:szCs w:val="24"/>
          <w:shd w:val="clear" w:color="auto" w:fill="FFFFFF"/>
        </w:rPr>
      </w:pPr>
      <w:r w:rsidRPr="00EB485A">
        <w:rPr>
          <w:rFonts w:ascii="Times New Roman" w:hAnsi="Times New Roman" w:cs="Times New Roman"/>
          <w:sz w:val="24"/>
          <w:szCs w:val="24"/>
          <w:shd w:val="clear" w:color="auto" w:fill="FFFFFF"/>
        </w:rPr>
        <w:t xml:space="preserve">Dalam tahap ini, setelah menemukan beberapa referensi yang dapat digunakan dalam proses pengerjaan. Dalam pengerjaan bagian ini menggunakan aplikasi </w:t>
      </w:r>
      <w:r w:rsidRPr="00EB485A">
        <w:rPr>
          <w:rFonts w:ascii="Times New Roman" w:hAnsi="Times New Roman" w:cs="Times New Roman"/>
          <w:i/>
          <w:sz w:val="24"/>
          <w:szCs w:val="24"/>
          <w:shd w:val="clear" w:color="auto" w:fill="FFFFFF"/>
        </w:rPr>
        <w:t>Adobe XD</w:t>
      </w:r>
      <w:r w:rsidRPr="00EB485A">
        <w:rPr>
          <w:rFonts w:ascii="Times New Roman" w:hAnsi="Times New Roman" w:cs="Times New Roman"/>
          <w:sz w:val="24"/>
          <w:szCs w:val="24"/>
          <w:shd w:val="clear" w:color="auto" w:fill="FFFFFF"/>
        </w:rPr>
        <w:t xml:space="preserve"> untuk mendesain tampilan </w:t>
      </w:r>
      <w:r w:rsidRPr="00EB485A">
        <w:rPr>
          <w:rFonts w:ascii="Times New Roman" w:hAnsi="Times New Roman" w:cs="Times New Roman"/>
          <w:i/>
          <w:sz w:val="24"/>
          <w:szCs w:val="24"/>
          <w:shd w:val="clear" w:color="auto" w:fill="FFFFFF"/>
        </w:rPr>
        <w:t>user interface</w:t>
      </w:r>
      <w:r w:rsidRPr="00EB485A">
        <w:rPr>
          <w:rFonts w:ascii="Times New Roman" w:hAnsi="Times New Roman" w:cs="Times New Roman"/>
          <w:sz w:val="24"/>
          <w:szCs w:val="24"/>
          <w:shd w:val="clear" w:color="auto" w:fill="FFFFFF"/>
        </w:rPr>
        <w:t xml:space="preserve"> dari sebuah sistem yang </w:t>
      </w:r>
      <w:proofErr w:type="gramStart"/>
      <w:r w:rsidRPr="00EB485A">
        <w:rPr>
          <w:rFonts w:ascii="Times New Roman" w:hAnsi="Times New Roman" w:cs="Times New Roman"/>
          <w:sz w:val="24"/>
          <w:szCs w:val="24"/>
          <w:shd w:val="clear" w:color="auto" w:fill="FFFFFF"/>
        </w:rPr>
        <w:t>akan</w:t>
      </w:r>
      <w:proofErr w:type="gramEnd"/>
      <w:r w:rsidRPr="00EB485A">
        <w:rPr>
          <w:rFonts w:ascii="Times New Roman" w:hAnsi="Times New Roman" w:cs="Times New Roman"/>
          <w:sz w:val="24"/>
          <w:szCs w:val="24"/>
          <w:shd w:val="clear" w:color="auto" w:fill="FFFFFF"/>
        </w:rPr>
        <w:t xml:space="preserve"> dibangun.</w:t>
      </w:r>
    </w:p>
    <w:p w14:paraId="7285944A" w14:textId="77777777" w:rsidR="00F82678" w:rsidRDefault="00EB485A" w:rsidP="00F82678">
      <w:pPr>
        <w:keepNext/>
        <w:spacing w:after="0" w:line="480" w:lineRule="auto"/>
        <w:jc w:val="center"/>
      </w:pPr>
      <w:r>
        <w:rPr>
          <w:noProof/>
        </w:rPr>
        <w:lastRenderedPageBreak/>
        <w:drawing>
          <wp:inline distT="0" distB="0" distL="0" distR="0" wp14:anchorId="3DDF4973" wp14:editId="4246AF0B">
            <wp:extent cx="5580380" cy="3138964"/>
            <wp:effectExtent l="19050" t="19050" r="20320" b="23495"/>
            <wp:docPr id="15" name="Picture 15" descr="C:\Users\VANNYA YURE PUTRA S\AppData\Local\Microsoft\Windows\INetCache\Content.Word\Group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NNYA YURE PUTRA S\AppData\Local\Microsoft\Windows\INetCache\Content.Word\Group 3.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580380" cy="3138964"/>
                    </a:xfrm>
                    <a:prstGeom prst="rect">
                      <a:avLst/>
                    </a:prstGeom>
                    <a:noFill/>
                    <a:ln>
                      <a:solidFill>
                        <a:schemeClr val="tx1"/>
                      </a:solidFill>
                    </a:ln>
                  </pic:spPr>
                </pic:pic>
              </a:graphicData>
            </a:graphic>
          </wp:inline>
        </w:drawing>
      </w:r>
    </w:p>
    <w:p w14:paraId="180D93A4" w14:textId="5A6FD776" w:rsidR="00A167CE" w:rsidRDefault="00F82678" w:rsidP="00F82678">
      <w:pPr>
        <w:pStyle w:val="Caption"/>
      </w:pPr>
      <w:bookmarkStart w:id="88" w:name="_Toc60822725"/>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1</w:t>
      </w:r>
      <w:r w:rsidR="00F73158">
        <w:rPr>
          <w:noProof/>
        </w:rPr>
        <w:fldChar w:fldCharType="end"/>
      </w:r>
      <w:r>
        <w:t xml:space="preserve"> </w:t>
      </w:r>
      <w:r w:rsidR="00243A6D" w:rsidRPr="00A167CE">
        <w:rPr>
          <w:b w:val="0"/>
        </w:rPr>
        <w:t xml:space="preserve">Desain halaman </w:t>
      </w:r>
      <w:r w:rsidR="00243A6D" w:rsidRPr="00A167CE">
        <w:rPr>
          <w:b w:val="0"/>
          <w:i/>
        </w:rPr>
        <w:t>login</w:t>
      </w:r>
      <w:bookmarkEnd w:id="88"/>
    </w:p>
    <w:p w14:paraId="67208667" w14:textId="7066D2BA" w:rsidR="00A167CE" w:rsidRPr="00735EA2" w:rsidRDefault="00A167CE" w:rsidP="004F6A9A">
      <w:pPr>
        <w:spacing w:after="0" w:line="480" w:lineRule="auto"/>
        <w:ind w:firstLine="720"/>
        <w:jc w:val="both"/>
        <w:rPr>
          <w:rFonts w:ascii="Times New Roman" w:hAnsi="Times New Roman" w:cs="Times New Roman"/>
          <w:color w:val="FF0000"/>
          <w:sz w:val="24"/>
          <w:szCs w:val="24"/>
        </w:rPr>
      </w:pPr>
      <w:proofErr w:type="gramStart"/>
      <w:r w:rsidRPr="001816DD">
        <w:rPr>
          <w:rFonts w:ascii="Times New Roman" w:hAnsi="Times New Roman" w:cs="Times New Roman"/>
          <w:sz w:val="24"/>
          <w:szCs w:val="24"/>
        </w:rPr>
        <w:t>Halaman ini adalah halaman utama ketika sistem ini diakses.</w:t>
      </w:r>
      <w:proofErr w:type="gramEnd"/>
      <w:r w:rsidRPr="001816DD">
        <w:rPr>
          <w:rFonts w:ascii="Times New Roman" w:hAnsi="Times New Roman" w:cs="Times New Roman"/>
          <w:sz w:val="24"/>
          <w:szCs w:val="24"/>
        </w:rPr>
        <w:t xml:space="preserve"> Siapapun yang </w:t>
      </w:r>
      <w:proofErr w:type="gramStart"/>
      <w:r w:rsidRPr="001816DD">
        <w:rPr>
          <w:rFonts w:ascii="Times New Roman" w:hAnsi="Times New Roman" w:cs="Times New Roman"/>
          <w:sz w:val="24"/>
          <w:szCs w:val="24"/>
        </w:rPr>
        <w:t>akan</w:t>
      </w:r>
      <w:proofErr w:type="gramEnd"/>
      <w:r w:rsidRPr="001816DD">
        <w:rPr>
          <w:rFonts w:ascii="Times New Roman" w:hAnsi="Times New Roman" w:cs="Times New Roman"/>
          <w:sz w:val="24"/>
          <w:szCs w:val="24"/>
        </w:rPr>
        <w:t xml:space="preserve"> masuk sistem ini harus melakukan </w:t>
      </w:r>
      <w:r w:rsidRPr="001816DD">
        <w:rPr>
          <w:rFonts w:ascii="Times New Roman" w:hAnsi="Times New Roman" w:cs="Times New Roman"/>
          <w:i/>
          <w:sz w:val="24"/>
          <w:szCs w:val="24"/>
        </w:rPr>
        <w:t>login</w:t>
      </w:r>
      <w:r w:rsidRPr="001816DD">
        <w:rPr>
          <w:rFonts w:ascii="Times New Roman" w:hAnsi="Times New Roman" w:cs="Times New Roman"/>
          <w:sz w:val="24"/>
          <w:szCs w:val="24"/>
        </w:rPr>
        <w:t xml:space="preserve"> terlebih dahulu. </w:t>
      </w:r>
      <w:r w:rsidRPr="001816DD">
        <w:rPr>
          <w:rFonts w:ascii="Times New Roman" w:hAnsi="Times New Roman" w:cs="Times New Roman"/>
          <w:i/>
          <w:sz w:val="24"/>
          <w:szCs w:val="24"/>
        </w:rPr>
        <w:t>Login</w:t>
      </w:r>
      <w:r w:rsidRPr="001816DD">
        <w:rPr>
          <w:rFonts w:ascii="Times New Roman" w:hAnsi="Times New Roman" w:cs="Times New Roman"/>
          <w:sz w:val="24"/>
          <w:szCs w:val="24"/>
        </w:rPr>
        <w:t xml:space="preserve"> </w:t>
      </w:r>
      <w:proofErr w:type="gramStart"/>
      <w:r w:rsidRPr="001816DD">
        <w:rPr>
          <w:rFonts w:ascii="Times New Roman" w:hAnsi="Times New Roman" w:cs="Times New Roman"/>
          <w:sz w:val="24"/>
          <w:szCs w:val="24"/>
        </w:rPr>
        <w:t>akan</w:t>
      </w:r>
      <w:proofErr w:type="gramEnd"/>
      <w:r w:rsidRPr="001816DD">
        <w:rPr>
          <w:rFonts w:ascii="Times New Roman" w:hAnsi="Times New Roman" w:cs="Times New Roman"/>
          <w:sz w:val="24"/>
          <w:szCs w:val="24"/>
        </w:rPr>
        <w:t xml:space="preserve"> menggunakan </w:t>
      </w:r>
      <w:r w:rsidRPr="001816DD">
        <w:rPr>
          <w:rFonts w:ascii="Times New Roman" w:hAnsi="Times New Roman" w:cs="Times New Roman"/>
          <w:i/>
          <w:sz w:val="24"/>
          <w:szCs w:val="24"/>
        </w:rPr>
        <w:t>username</w:t>
      </w:r>
      <w:r w:rsidR="001816DD" w:rsidRPr="001816DD">
        <w:rPr>
          <w:rFonts w:ascii="Times New Roman" w:hAnsi="Times New Roman" w:cs="Times New Roman"/>
          <w:sz w:val="24"/>
          <w:szCs w:val="24"/>
        </w:rPr>
        <w:t xml:space="preserve"> dan </w:t>
      </w:r>
      <w:r w:rsidR="001816DD" w:rsidRPr="001816DD">
        <w:rPr>
          <w:rFonts w:ascii="Times New Roman" w:hAnsi="Times New Roman" w:cs="Times New Roman"/>
          <w:i/>
          <w:sz w:val="24"/>
          <w:szCs w:val="24"/>
        </w:rPr>
        <w:t>password</w:t>
      </w:r>
      <w:r w:rsidR="001816DD" w:rsidRPr="001816DD">
        <w:rPr>
          <w:rFonts w:ascii="Times New Roman" w:hAnsi="Times New Roman" w:cs="Times New Roman"/>
          <w:sz w:val="24"/>
          <w:szCs w:val="24"/>
        </w:rPr>
        <w:t xml:space="preserve"> sesuai dengan data yang telah di</w:t>
      </w:r>
      <w:r w:rsidR="001816DD" w:rsidRPr="001816DD">
        <w:rPr>
          <w:rFonts w:ascii="Times New Roman" w:hAnsi="Times New Roman" w:cs="Times New Roman"/>
          <w:i/>
          <w:sz w:val="24"/>
          <w:szCs w:val="24"/>
        </w:rPr>
        <w:t>input</w:t>
      </w:r>
      <w:r w:rsidR="001816DD" w:rsidRPr="001816DD">
        <w:rPr>
          <w:rFonts w:ascii="Times New Roman" w:hAnsi="Times New Roman" w:cs="Times New Roman"/>
          <w:sz w:val="24"/>
          <w:szCs w:val="24"/>
        </w:rPr>
        <w:t xml:space="preserve">kan oleh </w:t>
      </w:r>
      <w:r w:rsidR="001816DD" w:rsidRPr="001816DD">
        <w:rPr>
          <w:rFonts w:ascii="Times New Roman" w:hAnsi="Times New Roman" w:cs="Times New Roman"/>
          <w:i/>
          <w:sz w:val="24"/>
          <w:szCs w:val="24"/>
        </w:rPr>
        <w:t>admin</w:t>
      </w:r>
      <w:r w:rsidR="001816DD" w:rsidRPr="001816DD">
        <w:rPr>
          <w:rFonts w:ascii="Times New Roman" w:hAnsi="Times New Roman" w:cs="Times New Roman"/>
          <w:sz w:val="24"/>
          <w:szCs w:val="24"/>
        </w:rPr>
        <w:t>.</w:t>
      </w:r>
    </w:p>
    <w:p w14:paraId="55328E01" w14:textId="77777777" w:rsidR="00F82678" w:rsidRDefault="00EB485A" w:rsidP="00F82678">
      <w:pPr>
        <w:keepNext/>
        <w:spacing w:after="0" w:line="480" w:lineRule="auto"/>
        <w:jc w:val="center"/>
      </w:pPr>
      <w:r>
        <w:rPr>
          <w:noProof/>
        </w:rPr>
        <w:drawing>
          <wp:inline distT="0" distB="0" distL="0" distR="0" wp14:anchorId="10156FEA" wp14:editId="7A1DDA9D">
            <wp:extent cx="5577840" cy="3141109"/>
            <wp:effectExtent l="19050" t="19050" r="22860" b="21590"/>
            <wp:docPr id="47" name="Picture 47" descr="C:\Users\VANNYA YURE PUTRA S\AppData\Local\Microsoft\Windows\INetCache\Content.Word\Group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VANNYA YURE PUTRA S\AppData\Local\Microsoft\Windows\INetCache\Content.Word\Group 17.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577840" cy="3141109"/>
                    </a:xfrm>
                    <a:prstGeom prst="rect">
                      <a:avLst/>
                    </a:prstGeom>
                    <a:noFill/>
                    <a:ln>
                      <a:solidFill>
                        <a:schemeClr val="tx1"/>
                      </a:solidFill>
                    </a:ln>
                  </pic:spPr>
                </pic:pic>
              </a:graphicData>
            </a:graphic>
          </wp:inline>
        </w:drawing>
      </w:r>
    </w:p>
    <w:p w14:paraId="203DBD5C" w14:textId="04D3D576" w:rsidR="00EB485A" w:rsidRDefault="00F82678" w:rsidP="00F82678">
      <w:pPr>
        <w:pStyle w:val="Caption"/>
        <w:rPr>
          <w:b w:val="0"/>
        </w:rPr>
      </w:pPr>
      <w:bookmarkStart w:id="89" w:name="_Toc60822726"/>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2</w:t>
      </w:r>
      <w:r w:rsidR="00F73158">
        <w:rPr>
          <w:noProof/>
        </w:rPr>
        <w:fldChar w:fldCharType="end"/>
      </w:r>
      <w:r>
        <w:t xml:space="preserve"> </w:t>
      </w:r>
      <w:r w:rsidR="001816DD" w:rsidRPr="00A167CE">
        <w:rPr>
          <w:b w:val="0"/>
        </w:rPr>
        <w:t xml:space="preserve">Desain halaman </w:t>
      </w:r>
      <w:r w:rsidR="001572CA" w:rsidRPr="001816DD">
        <w:rPr>
          <w:b w:val="0"/>
        </w:rPr>
        <w:t>Tamb</w:t>
      </w:r>
      <w:r w:rsidR="001572CA">
        <w:rPr>
          <w:b w:val="0"/>
        </w:rPr>
        <w:t>ah Data Barang</w:t>
      </w:r>
      <w:bookmarkEnd w:id="89"/>
    </w:p>
    <w:p w14:paraId="0C6E5A53" w14:textId="28A27B79" w:rsidR="001816DD" w:rsidRPr="001816DD" w:rsidRDefault="001816DD" w:rsidP="004F6A9A">
      <w:pPr>
        <w:spacing w:after="0" w:line="480" w:lineRule="auto"/>
        <w:ind w:firstLine="720"/>
        <w:jc w:val="both"/>
      </w:pPr>
      <w:r w:rsidRPr="001816DD">
        <w:rPr>
          <w:rFonts w:ascii="Times New Roman" w:hAnsi="Times New Roman" w:cs="Times New Roman"/>
          <w:sz w:val="24"/>
          <w:szCs w:val="24"/>
        </w:rPr>
        <w:lastRenderedPageBreak/>
        <w:t xml:space="preserve">Pada halaman ini nantinnya </w:t>
      </w:r>
      <w:proofErr w:type="gramStart"/>
      <w:r w:rsidRPr="001816DD">
        <w:rPr>
          <w:rFonts w:ascii="Times New Roman" w:hAnsi="Times New Roman" w:cs="Times New Roman"/>
          <w:sz w:val="24"/>
          <w:szCs w:val="24"/>
        </w:rPr>
        <w:t>akan</w:t>
      </w:r>
      <w:proofErr w:type="gramEnd"/>
      <w:r w:rsidRPr="001816DD">
        <w:rPr>
          <w:rFonts w:ascii="Times New Roman" w:hAnsi="Times New Roman" w:cs="Times New Roman"/>
          <w:sz w:val="24"/>
          <w:szCs w:val="24"/>
        </w:rPr>
        <w:t xml:space="preserve"> digunakan untuk menambah data bata barang inventaris yang belum terdaftar. Pada bagian ini juga terdapat bagian untuk meng</w:t>
      </w:r>
      <w:r w:rsidRPr="001816DD">
        <w:rPr>
          <w:rFonts w:ascii="Times New Roman" w:hAnsi="Times New Roman" w:cs="Times New Roman"/>
          <w:i/>
          <w:sz w:val="24"/>
          <w:szCs w:val="24"/>
        </w:rPr>
        <w:t>upload</w:t>
      </w:r>
      <w:r w:rsidRPr="001816DD">
        <w:rPr>
          <w:rFonts w:ascii="Times New Roman" w:hAnsi="Times New Roman" w:cs="Times New Roman"/>
          <w:sz w:val="24"/>
          <w:szCs w:val="24"/>
        </w:rPr>
        <w:t xml:space="preserve"> foto barang yang </w:t>
      </w:r>
      <w:proofErr w:type="gramStart"/>
      <w:r w:rsidRPr="001816DD">
        <w:rPr>
          <w:rFonts w:ascii="Times New Roman" w:hAnsi="Times New Roman" w:cs="Times New Roman"/>
          <w:sz w:val="24"/>
          <w:szCs w:val="24"/>
        </w:rPr>
        <w:t>akan</w:t>
      </w:r>
      <w:proofErr w:type="gramEnd"/>
      <w:r w:rsidRPr="001816DD">
        <w:rPr>
          <w:rFonts w:ascii="Times New Roman" w:hAnsi="Times New Roman" w:cs="Times New Roman"/>
          <w:sz w:val="24"/>
          <w:szCs w:val="24"/>
        </w:rPr>
        <w:t xml:space="preserve"> didata, sehingga setiap barang terdapat bukti foto keadaan awalnya.</w:t>
      </w:r>
    </w:p>
    <w:p w14:paraId="61D07DA9" w14:textId="77777777" w:rsidR="00F82678" w:rsidRDefault="00EB485A" w:rsidP="00F82678">
      <w:pPr>
        <w:keepNext/>
        <w:spacing w:after="0" w:line="480" w:lineRule="auto"/>
        <w:jc w:val="center"/>
      </w:pPr>
      <w:r>
        <w:rPr>
          <w:noProof/>
        </w:rPr>
        <w:drawing>
          <wp:inline distT="0" distB="0" distL="0" distR="0" wp14:anchorId="70BCF051" wp14:editId="429C714E">
            <wp:extent cx="5580801" cy="3139200"/>
            <wp:effectExtent l="19050" t="19050" r="20320" b="23495"/>
            <wp:docPr id="56" name="Picture 56" descr="C:\Users\VANNYA YURE PUTRA S\AppData\Local\Microsoft\Windows\INetCache\Content.Word\Group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VANNYA YURE PUTRA S\AppData\Local\Microsoft\Windows\INetCache\Content.Word\Group 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80801" cy="3139200"/>
                    </a:xfrm>
                    <a:prstGeom prst="rect">
                      <a:avLst/>
                    </a:prstGeom>
                    <a:noFill/>
                    <a:ln>
                      <a:solidFill>
                        <a:schemeClr val="tx1"/>
                      </a:solidFill>
                    </a:ln>
                  </pic:spPr>
                </pic:pic>
              </a:graphicData>
            </a:graphic>
          </wp:inline>
        </w:drawing>
      </w:r>
    </w:p>
    <w:p w14:paraId="5595415E" w14:textId="0B0C1461" w:rsidR="00EB485A" w:rsidRDefault="00F82678" w:rsidP="00F82678">
      <w:pPr>
        <w:pStyle w:val="Caption"/>
        <w:rPr>
          <w:b w:val="0"/>
        </w:rPr>
      </w:pPr>
      <w:bookmarkStart w:id="90" w:name="_Toc60822727"/>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3</w:t>
      </w:r>
      <w:r w:rsidR="00F73158">
        <w:rPr>
          <w:noProof/>
        </w:rPr>
        <w:fldChar w:fldCharType="end"/>
      </w:r>
      <w:r>
        <w:t xml:space="preserve"> </w:t>
      </w:r>
      <w:r w:rsidR="001816DD" w:rsidRPr="00A167CE">
        <w:rPr>
          <w:b w:val="0"/>
        </w:rPr>
        <w:t xml:space="preserve">Desain halaman </w:t>
      </w:r>
      <w:r w:rsidR="001572CA">
        <w:rPr>
          <w:b w:val="0"/>
        </w:rPr>
        <w:t>V</w:t>
      </w:r>
      <w:r w:rsidR="001816DD">
        <w:rPr>
          <w:b w:val="0"/>
        </w:rPr>
        <w:t xml:space="preserve">erifikasi </w:t>
      </w:r>
      <w:r w:rsidR="001572CA">
        <w:rPr>
          <w:b w:val="0"/>
        </w:rPr>
        <w:t>T</w:t>
      </w:r>
      <w:r w:rsidR="001816DD" w:rsidRPr="001816DD">
        <w:rPr>
          <w:b w:val="0"/>
        </w:rPr>
        <w:t>amb</w:t>
      </w:r>
      <w:r w:rsidR="001816DD">
        <w:rPr>
          <w:b w:val="0"/>
        </w:rPr>
        <w:t xml:space="preserve">ah </w:t>
      </w:r>
      <w:r w:rsidR="001572CA">
        <w:rPr>
          <w:b w:val="0"/>
        </w:rPr>
        <w:t>D</w:t>
      </w:r>
      <w:r w:rsidR="001816DD">
        <w:rPr>
          <w:b w:val="0"/>
        </w:rPr>
        <w:t xml:space="preserve">ata </w:t>
      </w:r>
      <w:r w:rsidR="001572CA">
        <w:rPr>
          <w:b w:val="0"/>
        </w:rPr>
        <w:t>Barang</w:t>
      </w:r>
      <w:bookmarkEnd w:id="90"/>
    </w:p>
    <w:p w14:paraId="1D84D5AD" w14:textId="7A3180D3" w:rsidR="001816DD" w:rsidRPr="001816DD" w:rsidRDefault="007560A8" w:rsidP="004F6A9A">
      <w:pPr>
        <w:spacing w:after="0" w:line="480" w:lineRule="auto"/>
        <w:ind w:firstLine="720"/>
        <w:jc w:val="both"/>
      </w:pPr>
      <w:proofErr w:type="gramStart"/>
      <w:r>
        <w:rPr>
          <w:rFonts w:ascii="Times New Roman" w:hAnsi="Times New Roman" w:cs="Times New Roman"/>
          <w:sz w:val="24"/>
          <w:szCs w:val="24"/>
        </w:rPr>
        <w:t>H</w:t>
      </w:r>
      <w:r w:rsidR="001816DD" w:rsidRPr="001816DD">
        <w:rPr>
          <w:rFonts w:ascii="Times New Roman" w:hAnsi="Times New Roman" w:cs="Times New Roman"/>
          <w:sz w:val="24"/>
          <w:szCs w:val="24"/>
        </w:rPr>
        <w:t xml:space="preserve">alaman ini </w:t>
      </w:r>
      <w:r>
        <w:rPr>
          <w:rFonts w:ascii="Times New Roman" w:hAnsi="Times New Roman" w:cs="Times New Roman"/>
          <w:sz w:val="24"/>
          <w:szCs w:val="24"/>
        </w:rPr>
        <w:t xml:space="preserve">masih ada sambungannya dengan halaman yang sebelumnya, karena halaman ini </w:t>
      </w:r>
      <w:r w:rsidR="001816DD" w:rsidRPr="001816DD">
        <w:rPr>
          <w:rFonts w:ascii="Times New Roman" w:hAnsi="Times New Roman" w:cs="Times New Roman"/>
          <w:sz w:val="24"/>
          <w:szCs w:val="24"/>
        </w:rPr>
        <w:t xml:space="preserve">digunakan untuk </w:t>
      </w:r>
      <w:r w:rsidR="001572CA">
        <w:rPr>
          <w:rFonts w:ascii="Times New Roman" w:hAnsi="Times New Roman" w:cs="Times New Roman"/>
          <w:sz w:val="24"/>
          <w:szCs w:val="24"/>
        </w:rPr>
        <w:t>mengecek apakah data yang di</w:t>
      </w:r>
      <w:r w:rsidR="001572CA" w:rsidRPr="001572CA">
        <w:rPr>
          <w:rFonts w:ascii="Times New Roman" w:hAnsi="Times New Roman" w:cs="Times New Roman"/>
          <w:i/>
          <w:sz w:val="24"/>
          <w:szCs w:val="24"/>
        </w:rPr>
        <w:t>input</w:t>
      </w:r>
      <w:r w:rsidR="001572CA">
        <w:rPr>
          <w:rFonts w:ascii="Times New Roman" w:hAnsi="Times New Roman" w:cs="Times New Roman"/>
          <w:sz w:val="24"/>
          <w:szCs w:val="24"/>
        </w:rPr>
        <w:t>kan</w:t>
      </w:r>
      <w:r>
        <w:rPr>
          <w:rFonts w:ascii="Times New Roman" w:hAnsi="Times New Roman" w:cs="Times New Roman"/>
          <w:sz w:val="24"/>
          <w:szCs w:val="24"/>
        </w:rPr>
        <w:t xml:space="preserve"> pada halaman sebelumnya</w:t>
      </w:r>
      <w:r w:rsidR="001572CA">
        <w:rPr>
          <w:rFonts w:ascii="Times New Roman" w:hAnsi="Times New Roman" w:cs="Times New Roman"/>
          <w:sz w:val="24"/>
          <w:szCs w:val="24"/>
        </w:rPr>
        <w:t xml:space="preserve"> sudah benar atau belum.</w:t>
      </w:r>
      <w:proofErr w:type="gramEnd"/>
      <w:r w:rsidR="001572CA">
        <w:rPr>
          <w:rFonts w:ascii="Times New Roman" w:hAnsi="Times New Roman" w:cs="Times New Roman"/>
          <w:sz w:val="24"/>
          <w:szCs w:val="24"/>
        </w:rPr>
        <w:t xml:space="preserve"> Ketika data sudah benar kemudian isi bagian departmen yang telah tersedia kemudian klik bagian </w:t>
      </w:r>
      <w:r w:rsidR="001572CA" w:rsidRPr="001572CA">
        <w:rPr>
          <w:rFonts w:ascii="Times New Roman" w:hAnsi="Times New Roman" w:cs="Times New Roman"/>
          <w:i/>
          <w:sz w:val="24"/>
          <w:szCs w:val="24"/>
        </w:rPr>
        <w:t>button</w:t>
      </w:r>
      <w:r w:rsidR="001572CA">
        <w:rPr>
          <w:rFonts w:ascii="Times New Roman" w:hAnsi="Times New Roman" w:cs="Times New Roman"/>
          <w:sz w:val="24"/>
          <w:szCs w:val="24"/>
        </w:rPr>
        <w:t xml:space="preserve"> ‘Proses’, namun ketika data belum benar maka bisa  diperbaiki terlebih dahulu dengan cara klik bagian </w:t>
      </w:r>
      <w:r w:rsidR="001572CA" w:rsidRPr="00E71554">
        <w:rPr>
          <w:rFonts w:ascii="Times New Roman" w:hAnsi="Times New Roman" w:cs="Times New Roman"/>
          <w:i/>
          <w:sz w:val="24"/>
          <w:szCs w:val="24"/>
        </w:rPr>
        <w:t>button</w:t>
      </w:r>
      <w:r w:rsidR="001572CA">
        <w:rPr>
          <w:rFonts w:ascii="Times New Roman" w:hAnsi="Times New Roman" w:cs="Times New Roman"/>
          <w:sz w:val="24"/>
          <w:szCs w:val="24"/>
        </w:rPr>
        <w:t xml:space="preserve"> ‘Ada Kesalahan ?’ lalu perbaiki datanya</w:t>
      </w:r>
      <w:r w:rsidR="00225DC1">
        <w:rPr>
          <w:rFonts w:ascii="Times New Roman" w:hAnsi="Times New Roman" w:cs="Times New Roman"/>
          <w:sz w:val="24"/>
          <w:szCs w:val="24"/>
        </w:rPr>
        <w:t>.</w:t>
      </w:r>
    </w:p>
    <w:p w14:paraId="35FA4ADF" w14:textId="77777777" w:rsidR="002E5F40" w:rsidRDefault="00EB485A" w:rsidP="002E5F40">
      <w:pPr>
        <w:keepNext/>
        <w:spacing w:after="0" w:line="480" w:lineRule="auto"/>
        <w:jc w:val="center"/>
      </w:pPr>
      <w:r>
        <w:rPr>
          <w:noProof/>
        </w:rPr>
        <w:lastRenderedPageBreak/>
        <w:drawing>
          <wp:inline distT="0" distB="0" distL="0" distR="0" wp14:anchorId="1B5C5A39" wp14:editId="6DA4E7B7">
            <wp:extent cx="5577840" cy="3137535"/>
            <wp:effectExtent l="19050" t="19050" r="22860" b="24765"/>
            <wp:docPr id="55" name="Picture 55" descr="C:\Users\VANNYA YURE PUTRA S\AppData\Local\Microsoft\Windows\INetCache\Content.Word\Group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VANNYA YURE PUTRA S\AppData\Local\Microsoft\Windows\INetCache\Content.Word\Group 14.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577840" cy="3137535"/>
                    </a:xfrm>
                    <a:prstGeom prst="rect">
                      <a:avLst/>
                    </a:prstGeom>
                    <a:noFill/>
                    <a:ln>
                      <a:solidFill>
                        <a:schemeClr val="tx1"/>
                      </a:solidFill>
                    </a:ln>
                  </pic:spPr>
                </pic:pic>
              </a:graphicData>
            </a:graphic>
          </wp:inline>
        </w:drawing>
      </w:r>
    </w:p>
    <w:p w14:paraId="7B963A33" w14:textId="49F499FA" w:rsidR="00EB485A" w:rsidRDefault="002E5F40" w:rsidP="002E5F40">
      <w:pPr>
        <w:pStyle w:val="Caption"/>
        <w:rPr>
          <w:b w:val="0"/>
        </w:rPr>
      </w:pPr>
      <w:bookmarkStart w:id="91" w:name="_Toc60822728"/>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4</w:t>
      </w:r>
      <w:r w:rsidR="00F73158">
        <w:rPr>
          <w:noProof/>
        </w:rPr>
        <w:fldChar w:fldCharType="end"/>
      </w:r>
      <w:r>
        <w:t xml:space="preserve"> </w:t>
      </w:r>
      <w:r w:rsidR="001572CA">
        <w:rPr>
          <w:b w:val="0"/>
        </w:rPr>
        <w:t>Desain halaman Daftar Barang</w:t>
      </w:r>
      <w:bookmarkEnd w:id="91"/>
    </w:p>
    <w:p w14:paraId="2B4D2C5D" w14:textId="2D5669D9" w:rsidR="001572CA" w:rsidRPr="001816DD" w:rsidRDefault="007560A8" w:rsidP="004F6A9A">
      <w:pPr>
        <w:spacing w:after="0" w:line="480" w:lineRule="auto"/>
        <w:ind w:firstLine="720"/>
        <w:jc w:val="both"/>
      </w:pPr>
      <w:proofErr w:type="gramStart"/>
      <w:r>
        <w:rPr>
          <w:rFonts w:ascii="Times New Roman" w:hAnsi="Times New Roman" w:cs="Times New Roman"/>
          <w:sz w:val="24"/>
          <w:szCs w:val="24"/>
        </w:rPr>
        <w:t>H</w:t>
      </w:r>
      <w:r w:rsidR="001572CA" w:rsidRPr="001816DD">
        <w:rPr>
          <w:rFonts w:ascii="Times New Roman" w:hAnsi="Times New Roman" w:cs="Times New Roman"/>
          <w:sz w:val="24"/>
          <w:szCs w:val="24"/>
        </w:rPr>
        <w:t xml:space="preserve">alaman ini digunakan untuk </w:t>
      </w:r>
      <w:r w:rsidR="001572CA">
        <w:rPr>
          <w:rFonts w:ascii="Times New Roman" w:hAnsi="Times New Roman" w:cs="Times New Roman"/>
          <w:sz w:val="24"/>
          <w:szCs w:val="24"/>
        </w:rPr>
        <w:t>menampilkan semua data barang yang telah berhasil di</w:t>
      </w:r>
      <w:r w:rsidR="001572CA" w:rsidRPr="001572CA">
        <w:rPr>
          <w:rFonts w:ascii="Times New Roman" w:hAnsi="Times New Roman" w:cs="Times New Roman"/>
          <w:i/>
          <w:sz w:val="24"/>
          <w:szCs w:val="24"/>
        </w:rPr>
        <w:t>input</w:t>
      </w:r>
      <w:r w:rsidR="001572CA">
        <w:rPr>
          <w:rFonts w:ascii="Times New Roman" w:hAnsi="Times New Roman" w:cs="Times New Roman"/>
          <w:sz w:val="24"/>
          <w:szCs w:val="24"/>
        </w:rPr>
        <w:t>kan.</w:t>
      </w:r>
      <w:proofErr w:type="gramEnd"/>
      <w:r w:rsidR="006815E7">
        <w:rPr>
          <w:rFonts w:ascii="Times New Roman" w:hAnsi="Times New Roman" w:cs="Times New Roman"/>
          <w:sz w:val="24"/>
          <w:szCs w:val="24"/>
        </w:rPr>
        <w:t xml:space="preserve"> </w:t>
      </w:r>
      <w:proofErr w:type="gramStart"/>
      <w:r w:rsidR="006815E7">
        <w:rPr>
          <w:rFonts w:ascii="Times New Roman" w:hAnsi="Times New Roman" w:cs="Times New Roman"/>
          <w:sz w:val="24"/>
          <w:szCs w:val="24"/>
        </w:rPr>
        <w:t xml:space="preserve">Data ditampilkan dalam bentuk tabel sehingga mempermudah </w:t>
      </w:r>
      <w:r w:rsidR="006815E7" w:rsidRPr="006815E7">
        <w:rPr>
          <w:rFonts w:ascii="Times New Roman" w:hAnsi="Times New Roman" w:cs="Times New Roman"/>
          <w:i/>
          <w:sz w:val="24"/>
          <w:szCs w:val="24"/>
        </w:rPr>
        <w:t>user</w:t>
      </w:r>
      <w:r w:rsidR="006815E7">
        <w:rPr>
          <w:rFonts w:ascii="Times New Roman" w:hAnsi="Times New Roman" w:cs="Times New Roman"/>
          <w:sz w:val="24"/>
          <w:szCs w:val="24"/>
        </w:rPr>
        <w:t xml:space="preserve"> dalam memahami data yang ada.</w:t>
      </w:r>
      <w:proofErr w:type="gramEnd"/>
    </w:p>
    <w:p w14:paraId="1B549E81" w14:textId="77777777" w:rsidR="002E5F40" w:rsidRDefault="00EB485A" w:rsidP="002E5F40">
      <w:pPr>
        <w:keepNext/>
        <w:spacing w:after="0" w:line="480" w:lineRule="auto"/>
        <w:jc w:val="center"/>
      </w:pPr>
      <w:r>
        <w:rPr>
          <w:noProof/>
        </w:rPr>
        <w:drawing>
          <wp:inline distT="0" distB="0" distL="0" distR="0" wp14:anchorId="5B1316C8" wp14:editId="099ABF2E">
            <wp:extent cx="5577840" cy="3141109"/>
            <wp:effectExtent l="19050" t="19050" r="22860" b="21590"/>
            <wp:docPr id="48" name="Picture 48" descr="C:\Users\VANNYA YURE PUTRA S\AppData\Local\Microsoft\Windows\INetCache\Content.Word\Group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VANNYA YURE PUTRA S\AppData\Local\Microsoft\Windows\INetCache\Content.Word\Group 8.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77840" cy="3141109"/>
                    </a:xfrm>
                    <a:prstGeom prst="rect">
                      <a:avLst/>
                    </a:prstGeom>
                    <a:noFill/>
                    <a:ln>
                      <a:solidFill>
                        <a:schemeClr val="tx1"/>
                      </a:solidFill>
                    </a:ln>
                  </pic:spPr>
                </pic:pic>
              </a:graphicData>
            </a:graphic>
          </wp:inline>
        </w:drawing>
      </w:r>
    </w:p>
    <w:p w14:paraId="589EA2D6" w14:textId="75753C8F" w:rsidR="006815E7" w:rsidRDefault="002E5F40" w:rsidP="002E5F40">
      <w:pPr>
        <w:pStyle w:val="Caption"/>
        <w:rPr>
          <w:b w:val="0"/>
          <w:i/>
        </w:rPr>
      </w:pPr>
      <w:bookmarkStart w:id="92" w:name="_Toc60822729"/>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5</w:t>
      </w:r>
      <w:r w:rsidR="00F73158">
        <w:rPr>
          <w:noProof/>
        </w:rPr>
        <w:fldChar w:fldCharType="end"/>
      </w:r>
      <w:r>
        <w:t xml:space="preserve"> </w:t>
      </w:r>
      <w:r w:rsidR="006815E7">
        <w:rPr>
          <w:b w:val="0"/>
        </w:rPr>
        <w:t xml:space="preserve">Desain halaman Tampil </w:t>
      </w:r>
      <w:r w:rsidR="006815E7" w:rsidRPr="006815E7">
        <w:rPr>
          <w:b w:val="0"/>
          <w:i/>
        </w:rPr>
        <w:t>Barcode/QRcode</w:t>
      </w:r>
      <w:bookmarkEnd w:id="92"/>
    </w:p>
    <w:p w14:paraId="3D0C67EF" w14:textId="129D86F1" w:rsidR="006225D4" w:rsidRPr="006225D4" w:rsidRDefault="006225D4" w:rsidP="004F6A9A">
      <w:pPr>
        <w:spacing w:after="0" w:line="480" w:lineRule="auto"/>
        <w:ind w:firstLine="720"/>
        <w:jc w:val="both"/>
      </w:pPr>
      <w:proofErr w:type="gramStart"/>
      <w:r>
        <w:rPr>
          <w:rFonts w:ascii="Times New Roman" w:hAnsi="Times New Roman" w:cs="Times New Roman"/>
          <w:sz w:val="24"/>
          <w:szCs w:val="24"/>
        </w:rPr>
        <w:lastRenderedPageBreak/>
        <w:t>H</w:t>
      </w:r>
      <w:r w:rsidRPr="001816DD">
        <w:rPr>
          <w:rFonts w:ascii="Times New Roman" w:hAnsi="Times New Roman" w:cs="Times New Roman"/>
          <w:sz w:val="24"/>
          <w:szCs w:val="24"/>
        </w:rPr>
        <w:t>alaman ini d</w:t>
      </w:r>
      <w:r>
        <w:rPr>
          <w:rFonts w:ascii="Times New Roman" w:hAnsi="Times New Roman" w:cs="Times New Roman"/>
          <w:sz w:val="24"/>
          <w:szCs w:val="24"/>
        </w:rPr>
        <w:t xml:space="preserve">apat diakses ketika </w:t>
      </w:r>
      <w:r w:rsidRPr="006225D4">
        <w:rPr>
          <w:rFonts w:ascii="Times New Roman" w:hAnsi="Times New Roman" w:cs="Times New Roman"/>
          <w:i/>
          <w:sz w:val="24"/>
          <w:szCs w:val="24"/>
        </w:rPr>
        <w:t>user</w:t>
      </w:r>
      <w:r>
        <w:rPr>
          <w:rFonts w:ascii="Times New Roman" w:hAnsi="Times New Roman" w:cs="Times New Roman"/>
          <w:sz w:val="24"/>
          <w:szCs w:val="24"/>
        </w:rPr>
        <w:t xml:space="preserve"> klik bagian </w:t>
      </w:r>
      <w:r w:rsidRPr="006225D4">
        <w:rPr>
          <w:rFonts w:ascii="Times New Roman" w:hAnsi="Times New Roman" w:cs="Times New Roman"/>
          <w:i/>
          <w:sz w:val="24"/>
          <w:szCs w:val="24"/>
        </w:rPr>
        <w:t>button</w:t>
      </w:r>
      <w:r>
        <w:rPr>
          <w:rFonts w:ascii="Times New Roman" w:hAnsi="Times New Roman" w:cs="Times New Roman"/>
          <w:sz w:val="24"/>
          <w:szCs w:val="24"/>
        </w:rPr>
        <w:t xml:space="preserve"> ‘Lihat </w:t>
      </w:r>
      <w:r w:rsidRPr="006225D4">
        <w:rPr>
          <w:rFonts w:ascii="Times New Roman" w:hAnsi="Times New Roman" w:cs="Times New Roman"/>
          <w:i/>
          <w:sz w:val="24"/>
          <w:szCs w:val="24"/>
        </w:rPr>
        <w:t>Code</w:t>
      </w:r>
      <w:r>
        <w:rPr>
          <w:rFonts w:ascii="Times New Roman" w:hAnsi="Times New Roman" w:cs="Times New Roman"/>
          <w:sz w:val="24"/>
          <w:szCs w:val="24"/>
        </w:rPr>
        <w:t>’</w:t>
      </w:r>
      <w:r w:rsidR="000C00BE">
        <w:rPr>
          <w:rFonts w:ascii="Times New Roman" w:hAnsi="Times New Roman" w:cs="Times New Roman"/>
          <w:sz w:val="24"/>
          <w:szCs w:val="24"/>
        </w:rPr>
        <w:t xml:space="preserve"> pada </w:t>
      </w:r>
      <w:r w:rsidR="000C00BE" w:rsidRPr="000C00BE">
        <w:rPr>
          <w:rFonts w:ascii="Times New Roman" w:hAnsi="Times New Roman" w:cs="Times New Roman"/>
          <w:b/>
          <w:sz w:val="24"/>
          <w:szCs w:val="24"/>
        </w:rPr>
        <w:t>Gambar 3.</w:t>
      </w:r>
      <w:proofErr w:type="gramEnd"/>
      <w:r w:rsidR="000C00BE" w:rsidRPr="000C00BE">
        <w:rPr>
          <w:rFonts w:ascii="Times New Roman" w:hAnsi="Times New Roman" w:cs="Times New Roman"/>
          <w:b/>
          <w:sz w:val="24"/>
          <w:szCs w:val="24"/>
        </w:rPr>
        <w:t xml:space="preserve"> 1</w:t>
      </w:r>
      <w:r w:rsidR="00225DC1">
        <w:rPr>
          <w:rFonts w:ascii="Times New Roman" w:hAnsi="Times New Roman" w:cs="Times New Roman"/>
          <w:b/>
          <w:sz w:val="24"/>
          <w:szCs w:val="24"/>
        </w:rPr>
        <w:t>7</w:t>
      </w:r>
      <w:r>
        <w:rPr>
          <w:rFonts w:ascii="Times New Roman" w:hAnsi="Times New Roman" w:cs="Times New Roman"/>
          <w:sz w:val="24"/>
          <w:szCs w:val="24"/>
        </w:rPr>
        <w:t>. Halaman ini d</w:t>
      </w:r>
      <w:r w:rsidRPr="001816DD">
        <w:rPr>
          <w:rFonts w:ascii="Times New Roman" w:hAnsi="Times New Roman" w:cs="Times New Roman"/>
          <w:sz w:val="24"/>
          <w:szCs w:val="24"/>
        </w:rPr>
        <w:t xml:space="preserve">igunakan untuk </w:t>
      </w:r>
      <w:r>
        <w:rPr>
          <w:rFonts w:ascii="Times New Roman" w:hAnsi="Times New Roman" w:cs="Times New Roman"/>
          <w:sz w:val="24"/>
          <w:szCs w:val="24"/>
        </w:rPr>
        <w:t xml:space="preserve">menampilkan </w:t>
      </w:r>
      <w:r w:rsidRPr="006225D4">
        <w:rPr>
          <w:rFonts w:ascii="Times New Roman" w:hAnsi="Times New Roman" w:cs="Times New Roman"/>
          <w:i/>
          <w:sz w:val="24"/>
          <w:szCs w:val="24"/>
        </w:rPr>
        <w:t>barcode</w:t>
      </w:r>
      <w:r>
        <w:rPr>
          <w:rFonts w:ascii="Times New Roman" w:hAnsi="Times New Roman" w:cs="Times New Roman"/>
          <w:sz w:val="24"/>
          <w:szCs w:val="24"/>
        </w:rPr>
        <w:t xml:space="preserve"> atau </w:t>
      </w:r>
      <w:r w:rsidRPr="006225D4">
        <w:rPr>
          <w:rFonts w:ascii="Times New Roman" w:hAnsi="Times New Roman" w:cs="Times New Roman"/>
          <w:i/>
          <w:sz w:val="24"/>
          <w:szCs w:val="24"/>
        </w:rPr>
        <w:t>QRcode</w:t>
      </w:r>
      <w:r>
        <w:rPr>
          <w:rFonts w:ascii="Times New Roman" w:hAnsi="Times New Roman" w:cs="Times New Roman"/>
          <w:sz w:val="24"/>
          <w:szCs w:val="24"/>
        </w:rPr>
        <w:t xml:space="preserve"> dari suatu barang. Ketika </w:t>
      </w:r>
      <w:r w:rsidRPr="006225D4">
        <w:rPr>
          <w:rFonts w:ascii="Times New Roman" w:hAnsi="Times New Roman" w:cs="Times New Roman"/>
          <w:i/>
          <w:sz w:val="24"/>
          <w:szCs w:val="24"/>
        </w:rPr>
        <w:t>barcode</w:t>
      </w:r>
      <w:r>
        <w:rPr>
          <w:rFonts w:ascii="Times New Roman" w:hAnsi="Times New Roman" w:cs="Times New Roman"/>
          <w:sz w:val="24"/>
          <w:szCs w:val="24"/>
        </w:rPr>
        <w:t xml:space="preserve"> atau </w:t>
      </w:r>
      <w:r w:rsidRPr="006225D4">
        <w:rPr>
          <w:rFonts w:ascii="Times New Roman" w:hAnsi="Times New Roman" w:cs="Times New Roman"/>
          <w:i/>
          <w:sz w:val="24"/>
          <w:szCs w:val="24"/>
        </w:rPr>
        <w:t>QRcode</w:t>
      </w:r>
      <w:r>
        <w:rPr>
          <w:rFonts w:ascii="Times New Roman" w:hAnsi="Times New Roman" w:cs="Times New Roman"/>
          <w:sz w:val="24"/>
          <w:szCs w:val="24"/>
        </w:rPr>
        <w:t xml:space="preserve"> di</w:t>
      </w:r>
      <w:r w:rsidRPr="006225D4">
        <w:rPr>
          <w:rFonts w:ascii="Times New Roman" w:hAnsi="Times New Roman" w:cs="Times New Roman"/>
          <w:i/>
          <w:sz w:val="24"/>
          <w:szCs w:val="24"/>
        </w:rPr>
        <w:t>scan</w:t>
      </w:r>
      <w:r>
        <w:rPr>
          <w:rFonts w:ascii="Times New Roman" w:hAnsi="Times New Roman" w:cs="Times New Roman"/>
          <w:sz w:val="24"/>
          <w:szCs w:val="24"/>
        </w:rPr>
        <w:t xml:space="preserve">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uncul kode dari barang tersebut yang tentunya membedakan barang tersebut dengan barang yang lainnya. </w:t>
      </w:r>
    </w:p>
    <w:p w14:paraId="11F9799D" w14:textId="77777777" w:rsidR="002E5F40" w:rsidRDefault="00EB485A" w:rsidP="002E5F40">
      <w:pPr>
        <w:keepNext/>
        <w:spacing w:after="0" w:line="480" w:lineRule="auto"/>
        <w:jc w:val="center"/>
      </w:pPr>
      <w:r>
        <w:rPr>
          <w:noProof/>
        </w:rPr>
        <w:drawing>
          <wp:inline distT="0" distB="0" distL="0" distR="0" wp14:anchorId="59F19457" wp14:editId="084E5805">
            <wp:extent cx="5577840" cy="3141109"/>
            <wp:effectExtent l="19050" t="19050" r="22860" b="21590"/>
            <wp:docPr id="49" name="Picture 49" descr="C:\Users\VANNYA YURE PUTRA S\AppData\Local\Microsoft\Windows\INetCache\Content.Word\Group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VANNYA YURE PUTRA S\AppData\Local\Microsoft\Windows\INetCache\Content.Word\Group 7.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577840" cy="3141109"/>
                    </a:xfrm>
                    <a:prstGeom prst="rect">
                      <a:avLst/>
                    </a:prstGeom>
                    <a:noFill/>
                    <a:ln>
                      <a:solidFill>
                        <a:schemeClr val="tx1"/>
                      </a:solidFill>
                    </a:ln>
                  </pic:spPr>
                </pic:pic>
              </a:graphicData>
            </a:graphic>
          </wp:inline>
        </w:drawing>
      </w:r>
    </w:p>
    <w:p w14:paraId="5BA0EED4" w14:textId="3B70CEC7" w:rsidR="006225D4" w:rsidRDefault="002E5F40" w:rsidP="002E5F40">
      <w:pPr>
        <w:pStyle w:val="Caption"/>
        <w:rPr>
          <w:b w:val="0"/>
        </w:rPr>
      </w:pPr>
      <w:bookmarkStart w:id="93" w:name="_Toc60822730"/>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6</w:t>
      </w:r>
      <w:r w:rsidR="00F73158">
        <w:rPr>
          <w:noProof/>
        </w:rPr>
        <w:fldChar w:fldCharType="end"/>
      </w:r>
      <w:r>
        <w:t xml:space="preserve"> </w:t>
      </w:r>
      <w:r w:rsidR="006F1A5B">
        <w:rPr>
          <w:b w:val="0"/>
        </w:rPr>
        <w:t xml:space="preserve">Desain halaman </w:t>
      </w:r>
      <w:r w:rsidR="006F1A5B" w:rsidRPr="006F1A5B">
        <w:rPr>
          <w:b w:val="0"/>
          <w:i/>
        </w:rPr>
        <w:t>History</w:t>
      </w:r>
      <w:r w:rsidR="006F1A5B">
        <w:rPr>
          <w:b w:val="0"/>
        </w:rPr>
        <w:t xml:space="preserve"> Mutasi Barang</w:t>
      </w:r>
      <w:bookmarkEnd w:id="93"/>
    </w:p>
    <w:p w14:paraId="4875FDF0" w14:textId="232F79AE" w:rsidR="006F1A5B" w:rsidRPr="006F1A5B" w:rsidRDefault="006F1A5B" w:rsidP="004F6A9A">
      <w:pPr>
        <w:spacing w:after="0" w:line="480" w:lineRule="auto"/>
        <w:ind w:firstLine="720"/>
        <w:jc w:val="both"/>
      </w:pPr>
      <w:proofErr w:type="gramStart"/>
      <w:r>
        <w:rPr>
          <w:rFonts w:ascii="Times New Roman" w:hAnsi="Times New Roman" w:cs="Times New Roman"/>
          <w:sz w:val="24"/>
          <w:szCs w:val="24"/>
        </w:rPr>
        <w:t>H</w:t>
      </w:r>
      <w:r w:rsidRPr="001816DD">
        <w:rPr>
          <w:rFonts w:ascii="Times New Roman" w:hAnsi="Times New Roman" w:cs="Times New Roman"/>
          <w:sz w:val="24"/>
          <w:szCs w:val="24"/>
        </w:rPr>
        <w:t xml:space="preserve">alaman ini digunakan untuk </w:t>
      </w:r>
      <w:r>
        <w:rPr>
          <w:rFonts w:ascii="Times New Roman" w:hAnsi="Times New Roman" w:cs="Times New Roman"/>
          <w:sz w:val="24"/>
          <w:szCs w:val="24"/>
        </w:rPr>
        <w:t xml:space="preserve">menampilkan semua </w:t>
      </w:r>
      <w:r w:rsidRPr="006F1A5B">
        <w:rPr>
          <w:rFonts w:ascii="Times New Roman" w:hAnsi="Times New Roman" w:cs="Times New Roman"/>
          <w:i/>
          <w:sz w:val="24"/>
          <w:szCs w:val="24"/>
        </w:rPr>
        <w:t>history</w:t>
      </w:r>
      <w:r>
        <w:rPr>
          <w:rFonts w:ascii="Times New Roman" w:hAnsi="Times New Roman" w:cs="Times New Roman"/>
          <w:sz w:val="24"/>
          <w:szCs w:val="24"/>
        </w:rPr>
        <w:t xml:space="preserve"> perindahan barang yang sudah ada sebelumnya.</w:t>
      </w:r>
      <w:proofErr w:type="gramEnd"/>
    </w:p>
    <w:p w14:paraId="20D28A35" w14:textId="77777777" w:rsidR="00ED3C4C" w:rsidRDefault="00EB485A" w:rsidP="00ED3C4C">
      <w:pPr>
        <w:keepNext/>
        <w:spacing w:after="0" w:line="480" w:lineRule="auto"/>
        <w:jc w:val="center"/>
      </w:pPr>
      <w:r>
        <w:rPr>
          <w:noProof/>
        </w:rPr>
        <w:lastRenderedPageBreak/>
        <w:drawing>
          <wp:inline distT="0" distB="0" distL="0" distR="0" wp14:anchorId="40FE0DDB" wp14:editId="6E38AFA6">
            <wp:extent cx="5577840" cy="3137535"/>
            <wp:effectExtent l="19050" t="19050" r="22860" b="24765"/>
            <wp:docPr id="54" name="Picture 54" descr="C:\Users\VANNYA YURE PUTRA S\AppData\Local\Microsoft\Windows\INetCache\Content.Word\Group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VANNYA YURE PUTRA S\AppData\Local\Microsoft\Windows\INetCache\Content.Word\Group 18.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77840" cy="3137535"/>
                    </a:xfrm>
                    <a:prstGeom prst="rect">
                      <a:avLst/>
                    </a:prstGeom>
                    <a:noFill/>
                    <a:ln>
                      <a:solidFill>
                        <a:schemeClr val="tx1"/>
                      </a:solidFill>
                    </a:ln>
                  </pic:spPr>
                </pic:pic>
              </a:graphicData>
            </a:graphic>
          </wp:inline>
        </w:drawing>
      </w:r>
    </w:p>
    <w:p w14:paraId="6F5BCA98" w14:textId="1BC2CA78" w:rsidR="006F1A5B" w:rsidRDefault="00ED3C4C" w:rsidP="00ED3C4C">
      <w:pPr>
        <w:pStyle w:val="Caption"/>
        <w:rPr>
          <w:b w:val="0"/>
        </w:rPr>
      </w:pPr>
      <w:bookmarkStart w:id="94" w:name="_Toc60822731"/>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7</w:t>
      </w:r>
      <w:r w:rsidR="00F73158">
        <w:rPr>
          <w:noProof/>
        </w:rPr>
        <w:fldChar w:fldCharType="end"/>
      </w:r>
      <w:r>
        <w:t xml:space="preserve"> </w:t>
      </w:r>
      <w:r w:rsidR="006F1A5B">
        <w:rPr>
          <w:b w:val="0"/>
        </w:rPr>
        <w:t>Desain halaman Transaksi Barang</w:t>
      </w:r>
      <w:bookmarkEnd w:id="94"/>
    </w:p>
    <w:p w14:paraId="3FFDC583" w14:textId="0D315EBC" w:rsidR="006F1A5B" w:rsidRPr="006F1A5B" w:rsidRDefault="006F1A5B" w:rsidP="004F6A9A">
      <w:pPr>
        <w:spacing w:after="0" w:line="480" w:lineRule="auto"/>
        <w:ind w:firstLine="720"/>
        <w:jc w:val="both"/>
      </w:pPr>
      <w:r>
        <w:rPr>
          <w:rFonts w:ascii="Times New Roman" w:hAnsi="Times New Roman" w:cs="Times New Roman"/>
          <w:sz w:val="24"/>
          <w:szCs w:val="24"/>
        </w:rPr>
        <w:t>H</w:t>
      </w:r>
      <w:r w:rsidRPr="001816DD">
        <w:rPr>
          <w:rFonts w:ascii="Times New Roman" w:hAnsi="Times New Roman" w:cs="Times New Roman"/>
          <w:sz w:val="24"/>
          <w:szCs w:val="24"/>
        </w:rPr>
        <w:t>alaman ini d</w:t>
      </w:r>
      <w:r>
        <w:rPr>
          <w:rFonts w:ascii="Times New Roman" w:hAnsi="Times New Roman" w:cs="Times New Roman"/>
          <w:sz w:val="24"/>
          <w:szCs w:val="24"/>
        </w:rPr>
        <w:t xml:space="preserve">apat diakses ketika </w:t>
      </w:r>
      <w:r w:rsidRPr="006225D4">
        <w:rPr>
          <w:rFonts w:ascii="Times New Roman" w:hAnsi="Times New Roman" w:cs="Times New Roman"/>
          <w:i/>
          <w:sz w:val="24"/>
          <w:szCs w:val="24"/>
        </w:rPr>
        <w:t>user</w:t>
      </w:r>
      <w:r>
        <w:rPr>
          <w:rFonts w:ascii="Times New Roman" w:hAnsi="Times New Roman" w:cs="Times New Roman"/>
          <w:sz w:val="24"/>
          <w:szCs w:val="24"/>
        </w:rPr>
        <w:t xml:space="preserve"> telah memilih barang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indahkan ke tempat lain.</w:t>
      </w:r>
    </w:p>
    <w:p w14:paraId="09D332F7" w14:textId="77777777" w:rsidR="00ED3C4C" w:rsidRDefault="00EB485A" w:rsidP="00ED3C4C">
      <w:pPr>
        <w:keepNext/>
        <w:spacing w:after="0" w:line="480" w:lineRule="auto"/>
        <w:jc w:val="center"/>
      </w:pPr>
      <w:r>
        <w:rPr>
          <w:noProof/>
        </w:rPr>
        <w:drawing>
          <wp:inline distT="0" distB="0" distL="0" distR="0" wp14:anchorId="310E87BE" wp14:editId="1CB6A636">
            <wp:extent cx="5577840" cy="3133362"/>
            <wp:effectExtent l="19050" t="19050" r="22860" b="10160"/>
            <wp:docPr id="50" name="Picture 50" descr="C:\Users\VANNYA YURE PUTRA S\AppData\Local\Microsoft\Windows\INetCache\Content.Word\Group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VANNYA YURE PUTRA S\AppData\Local\Microsoft\Windows\INetCache\Content.Word\Group 16.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577840" cy="3133362"/>
                    </a:xfrm>
                    <a:prstGeom prst="rect">
                      <a:avLst/>
                    </a:prstGeom>
                    <a:noFill/>
                    <a:ln>
                      <a:solidFill>
                        <a:schemeClr val="tx1"/>
                      </a:solidFill>
                    </a:ln>
                  </pic:spPr>
                </pic:pic>
              </a:graphicData>
            </a:graphic>
          </wp:inline>
        </w:drawing>
      </w:r>
    </w:p>
    <w:p w14:paraId="4D43B72E" w14:textId="67A0A1DA" w:rsidR="00EB485A" w:rsidRDefault="00ED3C4C" w:rsidP="00ED3C4C">
      <w:pPr>
        <w:pStyle w:val="Caption"/>
        <w:rPr>
          <w:b w:val="0"/>
        </w:rPr>
      </w:pPr>
      <w:bookmarkStart w:id="95" w:name="_Toc60822732"/>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8</w:t>
      </w:r>
      <w:r w:rsidR="00F73158">
        <w:rPr>
          <w:noProof/>
        </w:rPr>
        <w:fldChar w:fldCharType="end"/>
      </w:r>
      <w:r>
        <w:t xml:space="preserve"> </w:t>
      </w:r>
      <w:r w:rsidR="006F1A5B">
        <w:rPr>
          <w:b w:val="0"/>
        </w:rPr>
        <w:t>Desain halaman Form Serah Terima Barang</w:t>
      </w:r>
      <w:bookmarkEnd w:id="95"/>
    </w:p>
    <w:p w14:paraId="20B55F80" w14:textId="4858DE72" w:rsidR="000C00BE" w:rsidRPr="000C00BE" w:rsidRDefault="000C00BE" w:rsidP="000A35C7">
      <w:pPr>
        <w:spacing w:after="0" w:line="480" w:lineRule="auto"/>
        <w:ind w:firstLine="720"/>
        <w:jc w:val="both"/>
      </w:pPr>
      <w:proofErr w:type="gramStart"/>
      <w:r>
        <w:rPr>
          <w:rFonts w:ascii="Times New Roman" w:hAnsi="Times New Roman" w:cs="Times New Roman"/>
          <w:sz w:val="24"/>
          <w:szCs w:val="24"/>
        </w:rPr>
        <w:lastRenderedPageBreak/>
        <w:t>H</w:t>
      </w:r>
      <w:r w:rsidRPr="001816DD">
        <w:rPr>
          <w:rFonts w:ascii="Times New Roman" w:hAnsi="Times New Roman" w:cs="Times New Roman"/>
          <w:sz w:val="24"/>
          <w:szCs w:val="24"/>
        </w:rPr>
        <w:t xml:space="preserve">alaman ini </w:t>
      </w:r>
      <w:r>
        <w:rPr>
          <w:rFonts w:ascii="Times New Roman" w:hAnsi="Times New Roman" w:cs="Times New Roman"/>
          <w:sz w:val="24"/>
          <w:szCs w:val="24"/>
        </w:rPr>
        <w:t xml:space="preserve">ada sambungannya dengan halaman sebelumnya, ketika </w:t>
      </w:r>
      <w:r w:rsidRPr="000C00BE">
        <w:rPr>
          <w:rFonts w:ascii="Times New Roman" w:hAnsi="Times New Roman" w:cs="Times New Roman"/>
          <w:i/>
          <w:sz w:val="24"/>
          <w:szCs w:val="24"/>
        </w:rPr>
        <w:t>button</w:t>
      </w:r>
      <w:r>
        <w:rPr>
          <w:rFonts w:ascii="Times New Roman" w:hAnsi="Times New Roman" w:cs="Times New Roman"/>
          <w:sz w:val="24"/>
          <w:szCs w:val="24"/>
        </w:rPr>
        <w:t xml:space="preserve"> ‘Form Sertibar’ pada </w:t>
      </w:r>
      <w:r w:rsidRPr="000C00BE">
        <w:rPr>
          <w:rFonts w:ascii="Times New Roman" w:hAnsi="Times New Roman" w:cs="Times New Roman"/>
          <w:b/>
          <w:sz w:val="24"/>
          <w:szCs w:val="24"/>
        </w:rPr>
        <w:t>Gambar 3.</w:t>
      </w:r>
      <w:proofErr w:type="gramEnd"/>
      <w:r w:rsidRPr="000C00BE">
        <w:rPr>
          <w:rFonts w:ascii="Times New Roman" w:hAnsi="Times New Roman" w:cs="Times New Roman"/>
          <w:b/>
          <w:sz w:val="24"/>
          <w:szCs w:val="24"/>
        </w:rPr>
        <w:t xml:space="preserve"> </w:t>
      </w:r>
      <w:r w:rsidR="00373082">
        <w:rPr>
          <w:rFonts w:ascii="Times New Roman" w:hAnsi="Times New Roman" w:cs="Times New Roman"/>
          <w:b/>
          <w:sz w:val="24"/>
          <w:szCs w:val="24"/>
        </w:rPr>
        <w:t>19</w:t>
      </w:r>
      <w:r>
        <w:rPr>
          <w:rFonts w:ascii="Times New Roman" w:hAnsi="Times New Roman" w:cs="Times New Roman"/>
          <w:sz w:val="24"/>
          <w:szCs w:val="24"/>
        </w:rPr>
        <w:t xml:space="preserve"> diklik maka halam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ampil berupa </w:t>
      </w:r>
      <w:r w:rsidRPr="000C00BE">
        <w:rPr>
          <w:rFonts w:ascii="Times New Roman" w:hAnsi="Times New Roman" w:cs="Times New Roman"/>
          <w:i/>
          <w:sz w:val="24"/>
          <w:szCs w:val="24"/>
        </w:rPr>
        <w:t>dropdown</w:t>
      </w:r>
      <w:r w:rsidR="008F367A">
        <w:rPr>
          <w:rFonts w:ascii="Times New Roman" w:hAnsi="Times New Roman" w:cs="Times New Roman"/>
          <w:i/>
          <w:sz w:val="24"/>
          <w:szCs w:val="24"/>
        </w:rPr>
        <w:t>.</w:t>
      </w:r>
      <w:r w:rsidR="008F367A">
        <w:rPr>
          <w:rFonts w:ascii="Times New Roman" w:hAnsi="Times New Roman" w:cs="Times New Roman"/>
          <w:sz w:val="24"/>
          <w:szCs w:val="24"/>
        </w:rPr>
        <w:t xml:space="preserve"> Ketika form tersebut sudah diisi maka klik </w:t>
      </w:r>
      <w:r w:rsidR="008F367A" w:rsidRPr="008F367A">
        <w:rPr>
          <w:rFonts w:ascii="Times New Roman" w:hAnsi="Times New Roman" w:cs="Times New Roman"/>
          <w:i/>
          <w:sz w:val="24"/>
          <w:szCs w:val="24"/>
        </w:rPr>
        <w:t>button</w:t>
      </w:r>
      <w:r w:rsidR="008F367A">
        <w:rPr>
          <w:rFonts w:ascii="Times New Roman" w:hAnsi="Times New Roman" w:cs="Times New Roman"/>
          <w:i/>
          <w:sz w:val="24"/>
          <w:szCs w:val="24"/>
        </w:rPr>
        <w:t xml:space="preserve"> </w:t>
      </w:r>
      <w:r w:rsidR="008F367A">
        <w:rPr>
          <w:rFonts w:ascii="Times New Roman" w:hAnsi="Times New Roman" w:cs="Times New Roman"/>
          <w:sz w:val="24"/>
          <w:szCs w:val="24"/>
        </w:rPr>
        <w:t>‘</w:t>
      </w:r>
      <w:r w:rsidR="008F367A" w:rsidRPr="008F367A">
        <w:rPr>
          <w:rFonts w:ascii="Times New Roman" w:hAnsi="Times New Roman" w:cs="Times New Roman"/>
          <w:i/>
          <w:sz w:val="24"/>
          <w:szCs w:val="24"/>
        </w:rPr>
        <w:t>Submit</w:t>
      </w:r>
      <w:r w:rsidR="008F367A">
        <w:rPr>
          <w:rFonts w:ascii="Times New Roman" w:hAnsi="Times New Roman" w:cs="Times New Roman"/>
          <w:sz w:val="24"/>
          <w:szCs w:val="24"/>
        </w:rPr>
        <w:t>’</w:t>
      </w:r>
    </w:p>
    <w:p w14:paraId="45071527" w14:textId="77777777" w:rsidR="00C328ED" w:rsidRDefault="00EB485A" w:rsidP="00C328ED">
      <w:pPr>
        <w:keepNext/>
        <w:spacing w:after="0" w:line="480" w:lineRule="auto"/>
        <w:jc w:val="center"/>
      </w:pPr>
      <w:r>
        <w:rPr>
          <w:noProof/>
        </w:rPr>
        <w:drawing>
          <wp:inline distT="0" distB="0" distL="0" distR="0" wp14:anchorId="6D665988" wp14:editId="05F400F7">
            <wp:extent cx="5577840" cy="3137535"/>
            <wp:effectExtent l="19050" t="19050" r="22860" b="24765"/>
            <wp:docPr id="53" name="Picture 53" descr="C:\Users\VANNYA YURE PUTRA S\AppData\Local\Microsoft\Windows\INetCache\Content.Word\Group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VANNYA YURE PUTRA S\AppData\Local\Microsoft\Windows\INetCache\Content.Word\Group 2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577840" cy="3137535"/>
                    </a:xfrm>
                    <a:prstGeom prst="rect">
                      <a:avLst/>
                    </a:prstGeom>
                    <a:noFill/>
                    <a:ln>
                      <a:solidFill>
                        <a:schemeClr val="tx1"/>
                      </a:solidFill>
                    </a:ln>
                  </pic:spPr>
                </pic:pic>
              </a:graphicData>
            </a:graphic>
          </wp:inline>
        </w:drawing>
      </w:r>
    </w:p>
    <w:p w14:paraId="7BA17669" w14:textId="7DDAA632" w:rsidR="008F367A" w:rsidRDefault="00C328ED" w:rsidP="00C328ED">
      <w:pPr>
        <w:pStyle w:val="Caption"/>
        <w:rPr>
          <w:b w:val="0"/>
        </w:rPr>
      </w:pPr>
      <w:bookmarkStart w:id="96" w:name="_Toc60822733"/>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19</w:t>
      </w:r>
      <w:r w:rsidR="00F73158">
        <w:rPr>
          <w:noProof/>
        </w:rPr>
        <w:fldChar w:fldCharType="end"/>
      </w:r>
      <w:r>
        <w:t xml:space="preserve"> </w:t>
      </w:r>
      <w:r w:rsidR="008F367A">
        <w:rPr>
          <w:b w:val="0"/>
        </w:rPr>
        <w:t>Desain halaman Transaksi Barang</w:t>
      </w:r>
      <w:bookmarkEnd w:id="96"/>
    </w:p>
    <w:p w14:paraId="53F53502" w14:textId="2A4A8FB2" w:rsidR="008F367A" w:rsidRPr="00EA7CBB" w:rsidRDefault="008F367A" w:rsidP="004F6A9A">
      <w:pPr>
        <w:spacing w:after="0" w:line="480" w:lineRule="auto"/>
        <w:ind w:firstLine="720"/>
        <w:jc w:val="both"/>
      </w:pPr>
      <w:r>
        <w:rPr>
          <w:rFonts w:ascii="Times New Roman" w:hAnsi="Times New Roman" w:cs="Times New Roman"/>
          <w:sz w:val="24"/>
          <w:szCs w:val="24"/>
        </w:rPr>
        <w:t>H</w:t>
      </w:r>
      <w:r w:rsidRPr="001816DD">
        <w:rPr>
          <w:rFonts w:ascii="Times New Roman" w:hAnsi="Times New Roman" w:cs="Times New Roman"/>
          <w:sz w:val="24"/>
          <w:szCs w:val="24"/>
        </w:rPr>
        <w:t xml:space="preserve">alam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data serah terima yang telah di</w:t>
      </w:r>
      <w:r w:rsidRPr="008F367A">
        <w:rPr>
          <w:rFonts w:ascii="Times New Roman" w:hAnsi="Times New Roman" w:cs="Times New Roman"/>
          <w:i/>
          <w:sz w:val="24"/>
          <w:szCs w:val="24"/>
        </w:rPr>
        <w:t>input</w:t>
      </w:r>
      <w:r>
        <w:rPr>
          <w:rFonts w:ascii="Times New Roman" w:hAnsi="Times New Roman" w:cs="Times New Roman"/>
          <w:sz w:val="24"/>
          <w:szCs w:val="24"/>
        </w:rPr>
        <w:t xml:space="preserve">kan pada </w:t>
      </w:r>
      <w:r w:rsidRPr="008F367A">
        <w:rPr>
          <w:rFonts w:ascii="Times New Roman" w:hAnsi="Times New Roman" w:cs="Times New Roman"/>
          <w:b/>
          <w:sz w:val="24"/>
          <w:szCs w:val="24"/>
        </w:rPr>
        <w:t xml:space="preserve">Gambar 3. </w:t>
      </w:r>
      <w:proofErr w:type="gramStart"/>
      <w:r w:rsidRPr="008F367A">
        <w:rPr>
          <w:rFonts w:ascii="Times New Roman" w:hAnsi="Times New Roman" w:cs="Times New Roman"/>
          <w:b/>
          <w:sz w:val="24"/>
          <w:szCs w:val="24"/>
        </w:rPr>
        <w:t>2</w:t>
      </w:r>
      <w:r w:rsidR="000A13D7">
        <w:rPr>
          <w:rFonts w:ascii="Times New Roman" w:hAnsi="Times New Roman" w:cs="Times New Roman"/>
          <w:b/>
          <w:sz w:val="24"/>
          <w:szCs w:val="24"/>
        </w:rPr>
        <w:t>0</w:t>
      </w:r>
      <w:r>
        <w:rPr>
          <w:rFonts w:ascii="Times New Roman" w:hAnsi="Times New Roman" w:cs="Times New Roman"/>
          <w:sz w:val="24"/>
          <w:szCs w:val="24"/>
        </w:rPr>
        <w:t xml:space="preserve"> dalam bentuk tabel yang dapat mempermudah </w:t>
      </w:r>
      <w:r w:rsidRPr="006815E7">
        <w:rPr>
          <w:rFonts w:ascii="Times New Roman" w:hAnsi="Times New Roman" w:cs="Times New Roman"/>
          <w:i/>
          <w:sz w:val="24"/>
          <w:szCs w:val="24"/>
        </w:rPr>
        <w:t>user</w:t>
      </w:r>
      <w:r>
        <w:rPr>
          <w:rFonts w:ascii="Times New Roman" w:hAnsi="Times New Roman" w:cs="Times New Roman"/>
          <w:sz w:val="24"/>
          <w:szCs w:val="24"/>
        </w:rPr>
        <w:t xml:space="preserve"> dalam memahami data yang ada.</w:t>
      </w:r>
      <w:proofErr w:type="gramEnd"/>
      <w:r>
        <w:rPr>
          <w:rFonts w:ascii="Times New Roman" w:hAnsi="Times New Roman" w:cs="Times New Roman"/>
          <w:sz w:val="24"/>
          <w:szCs w:val="24"/>
        </w:rPr>
        <w:t xml:space="preserve"> Kemudian dibagian bawah tabelnya terdapat 2 pilihan yaitu cetak ataupun </w:t>
      </w:r>
      <w:r w:rsidRPr="008F367A">
        <w:rPr>
          <w:rFonts w:ascii="Times New Roman" w:hAnsi="Times New Roman" w:cs="Times New Roman"/>
          <w:i/>
          <w:sz w:val="24"/>
          <w:szCs w:val="24"/>
        </w:rPr>
        <w:t>download</w:t>
      </w:r>
      <w:r>
        <w:rPr>
          <w:rFonts w:ascii="Times New Roman" w:hAnsi="Times New Roman" w:cs="Times New Roman"/>
          <w:sz w:val="24"/>
          <w:szCs w:val="24"/>
        </w:rPr>
        <w:t xml:space="preserve"> data sertibar yang terdapat pada tabel tersebut.</w:t>
      </w:r>
      <w:r w:rsidR="00EA7CBB">
        <w:rPr>
          <w:rFonts w:ascii="Times New Roman" w:hAnsi="Times New Roman" w:cs="Times New Roman"/>
          <w:sz w:val="24"/>
          <w:szCs w:val="24"/>
        </w:rPr>
        <w:t xml:space="preserve"> Ketika memilih dicetak maka nantinya </w:t>
      </w:r>
      <w:proofErr w:type="gramStart"/>
      <w:r w:rsidR="00EA7CBB">
        <w:rPr>
          <w:rFonts w:ascii="Times New Roman" w:hAnsi="Times New Roman" w:cs="Times New Roman"/>
          <w:sz w:val="24"/>
          <w:szCs w:val="24"/>
        </w:rPr>
        <w:t>akan</w:t>
      </w:r>
      <w:proofErr w:type="gramEnd"/>
      <w:r w:rsidR="00EA7CBB">
        <w:rPr>
          <w:rFonts w:ascii="Times New Roman" w:hAnsi="Times New Roman" w:cs="Times New Roman"/>
          <w:sz w:val="24"/>
          <w:szCs w:val="24"/>
        </w:rPr>
        <w:t xml:space="preserve"> ada </w:t>
      </w:r>
      <w:r w:rsidR="00EA7CBB" w:rsidRPr="00EA7CBB">
        <w:rPr>
          <w:rFonts w:ascii="Times New Roman" w:hAnsi="Times New Roman" w:cs="Times New Roman"/>
          <w:i/>
          <w:sz w:val="24"/>
          <w:szCs w:val="24"/>
        </w:rPr>
        <w:t>print preview</w:t>
      </w:r>
      <w:r w:rsidR="00EA7CBB">
        <w:rPr>
          <w:rFonts w:ascii="Times New Roman" w:hAnsi="Times New Roman" w:cs="Times New Roman"/>
          <w:i/>
          <w:sz w:val="24"/>
          <w:szCs w:val="24"/>
        </w:rPr>
        <w:t xml:space="preserve"> </w:t>
      </w:r>
      <w:r w:rsidR="00EA7CBB">
        <w:rPr>
          <w:rFonts w:ascii="Times New Roman" w:hAnsi="Times New Roman" w:cs="Times New Roman"/>
          <w:sz w:val="24"/>
          <w:szCs w:val="24"/>
        </w:rPr>
        <w:t xml:space="preserve">terlebih dahulu sehingga dapat diatur akan dicetak berapa kali atau akan menggunakan kertas apa ketika mencetaknya. Ketika memilih </w:t>
      </w:r>
      <w:r w:rsidR="00EA7CBB" w:rsidRPr="00EA7CBB">
        <w:rPr>
          <w:rFonts w:ascii="Times New Roman" w:hAnsi="Times New Roman" w:cs="Times New Roman"/>
          <w:i/>
          <w:sz w:val="24"/>
          <w:szCs w:val="24"/>
        </w:rPr>
        <w:t>download</w:t>
      </w:r>
      <w:r w:rsidR="00EA7CBB">
        <w:rPr>
          <w:rFonts w:ascii="Times New Roman" w:hAnsi="Times New Roman" w:cs="Times New Roman"/>
          <w:sz w:val="24"/>
          <w:szCs w:val="24"/>
        </w:rPr>
        <w:t xml:space="preserve"> maka nanti data sertibar tersebut </w:t>
      </w:r>
      <w:proofErr w:type="gramStart"/>
      <w:r w:rsidR="00EA7CBB">
        <w:rPr>
          <w:rFonts w:ascii="Times New Roman" w:hAnsi="Times New Roman" w:cs="Times New Roman"/>
          <w:sz w:val="24"/>
          <w:szCs w:val="24"/>
        </w:rPr>
        <w:t>akan</w:t>
      </w:r>
      <w:proofErr w:type="gramEnd"/>
      <w:r w:rsidR="00EA7CBB">
        <w:rPr>
          <w:rFonts w:ascii="Times New Roman" w:hAnsi="Times New Roman" w:cs="Times New Roman"/>
          <w:sz w:val="24"/>
          <w:szCs w:val="24"/>
        </w:rPr>
        <w:t xml:space="preserve"> otomatis tersimpan diperangkat yang digunakan dalam bentuk .pdf sehingga tidak bisa diubah-ubah lagi data tersebut.</w:t>
      </w:r>
    </w:p>
    <w:p w14:paraId="202203B7" w14:textId="77777777" w:rsidR="008F367A" w:rsidRPr="008F367A" w:rsidRDefault="008F367A" w:rsidP="004F6A9A">
      <w:pPr>
        <w:spacing w:after="0" w:line="480" w:lineRule="auto"/>
      </w:pPr>
    </w:p>
    <w:p w14:paraId="51A9EC2C" w14:textId="77777777" w:rsidR="00031B8C" w:rsidRDefault="00EB485A" w:rsidP="00031B8C">
      <w:pPr>
        <w:keepNext/>
        <w:spacing w:after="0" w:line="480" w:lineRule="auto"/>
        <w:jc w:val="center"/>
      </w:pPr>
      <w:r>
        <w:rPr>
          <w:noProof/>
        </w:rPr>
        <w:lastRenderedPageBreak/>
        <w:drawing>
          <wp:inline distT="0" distB="0" distL="0" distR="0" wp14:anchorId="0A85A17B" wp14:editId="31F2E2A3">
            <wp:extent cx="5577840" cy="3137535"/>
            <wp:effectExtent l="19050" t="19050" r="22860" b="24765"/>
            <wp:docPr id="52" name="Picture 52" descr="C:\Users\VANNYA YURE PUTRA S\AppData\Local\Microsoft\Windows\INetCache\Content.Word\Group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VANNYA YURE PUTRA S\AppData\Local\Microsoft\Windows\INetCache\Content.Word\Group 2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77840" cy="3137535"/>
                    </a:xfrm>
                    <a:prstGeom prst="rect">
                      <a:avLst/>
                    </a:prstGeom>
                    <a:noFill/>
                    <a:ln>
                      <a:solidFill>
                        <a:schemeClr val="tx1"/>
                      </a:solidFill>
                    </a:ln>
                  </pic:spPr>
                </pic:pic>
              </a:graphicData>
            </a:graphic>
          </wp:inline>
        </w:drawing>
      </w:r>
    </w:p>
    <w:p w14:paraId="44605AA7" w14:textId="202CD253" w:rsidR="0027502E" w:rsidRDefault="00031B8C" w:rsidP="00031B8C">
      <w:pPr>
        <w:pStyle w:val="Caption"/>
        <w:rPr>
          <w:b w:val="0"/>
        </w:rPr>
      </w:pPr>
      <w:bookmarkStart w:id="97" w:name="_Toc60822734"/>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20</w:t>
      </w:r>
      <w:r w:rsidR="00F73158">
        <w:rPr>
          <w:noProof/>
        </w:rPr>
        <w:fldChar w:fldCharType="end"/>
      </w:r>
      <w:r>
        <w:t xml:space="preserve"> </w:t>
      </w:r>
      <w:r w:rsidR="0027502E">
        <w:rPr>
          <w:b w:val="0"/>
        </w:rPr>
        <w:t xml:space="preserve">Desain halaman </w:t>
      </w:r>
      <w:r w:rsidR="0027502E" w:rsidRPr="00EA7CBB">
        <w:rPr>
          <w:b w:val="0"/>
          <w:i/>
        </w:rPr>
        <w:t>History</w:t>
      </w:r>
      <w:r w:rsidR="0027502E">
        <w:rPr>
          <w:b w:val="0"/>
        </w:rPr>
        <w:t xml:space="preserve"> Transaksi Barang</w:t>
      </w:r>
      <w:bookmarkEnd w:id="97"/>
    </w:p>
    <w:p w14:paraId="621513A3" w14:textId="5B0639B6" w:rsidR="00EA7CBB" w:rsidRPr="006F1A5B" w:rsidRDefault="00EA7CBB" w:rsidP="004F6A9A">
      <w:pPr>
        <w:spacing w:after="0" w:line="480" w:lineRule="auto"/>
        <w:ind w:firstLine="720"/>
        <w:jc w:val="both"/>
      </w:pPr>
      <w:r>
        <w:rPr>
          <w:rFonts w:ascii="Times New Roman" w:hAnsi="Times New Roman" w:cs="Times New Roman"/>
          <w:sz w:val="24"/>
          <w:szCs w:val="24"/>
        </w:rPr>
        <w:t>H</w:t>
      </w:r>
      <w:r w:rsidRPr="001816DD">
        <w:rPr>
          <w:rFonts w:ascii="Times New Roman" w:hAnsi="Times New Roman" w:cs="Times New Roman"/>
          <w:sz w:val="24"/>
          <w:szCs w:val="24"/>
        </w:rPr>
        <w:t xml:space="preserve">alam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ampilkan data serah terima yang telah dilakukan pada </w:t>
      </w:r>
      <w:r w:rsidRPr="008F367A">
        <w:rPr>
          <w:rFonts w:ascii="Times New Roman" w:hAnsi="Times New Roman" w:cs="Times New Roman"/>
          <w:b/>
          <w:sz w:val="24"/>
          <w:szCs w:val="24"/>
        </w:rPr>
        <w:t>G</w:t>
      </w:r>
      <w:r>
        <w:rPr>
          <w:rFonts w:ascii="Times New Roman" w:hAnsi="Times New Roman" w:cs="Times New Roman"/>
          <w:b/>
          <w:sz w:val="24"/>
          <w:szCs w:val="24"/>
        </w:rPr>
        <w:t>ambar 3. 21</w:t>
      </w:r>
      <w:r>
        <w:rPr>
          <w:rFonts w:ascii="Times New Roman" w:hAnsi="Times New Roman" w:cs="Times New Roman"/>
          <w:sz w:val="24"/>
          <w:szCs w:val="24"/>
        </w:rPr>
        <w:t xml:space="preserve">. Perbedaan halaman ini dengan halaman </w:t>
      </w:r>
      <w:r w:rsidRPr="00EA7CBB">
        <w:rPr>
          <w:rFonts w:ascii="Times New Roman" w:hAnsi="Times New Roman" w:cs="Times New Roman"/>
          <w:i/>
          <w:sz w:val="24"/>
          <w:szCs w:val="24"/>
        </w:rPr>
        <w:t>History</w:t>
      </w:r>
      <w:r>
        <w:rPr>
          <w:rFonts w:ascii="Times New Roman" w:hAnsi="Times New Roman" w:cs="Times New Roman"/>
          <w:sz w:val="24"/>
          <w:szCs w:val="24"/>
        </w:rPr>
        <w:t xml:space="preserve"> Mutasi Barang terletak pada bagian adanya data dan bukti orang yang menyerahkan dan yang menerima sehingga tida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adi kesalahpahaman siapa yang bertanggungjawab atas perindahan barang tersebut.</w:t>
      </w:r>
    </w:p>
    <w:p w14:paraId="54C9F050" w14:textId="77777777" w:rsidR="00EA7CBB" w:rsidRPr="00EA7CBB" w:rsidRDefault="00EA7CBB" w:rsidP="004F6A9A">
      <w:pPr>
        <w:spacing w:after="0" w:line="480" w:lineRule="auto"/>
      </w:pPr>
    </w:p>
    <w:p w14:paraId="16B12757" w14:textId="77777777" w:rsidR="0016014E" w:rsidRDefault="00EB485A" w:rsidP="0016014E">
      <w:pPr>
        <w:keepNext/>
        <w:spacing w:after="0" w:line="480" w:lineRule="auto"/>
        <w:jc w:val="center"/>
      </w:pPr>
      <w:r>
        <w:rPr>
          <w:noProof/>
        </w:rPr>
        <w:lastRenderedPageBreak/>
        <w:drawing>
          <wp:inline distT="0" distB="0" distL="0" distR="0" wp14:anchorId="4390B4E3" wp14:editId="7B689117">
            <wp:extent cx="5577840" cy="7887486"/>
            <wp:effectExtent l="19050" t="19050" r="22860" b="18415"/>
            <wp:docPr id="51" name="Picture 51" descr="C:\Users\VANNYA YURE PUTRA S\AppData\Local\Microsoft\Windows\INetCache\Content.Word\Group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VANNYA YURE PUTRA S\AppData\Local\Microsoft\Windows\INetCache\Content.Word\Group 2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7840" cy="7887486"/>
                    </a:xfrm>
                    <a:prstGeom prst="rect">
                      <a:avLst/>
                    </a:prstGeom>
                    <a:noFill/>
                    <a:ln>
                      <a:solidFill>
                        <a:schemeClr val="tx1"/>
                      </a:solidFill>
                    </a:ln>
                  </pic:spPr>
                </pic:pic>
              </a:graphicData>
            </a:graphic>
          </wp:inline>
        </w:drawing>
      </w:r>
    </w:p>
    <w:p w14:paraId="39D734E8" w14:textId="209F6B24" w:rsidR="00EB485A" w:rsidRPr="00EA7CBB" w:rsidRDefault="0016014E" w:rsidP="0016014E">
      <w:pPr>
        <w:pStyle w:val="Caption"/>
        <w:rPr>
          <w:b w:val="0"/>
        </w:rPr>
      </w:pPr>
      <w:bookmarkStart w:id="98" w:name="_Toc60822735"/>
      <w:proofErr w:type="gramStart"/>
      <w:r>
        <w:t>Gambar 3.</w:t>
      </w:r>
      <w:proofErr w:type="gramEnd"/>
      <w:r>
        <w:t xml:space="preserve"> </w:t>
      </w:r>
      <w:r w:rsidR="00F73158">
        <w:rPr>
          <w:noProof/>
        </w:rPr>
        <w:fldChar w:fldCharType="begin"/>
      </w:r>
      <w:r w:rsidR="00F73158">
        <w:rPr>
          <w:noProof/>
        </w:rPr>
        <w:instrText xml:space="preserve"> SEQ Gambar_3. \* ARABIC </w:instrText>
      </w:r>
      <w:r w:rsidR="00F73158">
        <w:rPr>
          <w:noProof/>
        </w:rPr>
        <w:fldChar w:fldCharType="separate"/>
      </w:r>
      <w:r w:rsidR="004A07B7">
        <w:rPr>
          <w:noProof/>
        </w:rPr>
        <w:t>21</w:t>
      </w:r>
      <w:r w:rsidR="00F73158">
        <w:rPr>
          <w:noProof/>
        </w:rPr>
        <w:fldChar w:fldCharType="end"/>
      </w:r>
      <w:r>
        <w:t xml:space="preserve"> </w:t>
      </w:r>
      <w:r w:rsidR="00EA7CBB">
        <w:rPr>
          <w:b w:val="0"/>
        </w:rPr>
        <w:t xml:space="preserve">Desain </w:t>
      </w:r>
      <w:r w:rsidR="00EA7CBB" w:rsidRPr="0027246A">
        <w:rPr>
          <w:b w:val="0"/>
          <w:i/>
        </w:rPr>
        <w:t>output</w:t>
      </w:r>
      <w:r w:rsidR="00EA7CBB">
        <w:rPr>
          <w:b w:val="0"/>
        </w:rPr>
        <w:t xml:space="preserve"> da</w:t>
      </w:r>
      <w:r w:rsidR="00670FDE">
        <w:rPr>
          <w:b w:val="0"/>
        </w:rPr>
        <w:t>ta sertibar</w:t>
      </w:r>
      <w:bookmarkEnd w:id="98"/>
    </w:p>
    <w:p w14:paraId="3DF8651A" w14:textId="4A70F7CD" w:rsidR="00F90089" w:rsidRPr="00DE0449" w:rsidRDefault="00DE0449" w:rsidP="004F6A9A">
      <w:pPr>
        <w:pStyle w:val="Heading2"/>
        <w:spacing w:before="0" w:line="480" w:lineRule="auto"/>
        <w:rPr>
          <w:sz w:val="24"/>
        </w:rPr>
      </w:pPr>
      <w:bookmarkStart w:id="99" w:name="_Toc60823044"/>
      <w:r w:rsidRPr="00DE0449">
        <w:rPr>
          <w:sz w:val="24"/>
        </w:rPr>
        <w:lastRenderedPageBreak/>
        <w:t>3.3</w:t>
      </w:r>
      <w:r w:rsidRPr="00DE0449">
        <w:rPr>
          <w:sz w:val="24"/>
        </w:rPr>
        <w:tab/>
      </w:r>
      <w:r w:rsidR="00F90089" w:rsidRPr="00DE0449">
        <w:rPr>
          <w:sz w:val="24"/>
        </w:rPr>
        <w:t>Deskripsi Aktivitas</w:t>
      </w:r>
      <w:bookmarkEnd w:id="99"/>
    </w:p>
    <w:p w14:paraId="39DDD569" w14:textId="3C32AF96" w:rsidR="00680FE9" w:rsidRDefault="00680FE9" w:rsidP="004F6A9A">
      <w:pPr>
        <w:pStyle w:val="Caption"/>
        <w:keepNext/>
        <w:spacing w:after="0" w:line="480" w:lineRule="auto"/>
      </w:pPr>
      <w:bookmarkStart w:id="100" w:name="_Toc54636006"/>
      <w:bookmarkStart w:id="101" w:name="_Toc59700798"/>
      <w:proofErr w:type="gramStart"/>
      <w:r>
        <w:t>Tabel 3.</w:t>
      </w:r>
      <w:proofErr w:type="gramEnd"/>
      <w:r>
        <w:t xml:space="preserve"> </w:t>
      </w:r>
      <w:r w:rsidR="00BD28A6">
        <w:rPr>
          <w:noProof/>
        </w:rPr>
        <w:fldChar w:fldCharType="begin"/>
      </w:r>
      <w:r w:rsidR="00BD28A6">
        <w:rPr>
          <w:noProof/>
        </w:rPr>
        <w:instrText xml:space="preserve"> SEQ Tabel_3. \* ARABIC </w:instrText>
      </w:r>
      <w:r w:rsidR="00BD28A6">
        <w:rPr>
          <w:noProof/>
        </w:rPr>
        <w:fldChar w:fldCharType="separate"/>
      </w:r>
      <w:r w:rsidR="004A07B7">
        <w:rPr>
          <w:noProof/>
        </w:rPr>
        <w:t>14</w:t>
      </w:r>
      <w:r w:rsidR="00BD28A6">
        <w:rPr>
          <w:noProof/>
        </w:rPr>
        <w:fldChar w:fldCharType="end"/>
      </w:r>
      <w:r w:rsidRPr="00680FE9">
        <w:rPr>
          <w:b w:val="0"/>
        </w:rPr>
        <w:t xml:space="preserve"> </w:t>
      </w:r>
      <w:r>
        <w:rPr>
          <w:b w:val="0"/>
        </w:rPr>
        <w:t>Deskripsi Aktivitas</w:t>
      </w:r>
      <w:bookmarkEnd w:id="100"/>
      <w:bookmarkEnd w:id="10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65"/>
        <w:gridCol w:w="5543"/>
      </w:tblGrid>
      <w:tr w:rsidR="009B20DA" w:rsidRPr="00501134" w14:paraId="102904A3" w14:textId="77777777" w:rsidTr="0027246A">
        <w:trPr>
          <w:jc w:val="center"/>
        </w:trPr>
        <w:tc>
          <w:tcPr>
            <w:tcW w:w="570" w:type="dxa"/>
          </w:tcPr>
          <w:p w14:paraId="5096F3D8" w14:textId="20F7E22D" w:rsidR="009B20DA" w:rsidRPr="00501134" w:rsidRDefault="009B20DA" w:rsidP="00501134">
            <w:pPr>
              <w:spacing w:after="0" w:line="360" w:lineRule="auto"/>
              <w:jc w:val="center"/>
              <w:rPr>
                <w:rFonts w:ascii="Times New Roman" w:hAnsi="Times New Roman" w:cs="Times New Roman"/>
                <w:b/>
              </w:rPr>
            </w:pPr>
            <w:r w:rsidRPr="00501134">
              <w:rPr>
                <w:rFonts w:ascii="Times New Roman" w:hAnsi="Times New Roman" w:cs="Times New Roman"/>
                <w:b/>
              </w:rPr>
              <w:t>No.</w:t>
            </w:r>
          </w:p>
        </w:tc>
        <w:tc>
          <w:tcPr>
            <w:tcW w:w="2665" w:type="dxa"/>
          </w:tcPr>
          <w:p w14:paraId="4A1578A4" w14:textId="66137275" w:rsidR="009B20DA" w:rsidRPr="00501134" w:rsidRDefault="009B20DA" w:rsidP="009B20DA">
            <w:pPr>
              <w:spacing w:after="0" w:line="360" w:lineRule="auto"/>
              <w:jc w:val="center"/>
              <w:rPr>
                <w:rFonts w:ascii="Times New Roman" w:hAnsi="Times New Roman" w:cs="Times New Roman"/>
                <w:b/>
              </w:rPr>
            </w:pPr>
            <w:r w:rsidRPr="00501134">
              <w:rPr>
                <w:rFonts w:ascii="Times New Roman" w:hAnsi="Times New Roman" w:cs="Times New Roman"/>
                <w:b/>
              </w:rPr>
              <w:t>Tanggal</w:t>
            </w:r>
          </w:p>
        </w:tc>
        <w:tc>
          <w:tcPr>
            <w:tcW w:w="5543" w:type="dxa"/>
          </w:tcPr>
          <w:p w14:paraId="34C1F6E2" w14:textId="06B676CA" w:rsidR="009B20DA" w:rsidRPr="00501134" w:rsidRDefault="009B20DA" w:rsidP="009B20DA">
            <w:pPr>
              <w:spacing w:after="0" w:line="360" w:lineRule="auto"/>
              <w:jc w:val="center"/>
              <w:rPr>
                <w:rFonts w:ascii="Times New Roman" w:hAnsi="Times New Roman" w:cs="Times New Roman"/>
                <w:b/>
              </w:rPr>
            </w:pPr>
            <w:r w:rsidRPr="00501134">
              <w:rPr>
                <w:rFonts w:ascii="Times New Roman" w:hAnsi="Times New Roman" w:cs="Times New Roman"/>
                <w:b/>
              </w:rPr>
              <w:t>Kegiatan</w:t>
            </w:r>
          </w:p>
        </w:tc>
      </w:tr>
      <w:tr w:rsidR="009B20DA" w:rsidRPr="00501134" w14:paraId="2D30D94A" w14:textId="77777777" w:rsidTr="0027246A">
        <w:trPr>
          <w:jc w:val="center"/>
        </w:trPr>
        <w:tc>
          <w:tcPr>
            <w:tcW w:w="570" w:type="dxa"/>
          </w:tcPr>
          <w:p w14:paraId="10A38E1A" w14:textId="23FE542E" w:rsidR="009B20DA" w:rsidRPr="00501134" w:rsidRDefault="00501134" w:rsidP="00501134">
            <w:pPr>
              <w:spacing w:after="0" w:line="360" w:lineRule="auto"/>
              <w:jc w:val="center"/>
              <w:rPr>
                <w:rFonts w:ascii="Times New Roman" w:hAnsi="Times New Roman" w:cs="Times New Roman"/>
              </w:rPr>
            </w:pPr>
            <w:r w:rsidRPr="00501134">
              <w:rPr>
                <w:rFonts w:ascii="Times New Roman" w:hAnsi="Times New Roman" w:cs="Times New Roman"/>
              </w:rPr>
              <w:t>1</w:t>
            </w:r>
          </w:p>
        </w:tc>
        <w:tc>
          <w:tcPr>
            <w:tcW w:w="2665" w:type="dxa"/>
          </w:tcPr>
          <w:p w14:paraId="6D8F275A" w14:textId="10FF148B" w:rsidR="009B20DA" w:rsidRPr="00501134" w:rsidRDefault="00501134" w:rsidP="00B05597">
            <w:pPr>
              <w:spacing w:after="0" w:line="360" w:lineRule="auto"/>
              <w:jc w:val="both"/>
              <w:rPr>
                <w:rFonts w:ascii="Times New Roman" w:hAnsi="Times New Roman" w:cs="Times New Roman"/>
              </w:rPr>
            </w:pPr>
            <w:r w:rsidRPr="00501134">
              <w:rPr>
                <w:rFonts w:ascii="Times New Roman" w:hAnsi="Times New Roman" w:cs="Times New Roman"/>
              </w:rPr>
              <w:t>23 Desember 2019</w:t>
            </w:r>
          </w:p>
        </w:tc>
        <w:tc>
          <w:tcPr>
            <w:tcW w:w="5543" w:type="dxa"/>
          </w:tcPr>
          <w:p w14:paraId="27E59278" w14:textId="726F47BE" w:rsidR="009B20DA" w:rsidRPr="00501134" w:rsidRDefault="00B54A49" w:rsidP="00B54A49">
            <w:pPr>
              <w:spacing w:after="0" w:line="360" w:lineRule="auto"/>
              <w:jc w:val="both"/>
              <w:rPr>
                <w:rFonts w:ascii="Times New Roman" w:hAnsi="Times New Roman" w:cs="Times New Roman"/>
              </w:rPr>
            </w:pPr>
            <w:r>
              <w:rPr>
                <w:rFonts w:ascii="Times New Roman" w:hAnsi="Times New Roman" w:cs="Times New Roman"/>
              </w:rPr>
              <w:t>Bertemu divisi IT dan p</w:t>
            </w:r>
            <w:r w:rsidRPr="00B54A49">
              <w:rPr>
                <w:rFonts w:ascii="Times New Roman" w:hAnsi="Times New Roman" w:cs="Times New Roman"/>
              </w:rPr>
              <w:t>embimbing lapangan sert</w:t>
            </w:r>
            <w:r>
              <w:rPr>
                <w:rFonts w:ascii="Times New Roman" w:hAnsi="Times New Roman" w:cs="Times New Roman"/>
              </w:rPr>
              <w:t>a membahas proyek yang akan di</w:t>
            </w:r>
            <w:r w:rsidRPr="00B54A49">
              <w:rPr>
                <w:rFonts w:ascii="Times New Roman" w:hAnsi="Times New Roman" w:cs="Times New Roman"/>
              </w:rPr>
              <w:t>kerjakan</w:t>
            </w:r>
            <w:r w:rsidRPr="00B54A49">
              <w:rPr>
                <w:rFonts w:ascii="Times New Roman" w:hAnsi="Times New Roman" w:cs="Times New Roman"/>
                <w:sz w:val="16"/>
              </w:rPr>
              <w:t xml:space="preserve"> </w:t>
            </w:r>
          </w:p>
        </w:tc>
      </w:tr>
      <w:tr w:rsidR="009B20DA" w:rsidRPr="00501134" w14:paraId="1CFB6537" w14:textId="77777777" w:rsidTr="0027246A">
        <w:trPr>
          <w:jc w:val="center"/>
        </w:trPr>
        <w:tc>
          <w:tcPr>
            <w:tcW w:w="570" w:type="dxa"/>
          </w:tcPr>
          <w:p w14:paraId="460CC19A" w14:textId="6EF027A6" w:rsidR="009B20DA" w:rsidRPr="00501134" w:rsidRDefault="00501134" w:rsidP="00501134">
            <w:pPr>
              <w:spacing w:after="0" w:line="360" w:lineRule="auto"/>
              <w:jc w:val="center"/>
              <w:rPr>
                <w:rFonts w:ascii="Times New Roman" w:hAnsi="Times New Roman" w:cs="Times New Roman"/>
              </w:rPr>
            </w:pPr>
            <w:r w:rsidRPr="00501134">
              <w:rPr>
                <w:rFonts w:ascii="Times New Roman" w:hAnsi="Times New Roman" w:cs="Times New Roman"/>
              </w:rPr>
              <w:t>2</w:t>
            </w:r>
          </w:p>
        </w:tc>
        <w:tc>
          <w:tcPr>
            <w:tcW w:w="2665" w:type="dxa"/>
          </w:tcPr>
          <w:p w14:paraId="726C02FD" w14:textId="2A2EBB0D" w:rsidR="009B20DA" w:rsidRPr="00B54A49" w:rsidRDefault="00B54A49" w:rsidP="00B05597">
            <w:pPr>
              <w:spacing w:after="0" w:line="360" w:lineRule="auto"/>
              <w:jc w:val="both"/>
              <w:rPr>
                <w:rFonts w:ascii="Times New Roman" w:hAnsi="Times New Roman" w:cs="Times New Roman"/>
              </w:rPr>
            </w:pPr>
            <w:r>
              <w:rPr>
                <w:rFonts w:ascii="Times New Roman" w:hAnsi="Times New Roman" w:cs="Times New Roman"/>
              </w:rPr>
              <w:t>24 Desember 2019</w:t>
            </w:r>
          </w:p>
        </w:tc>
        <w:tc>
          <w:tcPr>
            <w:tcW w:w="5543" w:type="dxa"/>
          </w:tcPr>
          <w:p w14:paraId="34BBA024" w14:textId="2A489295" w:rsidR="009B20DA" w:rsidRPr="00B54A49" w:rsidRDefault="00B54A49" w:rsidP="00B05597">
            <w:pPr>
              <w:spacing w:after="0" w:line="360" w:lineRule="auto"/>
              <w:jc w:val="both"/>
              <w:rPr>
                <w:rFonts w:ascii="Times New Roman" w:hAnsi="Times New Roman" w:cs="Times New Roman"/>
              </w:rPr>
            </w:pPr>
            <w:r>
              <w:rPr>
                <w:rFonts w:ascii="Times New Roman" w:hAnsi="Times New Roman" w:cs="Times New Roman"/>
              </w:rPr>
              <w:t>Observasi masalah dan data dari projek yang telah diberikan</w:t>
            </w:r>
          </w:p>
        </w:tc>
      </w:tr>
      <w:tr w:rsidR="009B20DA" w:rsidRPr="00501134" w14:paraId="7466E46B" w14:textId="77777777" w:rsidTr="0027246A">
        <w:trPr>
          <w:jc w:val="center"/>
        </w:trPr>
        <w:tc>
          <w:tcPr>
            <w:tcW w:w="570" w:type="dxa"/>
          </w:tcPr>
          <w:p w14:paraId="7366A42D" w14:textId="0E2DFB53" w:rsidR="009B20DA" w:rsidRPr="00501134" w:rsidRDefault="00501134" w:rsidP="00501134">
            <w:pPr>
              <w:spacing w:after="0" w:line="360" w:lineRule="auto"/>
              <w:jc w:val="center"/>
              <w:rPr>
                <w:rFonts w:ascii="Times New Roman" w:hAnsi="Times New Roman" w:cs="Times New Roman"/>
              </w:rPr>
            </w:pPr>
            <w:r w:rsidRPr="00501134">
              <w:rPr>
                <w:rFonts w:ascii="Times New Roman" w:hAnsi="Times New Roman" w:cs="Times New Roman"/>
              </w:rPr>
              <w:t>3</w:t>
            </w:r>
          </w:p>
        </w:tc>
        <w:tc>
          <w:tcPr>
            <w:tcW w:w="2665" w:type="dxa"/>
          </w:tcPr>
          <w:p w14:paraId="5CC695FA" w14:textId="77777777" w:rsidR="009B20DA" w:rsidRDefault="00B54A49" w:rsidP="00B05597">
            <w:pPr>
              <w:spacing w:after="0" w:line="360" w:lineRule="auto"/>
              <w:jc w:val="both"/>
              <w:rPr>
                <w:rFonts w:ascii="Times New Roman" w:hAnsi="Times New Roman" w:cs="Times New Roman"/>
              </w:rPr>
            </w:pPr>
            <w:r>
              <w:rPr>
                <w:rFonts w:ascii="Times New Roman" w:hAnsi="Times New Roman" w:cs="Times New Roman"/>
              </w:rPr>
              <w:t>25 Desember 2019</w:t>
            </w:r>
            <w:r w:rsidR="002077F2">
              <w:rPr>
                <w:rFonts w:ascii="Times New Roman" w:hAnsi="Times New Roman" w:cs="Times New Roman"/>
              </w:rPr>
              <w:t xml:space="preserve"> sampai</w:t>
            </w:r>
          </w:p>
          <w:p w14:paraId="43B55134" w14:textId="55B32AF1" w:rsidR="002077F2" w:rsidRPr="00501134" w:rsidRDefault="002077F2" w:rsidP="00B05597">
            <w:pPr>
              <w:spacing w:after="0" w:line="360" w:lineRule="auto"/>
              <w:jc w:val="both"/>
              <w:rPr>
                <w:rFonts w:ascii="Times New Roman" w:hAnsi="Times New Roman" w:cs="Times New Roman"/>
              </w:rPr>
            </w:pPr>
            <w:r>
              <w:rPr>
                <w:rFonts w:ascii="Times New Roman" w:hAnsi="Times New Roman" w:cs="Times New Roman"/>
              </w:rPr>
              <w:t>27 Desember 2019</w:t>
            </w:r>
          </w:p>
        </w:tc>
        <w:tc>
          <w:tcPr>
            <w:tcW w:w="5543" w:type="dxa"/>
          </w:tcPr>
          <w:p w14:paraId="1DF8FF4D" w14:textId="69ED1F07" w:rsidR="009B20DA" w:rsidRPr="002077F2" w:rsidRDefault="002077F2" w:rsidP="00B05597">
            <w:pPr>
              <w:spacing w:after="0" w:line="360" w:lineRule="auto"/>
              <w:jc w:val="both"/>
              <w:rPr>
                <w:rFonts w:ascii="Times New Roman" w:hAnsi="Times New Roman" w:cs="Times New Roman"/>
              </w:rPr>
            </w:pPr>
            <w:r>
              <w:rPr>
                <w:rFonts w:ascii="Times New Roman" w:hAnsi="Times New Roman" w:cs="Times New Roman"/>
              </w:rPr>
              <w:t xml:space="preserve">Mempersiapkan konsep dan mulai membuat </w:t>
            </w:r>
            <w:r w:rsidRPr="0019517E">
              <w:rPr>
                <w:rFonts w:ascii="Times New Roman" w:hAnsi="Times New Roman" w:cs="Times New Roman"/>
                <w:i/>
              </w:rPr>
              <w:t>database</w:t>
            </w:r>
            <w:r>
              <w:rPr>
                <w:rFonts w:ascii="Times New Roman" w:hAnsi="Times New Roman" w:cs="Times New Roman"/>
              </w:rPr>
              <w:t xml:space="preserve"> yang telah diberikan</w:t>
            </w:r>
          </w:p>
        </w:tc>
      </w:tr>
      <w:tr w:rsidR="009B20DA" w:rsidRPr="00501134" w14:paraId="6A12D208" w14:textId="77777777" w:rsidTr="0027246A">
        <w:trPr>
          <w:jc w:val="center"/>
        </w:trPr>
        <w:tc>
          <w:tcPr>
            <w:tcW w:w="570" w:type="dxa"/>
          </w:tcPr>
          <w:p w14:paraId="2A55C699" w14:textId="4974830B" w:rsidR="009B20DA" w:rsidRPr="00501134" w:rsidRDefault="00501134" w:rsidP="00501134">
            <w:pPr>
              <w:spacing w:after="0" w:line="360" w:lineRule="auto"/>
              <w:jc w:val="center"/>
              <w:rPr>
                <w:rFonts w:ascii="Times New Roman" w:hAnsi="Times New Roman" w:cs="Times New Roman"/>
              </w:rPr>
            </w:pPr>
            <w:r w:rsidRPr="00501134">
              <w:rPr>
                <w:rFonts w:ascii="Times New Roman" w:hAnsi="Times New Roman" w:cs="Times New Roman"/>
              </w:rPr>
              <w:t>4</w:t>
            </w:r>
          </w:p>
        </w:tc>
        <w:tc>
          <w:tcPr>
            <w:tcW w:w="2665" w:type="dxa"/>
          </w:tcPr>
          <w:p w14:paraId="370BBB33" w14:textId="282BECC2" w:rsidR="002077F2" w:rsidRDefault="00B54A49" w:rsidP="00B05597">
            <w:pPr>
              <w:spacing w:after="0" w:line="360" w:lineRule="auto"/>
              <w:jc w:val="both"/>
              <w:rPr>
                <w:rFonts w:ascii="Times New Roman" w:hAnsi="Times New Roman" w:cs="Times New Roman"/>
              </w:rPr>
            </w:pPr>
            <w:r>
              <w:rPr>
                <w:rFonts w:ascii="Times New Roman" w:hAnsi="Times New Roman" w:cs="Times New Roman"/>
              </w:rPr>
              <w:t>2</w:t>
            </w:r>
            <w:r w:rsidR="002077F2">
              <w:rPr>
                <w:rFonts w:ascii="Times New Roman" w:hAnsi="Times New Roman" w:cs="Times New Roman"/>
              </w:rPr>
              <w:t>8</w:t>
            </w:r>
            <w:r>
              <w:rPr>
                <w:rFonts w:ascii="Times New Roman" w:hAnsi="Times New Roman" w:cs="Times New Roman"/>
              </w:rPr>
              <w:t xml:space="preserve"> Desember 2019</w:t>
            </w:r>
            <w:r w:rsidR="002077F2">
              <w:rPr>
                <w:rFonts w:ascii="Times New Roman" w:hAnsi="Times New Roman" w:cs="Times New Roman"/>
              </w:rPr>
              <w:t xml:space="preserve"> sampai</w:t>
            </w:r>
          </w:p>
          <w:p w14:paraId="37B09A73" w14:textId="3B455D6E" w:rsidR="009B20DA" w:rsidRPr="00501134" w:rsidRDefault="002077F2" w:rsidP="002077F2">
            <w:pPr>
              <w:spacing w:after="0" w:line="360" w:lineRule="auto"/>
              <w:jc w:val="both"/>
              <w:rPr>
                <w:rFonts w:ascii="Times New Roman" w:hAnsi="Times New Roman" w:cs="Times New Roman"/>
              </w:rPr>
            </w:pPr>
            <w:r>
              <w:rPr>
                <w:rFonts w:ascii="Times New Roman" w:hAnsi="Times New Roman" w:cs="Times New Roman"/>
              </w:rPr>
              <w:t>29 Desember 2019</w:t>
            </w:r>
          </w:p>
        </w:tc>
        <w:tc>
          <w:tcPr>
            <w:tcW w:w="5543" w:type="dxa"/>
          </w:tcPr>
          <w:p w14:paraId="0D21F078" w14:textId="2C1D2693" w:rsidR="009B20DA" w:rsidRPr="002077F2" w:rsidRDefault="002077F2" w:rsidP="002077F2">
            <w:pPr>
              <w:spacing w:after="0" w:line="360" w:lineRule="auto"/>
              <w:jc w:val="both"/>
              <w:rPr>
                <w:rFonts w:ascii="Times New Roman" w:hAnsi="Times New Roman" w:cs="Times New Roman"/>
              </w:rPr>
            </w:pPr>
            <w:r>
              <w:rPr>
                <w:rFonts w:ascii="Times New Roman" w:hAnsi="Times New Roman" w:cs="Times New Roman"/>
              </w:rPr>
              <w:t xml:space="preserve">Mengonsep </w:t>
            </w:r>
            <w:r w:rsidRPr="002077F2">
              <w:rPr>
                <w:rFonts w:ascii="Times New Roman" w:hAnsi="Times New Roman" w:cs="Times New Roman"/>
                <w:i/>
              </w:rPr>
              <w:t>user interface</w:t>
            </w:r>
          </w:p>
        </w:tc>
      </w:tr>
      <w:tr w:rsidR="002077F2" w:rsidRPr="00501134" w14:paraId="6B6D280E" w14:textId="77777777" w:rsidTr="0027246A">
        <w:trPr>
          <w:jc w:val="center"/>
        </w:trPr>
        <w:tc>
          <w:tcPr>
            <w:tcW w:w="570" w:type="dxa"/>
          </w:tcPr>
          <w:p w14:paraId="6F105DB6" w14:textId="58197229" w:rsidR="002077F2" w:rsidRPr="00501134" w:rsidRDefault="002077F2" w:rsidP="002077F2">
            <w:pPr>
              <w:spacing w:after="0" w:line="360" w:lineRule="auto"/>
              <w:jc w:val="center"/>
              <w:rPr>
                <w:rFonts w:ascii="Times New Roman" w:hAnsi="Times New Roman" w:cs="Times New Roman"/>
              </w:rPr>
            </w:pPr>
            <w:r w:rsidRPr="00501134">
              <w:rPr>
                <w:rFonts w:ascii="Times New Roman" w:hAnsi="Times New Roman" w:cs="Times New Roman"/>
              </w:rPr>
              <w:t>5</w:t>
            </w:r>
          </w:p>
        </w:tc>
        <w:tc>
          <w:tcPr>
            <w:tcW w:w="2665" w:type="dxa"/>
          </w:tcPr>
          <w:p w14:paraId="61E80308" w14:textId="4C4C6C48" w:rsidR="002077F2" w:rsidRPr="00501134" w:rsidRDefault="002077F2" w:rsidP="002077F2">
            <w:pPr>
              <w:spacing w:after="0" w:line="360" w:lineRule="auto"/>
              <w:jc w:val="both"/>
              <w:rPr>
                <w:rFonts w:ascii="Times New Roman" w:hAnsi="Times New Roman" w:cs="Times New Roman"/>
              </w:rPr>
            </w:pPr>
            <w:r>
              <w:rPr>
                <w:rFonts w:ascii="Times New Roman" w:hAnsi="Times New Roman" w:cs="Times New Roman"/>
              </w:rPr>
              <w:t>30 Desember 2019</w:t>
            </w:r>
          </w:p>
        </w:tc>
        <w:tc>
          <w:tcPr>
            <w:tcW w:w="5543" w:type="dxa"/>
          </w:tcPr>
          <w:p w14:paraId="1CC923BF" w14:textId="5249AC48" w:rsidR="002077F2" w:rsidRPr="002077F2" w:rsidRDefault="002077F2" w:rsidP="002077F2">
            <w:pPr>
              <w:spacing w:after="0" w:line="360" w:lineRule="auto"/>
              <w:jc w:val="both"/>
              <w:rPr>
                <w:rFonts w:ascii="Times New Roman" w:hAnsi="Times New Roman" w:cs="Times New Roman"/>
              </w:rPr>
            </w:pPr>
            <w:r>
              <w:rPr>
                <w:rFonts w:ascii="Times New Roman" w:hAnsi="Times New Roman" w:cs="Times New Roman"/>
              </w:rPr>
              <w:t>Bertemu divisi IT dan p</w:t>
            </w:r>
            <w:r w:rsidRPr="00B54A49">
              <w:rPr>
                <w:rFonts w:ascii="Times New Roman" w:hAnsi="Times New Roman" w:cs="Times New Roman"/>
              </w:rPr>
              <w:t xml:space="preserve">embimbing lapangan </w:t>
            </w:r>
            <w:r w:rsidR="00F0725D">
              <w:rPr>
                <w:rFonts w:ascii="Times New Roman" w:hAnsi="Times New Roman" w:cs="Times New Roman"/>
              </w:rPr>
              <w:t>melakukan bimbingnan perkembangan proyek yang telah di</w:t>
            </w:r>
            <w:r w:rsidR="00F0725D" w:rsidRPr="00B54A49">
              <w:rPr>
                <w:rFonts w:ascii="Times New Roman" w:hAnsi="Times New Roman" w:cs="Times New Roman"/>
              </w:rPr>
              <w:t>kerjakan</w:t>
            </w:r>
          </w:p>
        </w:tc>
      </w:tr>
      <w:tr w:rsidR="002077F2" w:rsidRPr="00501134" w14:paraId="72EABAB7" w14:textId="77777777" w:rsidTr="0027246A">
        <w:trPr>
          <w:jc w:val="center"/>
        </w:trPr>
        <w:tc>
          <w:tcPr>
            <w:tcW w:w="570" w:type="dxa"/>
          </w:tcPr>
          <w:p w14:paraId="55A6A0D6" w14:textId="5019C33B" w:rsidR="002077F2" w:rsidRPr="00501134" w:rsidRDefault="002077F2" w:rsidP="002077F2">
            <w:pPr>
              <w:spacing w:after="0" w:line="360" w:lineRule="auto"/>
              <w:jc w:val="center"/>
              <w:rPr>
                <w:rFonts w:ascii="Times New Roman" w:hAnsi="Times New Roman" w:cs="Times New Roman"/>
              </w:rPr>
            </w:pPr>
            <w:r w:rsidRPr="00501134">
              <w:rPr>
                <w:rFonts w:ascii="Times New Roman" w:hAnsi="Times New Roman" w:cs="Times New Roman"/>
              </w:rPr>
              <w:t>6</w:t>
            </w:r>
          </w:p>
        </w:tc>
        <w:tc>
          <w:tcPr>
            <w:tcW w:w="2665" w:type="dxa"/>
          </w:tcPr>
          <w:p w14:paraId="573F1CDD" w14:textId="77777777" w:rsidR="002077F2" w:rsidRDefault="002077F2" w:rsidP="002077F2">
            <w:pPr>
              <w:spacing w:after="0" w:line="360" w:lineRule="auto"/>
              <w:jc w:val="both"/>
              <w:rPr>
                <w:rFonts w:ascii="Times New Roman" w:hAnsi="Times New Roman" w:cs="Times New Roman"/>
              </w:rPr>
            </w:pPr>
            <w:r>
              <w:rPr>
                <w:rFonts w:ascii="Times New Roman" w:hAnsi="Times New Roman" w:cs="Times New Roman"/>
              </w:rPr>
              <w:t>31 Desember 2019 sampai</w:t>
            </w:r>
          </w:p>
          <w:p w14:paraId="74752667" w14:textId="2B43252D" w:rsidR="002077F2" w:rsidRPr="00501134" w:rsidRDefault="002077F2" w:rsidP="002077F2">
            <w:pPr>
              <w:spacing w:after="0" w:line="360" w:lineRule="auto"/>
              <w:jc w:val="both"/>
              <w:rPr>
                <w:rFonts w:ascii="Times New Roman" w:hAnsi="Times New Roman" w:cs="Times New Roman"/>
              </w:rPr>
            </w:pPr>
            <w:r>
              <w:rPr>
                <w:rFonts w:ascii="Times New Roman" w:hAnsi="Times New Roman" w:cs="Times New Roman"/>
              </w:rPr>
              <w:t>2 Januari 2020</w:t>
            </w:r>
          </w:p>
        </w:tc>
        <w:tc>
          <w:tcPr>
            <w:tcW w:w="5543" w:type="dxa"/>
          </w:tcPr>
          <w:p w14:paraId="4D4F3680" w14:textId="53CF24E3" w:rsidR="002077F2" w:rsidRPr="00501134" w:rsidRDefault="002077F2" w:rsidP="002077F2">
            <w:pPr>
              <w:spacing w:after="0" w:line="360" w:lineRule="auto"/>
              <w:jc w:val="both"/>
              <w:rPr>
                <w:rFonts w:ascii="Times New Roman" w:hAnsi="Times New Roman" w:cs="Times New Roman"/>
              </w:rPr>
            </w:pPr>
            <w:r>
              <w:rPr>
                <w:rFonts w:ascii="Times New Roman" w:hAnsi="Times New Roman" w:cs="Times New Roman"/>
              </w:rPr>
              <w:t xml:space="preserve">Perbaikan table </w:t>
            </w:r>
            <w:r w:rsidRPr="0019517E">
              <w:rPr>
                <w:rFonts w:ascii="Times New Roman" w:hAnsi="Times New Roman" w:cs="Times New Roman"/>
                <w:i/>
              </w:rPr>
              <w:t>database</w:t>
            </w:r>
            <w:r>
              <w:rPr>
                <w:rFonts w:ascii="Times New Roman" w:hAnsi="Times New Roman" w:cs="Times New Roman"/>
              </w:rPr>
              <w:t xml:space="preserve"> dan normalisasi table</w:t>
            </w:r>
          </w:p>
        </w:tc>
      </w:tr>
      <w:tr w:rsidR="002077F2" w:rsidRPr="00501134" w14:paraId="60A4C4DF" w14:textId="77777777" w:rsidTr="0027246A">
        <w:trPr>
          <w:jc w:val="center"/>
        </w:trPr>
        <w:tc>
          <w:tcPr>
            <w:tcW w:w="570" w:type="dxa"/>
          </w:tcPr>
          <w:p w14:paraId="320A061A" w14:textId="07639A56" w:rsidR="002077F2" w:rsidRPr="00501134" w:rsidRDefault="002077F2" w:rsidP="002077F2">
            <w:pPr>
              <w:spacing w:after="0" w:line="360" w:lineRule="auto"/>
              <w:jc w:val="center"/>
              <w:rPr>
                <w:rFonts w:ascii="Times New Roman" w:hAnsi="Times New Roman" w:cs="Times New Roman"/>
              </w:rPr>
            </w:pPr>
            <w:r w:rsidRPr="00501134">
              <w:rPr>
                <w:rFonts w:ascii="Times New Roman" w:hAnsi="Times New Roman" w:cs="Times New Roman"/>
              </w:rPr>
              <w:t>7</w:t>
            </w:r>
          </w:p>
        </w:tc>
        <w:tc>
          <w:tcPr>
            <w:tcW w:w="2665" w:type="dxa"/>
          </w:tcPr>
          <w:p w14:paraId="15FD513D" w14:textId="77777777" w:rsidR="002077F2" w:rsidRDefault="002077F2" w:rsidP="002077F2">
            <w:pPr>
              <w:spacing w:after="0" w:line="360" w:lineRule="auto"/>
              <w:jc w:val="both"/>
              <w:rPr>
                <w:rFonts w:ascii="Times New Roman" w:hAnsi="Times New Roman" w:cs="Times New Roman"/>
              </w:rPr>
            </w:pPr>
            <w:r>
              <w:rPr>
                <w:rFonts w:ascii="Times New Roman" w:hAnsi="Times New Roman" w:cs="Times New Roman"/>
              </w:rPr>
              <w:t>3 Januari 2020 sampai</w:t>
            </w:r>
          </w:p>
          <w:p w14:paraId="4598E498" w14:textId="7504E51F" w:rsidR="002077F2" w:rsidRPr="00501134" w:rsidRDefault="002077F2" w:rsidP="002077F2">
            <w:pPr>
              <w:spacing w:after="0" w:line="360" w:lineRule="auto"/>
              <w:jc w:val="both"/>
              <w:rPr>
                <w:rFonts w:ascii="Times New Roman" w:hAnsi="Times New Roman" w:cs="Times New Roman"/>
              </w:rPr>
            </w:pPr>
            <w:r>
              <w:rPr>
                <w:rFonts w:ascii="Times New Roman" w:hAnsi="Times New Roman" w:cs="Times New Roman"/>
              </w:rPr>
              <w:t>6 Januari 2020</w:t>
            </w:r>
          </w:p>
        </w:tc>
        <w:tc>
          <w:tcPr>
            <w:tcW w:w="5543" w:type="dxa"/>
          </w:tcPr>
          <w:p w14:paraId="15866A32" w14:textId="68300A05" w:rsidR="002077F2" w:rsidRPr="002077F2" w:rsidRDefault="002077F2" w:rsidP="002077F2">
            <w:pPr>
              <w:spacing w:after="0" w:line="360" w:lineRule="auto"/>
              <w:jc w:val="both"/>
              <w:rPr>
                <w:rFonts w:ascii="Times New Roman" w:hAnsi="Times New Roman" w:cs="Times New Roman"/>
              </w:rPr>
            </w:pPr>
            <w:r>
              <w:rPr>
                <w:rFonts w:ascii="Times New Roman" w:hAnsi="Times New Roman" w:cs="Times New Roman"/>
              </w:rPr>
              <w:t>Pembuatan RAT dan ERD</w:t>
            </w:r>
          </w:p>
        </w:tc>
      </w:tr>
      <w:tr w:rsidR="002077F2" w:rsidRPr="00501134" w14:paraId="22E89ACD" w14:textId="77777777" w:rsidTr="0027246A">
        <w:trPr>
          <w:jc w:val="center"/>
        </w:trPr>
        <w:tc>
          <w:tcPr>
            <w:tcW w:w="570" w:type="dxa"/>
          </w:tcPr>
          <w:p w14:paraId="0757275B" w14:textId="32224875" w:rsidR="002077F2" w:rsidRPr="00501134" w:rsidRDefault="002077F2" w:rsidP="002077F2">
            <w:pPr>
              <w:spacing w:after="0" w:line="360" w:lineRule="auto"/>
              <w:jc w:val="center"/>
              <w:rPr>
                <w:rFonts w:ascii="Times New Roman" w:hAnsi="Times New Roman" w:cs="Times New Roman"/>
              </w:rPr>
            </w:pPr>
            <w:r w:rsidRPr="00501134">
              <w:rPr>
                <w:rFonts w:ascii="Times New Roman" w:hAnsi="Times New Roman" w:cs="Times New Roman"/>
              </w:rPr>
              <w:t>8</w:t>
            </w:r>
          </w:p>
        </w:tc>
        <w:tc>
          <w:tcPr>
            <w:tcW w:w="2665" w:type="dxa"/>
          </w:tcPr>
          <w:p w14:paraId="358D82A9" w14:textId="3A44B958" w:rsidR="002077F2" w:rsidRPr="00501134" w:rsidRDefault="002077F2" w:rsidP="002077F2">
            <w:pPr>
              <w:spacing w:after="0" w:line="360" w:lineRule="auto"/>
              <w:jc w:val="both"/>
              <w:rPr>
                <w:rFonts w:ascii="Times New Roman" w:hAnsi="Times New Roman" w:cs="Times New Roman"/>
              </w:rPr>
            </w:pPr>
            <w:r>
              <w:rPr>
                <w:rFonts w:ascii="Times New Roman" w:hAnsi="Times New Roman" w:cs="Times New Roman"/>
              </w:rPr>
              <w:t>7 Januari 2020</w:t>
            </w:r>
          </w:p>
        </w:tc>
        <w:tc>
          <w:tcPr>
            <w:tcW w:w="5543" w:type="dxa"/>
          </w:tcPr>
          <w:p w14:paraId="10DA5481" w14:textId="43006FFF" w:rsidR="002077F2" w:rsidRPr="00501134" w:rsidRDefault="002077F2" w:rsidP="00F0725D">
            <w:pPr>
              <w:spacing w:after="0" w:line="360" w:lineRule="auto"/>
              <w:jc w:val="both"/>
              <w:rPr>
                <w:rFonts w:ascii="Times New Roman" w:hAnsi="Times New Roman" w:cs="Times New Roman"/>
              </w:rPr>
            </w:pPr>
            <w:r>
              <w:rPr>
                <w:rFonts w:ascii="Times New Roman" w:hAnsi="Times New Roman" w:cs="Times New Roman"/>
              </w:rPr>
              <w:t>Bertemu divisi IT dan p</w:t>
            </w:r>
            <w:r w:rsidRPr="00B54A49">
              <w:rPr>
                <w:rFonts w:ascii="Times New Roman" w:hAnsi="Times New Roman" w:cs="Times New Roman"/>
              </w:rPr>
              <w:t xml:space="preserve">embimbing lapangan </w:t>
            </w:r>
            <w:r w:rsidR="00F0725D">
              <w:rPr>
                <w:rFonts w:ascii="Times New Roman" w:hAnsi="Times New Roman" w:cs="Times New Roman"/>
              </w:rPr>
              <w:t xml:space="preserve">melakukan bimbingnan </w:t>
            </w:r>
            <w:r>
              <w:rPr>
                <w:rFonts w:ascii="Times New Roman" w:hAnsi="Times New Roman" w:cs="Times New Roman"/>
              </w:rPr>
              <w:t>perkembangan proyek yang telah di</w:t>
            </w:r>
            <w:r w:rsidRPr="00B54A49">
              <w:rPr>
                <w:rFonts w:ascii="Times New Roman" w:hAnsi="Times New Roman" w:cs="Times New Roman"/>
              </w:rPr>
              <w:t>kerjakan</w:t>
            </w:r>
          </w:p>
        </w:tc>
      </w:tr>
      <w:tr w:rsidR="002077F2" w:rsidRPr="00501134" w14:paraId="0E484105" w14:textId="77777777" w:rsidTr="0027246A">
        <w:trPr>
          <w:jc w:val="center"/>
        </w:trPr>
        <w:tc>
          <w:tcPr>
            <w:tcW w:w="570" w:type="dxa"/>
          </w:tcPr>
          <w:p w14:paraId="50877E51" w14:textId="10CE477A" w:rsidR="002077F2" w:rsidRPr="00501134" w:rsidRDefault="002077F2" w:rsidP="002077F2">
            <w:pPr>
              <w:spacing w:after="0" w:line="360" w:lineRule="auto"/>
              <w:jc w:val="center"/>
              <w:rPr>
                <w:rFonts w:ascii="Times New Roman" w:hAnsi="Times New Roman" w:cs="Times New Roman"/>
              </w:rPr>
            </w:pPr>
            <w:r w:rsidRPr="00501134">
              <w:rPr>
                <w:rFonts w:ascii="Times New Roman" w:hAnsi="Times New Roman" w:cs="Times New Roman"/>
              </w:rPr>
              <w:t>9</w:t>
            </w:r>
          </w:p>
        </w:tc>
        <w:tc>
          <w:tcPr>
            <w:tcW w:w="2665" w:type="dxa"/>
          </w:tcPr>
          <w:p w14:paraId="7905CD14" w14:textId="5B75CEBC" w:rsidR="00F96599" w:rsidRPr="00F96599" w:rsidRDefault="002077F2" w:rsidP="002077F2">
            <w:pPr>
              <w:spacing w:after="0" w:line="360" w:lineRule="auto"/>
              <w:jc w:val="both"/>
              <w:rPr>
                <w:rFonts w:ascii="Times New Roman" w:hAnsi="Times New Roman" w:cs="Times New Roman"/>
              </w:rPr>
            </w:pPr>
            <w:r>
              <w:rPr>
                <w:rFonts w:ascii="Times New Roman" w:hAnsi="Times New Roman" w:cs="Times New Roman"/>
              </w:rPr>
              <w:t>8 Januari 2020</w:t>
            </w:r>
          </w:p>
        </w:tc>
        <w:tc>
          <w:tcPr>
            <w:tcW w:w="5543" w:type="dxa"/>
          </w:tcPr>
          <w:p w14:paraId="6E99686E" w14:textId="412FFEBB" w:rsidR="002077F2" w:rsidRPr="002077F2" w:rsidRDefault="00F96599" w:rsidP="00F96599">
            <w:pPr>
              <w:spacing w:after="0" w:line="360" w:lineRule="auto"/>
              <w:jc w:val="both"/>
              <w:rPr>
                <w:rFonts w:ascii="Times New Roman" w:hAnsi="Times New Roman" w:cs="Times New Roman"/>
              </w:rPr>
            </w:pPr>
            <w:r>
              <w:rPr>
                <w:rFonts w:ascii="Times New Roman" w:hAnsi="Times New Roman" w:cs="Times New Roman"/>
              </w:rPr>
              <w:t>Perbaikan RAT dan ERD</w:t>
            </w:r>
          </w:p>
        </w:tc>
      </w:tr>
      <w:tr w:rsidR="002077F2" w:rsidRPr="00501134" w14:paraId="53E9D5C4" w14:textId="77777777" w:rsidTr="0027246A">
        <w:trPr>
          <w:jc w:val="center"/>
        </w:trPr>
        <w:tc>
          <w:tcPr>
            <w:tcW w:w="570" w:type="dxa"/>
          </w:tcPr>
          <w:p w14:paraId="04F31671" w14:textId="7FD6FE58" w:rsidR="002077F2" w:rsidRPr="00501134" w:rsidRDefault="002077F2" w:rsidP="002077F2">
            <w:pPr>
              <w:spacing w:after="0" w:line="360" w:lineRule="auto"/>
              <w:jc w:val="center"/>
              <w:rPr>
                <w:rFonts w:ascii="Times New Roman" w:hAnsi="Times New Roman" w:cs="Times New Roman"/>
              </w:rPr>
            </w:pPr>
            <w:r w:rsidRPr="00501134">
              <w:rPr>
                <w:rFonts w:ascii="Times New Roman" w:hAnsi="Times New Roman" w:cs="Times New Roman"/>
              </w:rPr>
              <w:t>10</w:t>
            </w:r>
          </w:p>
        </w:tc>
        <w:tc>
          <w:tcPr>
            <w:tcW w:w="2665" w:type="dxa"/>
          </w:tcPr>
          <w:p w14:paraId="075C911E" w14:textId="5188E534" w:rsidR="002077F2" w:rsidRDefault="00F96599" w:rsidP="002077F2">
            <w:pPr>
              <w:spacing w:after="0" w:line="360" w:lineRule="auto"/>
              <w:jc w:val="both"/>
              <w:rPr>
                <w:rFonts w:ascii="Times New Roman" w:hAnsi="Times New Roman" w:cs="Times New Roman"/>
              </w:rPr>
            </w:pPr>
            <w:r>
              <w:rPr>
                <w:rFonts w:ascii="Times New Roman" w:hAnsi="Times New Roman" w:cs="Times New Roman"/>
              </w:rPr>
              <w:t>9 Januari 2020 sampai</w:t>
            </w:r>
          </w:p>
          <w:p w14:paraId="7CB0944F" w14:textId="47A97094" w:rsidR="00F96599" w:rsidRPr="00F96599" w:rsidRDefault="00F96599" w:rsidP="002077F2">
            <w:pPr>
              <w:spacing w:after="0" w:line="360" w:lineRule="auto"/>
              <w:jc w:val="both"/>
              <w:rPr>
                <w:rFonts w:ascii="Times New Roman" w:hAnsi="Times New Roman" w:cs="Times New Roman"/>
              </w:rPr>
            </w:pPr>
            <w:r>
              <w:rPr>
                <w:rFonts w:ascii="Times New Roman" w:hAnsi="Times New Roman" w:cs="Times New Roman"/>
              </w:rPr>
              <w:t>11 Januari 2020</w:t>
            </w:r>
          </w:p>
        </w:tc>
        <w:tc>
          <w:tcPr>
            <w:tcW w:w="5543" w:type="dxa"/>
          </w:tcPr>
          <w:p w14:paraId="1D36A1CC" w14:textId="3728E000" w:rsidR="002077F2" w:rsidRPr="00F96599" w:rsidRDefault="00F96599" w:rsidP="002077F2">
            <w:pPr>
              <w:spacing w:after="0" w:line="360" w:lineRule="auto"/>
              <w:jc w:val="both"/>
              <w:rPr>
                <w:rFonts w:ascii="Times New Roman" w:hAnsi="Times New Roman" w:cs="Times New Roman"/>
              </w:rPr>
            </w:pPr>
            <w:r>
              <w:rPr>
                <w:rFonts w:ascii="Times New Roman" w:hAnsi="Times New Roman" w:cs="Times New Roman"/>
              </w:rPr>
              <w:t>Pembuatan DFD</w:t>
            </w:r>
          </w:p>
        </w:tc>
      </w:tr>
      <w:tr w:rsidR="00D355AE" w:rsidRPr="00501134" w14:paraId="7E0DE39E" w14:textId="77777777" w:rsidTr="0027246A">
        <w:trPr>
          <w:jc w:val="center"/>
        </w:trPr>
        <w:tc>
          <w:tcPr>
            <w:tcW w:w="570" w:type="dxa"/>
          </w:tcPr>
          <w:p w14:paraId="4CBAA50E" w14:textId="0537DA95" w:rsidR="00D355AE" w:rsidRPr="00501134" w:rsidRDefault="00D355AE" w:rsidP="00D355AE">
            <w:pPr>
              <w:spacing w:after="0" w:line="360" w:lineRule="auto"/>
              <w:jc w:val="center"/>
              <w:rPr>
                <w:rFonts w:ascii="Times New Roman" w:hAnsi="Times New Roman" w:cs="Times New Roman"/>
              </w:rPr>
            </w:pPr>
            <w:r w:rsidRPr="00501134">
              <w:rPr>
                <w:rFonts w:ascii="Times New Roman" w:hAnsi="Times New Roman" w:cs="Times New Roman"/>
              </w:rPr>
              <w:t>11</w:t>
            </w:r>
          </w:p>
        </w:tc>
        <w:tc>
          <w:tcPr>
            <w:tcW w:w="2665" w:type="dxa"/>
          </w:tcPr>
          <w:p w14:paraId="7AD7AC08" w14:textId="77777777" w:rsidR="00D355AE" w:rsidRDefault="00D355AE" w:rsidP="00D355AE">
            <w:pPr>
              <w:spacing w:after="0" w:line="360" w:lineRule="auto"/>
              <w:jc w:val="both"/>
              <w:rPr>
                <w:rFonts w:ascii="Times New Roman" w:hAnsi="Times New Roman" w:cs="Times New Roman"/>
              </w:rPr>
            </w:pPr>
            <w:r>
              <w:rPr>
                <w:rFonts w:ascii="Times New Roman" w:hAnsi="Times New Roman" w:cs="Times New Roman"/>
              </w:rPr>
              <w:t>12 Januari 2020 sampai</w:t>
            </w:r>
          </w:p>
          <w:p w14:paraId="2F5AF6A9" w14:textId="3EEFB421" w:rsidR="00D355AE" w:rsidRPr="00D355AE" w:rsidRDefault="00D355AE" w:rsidP="00D355AE">
            <w:pPr>
              <w:spacing w:after="0" w:line="360" w:lineRule="auto"/>
              <w:jc w:val="both"/>
              <w:rPr>
                <w:rFonts w:ascii="Times New Roman" w:hAnsi="Times New Roman" w:cs="Times New Roman"/>
              </w:rPr>
            </w:pPr>
            <w:r>
              <w:rPr>
                <w:rFonts w:ascii="Times New Roman" w:hAnsi="Times New Roman" w:cs="Times New Roman"/>
              </w:rPr>
              <w:t>13 Januari 2020</w:t>
            </w:r>
          </w:p>
        </w:tc>
        <w:tc>
          <w:tcPr>
            <w:tcW w:w="5543" w:type="dxa"/>
          </w:tcPr>
          <w:p w14:paraId="4FB56C70" w14:textId="24AFFA35" w:rsidR="00D355AE" w:rsidRPr="00F96599" w:rsidRDefault="00D355AE" w:rsidP="00D355AE">
            <w:pPr>
              <w:spacing w:after="0" w:line="360" w:lineRule="auto"/>
              <w:jc w:val="both"/>
              <w:rPr>
                <w:rFonts w:ascii="Times New Roman" w:hAnsi="Times New Roman" w:cs="Times New Roman"/>
              </w:rPr>
            </w:pPr>
            <w:r>
              <w:rPr>
                <w:rFonts w:ascii="Times New Roman" w:hAnsi="Times New Roman" w:cs="Times New Roman"/>
              </w:rPr>
              <w:t xml:space="preserve">Pembuatan </w:t>
            </w:r>
            <w:r>
              <w:rPr>
                <w:rFonts w:ascii="Times New Roman" w:hAnsi="Times New Roman" w:cs="Times New Roman"/>
                <w:i/>
              </w:rPr>
              <w:t>user interface</w:t>
            </w:r>
            <w:r>
              <w:rPr>
                <w:rFonts w:ascii="Times New Roman" w:hAnsi="Times New Roman" w:cs="Times New Roman"/>
              </w:rPr>
              <w:t xml:space="preserve"> dengan </w:t>
            </w:r>
            <w:r w:rsidRPr="00F96599">
              <w:rPr>
                <w:rFonts w:ascii="Times New Roman" w:hAnsi="Times New Roman" w:cs="Times New Roman"/>
                <w:i/>
              </w:rPr>
              <w:t>coreldraw</w:t>
            </w:r>
            <w:r>
              <w:rPr>
                <w:rFonts w:ascii="Times New Roman" w:hAnsi="Times New Roman" w:cs="Times New Roman"/>
              </w:rPr>
              <w:t xml:space="preserve"> supaya semakin ada gambaran</w:t>
            </w:r>
          </w:p>
        </w:tc>
      </w:tr>
      <w:tr w:rsidR="00D355AE" w:rsidRPr="00501134" w14:paraId="79D834A8" w14:textId="77777777" w:rsidTr="0027246A">
        <w:trPr>
          <w:jc w:val="center"/>
        </w:trPr>
        <w:tc>
          <w:tcPr>
            <w:tcW w:w="570" w:type="dxa"/>
          </w:tcPr>
          <w:p w14:paraId="75E229EB" w14:textId="30DEB7FF" w:rsidR="00D355AE" w:rsidRPr="00501134" w:rsidRDefault="00D355AE" w:rsidP="00D355AE">
            <w:pPr>
              <w:spacing w:after="0" w:line="360" w:lineRule="auto"/>
              <w:jc w:val="center"/>
              <w:rPr>
                <w:rFonts w:ascii="Times New Roman" w:hAnsi="Times New Roman" w:cs="Times New Roman"/>
              </w:rPr>
            </w:pPr>
            <w:r w:rsidRPr="00501134">
              <w:rPr>
                <w:rFonts w:ascii="Times New Roman" w:hAnsi="Times New Roman" w:cs="Times New Roman"/>
              </w:rPr>
              <w:t>12</w:t>
            </w:r>
          </w:p>
        </w:tc>
        <w:tc>
          <w:tcPr>
            <w:tcW w:w="2665" w:type="dxa"/>
          </w:tcPr>
          <w:p w14:paraId="006F1097" w14:textId="5C864889" w:rsidR="00D355AE" w:rsidRPr="00501134" w:rsidRDefault="00D355AE" w:rsidP="00D355AE">
            <w:pPr>
              <w:spacing w:after="0" w:line="360" w:lineRule="auto"/>
              <w:jc w:val="both"/>
              <w:rPr>
                <w:rFonts w:ascii="Times New Roman" w:hAnsi="Times New Roman" w:cs="Times New Roman"/>
              </w:rPr>
            </w:pPr>
            <w:r>
              <w:rPr>
                <w:rFonts w:ascii="Times New Roman" w:hAnsi="Times New Roman" w:cs="Times New Roman"/>
              </w:rPr>
              <w:t>14 Januari 2020</w:t>
            </w:r>
          </w:p>
        </w:tc>
        <w:tc>
          <w:tcPr>
            <w:tcW w:w="5543" w:type="dxa"/>
          </w:tcPr>
          <w:p w14:paraId="3FDC19D7" w14:textId="269997D9" w:rsidR="00D355AE" w:rsidRPr="00501134" w:rsidRDefault="00D355AE" w:rsidP="00D355AE">
            <w:pPr>
              <w:spacing w:after="0" w:line="360" w:lineRule="auto"/>
              <w:jc w:val="both"/>
              <w:rPr>
                <w:rFonts w:ascii="Times New Roman" w:hAnsi="Times New Roman" w:cs="Times New Roman"/>
              </w:rPr>
            </w:pPr>
            <w:r>
              <w:rPr>
                <w:rFonts w:ascii="Times New Roman" w:hAnsi="Times New Roman" w:cs="Times New Roman"/>
              </w:rPr>
              <w:t>Bertemu divisi IT dan p</w:t>
            </w:r>
            <w:r w:rsidRPr="00B54A49">
              <w:rPr>
                <w:rFonts w:ascii="Times New Roman" w:hAnsi="Times New Roman" w:cs="Times New Roman"/>
              </w:rPr>
              <w:t xml:space="preserve">embimbing lapangan </w:t>
            </w:r>
            <w:r>
              <w:rPr>
                <w:rFonts w:ascii="Times New Roman" w:hAnsi="Times New Roman" w:cs="Times New Roman"/>
              </w:rPr>
              <w:t>melakukan bimbingnan perkembangan proyek yang telah di</w:t>
            </w:r>
            <w:r w:rsidRPr="00B54A49">
              <w:rPr>
                <w:rFonts w:ascii="Times New Roman" w:hAnsi="Times New Roman" w:cs="Times New Roman"/>
              </w:rPr>
              <w:t>kerjakan</w:t>
            </w:r>
          </w:p>
        </w:tc>
      </w:tr>
      <w:tr w:rsidR="00D355AE" w:rsidRPr="00501134" w14:paraId="2ADD0F79" w14:textId="77777777" w:rsidTr="0027246A">
        <w:trPr>
          <w:jc w:val="center"/>
        </w:trPr>
        <w:tc>
          <w:tcPr>
            <w:tcW w:w="570" w:type="dxa"/>
          </w:tcPr>
          <w:p w14:paraId="7668F761" w14:textId="6B45772B" w:rsidR="00D355AE" w:rsidRPr="00501134" w:rsidRDefault="00D355AE" w:rsidP="00D355AE">
            <w:pPr>
              <w:spacing w:after="0" w:line="360" w:lineRule="auto"/>
              <w:jc w:val="center"/>
              <w:rPr>
                <w:rFonts w:ascii="Times New Roman" w:hAnsi="Times New Roman" w:cs="Times New Roman"/>
              </w:rPr>
            </w:pPr>
            <w:r w:rsidRPr="00501134">
              <w:rPr>
                <w:rFonts w:ascii="Times New Roman" w:hAnsi="Times New Roman" w:cs="Times New Roman"/>
              </w:rPr>
              <w:t>13</w:t>
            </w:r>
          </w:p>
        </w:tc>
        <w:tc>
          <w:tcPr>
            <w:tcW w:w="2665" w:type="dxa"/>
          </w:tcPr>
          <w:p w14:paraId="4CB46E74" w14:textId="77777777" w:rsidR="00D355AE" w:rsidRDefault="00D355AE" w:rsidP="00D355AE">
            <w:pPr>
              <w:spacing w:after="0" w:line="360" w:lineRule="auto"/>
              <w:jc w:val="both"/>
              <w:rPr>
                <w:rFonts w:ascii="Times New Roman" w:hAnsi="Times New Roman" w:cs="Times New Roman"/>
              </w:rPr>
            </w:pPr>
            <w:r>
              <w:rPr>
                <w:rFonts w:ascii="Times New Roman" w:hAnsi="Times New Roman" w:cs="Times New Roman"/>
              </w:rPr>
              <w:t>15 Januari 2020 sampai</w:t>
            </w:r>
          </w:p>
          <w:p w14:paraId="33E7493D" w14:textId="292E1BC5" w:rsidR="00D355AE" w:rsidRPr="00501134" w:rsidRDefault="00D355AE" w:rsidP="00D355AE">
            <w:pPr>
              <w:spacing w:after="0" w:line="360" w:lineRule="auto"/>
              <w:jc w:val="both"/>
              <w:rPr>
                <w:rFonts w:ascii="Times New Roman" w:hAnsi="Times New Roman" w:cs="Times New Roman"/>
              </w:rPr>
            </w:pPr>
            <w:r>
              <w:rPr>
                <w:rFonts w:ascii="Times New Roman" w:hAnsi="Times New Roman" w:cs="Times New Roman"/>
              </w:rPr>
              <w:t>16 Januari 2020</w:t>
            </w:r>
          </w:p>
        </w:tc>
        <w:tc>
          <w:tcPr>
            <w:tcW w:w="5543" w:type="dxa"/>
          </w:tcPr>
          <w:p w14:paraId="4AF16C85" w14:textId="2C65E356" w:rsidR="00D355AE" w:rsidRPr="00D355AE" w:rsidRDefault="00D355AE" w:rsidP="00D355AE">
            <w:pPr>
              <w:spacing w:after="0" w:line="360" w:lineRule="auto"/>
              <w:jc w:val="both"/>
              <w:rPr>
                <w:rFonts w:ascii="Times New Roman" w:hAnsi="Times New Roman" w:cs="Times New Roman"/>
              </w:rPr>
            </w:pPr>
            <w:r>
              <w:rPr>
                <w:rFonts w:ascii="Times New Roman" w:hAnsi="Times New Roman" w:cs="Times New Roman"/>
              </w:rPr>
              <w:t xml:space="preserve">Perbaikan DFD dan </w:t>
            </w:r>
            <w:r w:rsidRPr="00D355AE">
              <w:rPr>
                <w:rFonts w:ascii="Times New Roman" w:hAnsi="Times New Roman" w:cs="Times New Roman"/>
                <w:i/>
              </w:rPr>
              <w:t>user interface</w:t>
            </w:r>
          </w:p>
        </w:tc>
      </w:tr>
      <w:tr w:rsidR="00D355AE" w:rsidRPr="00501134" w14:paraId="4D4FD412" w14:textId="77777777" w:rsidTr="0027246A">
        <w:trPr>
          <w:jc w:val="center"/>
        </w:trPr>
        <w:tc>
          <w:tcPr>
            <w:tcW w:w="570" w:type="dxa"/>
          </w:tcPr>
          <w:p w14:paraId="7DA750AC" w14:textId="40FE3641" w:rsidR="00D355AE" w:rsidRPr="00501134" w:rsidRDefault="00D355AE" w:rsidP="00D355AE">
            <w:pPr>
              <w:spacing w:after="0" w:line="360" w:lineRule="auto"/>
              <w:jc w:val="center"/>
              <w:rPr>
                <w:rFonts w:ascii="Times New Roman" w:hAnsi="Times New Roman" w:cs="Times New Roman"/>
              </w:rPr>
            </w:pPr>
            <w:r w:rsidRPr="00501134">
              <w:rPr>
                <w:rFonts w:ascii="Times New Roman" w:hAnsi="Times New Roman" w:cs="Times New Roman"/>
              </w:rPr>
              <w:t>14</w:t>
            </w:r>
          </w:p>
        </w:tc>
        <w:tc>
          <w:tcPr>
            <w:tcW w:w="2665" w:type="dxa"/>
          </w:tcPr>
          <w:p w14:paraId="5367448C" w14:textId="77777777" w:rsidR="00D355AE" w:rsidRDefault="00D355AE" w:rsidP="00D355AE">
            <w:pPr>
              <w:spacing w:after="0" w:line="360" w:lineRule="auto"/>
              <w:jc w:val="both"/>
              <w:rPr>
                <w:rFonts w:ascii="Times New Roman" w:hAnsi="Times New Roman" w:cs="Times New Roman"/>
              </w:rPr>
            </w:pPr>
            <w:r>
              <w:rPr>
                <w:rFonts w:ascii="Times New Roman" w:hAnsi="Times New Roman" w:cs="Times New Roman"/>
              </w:rPr>
              <w:t>17 Januari 2020 sampai</w:t>
            </w:r>
          </w:p>
          <w:p w14:paraId="16CECDC6" w14:textId="15390DB8" w:rsidR="00D355AE" w:rsidRPr="00501134" w:rsidRDefault="00D355AE" w:rsidP="00D355AE">
            <w:pPr>
              <w:spacing w:after="0" w:line="360" w:lineRule="auto"/>
              <w:jc w:val="both"/>
              <w:rPr>
                <w:rFonts w:ascii="Times New Roman" w:hAnsi="Times New Roman" w:cs="Times New Roman"/>
              </w:rPr>
            </w:pPr>
            <w:r>
              <w:rPr>
                <w:rFonts w:ascii="Times New Roman" w:hAnsi="Times New Roman" w:cs="Times New Roman"/>
              </w:rPr>
              <w:t>19 Januari 2020</w:t>
            </w:r>
          </w:p>
        </w:tc>
        <w:tc>
          <w:tcPr>
            <w:tcW w:w="5543" w:type="dxa"/>
          </w:tcPr>
          <w:p w14:paraId="16B8DF01" w14:textId="62E71E98" w:rsidR="00D355AE" w:rsidRPr="00FB060F" w:rsidRDefault="00D355AE" w:rsidP="00D355AE">
            <w:pPr>
              <w:spacing w:after="0" w:line="360" w:lineRule="auto"/>
              <w:jc w:val="both"/>
              <w:rPr>
                <w:rFonts w:ascii="Times New Roman" w:hAnsi="Times New Roman" w:cs="Times New Roman"/>
              </w:rPr>
            </w:pPr>
            <w:r>
              <w:rPr>
                <w:rFonts w:ascii="Times New Roman" w:hAnsi="Times New Roman" w:cs="Times New Roman"/>
              </w:rPr>
              <w:t xml:space="preserve">Melakukan </w:t>
            </w:r>
            <w:r w:rsidR="00FB060F" w:rsidRPr="00FB060F">
              <w:rPr>
                <w:rFonts w:ascii="Times New Roman" w:hAnsi="Times New Roman" w:cs="Times New Roman"/>
                <w:i/>
              </w:rPr>
              <w:t>coding</w:t>
            </w:r>
            <w:r w:rsidR="00FB060F">
              <w:rPr>
                <w:rFonts w:ascii="Times New Roman" w:hAnsi="Times New Roman" w:cs="Times New Roman"/>
              </w:rPr>
              <w:t xml:space="preserve"> </w:t>
            </w:r>
            <w:r>
              <w:rPr>
                <w:rFonts w:ascii="Times New Roman" w:hAnsi="Times New Roman" w:cs="Times New Roman"/>
              </w:rPr>
              <w:t xml:space="preserve">untuk </w:t>
            </w:r>
            <w:r w:rsidRPr="00D355AE">
              <w:rPr>
                <w:rFonts w:ascii="Times New Roman" w:hAnsi="Times New Roman" w:cs="Times New Roman"/>
                <w:i/>
              </w:rPr>
              <w:t>interface</w:t>
            </w:r>
            <w:r w:rsidR="00FB060F">
              <w:rPr>
                <w:rFonts w:ascii="Times New Roman" w:hAnsi="Times New Roman" w:cs="Times New Roman"/>
              </w:rPr>
              <w:t xml:space="preserve"> awal</w:t>
            </w:r>
          </w:p>
        </w:tc>
      </w:tr>
      <w:tr w:rsidR="00D355AE" w:rsidRPr="00501134" w14:paraId="3DFB771F" w14:textId="77777777" w:rsidTr="0027246A">
        <w:trPr>
          <w:jc w:val="center"/>
        </w:trPr>
        <w:tc>
          <w:tcPr>
            <w:tcW w:w="570" w:type="dxa"/>
          </w:tcPr>
          <w:p w14:paraId="0752F2E5" w14:textId="3BBD9403" w:rsidR="00D355AE" w:rsidRPr="00501134" w:rsidRDefault="00D355AE" w:rsidP="00D355AE">
            <w:pPr>
              <w:spacing w:after="0" w:line="360" w:lineRule="auto"/>
              <w:jc w:val="center"/>
              <w:rPr>
                <w:rFonts w:ascii="Times New Roman" w:hAnsi="Times New Roman" w:cs="Times New Roman"/>
              </w:rPr>
            </w:pPr>
            <w:r w:rsidRPr="00501134">
              <w:rPr>
                <w:rFonts w:ascii="Times New Roman" w:hAnsi="Times New Roman" w:cs="Times New Roman"/>
              </w:rPr>
              <w:t>15</w:t>
            </w:r>
          </w:p>
        </w:tc>
        <w:tc>
          <w:tcPr>
            <w:tcW w:w="2665" w:type="dxa"/>
          </w:tcPr>
          <w:p w14:paraId="13248C5F" w14:textId="77777777" w:rsidR="00D355AE" w:rsidRDefault="00D355AE" w:rsidP="00D355AE">
            <w:pPr>
              <w:spacing w:after="0" w:line="360" w:lineRule="auto"/>
              <w:jc w:val="both"/>
              <w:rPr>
                <w:rFonts w:ascii="Times New Roman" w:hAnsi="Times New Roman" w:cs="Times New Roman"/>
              </w:rPr>
            </w:pPr>
            <w:r>
              <w:rPr>
                <w:rFonts w:ascii="Times New Roman" w:hAnsi="Times New Roman" w:cs="Times New Roman"/>
              </w:rPr>
              <w:t>20 Januari 2020 sampai</w:t>
            </w:r>
          </w:p>
          <w:p w14:paraId="143CEDFF" w14:textId="5C69EDBC" w:rsidR="00D355AE" w:rsidRPr="00D355AE" w:rsidRDefault="00D355AE" w:rsidP="00D355AE">
            <w:pPr>
              <w:spacing w:after="0" w:line="360" w:lineRule="auto"/>
              <w:jc w:val="both"/>
              <w:rPr>
                <w:rFonts w:ascii="Times New Roman" w:hAnsi="Times New Roman" w:cs="Times New Roman"/>
              </w:rPr>
            </w:pPr>
            <w:r>
              <w:rPr>
                <w:rFonts w:ascii="Times New Roman" w:hAnsi="Times New Roman" w:cs="Times New Roman"/>
              </w:rPr>
              <w:t>21 Januari 2020</w:t>
            </w:r>
          </w:p>
        </w:tc>
        <w:tc>
          <w:tcPr>
            <w:tcW w:w="5543" w:type="dxa"/>
          </w:tcPr>
          <w:p w14:paraId="008308F6" w14:textId="0F350912" w:rsidR="00D355AE" w:rsidRPr="00FB060F" w:rsidRDefault="00FB060F" w:rsidP="00D355AE">
            <w:pPr>
              <w:spacing w:after="0" w:line="360" w:lineRule="auto"/>
              <w:jc w:val="both"/>
              <w:rPr>
                <w:rFonts w:ascii="Times New Roman" w:hAnsi="Times New Roman" w:cs="Times New Roman"/>
              </w:rPr>
            </w:pPr>
            <w:r>
              <w:rPr>
                <w:rFonts w:ascii="Times New Roman" w:hAnsi="Times New Roman" w:cs="Times New Roman"/>
              </w:rPr>
              <w:t xml:space="preserve">Penyesuaian </w:t>
            </w:r>
            <w:r w:rsidRPr="00FB060F">
              <w:rPr>
                <w:rFonts w:ascii="Times New Roman" w:hAnsi="Times New Roman" w:cs="Times New Roman"/>
                <w:i/>
              </w:rPr>
              <w:t>template</w:t>
            </w:r>
            <w:r>
              <w:rPr>
                <w:rFonts w:ascii="Times New Roman" w:hAnsi="Times New Roman" w:cs="Times New Roman"/>
                <w:i/>
              </w:rPr>
              <w:t xml:space="preserve"> web</w:t>
            </w:r>
            <w:r>
              <w:rPr>
                <w:rFonts w:ascii="Times New Roman" w:hAnsi="Times New Roman" w:cs="Times New Roman"/>
              </w:rPr>
              <w:t xml:space="preserve"> dari tempat kerja praktek</w:t>
            </w:r>
          </w:p>
        </w:tc>
      </w:tr>
      <w:tr w:rsidR="00D355AE" w:rsidRPr="00501134" w14:paraId="7EE5AEB1" w14:textId="77777777" w:rsidTr="0027246A">
        <w:trPr>
          <w:jc w:val="center"/>
        </w:trPr>
        <w:tc>
          <w:tcPr>
            <w:tcW w:w="570" w:type="dxa"/>
          </w:tcPr>
          <w:p w14:paraId="7315AB1D" w14:textId="7C29E2FD" w:rsidR="00D355AE" w:rsidRPr="00501134" w:rsidRDefault="00D355AE" w:rsidP="00D355AE">
            <w:pPr>
              <w:spacing w:after="0" w:line="360" w:lineRule="auto"/>
              <w:jc w:val="center"/>
              <w:rPr>
                <w:rFonts w:ascii="Times New Roman" w:hAnsi="Times New Roman" w:cs="Times New Roman"/>
              </w:rPr>
            </w:pPr>
            <w:r w:rsidRPr="00501134">
              <w:rPr>
                <w:rFonts w:ascii="Times New Roman" w:hAnsi="Times New Roman" w:cs="Times New Roman"/>
              </w:rPr>
              <w:t>16</w:t>
            </w:r>
          </w:p>
        </w:tc>
        <w:tc>
          <w:tcPr>
            <w:tcW w:w="2665" w:type="dxa"/>
          </w:tcPr>
          <w:p w14:paraId="21526E73" w14:textId="1378BC82" w:rsidR="00D355AE" w:rsidRPr="00501134" w:rsidRDefault="00D355AE" w:rsidP="00D355AE">
            <w:pPr>
              <w:spacing w:after="0" w:line="360" w:lineRule="auto"/>
              <w:jc w:val="both"/>
              <w:rPr>
                <w:rFonts w:ascii="Times New Roman" w:hAnsi="Times New Roman" w:cs="Times New Roman"/>
              </w:rPr>
            </w:pPr>
            <w:r>
              <w:rPr>
                <w:rFonts w:ascii="Times New Roman" w:hAnsi="Times New Roman" w:cs="Times New Roman"/>
              </w:rPr>
              <w:t>22 Januari 2020</w:t>
            </w:r>
          </w:p>
        </w:tc>
        <w:tc>
          <w:tcPr>
            <w:tcW w:w="5543" w:type="dxa"/>
          </w:tcPr>
          <w:p w14:paraId="7263EF71" w14:textId="19E485B8" w:rsidR="00D355AE" w:rsidRPr="00501134" w:rsidRDefault="00D355AE" w:rsidP="00D355AE">
            <w:pPr>
              <w:spacing w:after="0" w:line="360" w:lineRule="auto"/>
              <w:jc w:val="both"/>
              <w:rPr>
                <w:rFonts w:ascii="Times New Roman" w:hAnsi="Times New Roman" w:cs="Times New Roman"/>
              </w:rPr>
            </w:pPr>
            <w:r>
              <w:rPr>
                <w:rFonts w:ascii="Times New Roman" w:hAnsi="Times New Roman" w:cs="Times New Roman"/>
              </w:rPr>
              <w:t>Bertemu divisi IT dan p</w:t>
            </w:r>
            <w:r w:rsidRPr="00B54A49">
              <w:rPr>
                <w:rFonts w:ascii="Times New Roman" w:hAnsi="Times New Roman" w:cs="Times New Roman"/>
              </w:rPr>
              <w:t xml:space="preserve">embimbing lapangan </w:t>
            </w:r>
            <w:r>
              <w:rPr>
                <w:rFonts w:ascii="Times New Roman" w:hAnsi="Times New Roman" w:cs="Times New Roman"/>
              </w:rPr>
              <w:t>melakukan bimbingnan perkembangan proyek yang telah di</w:t>
            </w:r>
            <w:r w:rsidRPr="00B54A49">
              <w:rPr>
                <w:rFonts w:ascii="Times New Roman" w:hAnsi="Times New Roman" w:cs="Times New Roman"/>
              </w:rPr>
              <w:t>kerjakan</w:t>
            </w:r>
          </w:p>
        </w:tc>
      </w:tr>
    </w:tbl>
    <w:p w14:paraId="6B937BBE" w14:textId="0C22855A" w:rsidR="00554E04" w:rsidRPr="00554E04" w:rsidRDefault="00554E04" w:rsidP="00554E04">
      <w:pPr>
        <w:pStyle w:val="Caption"/>
        <w:keepNext/>
        <w:rPr>
          <w:b w:val="0"/>
        </w:rPr>
      </w:pPr>
      <w:bookmarkStart w:id="102" w:name="_Toc59700799"/>
      <w:proofErr w:type="gramStart"/>
      <w:r>
        <w:lastRenderedPageBreak/>
        <w:t>Tabel 3.</w:t>
      </w:r>
      <w:proofErr w:type="gramEnd"/>
      <w:r>
        <w:t xml:space="preserve"> </w:t>
      </w:r>
      <w:r w:rsidR="00B11CA0">
        <w:rPr>
          <w:noProof/>
        </w:rPr>
        <w:fldChar w:fldCharType="begin"/>
      </w:r>
      <w:r w:rsidR="00B11CA0">
        <w:rPr>
          <w:noProof/>
        </w:rPr>
        <w:instrText xml:space="preserve"> SEQ Tabel_3. \* ARABIC </w:instrText>
      </w:r>
      <w:r w:rsidR="00B11CA0">
        <w:rPr>
          <w:noProof/>
        </w:rPr>
        <w:fldChar w:fldCharType="separate"/>
      </w:r>
      <w:r w:rsidR="004A07B7">
        <w:rPr>
          <w:noProof/>
        </w:rPr>
        <w:t>15</w:t>
      </w:r>
      <w:r w:rsidR="00B11CA0">
        <w:rPr>
          <w:noProof/>
        </w:rPr>
        <w:fldChar w:fldCharType="end"/>
      </w:r>
      <w:r>
        <w:t xml:space="preserve"> </w:t>
      </w:r>
      <w:r>
        <w:rPr>
          <w:b w:val="0"/>
        </w:rPr>
        <w:t>Lanjutan Deskripsi Aktivitas</w:t>
      </w:r>
      <w:bookmarkEnd w:id="10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65"/>
        <w:gridCol w:w="5543"/>
      </w:tblGrid>
      <w:tr w:rsidR="000544AD" w:rsidRPr="00501134" w14:paraId="40F954A6" w14:textId="77777777" w:rsidTr="000544AD">
        <w:trPr>
          <w:jc w:val="center"/>
        </w:trPr>
        <w:tc>
          <w:tcPr>
            <w:tcW w:w="570" w:type="dxa"/>
          </w:tcPr>
          <w:p w14:paraId="47E1CC81" w14:textId="77777777" w:rsidR="000544AD" w:rsidRPr="00501134" w:rsidRDefault="000544AD" w:rsidP="000544AD">
            <w:pPr>
              <w:spacing w:after="0" w:line="360" w:lineRule="auto"/>
              <w:jc w:val="center"/>
              <w:rPr>
                <w:rFonts w:ascii="Times New Roman" w:hAnsi="Times New Roman" w:cs="Times New Roman"/>
                <w:b/>
              </w:rPr>
            </w:pPr>
            <w:r w:rsidRPr="00501134">
              <w:rPr>
                <w:rFonts w:ascii="Times New Roman" w:hAnsi="Times New Roman" w:cs="Times New Roman"/>
                <w:b/>
              </w:rPr>
              <w:t>No.</w:t>
            </w:r>
          </w:p>
        </w:tc>
        <w:tc>
          <w:tcPr>
            <w:tcW w:w="2665" w:type="dxa"/>
          </w:tcPr>
          <w:p w14:paraId="3C6F5D96" w14:textId="77777777" w:rsidR="000544AD" w:rsidRPr="00501134" w:rsidRDefault="000544AD" w:rsidP="000544AD">
            <w:pPr>
              <w:spacing w:after="0" w:line="360" w:lineRule="auto"/>
              <w:jc w:val="center"/>
              <w:rPr>
                <w:rFonts w:ascii="Times New Roman" w:hAnsi="Times New Roman" w:cs="Times New Roman"/>
                <w:b/>
              </w:rPr>
            </w:pPr>
            <w:r w:rsidRPr="00501134">
              <w:rPr>
                <w:rFonts w:ascii="Times New Roman" w:hAnsi="Times New Roman" w:cs="Times New Roman"/>
                <w:b/>
              </w:rPr>
              <w:t>Tanggal</w:t>
            </w:r>
          </w:p>
        </w:tc>
        <w:tc>
          <w:tcPr>
            <w:tcW w:w="5543" w:type="dxa"/>
          </w:tcPr>
          <w:p w14:paraId="17660C7A" w14:textId="77777777" w:rsidR="000544AD" w:rsidRPr="00501134" w:rsidRDefault="000544AD" w:rsidP="000544AD">
            <w:pPr>
              <w:spacing w:after="0" w:line="360" w:lineRule="auto"/>
              <w:jc w:val="center"/>
              <w:rPr>
                <w:rFonts w:ascii="Times New Roman" w:hAnsi="Times New Roman" w:cs="Times New Roman"/>
                <w:b/>
              </w:rPr>
            </w:pPr>
            <w:r w:rsidRPr="00501134">
              <w:rPr>
                <w:rFonts w:ascii="Times New Roman" w:hAnsi="Times New Roman" w:cs="Times New Roman"/>
                <w:b/>
              </w:rPr>
              <w:t>Kegiatan</w:t>
            </w:r>
          </w:p>
        </w:tc>
      </w:tr>
      <w:tr w:rsidR="004F6A9A" w:rsidRPr="00501134" w14:paraId="3DE9B6B0" w14:textId="77777777" w:rsidTr="00B11CA0">
        <w:trPr>
          <w:jc w:val="center"/>
        </w:trPr>
        <w:tc>
          <w:tcPr>
            <w:tcW w:w="570" w:type="dxa"/>
          </w:tcPr>
          <w:p w14:paraId="5EEB05E5" w14:textId="77777777" w:rsidR="004F6A9A" w:rsidRPr="00B54A49" w:rsidRDefault="004F6A9A" w:rsidP="00B11CA0">
            <w:pPr>
              <w:spacing w:after="0" w:line="360" w:lineRule="auto"/>
              <w:jc w:val="center"/>
              <w:rPr>
                <w:rFonts w:ascii="Times New Roman" w:hAnsi="Times New Roman" w:cs="Times New Roman"/>
              </w:rPr>
            </w:pPr>
            <w:r>
              <w:rPr>
                <w:rFonts w:ascii="Times New Roman" w:hAnsi="Times New Roman" w:cs="Times New Roman"/>
              </w:rPr>
              <w:t>17</w:t>
            </w:r>
          </w:p>
        </w:tc>
        <w:tc>
          <w:tcPr>
            <w:tcW w:w="2665" w:type="dxa"/>
          </w:tcPr>
          <w:p w14:paraId="794E1354" w14:textId="77777777" w:rsidR="004F6A9A" w:rsidRDefault="004F6A9A" w:rsidP="00B11CA0">
            <w:pPr>
              <w:spacing w:after="0" w:line="360" w:lineRule="auto"/>
              <w:jc w:val="both"/>
              <w:rPr>
                <w:rFonts w:ascii="Times New Roman" w:hAnsi="Times New Roman" w:cs="Times New Roman"/>
              </w:rPr>
            </w:pPr>
            <w:r>
              <w:rPr>
                <w:rFonts w:ascii="Times New Roman" w:hAnsi="Times New Roman" w:cs="Times New Roman"/>
              </w:rPr>
              <w:t>23 Januari 2020 sampai</w:t>
            </w:r>
          </w:p>
          <w:p w14:paraId="4348885C" w14:textId="77777777" w:rsidR="004F6A9A" w:rsidRPr="00FB060F" w:rsidRDefault="004F6A9A" w:rsidP="00B11CA0">
            <w:pPr>
              <w:spacing w:after="0" w:line="360" w:lineRule="auto"/>
              <w:jc w:val="both"/>
              <w:rPr>
                <w:rFonts w:ascii="Times New Roman" w:hAnsi="Times New Roman" w:cs="Times New Roman"/>
              </w:rPr>
            </w:pPr>
            <w:r>
              <w:rPr>
                <w:rFonts w:ascii="Times New Roman" w:hAnsi="Times New Roman" w:cs="Times New Roman"/>
              </w:rPr>
              <w:t>25 Januari 2020</w:t>
            </w:r>
          </w:p>
        </w:tc>
        <w:tc>
          <w:tcPr>
            <w:tcW w:w="5543" w:type="dxa"/>
          </w:tcPr>
          <w:p w14:paraId="50A3FB3A" w14:textId="77777777" w:rsidR="004F6A9A" w:rsidRPr="00FB060F" w:rsidRDefault="004F6A9A" w:rsidP="00B11CA0">
            <w:pPr>
              <w:spacing w:after="0" w:line="360" w:lineRule="auto"/>
              <w:jc w:val="both"/>
              <w:rPr>
                <w:rFonts w:ascii="Times New Roman" w:hAnsi="Times New Roman" w:cs="Times New Roman"/>
              </w:rPr>
            </w:pPr>
            <w:r>
              <w:rPr>
                <w:rFonts w:ascii="Times New Roman" w:hAnsi="Times New Roman" w:cs="Times New Roman"/>
              </w:rPr>
              <w:t xml:space="preserve">Memahami konsep </w:t>
            </w:r>
            <w:r w:rsidRPr="00CE18F9">
              <w:rPr>
                <w:rFonts w:ascii="Times New Roman" w:hAnsi="Times New Roman" w:cs="Times New Roman"/>
                <w:i/>
              </w:rPr>
              <w:t>blade</w:t>
            </w:r>
            <w:r>
              <w:rPr>
                <w:rFonts w:ascii="Times New Roman" w:hAnsi="Times New Roman" w:cs="Times New Roman"/>
              </w:rPr>
              <w:t xml:space="preserve"> pada </w:t>
            </w:r>
            <w:r w:rsidRPr="00CE18F9">
              <w:rPr>
                <w:rFonts w:ascii="Times New Roman" w:hAnsi="Times New Roman" w:cs="Times New Roman"/>
                <w:i/>
              </w:rPr>
              <w:t>CodeIn</w:t>
            </w:r>
            <w:r>
              <w:rPr>
                <w:rFonts w:ascii="Times New Roman" w:hAnsi="Times New Roman" w:cs="Times New Roman"/>
                <w:i/>
              </w:rPr>
              <w:t>gniter</w:t>
            </w:r>
          </w:p>
        </w:tc>
      </w:tr>
      <w:tr w:rsidR="000544AD" w:rsidRPr="00501134" w14:paraId="60C43C23" w14:textId="77777777" w:rsidTr="000544AD">
        <w:trPr>
          <w:jc w:val="center"/>
        </w:trPr>
        <w:tc>
          <w:tcPr>
            <w:tcW w:w="570" w:type="dxa"/>
          </w:tcPr>
          <w:p w14:paraId="4628FED8" w14:textId="77777777" w:rsidR="000544AD" w:rsidRPr="00B54A49" w:rsidRDefault="000544AD" w:rsidP="000544AD">
            <w:pPr>
              <w:spacing w:after="0" w:line="360" w:lineRule="auto"/>
              <w:jc w:val="center"/>
              <w:rPr>
                <w:rFonts w:ascii="Times New Roman" w:hAnsi="Times New Roman" w:cs="Times New Roman"/>
              </w:rPr>
            </w:pPr>
            <w:r>
              <w:rPr>
                <w:rFonts w:ascii="Times New Roman" w:hAnsi="Times New Roman" w:cs="Times New Roman"/>
              </w:rPr>
              <w:t>18</w:t>
            </w:r>
          </w:p>
        </w:tc>
        <w:tc>
          <w:tcPr>
            <w:tcW w:w="2665" w:type="dxa"/>
          </w:tcPr>
          <w:p w14:paraId="2DC578C4" w14:textId="77777777" w:rsidR="000544AD" w:rsidRDefault="000544AD" w:rsidP="000544AD">
            <w:pPr>
              <w:spacing w:after="0" w:line="360" w:lineRule="auto"/>
              <w:jc w:val="both"/>
              <w:rPr>
                <w:rFonts w:ascii="Times New Roman" w:hAnsi="Times New Roman" w:cs="Times New Roman"/>
              </w:rPr>
            </w:pPr>
            <w:r>
              <w:rPr>
                <w:rFonts w:ascii="Times New Roman" w:hAnsi="Times New Roman" w:cs="Times New Roman"/>
              </w:rPr>
              <w:t>26 Januari 2002 sampai</w:t>
            </w:r>
          </w:p>
          <w:p w14:paraId="0BB6B7F2" w14:textId="77777777" w:rsidR="000544AD" w:rsidRPr="00D355AE" w:rsidRDefault="000544AD" w:rsidP="000544AD">
            <w:pPr>
              <w:spacing w:after="0" w:line="360" w:lineRule="auto"/>
              <w:jc w:val="both"/>
              <w:rPr>
                <w:rFonts w:ascii="Times New Roman" w:hAnsi="Times New Roman" w:cs="Times New Roman"/>
              </w:rPr>
            </w:pPr>
            <w:r>
              <w:rPr>
                <w:rFonts w:ascii="Times New Roman" w:hAnsi="Times New Roman" w:cs="Times New Roman"/>
              </w:rPr>
              <w:t>28 Januari 2020</w:t>
            </w:r>
          </w:p>
        </w:tc>
        <w:tc>
          <w:tcPr>
            <w:tcW w:w="5543" w:type="dxa"/>
          </w:tcPr>
          <w:p w14:paraId="7BBB6FFD" w14:textId="77777777" w:rsidR="000544AD" w:rsidRPr="00501134" w:rsidRDefault="000544AD" w:rsidP="000544AD">
            <w:pPr>
              <w:spacing w:after="0" w:line="360" w:lineRule="auto"/>
              <w:jc w:val="both"/>
              <w:rPr>
                <w:rFonts w:ascii="Times New Roman" w:hAnsi="Times New Roman" w:cs="Times New Roman"/>
              </w:rPr>
            </w:pPr>
            <w:r>
              <w:rPr>
                <w:rFonts w:ascii="Times New Roman" w:hAnsi="Times New Roman" w:cs="Times New Roman"/>
              </w:rPr>
              <w:t xml:space="preserve">Melakukan </w:t>
            </w:r>
            <w:r w:rsidRPr="00FB060F">
              <w:rPr>
                <w:rFonts w:ascii="Times New Roman" w:hAnsi="Times New Roman" w:cs="Times New Roman"/>
                <w:i/>
              </w:rPr>
              <w:t>coding</w:t>
            </w:r>
            <w:r>
              <w:rPr>
                <w:rFonts w:ascii="Times New Roman" w:hAnsi="Times New Roman" w:cs="Times New Roman"/>
              </w:rPr>
              <w:t xml:space="preserve"> untuk CRUD (</w:t>
            </w:r>
            <w:r w:rsidRPr="00FB060F">
              <w:rPr>
                <w:rFonts w:ascii="Times New Roman" w:hAnsi="Times New Roman" w:cs="Times New Roman"/>
                <w:i/>
              </w:rPr>
              <w:t>create</w:t>
            </w:r>
            <w:r>
              <w:rPr>
                <w:rFonts w:ascii="Times New Roman" w:hAnsi="Times New Roman" w:cs="Times New Roman"/>
              </w:rPr>
              <w:t xml:space="preserve">, </w:t>
            </w:r>
            <w:r w:rsidRPr="00FB060F">
              <w:rPr>
                <w:rFonts w:ascii="Times New Roman" w:hAnsi="Times New Roman" w:cs="Times New Roman"/>
                <w:i/>
              </w:rPr>
              <w:t>read</w:t>
            </w:r>
            <w:r>
              <w:rPr>
                <w:rFonts w:ascii="Times New Roman" w:hAnsi="Times New Roman" w:cs="Times New Roman"/>
              </w:rPr>
              <w:t xml:space="preserve">, </w:t>
            </w:r>
            <w:r w:rsidRPr="00FB060F">
              <w:rPr>
                <w:rFonts w:ascii="Times New Roman" w:hAnsi="Times New Roman" w:cs="Times New Roman"/>
                <w:i/>
              </w:rPr>
              <w:t>update</w:t>
            </w:r>
            <w:r>
              <w:rPr>
                <w:rFonts w:ascii="Times New Roman" w:hAnsi="Times New Roman" w:cs="Times New Roman"/>
              </w:rPr>
              <w:t xml:space="preserve">, dan </w:t>
            </w:r>
            <w:r w:rsidRPr="00FB060F">
              <w:rPr>
                <w:rFonts w:ascii="Times New Roman" w:hAnsi="Times New Roman" w:cs="Times New Roman"/>
                <w:i/>
              </w:rPr>
              <w:t>delete</w:t>
            </w:r>
            <w:r>
              <w:rPr>
                <w:rFonts w:ascii="Times New Roman" w:hAnsi="Times New Roman" w:cs="Times New Roman"/>
              </w:rPr>
              <w:t>)</w:t>
            </w:r>
          </w:p>
        </w:tc>
      </w:tr>
      <w:tr w:rsidR="000544AD" w:rsidRPr="00501134" w14:paraId="2FAE8EFC" w14:textId="77777777" w:rsidTr="000544AD">
        <w:trPr>
          <w:jc w:val="center"/>
        </w:trPr>
        <w:tc>
          <w:tcPr>
            <w:tcW w:w="570" w:type="dxa"/>
          </w:tcPr>
          <w:p w14:paraId="6343F509" w14:textId="77777777" w:rsidR="000544AD" w:rsidRPr="00B54A49" w:rsidRDefault="000544AD" w:rsidP="000544AD">
            <w:pPr>
              <w:spacing w:after="0" w:line="360" w:lineRule="auto"/>
              <w:jc w:val="center"/>
              <w:rPr>
                <w:rFonts w:ascii="Times New Roman" w:hAnsi="Times New Roman" w:cs="Times New Roman"/>
              </w:rPr>
            </w:pPr>
            <w:r>
              <w:rPr>
                <w:rFonts w:ascii="Times New Roman" w:hAnsi="Times New Roman" w:cs="Times New Roman"/>
              </w:rPr>
              <w:t>19</w:t>
            </w:r>
          </w:p>
        </w:tc>
        <w:tc>
          <w:tcPr>
            <w:tcW w:w="2665" w:type="dxa"/>
          </w:tcPr>
          <w:p w14:paraId="411C50CE" w14:textId="77777777" w:rsidR="000544AD" w:rsidRPr="00D355AE" w:rsidRDefault="000544AD" w:rsidP="000544AD">
            <w:pPr>
              <w:spacing w:after="0" w:line="360" w:lineRule="auto"/>
              <w:jc w:val="both"/>
              <w:rPr>
                <w:rFonts w:ascii="Times New Roman" w:hAnsi="Times New Roman" w:cs="Times New Roman"/>
              </w:rPr>
            </w:pPr>
            <w:r>
              <w:rPr>
                <w:rFonts w:ascii="Times New Roman" w:hAnsi="Times New Roman" w:cs="Times New Roman"/>
              </w:rPr>
              <w:t>29 Januari 2020</w:t>
            </w:r>
          </w:p>
        </w:tc>
        <w:tc>
          <w:tcPr>
            <w:tcW w:w="5543" w:type="dxa"/>
          </w:tcPr>
          <w:p w14:paraId="7654D64F" w14:textId="77777777" w:rsidR="000544AD" w:rsidRPr="00B54A49" w:rsidRDefault="000544AD" w:rsidP="000544AD">
            <w:pPr>
              <w:spacing w:after="0" w:line="360" w:lineRule="auto"/>
              <w:jc w:val="both"/>
              <w:rPr>
                <w:rFonts w:ascii="Times New Roman" w:hAnsi="Times New Roman" w:cs="Times New Roman"/>
              </w:rPr>
            </w:pPr>
            <w:r>
              <w:rPr>
                <w:rFonts w:ascii="Times New Roman" w:hAnsi="Times New Roman" w:cs="Times New Roman"/>
              </w:rPr>
              <w:t>Bertemu divisi IT dan p</w:t>
            </w:r>
            <w:r w:rsidRPr="00B54A49">
              <w:rPr>
                <w:rFonts w:ascii="Times New Roman" w:hAnsi="Times New Roman" w:cs="Times New Roman"/>
              </w:rPr>
              <w:t xml:space="preserve">embimbing lapangan </w:t>
            </w:r>
            <w:r>
              <w:rPr>
                <w:rFonts w:ascii="Times New Roman" w:hAnsi="Times New Roman" w:cs="Times New Roman"/>
              </w:rPr>
              <w:t>melakukan bimbingnan perkembangan proyek yang telah di</w:t>
            </w:r>
            <w:r w:rsidRPr="00B54A49">
              <w:rPr>
                <w:rFonts w:ascii="Times New Roman" w:hAnsi="Times New Roman" w:cs="Times New Roman"/>
              </w:rPr>
              <w:t>kerjakan</w:t>
            </w:r>
          </w:p>
        </w:tc>
      </w:tr>
      <w:tr w:rsidR="000544AD" w:rsidRPr="00501134" w14:paraId="3BC8CD40" w14:textId="77777777" w:rsidTr="000544AD">
        <w:trPr>
          <w:jc w:val="center"/>
        </w:trPr>
        <w:tc>
          <w:tcPr>
            <w:tcW w:w="570" w:type="dxa"/>
          </w:tcPr>
          <w:p w14:paraId="56B01DCE" w14:textId="77777777" w:rsidR="000544AD" w:rsidRPr="00B54A49" w:rsidRDefault="000544AD" w:rsidP="000544AD">
            <w:pPr>
              <w:spacing w:after="0" w:line="360" w:lineRule="auto"/>
              <w:jc w:val="center"/>
              <w:rPr>
                <w:rFonts w:ascii="Times New Roman" w:hAnsi="Times New Roman" w:cs="Times New Roman"/>
              </w:rPr>
            </w:pPr>
            <w:r>
              <w:rPr>
                <w:rFonts w:ascii="Times New Roman" w:hAnsi="Times New Roman" w:cs="Times New Roman"/>
              </w:rPr>
              <w:t>20</w:t>
            </w:r>
          </w:p>
        </w:tc>
        <w:tc>
          <w:tcPr>
            <w:tcW w:w="2665" w:type="dxa"/>
          </w:tcPr>
          <w:p w14:paraId="3D7453E2" w14:textId="77777777" w:rsidR="000544AD" w:rsidRDefault="000544AD" w:rsidP="000544AD">
            <w:pPr>
              <w:spacing w:after="0" w:line="360" w:lineRule="auto"/>
              <w:jc w:val="both"/>
              <w:rPr>
                <w:rFonts w:ascii="Times New Roman" w:hAnsi="Times New Roman" w:cs="Times New Roman"/>
              </w:rPr>
            </w:pPr>
            <w:r>
              <w:rPr>
                <w:rFonts w:ascii="Times New Roman" w:hAnsi="Times New Roman" w:cs="Times New Roman"/>
              </w:rPr>
              <w:t>30 Januari 2020 sampai</w:t>
            </w:r>
          </w:p>
          <w:p w14:paraId="32C2DC18" w14:textId="77777777" w:rsidR="000544AD" w:rsidRPr="00D355AE" w:rsidRDefault="000544AD" w:rsidP="000544AD">
            <w:pPr>
              <w:spacing w:after="0" w:line="360" w:lineRule="auto"/>
              <w:jc w:val="both"/>
              <w:rPr>
                <w:rFonts w:ascii="Times New Roman" w:hAnsi="Times New Roman" w:cs="Times New Roman"/>
              </w:rPr>
            </w:pPr>
            <w:r>
              <w:rPr>
                <w:rFonts w:ascii="Times New Roman" w:hAnsi="Times New Roman" w:cs="Times New Roman"/>
              </w:rPr>
              <w:t>1 Februari 2020</w:t>
            </w:r>
          </w:p>
        </w:tc>
        <w:tc>
          <w:tcPr>
            <w:tcW w:w="5543" w:type="dxa"/>
          </w:tcPr>
          <w:p w14:paraId="78825A22" w14:textId="77777777" w:rsidR="000544AD" w:rsidRPr="00F00FD2" w:rsidRDefault="000544AD" w:rsidP="000544AD">
            <w:pPr>
              <w:spacing w:after="0" w:line="360" w:lineRule="auto"/>
              <w:jc w:val="both"/>
              <w:rPr>
                <w:rFonts w:ascii="Times New Roman" w:hAnsi="Times New Roman" w:cs="Times New Roman"/>
              </w:rPr>
            </w:pPr>
            <w:r>
              <w:rPr>
                <w:rFonts w:ascii="Times New Roman" w:hAnsi="Times New Roman" w:cs="Times New Roman"/>
              </w:rPr>
              <w:t xml:space="preserve">Perbaikan </w:t>
            </w:r>
            <w:r w:rsidRPr="00FB060F">
              <w:rPr>
                <w:rFonts w:ascii="Times New Roman" w:hAnsi="Times New Roman" w:cs="Times New Roman"/>
                <w:i/>
              </w:rPr>
              <w:t>coding</w:t>
            </w:r>
            <w:r>
              <w:rPr>
                <w:rFonts w:ascii="Times New Roman" w:hAnsi="Times New Roman" w:cs="Times New Roman"/>
              </w:rPr>
              <w:t xml:space="preserve"> untuk CRUD (</w:t>
            </w:r>
            <w:r w:rsidRPr="00FB060F">
              <w:rPr>
                <w:rFonts w:ascii="Times New Roman" w:hAnsi="Times New Roman" w:cs="Times New Roman"/>
                <w:i/>
              </w:rPr>
              <w:t>create</w:t>
            </w:r>
            <w:r>
              <w:rPr>
                <w:rFonts w:ascii="Times New Roman" w:hAnsi="Times New Roman" w:cs="Times New Roman"/>
              </w:rPr>
              <w:t xml:space="preserve">, </w:t>
            </w:r>
            <w:r w:rsidRPr="00FB060F">
              <w:rPr>
                <w:rFonts w:ascii="Times New Roman" w:hAnsi="Times New Roman" w:cs="Times New Roman"/>
                <w:i/>
              </w:rPr>
              <w:t>read</w:t>
            </w:r>
            <w:r>
              <w:rPr>
                <w:rFonts w:ascii="Times New Roman" w:hAnsi="Times New Roman" w:cs="Times New Roman"/>
              </w:rPr>
              <w:t xml:space="preserve">, </w:t>
            </w:r>
            <w:r w:rsidRPr="00FB060F">
              <w:rPr>
                <w:rFonts w:ascii="Times New Roman" w:hAnsi="Times New Roman" w:cs="Times New Roman"/>
                <w:i/>
              </w:rPr>
              <w:t>update</w:t>
            </w:r>
            <w:r>
              <w:rPr>
                <w:rFonts w:ascii="Times New Roman" w:hAnsi="Times New Roman" w:cs="Times New Roman"/>
              </w:rPr>
              <w:t xml:space="preserve">, dan </w:t>
            </w:r>
            <w:r w:rsidRPr="00FB060F">
              <w:rPr>
                <w:rFonts w:ascii="Times New Roman" w:hAnsi="Times New Roman" w:cs="Times New Roman"/>
                <w:i/>
              </w:rPr>
              <w:t>delete</w:t>
            </w:r>
            <w:r w:rsidRPr="00F00FD2">
              <w:rPr>
                <w:rFonts w:ascii="Times New Roman" w:hAnsi="Times New Roman" w:cs="Times New Roman"/>
              </w:rPr>
              <w:t>)</w:t>
            </w:r>
          </w:p>
        </w:tc>
      </w:tr>
      <w:tr w:rsidR="000544AD" w:rsidRPr="00501134" w14:paraId="1A88E257" w14:textId="77777777" w:rsidTr="000544AD">
        <w:trPr>
          <w:jc w:val="center"/>
        </w:trPr>
        <w:tc>
          <w:tcPr>
            <w:tcW w:w="570" w:type="dxa"/>
          </w:tcPr>
          <w:p w14:paraId="2176F6AE" w14:textId="77777777" w:rsidR="000544AD" w:rsidRPr="00B54A49" w:rsidRDefault="000544AD" w:rsidP="000544AD">
            <w:pPr>
              <w:spacing w:after="0" w:line="360" w:lineRule="auto"/>
              <w:jc w:val="center"/>
              <w:rPr>
                <w:rFonts w:ascii="Times New Roman" w:hAnsi="Times New Roman" w:cs="Times New Roman"/>
              </w:rPr>
            </w:pPr>
            <w:r>
              <w:rPr>
                <w:rFonts w:ascii="Times New Roman" w:hAnsi="Times New Roman" w:cs="Times New Roman"/>
              </w:rPr>
              <w:t>21</w:t>
            </w:r>
          </w:p>
        </w:tc>
        <w:tc>
          <w:tcPr>
            <w:tcW w:w="2665" w:type="dxa"/>
          </w:tcPr>
          <w:p w14:paraId="6BE2304C" w14:textId="77777777" w:rsidR="000544AD" w:rsidRDefault="000544AD" w:rsidP="000544AD">
            <w:pPr>
              <w:spacing w:after="0" w:line="360" w:lineRule="auto"/>
              <w:jc w:val="both"/>
              <w:rPr>
                <w:rFonts w:ascii="Times New Roman" w:hAnsi="Times New Roman" w:cs="Times New Roman"/>
              </w:rPr>
            </w:pPr>
            <w:r>
              <w:rPr>
                <w:rFonts w:ascii="Times New Roman" w:hAnsi="Times New Roman" w:cs="Times New Roman"/>
              </w:rPr>
              <w:t>2 Februari 2020 sampai</w:t>
            </w:r>
          </w:p>
          <w:p w14:paraId="5F63D190" w14:textId="77777777" w:rsidR="000544AD" w:rsidRPr="00D355AE" w:rsidRDefault="000544AD" w:rsidP="000544AD">
            <w:pPr>
              <w:spacing w:after="0" w:line="360" w:lineRule="auto"/>
              <w:jc w:val="both"/>
              <w:rPr>
                <w:rFonts w:ascii="Times New Roman" w:hAnsi="Times New Roman" w:cs="Times New Roman"/>
              </w:rPr>
            </w:pPr>
            <w:r>
              <w:rPr>
                <w:rFonts w:ascii="Times New Roman" w:hAnsi="Times New Roman" w:cs="Times New Roman"/>
              </w:rPr>
              <w:t>4 Februari 2020</w:t>
            </w:r>
          </w:p>
        </w:tc>
        <w:tc>
          <w:tcPr>
            <w:tcW w:w="5543" w:type="dxa"/>
          </w:tcPr>
          <w:p w14:paraId="136B6831" w14:textId="77777777" w:rsidR="000544AD" w:rsidRPr="00CE18F9" w:rsidRDefault="000544AD" w:rsidP="000544AD">
            <w:pPr>
              <w:spacing w:after="0" w:line="360" w:lineRule="auto"/>
              <w:jc w:val="both"/>
              <w:rPr>
                <w:rFonts w:ascii="Times New Roman" w:hAnsi="Times New Roman" w:cs="Times New Roman"/>
              </w:rPr>
            </w:pPr>
            <w:r>
              <w:rPr>
                <w:rFonts w:ascii="Times New Roman" w:hAnsi="Times New Roman" w:cs="Times New Roman"/>
              </w:rPr>
              <w:t>Implementasi CRUD (</w:t>
            </w:r>
            <w:r w:rsidRPr="00FB060F">
              <w:rPr>
                <w:rFonts w:ascii="Times New Roman" w:hAnsi="Times New Roman" w:cs="Times New Roman"/>
                <w:i/>
              </w:rPr>
              <w:t>create</w:t>
            </w:r>
            <w:r>
              <w:rPr>
                <w:rFonts w:ascii="Times New Roman" w:hAnsi="Times New Roman" w:cs="Times New Roman"/>
              </w:rPr>
              <w:t xml:space="preserve">, </w:t>
            </w:r>
            <w:r w:rsidRPr="00FB060F">
              <w:rPr>
                <w:rFonts w:ascii="Times New Roman" w:hAnsi="Times New Roman" w:cs="Times New Roman"/>
                <w:i/>
              </w:rPr>
              <w:t>read</w:t>
            </w:r>
            <w:r>
              <w:rPr>
                <w:rFonts w:ascii="Times New Roman" w:hAnsi="Times New Roman" w:cs="Times New Roman"/>
              </w:rPr>
              <w:t xml:space="preserve">, </w:t>
            </w:r>
            <w:r w:rsidRPr="00FB060F">
              <w:rPr>
                <w:rFonts w:ascii="Times New Roman" w:hAnsi="Times New Roman" w:cs="Times New Roman"/>
                <w:i/>
              </w:rPr>
              <w:t>update</w:t>
            </w:r>
            <w:r>
              <w:rPr>
                <w:rFonts w:ascii="Times New Roman" w:hAnsi="Times New Roman" w:cs="Times New Roman"/>
              </w:rPr>
              <w:t xml:space="preserve">, dan </w:t>
            </w:r>
            <w:r w:rsidRPr="00FB060F">
              <w:rPr>
                <w:rFonts w:ascii="Times New Roman" w:hAnsi="Times New Roman" w:cs="Times New Roman"/>
                <w:i/>
              </w:rPr>
              <w:t>delete</w:t>
            </w:r>
            <w:r w:rsidRPr="00F00FD2">
              <w:rPr>
                <w:rFonts w:ascii="Times New Roman" w:hAnsi="Times New Roman" w:cs="Times New Roman"/>
              </w:rPr>
              <w:t>)</w:t>
            </w:r>
            <w:r>
              <w:rPr>
                <w:rFonts w:ascii="Times New Roman" w:hAnsi="Times New Roman" w:cs="Times New Roman"/>
              </w:rPr>
              <w:t xml:space="preserve"> ke </w:t>
            </w:r>
            <w:r w:rsidRPr="00CE18F9">
              <w:rPr>
                <w:rFonts w:ascii="Times New Roman" w:hAnsi="Times New Roman" w:cs="Times New Roman"/>
                <w:i/>
              </w:rPr>
              <w:t>blade</w:t>
            </w:r>
            <w:r>
              <w:rPr>
                <w:rFonts w:ascii="Times New Roman" w:hAnsi="Times New Roman" w:cs="Times New Roman"/>
              </w:rPr>
              <w:t xml:space="preserve"> pada </w:t>
            </w:r>
            <w:r w:rsidRPr="00CE18F9">
              <w:rPr>
                <w:rFonts w:ascii="Times New Roman" w:hAnsi="Times New Roman" w:cs="Times New Roman"/>
                <w:i/>
              </w:rPr>
              <w:t>CodeIgniter</w:t>
            </w:r>
          </w:p>
        </w:tc>
      </w:tr>
      <w:tr w:rsidR="000544AD" w:rsidRPr="00501134" w14:paraId="3FB375D5" w14:textId="77777777" w:rsidTr="000544AD">
        <w:trPr>
          <w:jc w:val="center"/>
        </w:trPr>
        <w:tc>
          <w:tcPr>
            <w:tcW w:w="570" w:type="dxa"/>
          </w:tcPr>
          <w:p w14:paraId="105FE279" w14:textId="77777777" w:rsidR="000544AD" w:rsidRPr="00B54A49" w:rsidRDefault="000544AD" w:rsidP="000544AD">
            <w:pPr>
              <w:spacing w:after="0" w:line="360" w:lineRule="auto"/>
              <w:jc w:val="center"/>
              <w:rPr>
                <w:rFonts w:ascii="Times New Roman" w:hAnsi="Times New Roman" w:cs="Times New Roman"/>
              </w:rPr>
            </w:pPr>
            <w:r>
              <w:rPr>
                <w:rFonts w:ascii="Times New Roman" w:hAnsi="Times New Roman" w:cs="Times New Roman"/>
              </w:rPr>
              <w:t>22</w:t>
            </w:r>
          </w:p>
        </w:tc>
        <w:tc>
          <w:tcPr>
            <w:tcW w:w="2665" w:type="dxa"/>
          </w:tcPr>
          <w:p w14:paraId="497FFEA5" w14:textId="77777777" w:rsidR="000544AD" w:rsidRPr="00D355AE" w:rsidRDefault="000544AD" w:rsidP="000544AD">
            <w:pPr>
              <w:spacing w:after="0" w:line="360" w:lineRule="auto"/>
              <w:jc w:val="both"/>
              <w:rPr>
                <w:rFonts w:ascii="Times New Roman" w:hAnsi="Times New Roman" w:cs="Times New Roman"/>
              </w:rPr>
            </w:pPr>
            <w:r>
              <w:rPr>
                <w:rFonts w:ascii="Times New Roman" w:hAnsi="Times New Roman" w:cs="Times New Roman"/>
              </w:rPr>
              <w:t>5 Februari 2020</w:t>
            </w:r>
          </w:p>
        </w:tc>
        <w:tc>
          <w:tcPr>
            <w:tcW w:w="5543" w:type="dxa"/>
          </w:tcPr>
          <w:p w14:paraId="4E58CCBE" w14:textId="77777777" w:rsidR="000544AD" w:rsidRPr="00501134" w:rsidRDefault="000544AD" w:rsidP="000544AD">
            <w:pPr>
              <w:spacing w:after="0" w:line="360" w:lineRule="auto"/>
              <w:jc w:val="both"/>
              <w:rPr>
                <w:rFonts w:ascii="Times New Roman" w:hAnsi="Times New Roman" w:cs="Times New Roman"/>
              </w:rPr>
            </w:pPr>
            <w:r>
              <w:rPr>
                <w:rFonts w:ascii="Times New Roman" w:hAnsi="Times New Roman" w:cs="Times New Roman"/>
              </w:rPr>
              <w:t>Bertemu divisi IT dan p</w:t>
            </w:r>
            <w:r w:rsidRPr="00B54A49">
              <w:rPr>
                <w:rFonts w:ascii="Times New Roman" w:hAnsi="Times New Roman" w:cs="Times New Roman"/>
              </w:rPr>
              <w:t xml:space="preserve">embimbing lapangan </w:t>
            </w:r>
            <w:r>
              <w:rPr>
                <w:rFonts w:ascii="Times New Roman" w:hAnsi="Times New Roman" w:cs="Times New Roman"/>
              </w:rPr>
              <w:t>melakukan bimbingnan perkembangan proyek yang telah di</w:t>
            </w:r>
            <w:r w:rsidRPr="00B54A49">
              <w:rPr>
                <w:rFonts w:ascii="Times New Roman" w:hAnsi="Times New Roman" w:cs="Times New Roman"/>
              </w:rPr>
              <w:t>kerjakan</w:t>
            </w:r>
          </w:p>
        </w:tc>
      </w:tr>
      <w:tr w:rsidR="000544AD" w:rsidRPr="00501134" w14:paraId="604031E6" w14:textId="77777777" w:rsidTr="000544AD">
        <w:trPr>
          <w:jc w:val="center"/>
        </w:trPr>
        <w:tc>
          <w:tcPr>
            <w:tcW w:w="570" w:type="dxa"/>
          </w:tcPr>
          <w:p w14:paraId="62BC39EE" w14:textId="77777777" w:rsidR="000544AD" w:rsidRPr="00B54A49" w:rsidRDefault="000544AD" w:rsidP="000544AD">
            <w:pPr>
              <w:spacing w:after="0" w:line="360" w:lineRule="auto"/>
              <w:jc w:val="center"/>
              <w:rPr>
                <w:rFonts w:ascii="Times New Roman" w:hAnsi="Times New Roman" w:cs="Times New Roman"/>
              </w:rPr>
            </w:pPr>
            <w:r>
              <w:rPr>
                <w:rFonts w:ascii="Times New Roman" w:hAnsi="Times New Roman" w:cs="Times New Roman"/>
              </w:rPr>
              <w:t>23</w:t>
            </w:r>
          </w:p>
        </w:tc>
        <w:tc>
          <w:tcPr>
            <w:tcW w:w="2665" w:type="dxa"/>
          </w:tcPr>
          <w:p w14:paraId="6A073939" w14:textId="77777777" w:rsidR="000544AD" w:rsidRPr="00460BAA" w:rsidRDefault="000544AD" w:rsidP="000544AD">
            <w:pPr>
              <w:spacing w:after="0" w:line="360" w:lineRule="auto"/>
              <w:jc w:val="both"/>
              <w:rPr>
                <w:rFonts w:ascii="Times New Roman" w:hAnsi="Times New Roman" w:cs="Times New Roman"/>
              </w:rPr>
            </w:pPr>
            <w:r>
              <w:rPr>
                <w:rFonts w:ascii="Times New Roman" w:hAnsi="Times New Roman" w:cs="Times New Roman"/>
              </w:rPr>
              <w:t>6 Februari 2020 sampai</w:t>
            </w:r>
          </w:p>
          <w:p w14:paraId="322B30C6" w14:textId="77777777" w:rsidR="000544AD" w:rsidRPr="00460BAA" w:rsidRDefault="000544AD" w:rsidP="000544AD">
            <w:pPr>
              <w:spacing w:after="0" w:line="360" w:lineRule="auto"/>
              <w:jc w:val="both"/>
              <w:rPr>
                <w:rFonts w:ascii="Times New Roman" w:hAnsi="Times New Roman" w:cs="Times New Roman"/>
              </w:rPr>
            </w:pPr>
            <w:r>
              <w:rPr>
                <w:rFonts w:ascii="Times New Roman" w:hAnsi="Times New Roman" w:cs="Times New Roman"/>
              </w:rPr>
              <w:t>17 Februari 2020</w:t>
            </w:r>
          </w:p>
        </w:tc>
        <w:tc>
          <w:tcPr>
            <w:tcW w:w="5543" w:type="dxa"/>
          </w:tcPr>
          <w:p w14:paraId="3DFAF971" w14:textId="77777777" w:rsidR="000544AD" w:rsidRPr="00501134" w:rsidRDefault="000544AD" w:rsidP="000544AD">
            <w:pPr>
              <w:spacing w:after="0" w:line="360" w:lineRule="auto"/>
              <w:jc w:val="both"/>
              <w:rPr>
                <w:rFonts w:ascii="Times New Roman" w:hAnsi="Times New Roman" w:cs="Times New Roman"/>
              </w:rPr>
            </w:pPr>
            <w:r>
              <w:rPr>
                <w:rFonts w:ascii="Times New Roman" w:hAnsi="Times New Roman" w:cs="Times New Roman"/>
              </w:rPr>
              <w:t>Perbaikan implementasi CRUD (</w:t>
            </w:r>
            <w:r w:rsidRPr="00FB060F">
              <w:rPr>
                <w:rFonts w:ascii="Times New Roman" w:hAnsi="Times New Roman" w:cs="Times New Roman"/>
                <w:i/>
              </w:rPr>
              <w:t>create</w:t>
            </w:r>
            <w:r>
              <w:rPr>
                <w:rFonts w:ascii="Times New Roman" w:hAnsi="Times New Roman" w:cs="Times New Roman"/>
              </w:rPr>
              <w:t xml:space="preserve">, </w:t>
            </w:r>
            <w:r w:rsidRPr="00FB060F">
              <w:rPr>
                <w:rFonts w:ascii="Times New Roman" w:hAnsi="Times New Roman" w:cs="Times New Roman"/>
                <w:i/>
              </w:rPr>
              <w:t>read</w:t>
            </w:r>
            <w:r>
              <w:rPr>
                <w:rFonts w:ascii="Times New Roman" w:hAnsi="Times New Roman" w:cs="Times New Roman"/>
              </w:rPr>
              <w:t xml:space="preserve">, </w:t>
            </w:r>
            <w:r w:rsidRPr="00FB060F">
              <w:rPr>
                <w:rFonts w:ascii="Times New Roman" w:hAnsi="Times New Roman" w:cs="Times New Roman"/>
                <w:i/>
              </w:rPr>
              <w:t>update</w:t>
            </w:r>
            <w:r>
              <w:rPr>
                <w:rFonts w:ascii="Times New Roman" w:hAnsi="Times New Roman" w:cs="Times New Roman"/>
              </w:rPr>
              <w:t xml:space="preserve">, dan </w:t>
            </w:r>
            <w:r w:rsidRPr="00FB060F">
              <w:rPr>
                <w:rFonts w:ascii="Times New Roman" w:hAnsi="Times New Roman" w:cs="Times New Roman"/>
                <w:i/>
              </w:rPr>
              <w:t>delete</w:t>
            </w:r>
            <w:r w:rsidRPr="00F00FD2">
              <w:rPr>
                <w:rFonts w:ascii="Times New Roman" w:hAnsi="Times New Roman" w:cs="Times New Roman"/>
              </w:rPr>
              <w:t>)</w:t>
            </w:r>
          </w:p>
        </w:tc>
      </w:tr>
      <w:tr w:rsidR="000544AD" w:rsidRPr="00460BAA" w14:paraId="5B56E00D" w14:textId="77777777" w:rsidTr="000544AD">
        <w:trPr>
          <w:jc w:val="center"/>
        </w:trPr>
        <w:tc>
          <w:tcPr>
            <w:tcW w:w="570" w:type="dxa"/>
          </w:tcPr>
          <w:p w14:paraId="19C73A32" w14:textId="77777777" w:rsidR="000544AD" w:rsidRPr="00460BAA" w:rsidRDefault="000544AD" w:rsidP="000544AD">
            <w:pPr>
              <w:spacing w:after="0" w:line="360" w:lineRule="auto"/>
              <w:jc w:val="center"/>
              <w:rPr>
                <w:rFonts w:ascii="Times New Roman" w:hAnsi="Times New Roman" w:cs="Times New Roman"/>
              </w:rPr>
            </w:pPr>
            <w:r w:rsidRPr="00460BAA">
              <w:rPr>
                <w:rFonts w:ascii="Times New Roman" w:hAnsi="Times New Roman" w:cs="Times New Roman"/>
              </w:rPr>
              <w:t>24</w:t>
            </w:r>
          </w:p>
        </w:tc>
        <w:tc>
          <w:tcPr>
            <w:tcW w:w="2665" w:type="dxa"/>
          </w:tcPr>
          <w:p w14:paraId="0B104A63" w14:textId="77777777" w:rsidR="000544AD" w:rsidRPr="00460BAA" w:rsidRDefault="000544AD" w:rsidP="000544AD">
            <w:pPr>
              <w:spacing w:after="0" w:line="360" w:lineRule="auto"/>
              <w:jc w:val="both"/>
              <w:rPr>
                <w:rFonts w:ascii="Times New Roman" w:hAnsi="Times New Roman" w:cs="Times New Roman"/>
              </w:rPr>
            </w:pPr>
            <w:r w:rsidRPr="00460BAA">
              <w:rPr>
                <w:rFonts w:ascii="Times New Roman" w:hAnsi="Times New Roman" w:cs="Times New Roman"/>
              </w:rPr>
              <w:t>18 Februari 2020 sampai</w:t>
            </w:r>
          </w:p>
          <w:p w14:paraId="0B02709D" w14:textId="77777777" w:rsidR="000544AD" w:rsidRPr="00460BAA" w:rsidRDefault="000544AD" w:rsidP="000544AD">
            <w:pPr>
              <w:spacing w:after="0" w:line="360" w:lineRule="auto"/>
              <w:jc w:val="both"/>
              <w:rPr>
                <w:rFonts w:ascii="Times New Roman" w:hAnsi="Times New Roman" w:cs="Times New Roman"/>
              </w:rPr>
            </w:pPr>
            <w:r w:rsidRPr="00460BAA">
              <w:rPr>
                <w:rFonts w:ascii="Times New Roman" w:hAnsi="Times New Roman" w:cs="Times New Roman"/>
              </w:rPr>
              <w:t>20 Februari 2020</w:t>
            </w:r>
          </w:p>
        </w:tc>
        <w:tc>
          <w:tcPr>
            <w:tcW w:w="5543" w:type="dxa"/>
          </w:tcPr>
          <w:p w14:paraId="77A6F6CC" w14:textId="77777777" w:rsidR="000544AD" w:rsidRPr="00460BAA" w:rsidRDefault="000544AD" w:rsidP="000544AD">
            <w:pPr>
              <w:spacing w:after="0" w:line="360" w:lineRule="auto"/>
              <w:jc w:val="both"/>
              <w:rPr>
                <w:rFonts w:ascii="Times New Roman" w:hAnsi="Times New Roman" w:cs="Times New Roman"/>
              </w:rPr>
            </w:pPr>
            <w:r w:rsidRPr="00460BAA">
              <w:rPr>
                <w:rFonts w:ascii="Times New Roman" w:hAnsi="Times New Roman" w:cs="Times New Roman"/>
              </w:rPr>
              <w:t>Belajar menggunakan select-select</w:t>
            </w:r>
          </w:p>
        </w:tc>
      </w:tr>
      <w:tr w:rsidR="000544AD" w:rsidRPr="00460BAA" w14:paraId="1A46271C" w14:textId="77777777" w:rsidTr="000544AD">
        <w:trPr>
          <w:jc w:val="center"/>
        </w:trPr>
        <w:tc>
          <w:tcPr>
            <w:tcW w:w="570" w:type="dxa"/>
          </w:tcPr>
          <w:p w14:paraId="2EDE3AF3" w14:textId="77777777" w:rsidR="000544AD" w:rsidRPr="00460BAA" w:rsidRDefault="000544AD" w:rsidP="000544AD">
            <w:pPr>
              <w:spacing w:after="0" w:line="360" w:lineRule="auto"/>
              <w:jc w:val="center"/>
              <w:rPr>
                <w:rFonts w:ascii="Times New Roman" w:hAnsi="Times New Roman" w:cs="Times New Roman"/>
              </w:rPr>
            </w:pPr>
            <w:r w:rsidRPr="00460BAA">
              <w:rPr>
                <w:rFonts w:ascii="Times New Roman" w:hAnsi="Times New Roman" w:cs="Times New Roman"/>
              </w:rPr>
              <w:t>25</w:t>
            </w:r>
          </w:p>
        </w:tc>
        <w:tc>
          <w:tcPr>
            <w:tcW w:w="2665" w:type="dxa"/>
          </w:tcPr>
          <w:p w14:paraId="1E884928" w14:textId="77777777" w:rsidR="000544AD" w:rsidRPr="00460BAA" w:rsidRDefault="000544AD" w:rsidP="000544AD">
            <w:pPr>
              <w:spacing w:after="0" w:line="360" w:lineRule="auto"/>
              <w:jc w:val="both"/>
              <w:rPr>
                <w:rFonts w:ascii="Times New Roman" w:hAnsi="Times New Roman" w:cs="Times New Roman"/>
              </w:rPr>
            </w:pPr>
            <w:r w:rsidRPr="00460BAA">
              <w:rPr>
                <w:rFonts w:ascii="Times New Roman" w:hAnsi="Times New Roman" w:cs="Times New Roman"/>
              </w:rPr>
              <w:t>21 Februari 2020 sampai</w:t>
            </w:r>
          </w:p>
          <w:p w14:paraId="6D6B44F1" w14:textId="77777777" w:rsidR="000544AD" w:rsidRPr="00460BAA" w:rsidRDefault="000544AD" w:rsidP="000544AD">
            <w:pPr>
              <w:spacing w:after="0" w:line="360" w:lineRule="auto"/>
              <w:jc w:val="both"/>
              <w:rPr>
                <w:rFonts w:ascii="Times New Roman" w:hAnsi="Times New Roman" w:cs="Times New Roman"/>
              </w:rPr>
            </w:pPr>
            <w:r w:rsidRPr="00460BAA">
              <w:rPr>
                <w:rFonts w:ascii="Times New Roman" w:hAnsi="Times New Roman" w:cs="Times New Roman"/>
              </w:rPr>
              <w:t>22 Februari 2020</w:t>
            </w:r>
          </w:p>
        </w:tc>
        <w:tc>
          <w:tcPr>
            <w:tcW w:w="5543" w:type="dxa"/>
          </w:tcPr>
          <w:p w14:paraId="4740C158" w14:textId="77777777" w:rsidR="000544AD" w:rsidRPr="00460BAA" w:rsidRDefault="000544AD" w:rsidP="000544AD">
            <w:pPr>
              <w:spacing w:after="0" w:line="360" w:lineRule="auto"/>
              <w:jc w:val="both"/>
              <w:rPr>
                <w:rFonts w:ascii="Times New Roman" w:hAnsi="Times New Roman" w:cs="Times New Roman"/>
              </w:rPr>
            </w:pPr>
            <w:r w:rsidRPr="00460BAA">
              <w:rPr>
                <w:rFonts w:ascii="Times New Roman" w:hAnsi="Times New Roman" w:cs="Times New Roman"/>
              </w:rPr>
              <w:t>Revisi dan pemaparan project</w:t>
            </w:r>
          </w:p>
        </w:tc>
      </w:tr>
      <w:tr w:rsidR="000544AD" w:rsidRPr="00460BAA" w14:paraId="111AA42C" w14:textId="77777777" w:rsidTr="000544AD">
        <w:trPr>
          <w:jc w:val="center"/>
        </w:trPr>
        <w:tc>
          <w:tcPr>
            <w:tcW w:w="570" w:type="dxa"/>
          </w:tcPr>
          <w:p w14:paraId="1057245B" w14:textId="77777777" w:rsidR="000544AD" w:rsidRPr="00460BAA" w:rsidRDefault="000544AD" w:rsidP="000544AD">
            <w:pPr>
              <w:spacing w:after="0" w:line="360" w:lineRule="auto"/>
              <w:jc w:val="center"/>
              <w:rPr>
                <w:rFonts w:ascii="Times New Roman" w:hAnsi="Times New Roman" w:cs="Times New Roman"/>
              </w:rPr>
            </w:pPr>
            <w:r w:rsidRPr="00460BAA">
              <w:rPr>
                <w:rFonts w:ascii="Times New Roman" w:hAnsi="Times New Roman" w:cs="Times New Roman"/>
              </w:rPr>
              <w:t>26</w:t>
            </w:r>
          </w:p>
        </w:tc>
        <w:tc>
          <w:tcPr>
            <w:tcW w:w="2665" w:type="dxa"/>
          </w:tcPr>
          <w:p w14:paraId="7A1A7FF6" w14:textId="77777777" w:rsidR="000544AD" w:rsidRPr="00460BAA" w:rsidRDefault="000544AD" w:rsidP="000544AD">
            <w:pPr>
              <w:spacing w:after="0" w:line="360" w:lineRule="auto"/>
              <w:jc w:val="both"/>
              <w:rPr>
                <w:rFonts w:ascii="Times New Roman" w:hAnsi="Times New Roman" w:cs="Times New Roman"/>
              </w:rPr>
            </w:pPr>
            <w:r w:rsidRPr="00460BAA">
              <w:rPr>
                <w:rFonts w:ascii="Times New Roman" w:hAnsi="Times New Roman" w:cs="Times New Roman"/>
              </w:rPr>
              <w:t>23 Februari 2020</w:t>
            </w:r>
          </w:p>
        </w:tc>
        <w:tc>
          <w:tcPr>
            <w:tcW w:w="5543" w:type="dxa"/>
          </w:tcPr>
          <w:p w14:paraId="65ABF674" w14:textId="77777777" w:rsidR="000544AD" w:rsidRPr="00460BAA" w:rsidRDefault="000544AD" w:rsidP="000544AD">
            <w:pPr>
              <w:spacing w:after="0" w:line="360" w:lineRule="auto"/>
              <w:jc w:val="both"/>
              <w:rPr>
                <w:rFonts w:ascii="Times New Roman" w:hAnsi="Times New Roman" w:cs="Times New Roman"/>
              </w:rPr>
            </w:pPr>
            <w:r>
              <w:rPr>
                <w:rFonts w:ascii="Times New Roman" w:hAnsi="Times New Roman" w:cs="Times New Roman"/>
              </w:rPr>
              <w:t>Presentasi dan simulasi project</w:t>
            </w:r>
          </w:p>
        </w:tc>
      </w:tr>
    </w:tbl>
    <w:p w14:paraId="5A383859" w14:textId="51C44B26" w:rsidR="000544AD" w:rsidRDefault="000544AD" w:rsidP="00B05597">
      <w:pPr>
        <w:spacing w:after="0" w:line="360" w:lineRule="auto"/>
        <w:jc w:val="both"/>
        <w:rPr>
          <w:rFonts w:ascii="Times New Roman" w:hAnsi="Times New Roman" w:cs="Times New Roman"/>
          <w:sz w:val="24"/>
          <w:szCs w:val="24"/>
          <w:lang w:val="id-ID"/>
        </w:rPr>
        <w:sectPr w:rsidR="000544AD" w:rsidSect="001E7D6E">
          <w:headerReference w:type="default" r:id="rId64"/>
          <w:footerReference w:type="default" r:id="rId65"/>
          <w:pgSz w:w="11907" w:h="16839"/>
          <w:pgMar w:top="1701" w:right="1418" w:bottom="1418" w:left="1701" w:header="720" w:footer="720" w:gutter="0"/>
          <w:cols w:space="720"/>
          <w:docGrid w:linePitch="360"/>
        </w:sectPr>
      </w:pPr>
    </w:p>
    <w:p w14:paraId="5239E960" w14:textId="1360ED9A" w:rsidR="005426C4" w:rsidRPr="0098688D" w:rsidRDefault="005426C4" w:rsidP="004202CB">
      <w:pPr>
        <w:pStyle w:val="Heading1"/>
        <w:spacing w:before="0" w:line="480" w:lineRule="auto"/>
        <w:jc w:val="center"/>
        <w:rPr>
          <w:rFonts w:cs="Times New Roman"/>
          <w:sz w:val="24"/>
          <w:szCs w:val="24"/>
          <w:lang w:val="id-ID"/>
        </w:rPr>
      </w:pPr>
      <w:bookmarkStart w:id="103" w:name="_Toc60823045"/>
      <w:r w:rsidRPr="0098688D">
        <w:rPr>
          <w:rFonts w:cs="Times New Roman"/>
          <w:sz w:val="24"/>
          <w:szCs w:val="24"/>
          <w:lang w:val="id-ID"/>
        </w:rPr>
        <w:lastRenderedPageBreak/>
        <w:t>BAB IV</w:t>
      </w:r>
      <w:r w:rsidRPr="0098688D">
        <w:rPr>
          <w:rFonts w:cs="Times New Roman"/>
          <w:sz w:val="24"/>
          <w:szCs w:val="24"/>
          <w:lang w:val="id-ID"/>
        </w:rPr>
        <w:br/>
      </w:r>
      <w:r w:rsidR="00697562">
        <w:rPr>
          <w:rFonts w:cs="Times New Roman"/>
          <w:sz w:val="24"/>
          <w:szCs w:val="24"/>
        </w:rPr>
        <w:t>HASI</w:t>
      </w:r>
      <w:r w:rsidR="00697562">
        <w:rPr>
          <w:rFonts w:cs="Times New Roman"/>
          <w:sz w:val="24"/>
          <w:szCs w:val="24"/>
          <w:lang w:val="id-ID"/>
        </w:rPr>
        <w:t xml:space="preserve">L DAN </w:t>
      </w:r>
      <w:r w:rsidR="00697562">
        <w:rPr>
          <w:rFonts w:cs="Times New Roman"/>
          <w:sz w:val="24"/>
          <w:szCs w:val="24"/>
        </w:rPr>
        <w:t>PEMBAHASA</w:t>
      </w:r>
      <w:r w:rsidR="00B94727" w:rsidRPr="0098688D">
        <w:rPr>
          <w:rFonts w:cs="Times New Roman"/>
          <w:sz w:val="24"/>
          <w:szCs w:val="24"/>
          <w:lang w:val="id-ID"/>
        </w:rPr>
        <w:t>N</w:t>
      </w:r>
      <w:bookmarkEnd w:id="103"/>
    </w:p>
    <w:p w14:paraId="12BAD85A" w14:textId="72A67881" w:rsidR="00A73F28" w:rsidRPr="00697562" w:rsidRDefault="00A73F28" w:rsidP="004202CB">
      <w:pPr>
        <w:pStyle w:val="Heading2"/>
        <w:spacing w:before="0" w:line="480" w:lineRule="auto"/>
        <w:rPr>
          <w:rFonts w:cs="Times New Roman"/>
          <w:sz w:val="24"/>
          <w:szCs w:val="24"/>
        </w:rPr>
      </w:pPr>
      <w:bookmarkStart w:id="104" w:name="_Toc60823046"/>
      <w:r w:rsidRPr="0098688D">
        <w:rPr>
          <w:rFonts w:cs="Times New Roman"/>
          <w:sz w:val="24"/>
          <w:szCs w:val="24"/>
          <w:lang w:val="id-ID"/>
        </w:rPr>
        <w:t xml:space="preserve">4.1 </w:t>
      </w:r>
      <w:r w:rsidRPr="0098688D">
        <w:rPr>
          <w:rFonts w:cs="Times New Roman"/>
          <w:sz w:val="24"/>
          <w:szCs w:val="24"/>
          <w:lang w:val="id-ID"/>
        </w:rPr>
        <w:tab/>
      </w:r>
      <w:r w:rsidR="00697562">
        <w:rPr>
          <w:rFonts w:cs="Times New Roman"/>
          <w:sz w:val="24"/>
          <w:szCs w:val="24"/>
        </w:rPr>
        <w:t>Hasil Kerja Praktek</w:t>
      </w:r>
      <w:bookmarkEnd w:id="104"/>
    </w:p>
    <w:p w14:paraId="1A67805D" w14:textId="77777777" w:rsidR="0045173D" w:rsidRDefault="00710E55" w:rsidP="004202CB">
      <w:pPr>
        <w:spacing w:after="0" w:line="480" w:lineRule="auto"/>
        <w:ind w:firstLine="720"/>
        <w:jc w:val="both"/>
        <w:rPr>
          <w:rFonts w:ascii="Times New Roman" w:hAnsi="Times New Roman" w:cs="Times New Roman"/>
          <w:sz w:val="24"/>
        </w:rPr>
      </w:pPr>
      <w:proofErr w:type="gramStart"/>
      <w:r w:rsidRPr="00710E55">
        <w:rPr>
          <w:rFonts w:ascii="Times New Roman" w:hAnsi="Times New Roman" w:cs="Times New Roman"/>
          <w:sz w:val="24"/>
        </w:rPr>
        <w:t xml:space="preserve">Hasil dari kerja praktek di Sekolah Teladan Sinai Indonesia yaitu untuk melakukan penawaran dan pengelolaan </w:t>
      </w:r>
      <w:r>
        <w:rPr>
          <w:rFonts w:ascii="Times New Roman" w:hAnsi="Times New Roman" w:cs="Times New Roman"/>
          <w:sz w:val="24"/>
        </w:rPr>
        <w:t xml:space="preserve">data inventaris yang ada </w:t>
      </w:r>
      <w:r w:rsidRPr="00710E55">
        <w:rPr>
          <w:rFonts w:ascii="Times New Roman" w:hAnsi="Times New Roman" w:cs="Times New Roman"/>
          <w:sz w:val="24"/>
        </w:rPr>
        <w:t>di Sekolah Teladan.</w:t>
      </w:r>
      <w:proofErr w:type="gramEnd"/>
      <w:r w:rsidRPr="00710E55">
        <w:rPr>
          <w:rFonts w:ascii="Times New Roman" w:hAnsi="Times New Roman" w:cs="Times New Roman"/>
          <w:sz w:val="24"/>
        </w:rPr>
        <w:t xml:space="preserve"> </w:t>
      </w:r>
      <w:proofErr w:type="gramStart"/>
      <w:r>
        <w:rPr>
          <w:rFonts w:ascii="Times New Roman" w:hAnsi="Times New Roman" w:cs="Times New Roman"/>
          <w:sz w:val="24"/>
        </w:rPr>
        <w:t xml:space="preserve">Sistem </w:t>
      </w:r>
      <w:r w:rsidR="00780AD7">
        <w:rPr>
          <w:rFonts w:ascii="Times New Roman" w:hAnsi="Times New Roman" w:cs="Times New Roman"/>
          <w:sz w:val="24"/>
        </w:rPr>
        <w:t>yang di</w:t>
      </w:r>
      <w:r w:rsidRPr="00710E55">
        <w:rPr>
          <w:rFonts w:ascii="Times New Roman" w:hAnsi="Times New Roman" w:cs="Times New Roman"/>
          <w:sz w:val="24"/>
        </w:rPr>
        <w:t xml:space="preserve">buat </w:t>
      </w:r>
      <w:r w:rsidR="00780AD7">
        <w:rPr>
          <w:rFonts w:ascii="Times New Roman" w:hAnsi="Times New Roman" w:cs="Times New Roman"/>
          <w:sz w:val="24"/>
        </w:rPr>
        <w:t xml:space="preserve">digunakan </w:t>
      </w:r>
      <w:r w:rsidRPr="00710E55">
        <w:rPr>
          <w:rFonts w:ascii="Times New Roman" w:hAnsi="Times New Roman" w:cs="Times New Roman"/>
          <w:sz w:val="24"/>
        </w:rPr>
        <w:t xml:space="preserve">untuk </w:t>
      </w:r>
      <w:r w:rsidR="00780AD7" w:rsidRPr="00710E55">
        <w:rPr>
          <w:rFonts w:ascii="Times New Roman" w:hAnsi="Times New Roman" w:cs="Times New Roman"/>
          <w:sz w:val="24"/>
        </w:rPr>
        <w:t xml:space="preserve">membantu </w:t>
      </w:r>
      <w:r w:rsidR="00780AD7">
        <w:rPr>
          <w:rFonts w:ascii="Times New Roman" w:hAnsi="Times New Roman" w:cs="Times New Roman"/>
          <w:sz w:val="24"/>
        </w:rPr>
        <w:t>divisi</w:t>
      </w:r>
      <w:r w:rsidR="009E2711">
        <w:rPr>
          <w:rFonts w:ascii="Times New Roman" w:hAnsi="Times New Roman" w:cs="Times New Roman"/>
          <w:sz w:val="24"/>
        </w:rPr>
        <w:t xml:space="preserve"> IT </w:t>
      </w:r>
      <w:r w:rsidR="00780AD7">
        <w:rPr>
          <w:rFonts w:ascii="Times New Roman" w:hAnsi="Times New Roman" w:cs="Times New Roman"/>
          <w:sz w:val="24"/>
        </w:rPr>
        <w:t>menjalankan tugasnya.</w:t>
      </w:r>
      <w:proofErr w:type="gramEnd"/>
      <w:r w:rsidRPr="00710E55">
        <w:rPr>
          <w:rFonts w:ascii="Times New Roman" w:hAnsi="Times New Roman" w:cs="Times New Roman"/>
          <w:sz w:val="24"/>
        </w:rPr>
        <w:t xml:space="preserve"> </w:t>
      </w:r>
      <w:r w:rsidR="00780AD7">
        <w:rPr>
          <w:rFonts w:ascii="Times New Roman" w:hAnsi="Times New Roman" w:cs="Times New Roman"/>
          <w:sz w:val="24"/>
        </w:rPr>
        <w:t>Divisi</w:t>
      </w:r>
      <w:r w:rsidR="009E2711">
        <w:rPr>
          <w:rFonts w:ascii="Times New Roman" w:hAnsi="Times New Roman" w:cs="Times New Roman"/>
          <w:sz w:val="24"/>
        </w:rPr>
        <w:t xml:space="preserve"> IT </w:t>
      </w:r>
      <w:r w:rsidR="00780AD7">
        <w:rPr>
          <w:rFonts w:ascii="Times New Roman" w:hAnsi="Times New Roman" w:cs="Times New Roman"/>
          <w:sz w:val="24"/>
        </w:rPr>
        <w:t xml:space="preserve">sebagai penerima pertama </w:t>
      </w:r>
      <w:r w:rsidR="0045173D">
        <w:rPr>
          <w:rFonts w:ascii="Times New Roman" w:hAnsi="Times New Roman" w:cs="Times New Roman"/>
          <w:sz w:val="24"/>
        </w:rPr>
        <w:t xml:space="preserve">dan </w:t>
      </w:r>
      <w:r w:rsidR="0045173D" w:rsidRPr="00710E55">
        <w:rPr>
          <w:rFonts w:ascii="Times New Roman" w:hAnsi="Times New Roman" w:cs="Times New Roman"/>
          <w:sz w:val="24"/>
        </w:rPr>
        <w:t>seb</w:t>
      </w:r>
      <w:r w:rsidR="0045173D">
        <w:rPr>
          <w:rFonts w:ascii="Times New Roman" w:hAnsi="Times New Roman" w:cs="Times New Roman"/>
          <w:sz w:val="24"/>
        </w:rPr>
        <w:t>a</w:t>
      </w:r>
      <w:r w:rsidR="0045173D" w:rsidRPr="00710E55">
        <w:rPr>
          <w:rFonts w:ascii="Times New Roman" w:hAnsi="Times New Roman" w:cs="Times New Roman"/>
          <w:sz w:val="24"/>
        </w:rPr>
        <w:t>gai penglola</w:t>
      </w:r>
      <w:r w:rsidR="0045173D">
        <w:rPr>
          <w:rFonts w:ascii="Times New Roman" w:hAnsi="Times New Roman" w:cs="Times New Roman"/>
          <w:sz w:val="24"/>
        </w:rPr>
        <w:t xml:space="preserve"> </w:t>
      </w:r>
      <w:r w:rsidR="00780AD7">
        <w:rPr>
          <w:rFonts w:ascii="Times New Roman" w:hAnsi="Times New Roman" w:cs="Times New Roman"/>
          <w:sz w:val="24"/>
        </w:rPr>
        <w:t xml:space="preserve">dari sebuah barang inventaris yang nantinya </w:t>
      </w:r>
      <w:proofErr w:type="gramStart"/>
      <w:r w:rsidR="00780AD7">
        <w:rPr>
          <w:rFonts w:ascii="Times New Roman" w:hAnsi="Times New Roman" w:cs="Times New Roman"/>
          <w:sz w:val="24"/>
        </w:rPr>
        <w:t>akan</w:t>
      </w:r>
      <w:proofErr w:type="gramEnd"/>
      <w:r w:rsidR="00780AD7">
        <w:rPr>
          <w:rFonts w:ascii="Times New Roman" w:hAnsi="Times New Roman" w:cs="Times New Roman"/>
          <w:sz w:val="24"/>
        </w:rPr>
        <w:t xml:space="preserve"> ke divisi/bagian lain dari Sekolah Teladan ini</w:t>
      </w:r>
      <w:r w:rsidR="0045173D">
        <w:rPr>
          <w:rFonts w:ascii="Times New Roman" w:hAnsi="Times New Roman" w:cs="Times New Roman"/>
          <w:sz w:val="24"/>
        </w:rPr>
        <w:t>.</w:t>
      </w:r>
    </w:p>
    <w:p w14:paraId="59DFEE2D" w14:textId="77777777" w:rsidR="00756097" w:rsidRDefault="00BD28A6" w:rsidP="004202CB">
      <w:pPr>
        <w:spacing w:after="0" w:line="480" w:lineRule="auto"/>
        <w:ind w:firstLine="720"/>
        <w:jc w:val="both"/>
        <w:rPr>
          <w:rFonts w:ascii="Times New Roman" w:eastAsia="Calibri" w:hAnsi="Times New Roman" w:cs="Times New Roman"/>
          <w:color w:val="000000"/>
          <w:sz w:val="24"/>
          <w:szCs w:val="24"/>
        </w:rPr>
        <w:sectPr w:rsidR="00756097" w:rsidSect="001E7D6E">
          <w:headerReference w:type="default" r:id="rId66"/>
          <w:footerReference w:type="default" r:id="rId67"/>
          <w:pgSz w:w="11907" w:h="16839"/>
          <w:pgMar w:top="1701" w:right="1418" w:bottom="1418" w:left="1701" w:header="720" w:footer="720" w:gutter="0"/>
          <w:cols w:space="720"/>
          <w:docGrid w:linePitch="360"/>
        </w:sectPr>
      </w:pPr>
      <w:r>
        <w:rPr>
          <w:rFonts w:ascii="Times New Roman" w:hAnsi="Times New Roman" w:cs="Times New Roman"/>
          <w:sz w:val="24"/>
        </w:rPr>
        <w:t>Sistem</w:t>
      </w:r>
      <w:r w:rsidR="00710E55" w:rsidRPr="00710E55">
        <w:rPr>
          <w:rFonts w:ascii="Times New Roman" w:hAnsi="Times New Roman" w:cs="Times New Roman"/>
          <w:sz w:val="24"/>
        </w:rPr>
        <w:t xml:space="preserve"> </w:t>
      </w:r>
      <w:r w:rsidR="009E2711">
        <w:rPr>
          <w:rFonts w:ascii="Times New Roman" w:hAnsi="Times New Roman" w:cs="Times New Roman"/>
          <w:sz w:val="24"/>
        </w:rPr>
        <w:t xml:space="preserve">inventaris </w:t>
      </w:r>
      <w:r>
        <w:rPr>
          <w:rFonts w:ascii="Times New Roman" w:hAnsi="Times New Roman" w:cs="Times New Roman"/>
          <w:sz w:val="24"/>
        </w:rPr>
        <w:t xml:space="preserve">ini </w:t>
      </w:r>
      <w:r w:rsidR="00710E55" w:rsidRPr="00710E55">
        <w:rPr>
          <w:rFonts w:ascii="Times New Roman" w:hAnsi="Times New Roman" w:cs="Times New Roman"/>
          <w:sz w:val="24"/>
        </w:rPr>
        <w:t xml:space="preserve">tidak perlu </w:t>
      </w:r>
      <w:r>
        <w:rPr>
          <w:rFonts w:ascii="Times New Roman" w:hAnsi="Times New Roman" w:cs="Times New Roman"/>
          <w:sz w:val="24"/>
        </w:rPr>
        <w:t xml:space="preserve">didata manual dengan menggunakan </w:t>
      </w:r>
      <w:r w:rsidRPr="00BD28A6">
        <w:rPr>
          <w:rFonts w:ascii="Times New Roman" w:hAnsi="Times New Roman" w:cs="Times New Roman"/>
          <w:i/>
          <w:sz w:val="24"/>
        </w:rPr>
        <w:t>excel</w:t>
      </w:r>
      <w:r>
        <w:rPr>
          <w:rFonts w:ascii="Times New Roman" w:hAnsi="Times New Roman" w:cs="Times New Roman"/>
          <w:sz w:val="24"/>
        </w:rPr>
        <w:t xml:space="preserve"> dan memberi label satu persatu disetiap barangnya, sistem inventaris ini diinputkan melalui suatu </w:t>
      </w:r>
      <w:r w:rsidRPr="00BD28A6">
        <w:rPr>
          <w:rFonts w:ascii="Times New Roman" w:hAnsi="Times New Roman" w:cs="Times New Roman"/>
          <w:i/>
          <w:sz w:val="24"/>
        </w:rPr>
        <w:t>form</w:t>
      </w:r>
      <w:r>
        <w:rPr>
          <w:rFonts w:ascii="Times New Roman" w:hAnsi="Times New Roman" w:cs="Times New Roman"/>
          <w:sz w:val="24"/>
        </w:rPr>
        <w:t xml:space="preserve"> yang telah tersedia kemudian isi dari </w:t>
      </w:r>
      <w:r w:rsidRPr="00BD28A6">
        <w:rPr>
          <w:rFonts w:ascii="Times New Roman" w:hAnsi="Times New Roman" w:cs="Times New Roman"/>
          <w:i/>
          <w:sz w:val="24"/>
        </w:rPr>
        <w:t>form</w:t>
      </w:r>
      <w:r>
        <w:rPr>
          <w:rFonts w:ascii="Times New Roman" w:hAnsi="Times New Roman" w:cs="Times New Roman"/>
          <w:sz w:val="24"/>
        </w:rPr>
        <w:t xml:space="preserve"> tersebut </w:t>
      </w:r>
      <w:r w:rsidR="00710E55" w:rsidRPr="00710E55">
        <w:rPr>
          <w:rFonts w:ascii="Times New Roman" w:hAnsi="Times New Roman" w:cs="Times New Roman"/>
          <w:sz w:val="24"/>
        </w:rPr>
        <w:t xml:space="preserve">secara otomatis </w:t>
      </w:r>
      <w:proofErr w:type="gramStart"/>
      <w:r>
        <w:rPr>
          <w:rFonts w:ascii="Times New Roman" w:hAnsi="Times New Roman" w:cs="Times New Roman"/>
          <w:sz w:val="24"/>
        </w:rPr>
        <w:t>akan</w:t>
      </w:r>
      <w:proofErr w:type="gramEnd"/>
      <w:r>
        <w:rPr>
          <w:rFonts w:ascii="Times New Roman" w:hAnsi="Times New Roman" w:cs="Times New Roman"/>
          <w:sz w:val="24"/>
        </w:rPr>
        <w:t xml:space="preserve"> masuk</w:t>
      </w:r>
      <w:r w:rsidR="00710E55" w:rsidRPr="00710E55">
        <w:rPr>
          <w:rFonts w:ascii="Times New Roman" w:hAnsi="Times New Roman" w:cs="Times New Roman"/>
          <w:sz w:val="24"/>
        </w:rPr>
        <w:t xml:space="preserve"> kedalam </w:t>
      </w:r>
      <w:r w:rsidR="00710E55" w:rsidRPr="00BD28A6">
        <w:rPr>
          <w:rFonts w:ascii="Times New Roman" w:hAnsi="Times New Roman" w:cs="Times New Roman"/>
          <w:i/>
          <w:sz w:val="24"/>
        </w:rPr>
        <w:t>database</w:t>
      </w:r>
      <w:r>
        <w:rPr>
          <w:rFonts w:ascii="Times New Roman" w:hAnsi="Times New Roman" w:cs="Times New Roman"/>
          <w:sz w:val="24"/>
        </w:rPr>
        <w:t xml:space="preserve"> yang telah tersedia</w:t>
      </w:r>
      <w:r w:rsidR="00710E55" w:rsidRPr="00710E55">
        <w:rPr>
          <w:rFonts w:ascii="Times New Roman" w:hAnsi="Times New Roman" w:cs="Times New Roman"/>
          <w:sz w:val="24"/>
        </w:rPr>
        <w:t xml:space="preserve">. </w:t>
      </w:r>
      <w:proofErr w:type="gramStart"/>
      <w:r>
        <w:rPr>
          <w:rFonts w:ascii="Times New Roman" w:hAnsi="Times New Roman" w:cs="Times New Roman"/>
          <w:sz w:val="24"/>
        </w:rPr>
        <w:t xml:space="preserve">Setelah masuk ke </w:t>
      </w:r>
      <w:r w:rsidRPr="00BD28A6">
        <w:rPr>
          <w:rFonts w:ascii="Times New Roman" w:hAnsi="Times New Roman" w:cs="Times New Roman"/>
          <w:i/>
          <w:sz w:val="24"/>
        </w:rPr>
        <w:t>database</w:t>
      </w:r>
      <w:r>
        <w:rPr>
          <w:rFonts w:ascii="Times New Roman" w:hAnsi="Times New Roman" w:cs="Times New Roman"/>
          <w:sz w:val="24"/>
        </w:rPr>
        <w:t xml:space="preserve"> maka secara otomatis setiap barang memiliki </w:t>
      </w:r>
      <w:r w:rsidRPr="00BD28A6">
        <w:rPr>
          <w:rFonts w:ascii="Times New Roman" w:hAnsi="Times New Roman" w:cs="Times New Roman"/>
          <w:i/>
          <w:sz w:val="24"/>
        </w:rPr>
        <w:t>barcode/QRcode</w:t>
      </w:r>
      <w:r>
        <w:rPr>
          <w:rFonts w:ascii="Times New Roman" w:hAnsi="Times New Roman" w:cs="Times New Roman"/>
          <w:sz w:val="24"/>
        </w:rPr>
        <w:t xml:space="preserve"> yang berbeda dengan barang lainnya.</w:t>
      </w:r>
      <w:proofErr w:type="gramEnd"/>
      <w:r>
        <w:rPr>
          <w:rFonts w:ascii="Times New Roman" w:hAnsi="Times New Roman" w:cs="Times New Roman"/>
          <w:sz w:val="24"/>
        </w:rPr>
        <w:t xml:space="preserve"> Jika biasanya suatu barang yang dipindah</w:t>
      </w:r>
      <w:r w:rsidR="00587BA6">
        <w:rPr>
          <w:rFonts w:ascii="Times New Roman" w:hAnsi="Times New Roman" w:cs="Times New Roman"/>
          <w:sz w:val="24"/>
        </w:rPr>
        <w:t>kan</w:t>
      </w:r>
      <w:r>
        <w:rPr>
          <w:rFonts w:ascii="Times New Roman" w:hAnsi="Times New Roman" w:cs="Times New Roman"/>
          <w:sz w:val="24"/>
        </w:rPr>
        <w:t xml:space="preserve"> ke tempat yang berbeda </w:t>
      </w:r>
      <w:r w:rsidR="00587BA6">
        <w:rPr>
          <w:rFonts w:ascii="Times New Roman" w:hAnsi="Times New Roman" w:cs="Times New Roman"/>
          <w:sz w:val="24"/>
        </w:rPr>
        <w:t xml:space="preserve">tanpa menggunakan suatu proses atau suatu keterangan dapat menimbulkan </w:t>
      </w:r>
      <w:r w:rsidR="00587BA6" w:rsidRPr="0098688D">
        <w:rPr>
          <w:rFonts w:ascii="Times New Roman" w:eastAsia="Calibri" w:hAnsi="Times New Roman" w:cs="Times New Roman"/>
          <w:color w:val="000000"/>
          <w:sz w:val="24"/>
          <w:szCs w:val="24"/>
        </w:rPr>
        <w:t>kesalahanpahaman antar pihak</w:t>
      </w:r>
      <w:r w:rsidR="00587BA6">
        <w:rPr>
          <w:rFonts w:ascii="Times New Roman" w:eastAsia="Calibri" w:hAnsi="Times New Roman" w:cs="Times New Roman"/>
          <w:color w:val="000000"/>
          <w:sz w:val="24"/>
          <w:szCs w:val="24"/>
        </w:rPr>
        <w:t xml:space="preserve"> dengan adanya sistem ini </w:t>
      </w:r>
      <w:proofErr w:type="gramStart"/>
      <w:r w:rsidR="00587BA6">
        <w:rPr>
          <w:rFonts w:ascii="Times New Roman" w:eastAsia="Calibri" w:hAnsi="Times New Roman" w:cs="Times New Roman"/>
          <w:color w:val="000000"/>
          <w:sz w:val="24"/>
          <w:szCs w:val="24"/>
        </w:rPr>
        <w:t>akan</w:t>
      </w:r>
      <w:proofErr w:type="gramEnd"/>
      <w:r w:rsidR="00587BA6">
        <w:rPr>
          <w:rFonts w:ascii="Times New Roman" w:eastAsia="Calibri" w:hAnsi="Times New Roman" w:cs="Times New Roman"/>
          <w:color w:val="000000"/>
          <w:sz w:val="24"/>
          <w:szCs w:val="24"/>
        </w:rPr>
        <w:t xml:space="preserve"> mengurangi resiko kesalahpahaman karena disistem ini terdapat bukti serah terima barang yang nantinya digunakan sebagai catatan yang jelas kemana dan kapan barang tersebut berpindah. </w:t>
      </w:r>
      <w:proofErr w:type="gramStart"/>
      <w:r w:rsidR="00587BA6">
        <w:rPr>
          <w:rFonts w:ascii="Times New Roman" w:eastAsia="Calibri" w:hAnsi="Times New Roman" w:cs="Times New Roman"/>
          <w:color w:val="000000"/>
          <w:sz w:val="24"/>
          <w:szCs w:val="24"/>
        </w:rPr>
        <w:t xml:space="preserve">Selain itu biasanya barang-barang inventaris luput dari pengecekan oleh </w:t>
      </w:r>
      <w:r w:rsidR="00587BA6" w:rsidRPr="0098688D">
        <w:rPr>
          <w:rFonts w:ascii="Times New Roman" w:eastAsia="Calibri" w:hAnsi="Times New Roman" w:cs="Times New Roman"/>
          <w:color w:val="000000"/>
          <w:sz w:val="24"/>
          <w:szCs w:val="24"/>
        </w:rPr>
        <w:t>pengurus barang</w:t>
      </w:r>
      <w:r w:rsidR="00587BA6">
        <w:rPr>
          <w:rFonts w:ascii="Times New Roman" w:eastAsia="Calibri" w:hAnsi="Times New Roman" w:cs="Times New Roman"/>
          <w:color w:val="000000"/>
          <w:sz w:val="24"/>
          <w:szCs w:val="24"/>
        </w:rPr>
        <w:t xml:space="preserve"> tersebut</w:t>
      </w:r>
      <w:r w:rsidR="00587BA6" w:rsidRPr="0098688D">
        <w:rPr>
          <w:rFonts w:ascii="Times New Roman" w:eastAsia="Calibri" w:hAnsi="Times New Roman" w:cs="Times New Roman"/>
          <w:color w:val="000000"/>
          <w:sz w:val="24"/>
          <w:szCs w:val="24"/>
        </w:rPr>
        <w:t xml:space="preserve"> </w:t>
      </w:r>
      <w:r w:rsidR="00587BA6">
        <w:rPr>
          <w:rFonts w:ascii="Times New Roman" w:eastAsia="Calibri" w:hAnsi="Times New Roman" w:cs="Times New Roman"/>
          <w:color w:val="000000"/>
          <w:sz w:val="24"/>
          <w:szCs w:val="24"/>
        </w:rPr>
        <w:t xml:space="preserve">sehingga kadang kodisinya memang sudah tidak </w:t>
      </w:r>
      <w:r w:rsidR="00587BA6" w:rsidRPr="0098688D">
        <w:rPr>
          <w:rFonts w:ascii="Times New Roman" w:eastAsia="Calibri" w:hAnsi="Times New Roman" w:cs="Times New Roman"/>
          <w:color w:val="000000"/>
          <w:sz w:val="24"/>
          <w:szCs w:val="24"/>
        </w:rPr>
        <w:t>layak</w:t>
      </w:r>
      <w:r w:rsidR="00587BA6">
        <w:rPr>
          <w:rFonts w:ascii="Times New Roman" w:eastAsia="Calibri" w:hAnsi="Times New Roman" w:cs="Times New Roman"/>
          <w:color w:val="000000"/>
          <w:sz w:val="24"/>
          <w:szCs w:val="24"/>
        </w:rPr>
        <w:t xml:space="preserve"> namun masih tetap digunakan, dengan adanya sistem ini kita dapat memonitor barang mana yang memang sudah tidak layak pakai </w:t>
      </w:r>
      <w:r w:rsidR="00C73E66">
        <w:rPr>
          <w:rFonts w:ascii="Times New Roman" w:eastAsia="Calibri" w:hAnsi="Times New Roman" w:cs="Times New Roman"/>
          <w:color w:val="000000"/>
          <w:sz w:val="24"/>
          <w:szCs w:val="24"/>
        </w:rPr>
        <w:t xml:space="preserve">dengan mengecek </w:t>
      </w:r>
      <w:r w:rsidR="00C73E66" w:rsidRPr="00C73E66">
        <w:rPr>
          <w:rFonts w:ascii="Times New Roman" w:eastAsia="Calibri" w:hAnsi="Times New Roman" w:cs="Times New Roman"/>
          <w:i/>
          <w:color w:val="000000"/>
          <w:sz w:val="24"/>
          <w:szCs w:val="24"/>
        </w:rPr>
        <w:t>barcode/QRcode</w:t>
      </w:r>
      <w:r w:rsidR="00C73E66">
        <w:rPr>
          <w:rFonts w:ascii="Times New Roman" w:eastAsia="Calibri" w:hAnsi="Times New Roman" w:cs="Times New Roman"/>
          <w:color w:val="000000"/>
          <w:sz w:val="24"/>
          <w:szCs w:val="24"/>
        </w:rPr>
        <w:t xml:space="preserve"> </w:t>
      </w:r>
      <w:r w:rsidR="00587BA6">
        <w:rPr>
          <w:rFonts w:ascii="Times New Roman" w:eastAsia="Calibri" w:hAnsi="Times New Roman" w:cs="Times New Roman"/>
          <w:color w:val="000000"/>
          <w:sz w:val="24"/>
          <w:szCs w:val="24"/>
        </w:rPr>
        <w:t>sehingga pengurus dari data inventaris dapat melakukan pengadaan barang lagi.</w:t>
      </w:r>
      <w:proofErr w:type="gramEnd"/>
    </w:p>
    <w:p w14:paraId="268DBB06" w14:textId="5F4D6144" w:rsidR="009C6639" w:rsidRDefault="009C6639" w:rsidP="004202CB">
      <w:pPr>
        <w:pStyle w:val="Heading2"/>
        <w:spacing w:before="0" w:line="480" w:lineRule="auto"/>
        <w:rPr>
          <w:rFonts w:cs="Times New Roman"/>
          <w:sz w:val="24"/>
          <w:szCs w:val="24"/>
        </w:rPr>
      </w:pPr>
      <w:bookmarkStart w:id="105" w:name="_Toc60823047"/>
      <w:r w:rsidRPr="0098688D">
        <w:rPr>
          <w:rFonts w:cs="Times New Roman"/>
          <w:sz w:val="24"/>
          <w:szCs w:val="24"/>
          <w:lang w:val="id-ID"/>
        </w:rPr>
        <w:lastRenderedPageBreak/>
        <w:t xml:space="preserve">4.2 </w:t>
      </w:r>
      <w:r w:rsidRPr="0098688D">
        <w:rPr>
          <w:rFonts w:cs="Times New Roman"/>
          <w:sz w:val="24"/>
          <w:szCs w:val="24"/>
          <w:lang w:val="id-ID"/>
        </w:rPr>
        <w:tab/>
      </w:r>
      <w:r w:rsidR="00835875">
        <w:rPr>
          <w:rFonts w:cs="Times New Roman"/>
          <w:sz w:val="24"/>
          <w:szCs w:val="24"/>
        </w:rPr>
        <w:t>Implementasi</w:t>
      </w:r>
      <w:bookmarkEnd w:id="105"/>
    </w:p>
    <w:p w14:paraId="6ECD3E3F" w14:textId="1522F271" w:rsidR="007A72AC" w:rsidRDefault="00835875" w:rsidP="004202CB">
      <w:pPr>
        <w:pStyle w:val="Heading3"/>
        <w:spacing w:line="480" w:lineRule="auto"/>
      </w:pPr>
      <w:bookmarkStart w:id="106" w:name="_Toc60823048"/>
      <w:r w:rsidRPr="00835875">
        <w:t>4.2.1</w:t>
      </w:r>
      <w:r w:rsidRPr="00835875">
        <w:tab/>
        <w:t>View</w:t>
      </w:r>
      <w:bookmarkEnd w:id="106"/>
    </w:p>
    <w:p w14:paraId="4647A81E" w14:textId="122C7B37" w:rsidR="006239EB" w:rsidRPr="00097745" w:rsidRDefault="00097745" w:rsidP="004202CB">
      <w:pPr>
        <w:pStyle w:val="Heading4"/>
        <w:spacing w:line="480" w:lineRule="auto"/>
        <w:rPr>
          <w:rFonts w:ascii="Times New Roman" w:hAnsi="Times New Roman" w:cs="Times New Roman"/>
          <w:b/>
          <w:i w:val="0"/>
          <w:color w:val="auto"/>
          <w:sz w:val="24"/>
        </w:rPr>
      </w:pPr>
      <w:bookmarkStart w:id="107" w:name="_Toc60823049"/>
      <w:r w:rsidRPr="00097745">
        <w:rPr>
          <w:rFonts w:ascii="Times New Roman" w:hAnsi="Times New Roman" w:cs="Times New Roman"/>
          <w:b/>
          <w:i w:val="0"/>
          <w:color w:val="auto"/>
          <w:sz w:val="24"/>
        </w:rPr>
        <w:t xml:space="preserve">4.2.1.1 </w:t>
      </w:r>
      <w:r w:rsidR="007A72AC" w:rsidRPr="00097745">
        <w:rPr>
          <w:rFonts w:ascii="Times New Roman" w:hAnsi="Times New Roman" w:cs="Times New Roman"/>
          <w:b/>
          <w:i w:val="0"/>
          <w:color w:val="auto"/>
          <w:sz w:val="24"/>
        </w:rPr>
        <w:t xml:space="preserve">View </w:t>
      </w:r>
      <w:r w:rsidR="00BC2DCD" w:rsidRPr="00097745">
        <w:rPr>
          <w:rFonts w:ascii="Times New Roman" w:hAnsi="Times New Roman" w:cs="Times New Roman"/>
          <w:b/>
          <w:i w:val="0"/>
          <w:color w:val="auto"/>
          <w:sz w:val="24"/>
        </w:rPr>
        <w:t>Start (Login)</w:t>
      </w:r>
      <w:bookmarkEnd w:id="1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7A72AC" w14:paraId="44098F3F" w14:textId="77777777" w:rsidTr="00C33947">
        <w:tc>
          <w:tcPr>
            <w:tcW w:w="8778" w:type="dxa"/>
          </w:tcPr>
          <w:p w14:paraId="2D64A962"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lt;?php</w:t>
            </w:r>
          </w:p>
          <w:p w14:paraId="09C2E54E"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defined('BASEPATH') OR exit('No direct script access allowed');</w:t>
            </w:r>
          </w:p>
          <w:p w14:paraId="14E38681"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gt;</w:t>
            </w:r>
          </w:p>
          <w:p w14:paraId="77ABB9EF"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lt;!DOCTYPE html&gt;</w:t>
            </w:r>
          </w:p>
          <w:p w14:paraId="1208F313"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lt;html&gt;</w:t>
            </w:r>
          </w:p>
          <w:p w14:paraId="7C61CD15"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lt;head&gt;</w:t>
            </w:r>
          </w:p>
          <w:p w14:paraId="4F058CC6"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 xml:space="preserve">  &lt;meta charset="utf-8"&gt;</w:t>
            </w:r>
          </w:p>
          <w:p w14:paraId="22F6625F"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 xml:space="preserve">  &lt;meta http-equiv="X-UA-Compatible" content="IE=edge"&gt;</w:t>
            </w:r>
          </w:p>
          <w:p w14:paraId="61289334" w14:textId="77777777" w:rsidR="007A72AC" w:rsidRPr="007B2EE0" w:rsidRDefault="007A72AC" w:rsidP="007B2EE0">
            <w:pPr>
              <w:spacing w:after="0" w:line="240" w:lineRule="auto"/>
              <w:rPr>
                <w:rFonts w:ascii="Courier New" w:hAnsi="Courier New" w:cs="Courier New"/>
                <w:sz w:val="20"/>
              </w:rPr>
            </w:pPr>
            <w:r w:rsidRPr="007B2EE0">
              <w:rPr>
                <w:rFonts w:ascii="Courier New" w:hAnsi="Courier New" w:cs="Courier New"/>
                <w:sz w:val="20"/>
              </w:rPr>
              <w:t xml:space="preserve">  &lt;title&gt;YAYAYSAN SINAI INDONESIA| Log in&lt;/title&gt;</w:t>
            </w:r>
          </w:p>
          <w:p w14:paraId="786B3628" w14:textId="1E3FF9DF" w:rsidR="007A72AC" w:rsidRPr="007A72AC" w:rsidRDefault="007A72AC" w:rsidP="007B2EE0">
            <w:pPr>
              <w:spacing w:after="0" w:line="240" w:lineRule="auto"/>
              <w:rPr>
                <w:rFonts w:ascii="Courier New" w:hAnsi="Courier New" w:cs="Courier New"/>
              </w:rPr>
            </w:pPr>
            <w:r w:rsidRPr="007B2EE0">
              <w:rPr>
                <w:rFonts w:ascii="Courier New" w:hAnsi="Courier New" w:cs="Courier New"/>
                <w:sz w:val="20"/>
              </w:rPr>
              <w:t xml:space="preserve">  &lt;meta name="viewport" content="width=device-width, initial-scale=1"&gt;</w:t>
            </w:r>
          </w:p>
        </w:tc>
      </w:tr>
    </w:tbl>
    <w:p w14:paraId="3D351183" w14:textId="4609B265" w:rsidR="005F6539" w:rsidRPr="005F6539" w:rsidRDefault="005F6539">
      <w:pPr>
        <w:pStyle w:val="Caption"/>
        <w:rPr>
          <w:b w:val="0"/>
        </w:rPr>
      </w:pPr>
      <w:bookmarkStart w:id="108" w:name="_Toc59700806"/>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w:t>
      </w:r>
      <w:r w:rsidR="00313835">
        <w:rPr>
          <w:noProof/>
        </w:rPr>
        <w:fldChar w:fldCharType="end"/>
      </w:r>
      <w:r>
        <w:t xml:space="preserve"> </w:t>
      </w:r>
      <w:r w:rsidRPr="005F6539">
        <w:rPr>
          <w:rFonts w:cs="Times New Roman"/>
          <w:b w:val="0"/>
          <w:i/>
        </w:rPr>
        <w:t>Source code View Start (Login)</w:t>
      </w:r>
      <w:bookmarkEnd w:id="1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80643B" w14:paraId="451369D7" w14:textId="77777777" w:rsidTr="00C33947">
        <w:tc>
          <w:tcPr>
            <w:tcW w:w="8778" w:type="dxa"/>
          </w:tcPr>
          <w:p w14:paraId="17619B82"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link rel="stylesheet" href="{{base_url('assets/plugins/fontawesome-free/css/all.min.css')}}"&gt;</w:t>
            </w:r>
          </w:p>
          <w:p w14:paraId="1697863F"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link rel="stylesheet" href="https://code.ionicframework.com/ionicons/2.0.1/css/ionicons.min.css"&gt;</w:t>
            </w:r>
          </w:p>
          <w:p w14:paraId="4E05E552"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link rel="stylesheet" href="{{base_url('assets/plugins/icheck-bootstrap/icheck-bootstrap.min.css')}}"&gt;</w:t>
            </w:r>
          </w:p>
          <w:p w14:paraId="533B4ABD"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link rel="stylesheet" href="{{base_url('assets/dist/css/adminlte.min.cs')}}s"&gt;</w:t>
            </w:r>
          </w:p>
          <w:p w14:paraId="24AF073C"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link href="https://fonts.googleapis.com/css?family=Source+Sans+Pro:300,400,400i,700" rel="stylesheet"&gt;</w:t>
            </w:r>
          </w:p>
          <w:p w14:paraId="69B542B7"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lt;/head&gt;</w:t>
            </w:r>
          </w:p>
          <w:p w14:paraId="69CD4FFA"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lt;body class="hold-transition login-page"&gt;</w:t>
            </w:r>
          </w:p>
          <w:p w14:paraId="04822070"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lt;div class="login-box"&gt;</w:t>
            </w:r>
          </w:p>
          <w:p w14:paraId="0F230A69"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 class="login-logo"&gt;</w:t>
            </w:r>
          </w:p>
          <w:p w14:paraId="4E530794"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img src="{{base_url('assets/dist/img/Teladan.png')}}" alt="Yayasan Sinai Indonesia"&gt;&lt;/img&gt;</w:t>
            </w:r>
          </w:p>
          <w:p w14:paraId="6256A3C3"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gt;</w:t>
            </w:r>
          </w:p>
          <w:p w14:paraId="30D5585E"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 /.login-logo --&gt;</w:t>
            </w:r>
          </w:p>
          <w:p w14:paraId="03ABD08A"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 class="card"&gt;</w:t>
            </w:r>
          </w:p>
          <w:p w14:paraId="716BEF0F"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 class="card-body login-card-body"&gt;</w:t>
            </w:r>
          </w:p>
          <w:p w14:paraId="54BF03BD"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p class="login-box-msg"&gt;{{$this-&gt;session-&gt;flashdata('message');}}&lt;/p&gt;</w:t>
            </w:r>
          </w:p>
          <w:p w14:paraId="3EFF5C13" w14:textId="77777777" w:rsidR="00C33947" w:rsidRPr="007B2EE0" w:rsidRDefault="00C33947" w:rsidP="007B2EE0">
            <w:pPr>
              <w:spacing w:after="0" w:line="240" w:lineRule="auto"/>
              <w:rPr>
                <w:rFonts w:ascii="Courier New" w:hAnsi="Courier New" w:cs="Courier New"/>
                <w:sz w:val="20"/>
              </w:rPr>
            </w:pPr>
          </w:p>
          <w:p w14:paraId="657C2CC0"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form action="{{base_url('start/auth/')}}" method="post"&gt;</w:t>
            </w:r>
          </w:p>
          <w:p w14:paraId="67CDB882"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 class="input-group mb-3"&gt;</w:t>
            </w:r>
          </w:p>
          <w:p w14:paraId="5A2C4F9B"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input type="text" class="form-control" name="username" placeholder="username" required="true"&gt;</w:t>
            </w:r>
          </w:p>
          <w:p w14:paraId="70F6DB3A"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 class="input-group-append"&gt;</w:t>
            </w:r>
          </w:p>
          <w:p w14:paraId="49452BD1"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 class="input-group-text"&gt;</w:t>
            </w:r>
          </w:p>
          <w:p w14:paraId="7DAED28E"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span class="fas fa-user"&gt;&lt;/span&gt;</w:t>
            </w:r>
          </w:p>
          <w:p w14:paraId="36D0856D"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gt;</w:t>
            </w:r>
          </w:p>
          <w:p w14:paraId="789B798A" w14:textId="77777777" w:rsidR="00C33947"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gt;</w:t>
            </w:r>
          </w:p>
          <w:p w14:paraId="6764FB9E" w14:textId="7F92A641" w:rsidR="0080643B" w:rsidRPr="007B2EE0" w:rsidRDefault="00C33947" w:rsidP="007B2EE0">
            <w:pPr>
              <w:spacing w:after="0" w:line="240" w:lineRule="auto"/>
              <w:rPr>
                <w:rFonts w:ascii="Courier New" w:hAnsi="Courier New" w:cs="Courier New"/>
                <w:sz w:val="20"/>
              </w:rPr>
            </w:pPr>
            <w:r w:rsidRPr="007B2EE0">
              <w:rPr>
                <w:rFonts w:ascii="Courier New" w:hAnsi="Courier New" w:cs="Courier New"/>
                <w:sz w:val="20"/>
              </w:rPr>
              <w:t xml:space="preserve">        &lt;/div&gt;</w:t>
            </w:r>
            <w:r w:rsidR="0080643B" w:rsidRPr="007B2EE0">
              <w:rPr>
                <w:rFonts w:ascii="Courier New" w:hAnsi="Courier New" w:cs="Courier New"/>
                <w:sz w:val="20"/>
              </w:rPr>
              <w:t>&lt;div class="input-group mb-3"&gt;</w:t>
            </w:r>
          </w:p>
          <w:p w14:paraId="2815D02A" w14:textId="77777777" w:rsidR="0080643B" w:rsidRPr="007B2EE0" w:rsidRDefault="0080643B" w:rsidP="007B2EE0">
            <w:pPr>
              <w:spacing w:after="0" w:line="240" w:lineRule="auto"/>
              <w:rPr>
                <w:rFonts w:ascii="Courier New" w:hAnsi="Courier New" w:cs="Courier New"/>
                <w:sz w:val="20"/>
              </w:rPr>
            </w:pPr>
            <w:r w:rsidRPr="007B2EE0">
              <w:rPr>
                <w:rFonts w:ascii="Courier New" w:hAnsi="Courier New" w:cs="Courier New"/>
                <w:sz w:val="20"/>
              </w:rPr>
              <w:t xml:space="preserve">          &lt;input type="password" class="form-control" name="password" placeholder="Password" required="true"&gt;</w:t>
            </w:r>
          </w:p>
          <w:p w14:paraId="67DFA715" w14:textId="77777777" w:rsidR="0080643B" w:rsidRPr="007B2EE0" w:rsidRDefault="0080643B" w:rsidP="007B2EE0">
            <w:pPr>
              <w:spacing w:after="0" w:line="240" w:lineRule="auto"/>
              <w:rPr>
                <w:rFonts w:ascii="Courier New" w:hAnsi="Courier New" w:cs="Courier New"/>
                <w:sz w:val="20"/>
              </w:rPr>
            </w:pPr>
            <w:r w:rsidRPr="007B2EE0">
              <w:rPr>
                <w:rFonts w:ascii="Courier New" w:hAnsi="Courier New" w:cs="Courier New"/>
                <w:sz w:val="20"/>
              </w:rPr>
              <w:t xml:space="preserve">          &lt;div class="input-group-append"&gt;</w:t>
            </w:r>
          </w:p>
          <w:p w14:paraId="1CCED022" w14:textId="63E469D9" w:rsidR="0080643B" w:rsidRPr="007B2EE0" w:rsidRDefault="0080643B" w:rsidP="007B2EE0">
            <w:pPr>
              <w:spacing w:after="0" w:line="240" w:lineRule="auto"/>
              <w:rPr>
                <w:rFonts w:ascii="Courier New" w:hAnsi="Courier New" w:cs="Courier New"/>
                <w:sz w:val="20"/>
              </w:rPr>
            </w:pPr>
            <w:r w:rsidRPr="007B2EE0">
              <w:rPr>
                <w:rFonts w:ascii="Courier New" w:hAnsi="Courier New" w:cs="Courier New"/>
                <w:sz w:val="20"/>
              </w:rPr>
              <w:t xml:space="preserve">            &lt;div class="input-group-text"&gt;</w:t>
            </w:r>
          </w:p>
        </w:tc>
      </w:tr>
    </w:tbl>
    <w:p w14:paraId="5745D708" w14:textId="5AC6F83D" w:rsidR="0080643B" w:rsidRDefault="0080643B" w:rsidP="0080643B">
      <w:pPr>
        <w:pStyle w:val="Caption"/>
        <w:rPr>
          <w:rFonts w:cs="Times New Roman"/>
          <w:b w:val="0"/>
          <w:i/>
        </w:rPr>
      </w:pPr>
      <w:bookmarkStart w:id="109" w:name="_Toc59700807"/>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2</w:t>
      </w:r>
      <w:r w:rsidR="00313835">
        <w:rPr>
          <w:noProof/>
        </w:rPr>
        <w:fldChar w:fldCharType="end"/>
      </w:r>
      <w:r>
        <w:t xml:space="preserve"> </w:t>
      </w:r>
      <w:r w:rsidRPr="0080643B">
        <w:rPr>
          <w:b w:val="0"/>
        </w:rPr>
        <w:t>Lanjutan</w:t>
      </w:r>
      <w:r>
        <w:t xml:space="preserve"> </w:t>
      </w:r>
      <w:r w:rsidRPr="005F6539">
        <w:rPr>
          <w:rFonts w:cs="Times New Roman"/>
          <w:b w:val="0"/>
          <w:i/>
        </w:rPr>
        <w:t>Source code View Start (Login)</w:t>
      </w:r>
      <w:bookmarkEnd w:id="109"/>
    </w:p>
    <w:tbl>
      <w:tblPr>
        <w:tblStyle w:val="TableGrid"/>
        <w:tblW w:w="0" w:type="auto"/>
        <w:tblLook w:val="04A0" w:firstRow="1" w:lastRow="0" w:firstColumn="1" w:lastColumn="0" w:noHBand="0" w:noVBand="1"/>
      </w:tblPr>
      <w:tblGrid>
        <w:gridCol w:w="9004"/>
      </w:tblGrid>
      <w:tr w:rsidR="00C33947" w14:paraId="6B17537A" w14:textId="77777777" w:rsidTr="00C33947">
        <w:tc>
          <w:tcPr>
            <w:tcW w:w="8778" w:type="dxa"/>
          </w:tcPr>
          <w:p w14:paraId="066B53A5" w14:textId="77777777" w:rsidR="004202CB" w:rsidRPr="007B2EE0" w:rsidRDefault="004202CB" w:rsidP="004202CB">
            <w:pPr>
              <w:spacing w:after="0" w:line="240" w:lineRule="auto"/>
              <w:rPr>
                <w:rFonts w:ascii="Courier New" w:hAnsi="Courier New" w:cs="Courier New"/>
              </w:rPr>
            </w:pPr>
            <w:r w:rsidRPr="007B2EE0">
              <w:rPr>
                <w:rFonts w:ascii="Courier New" w:hAnsi="Courier New" w:cs="Courier New"/>
              </w:rPr>
              <w:lastRenderedPageBreak/>
              <w:t xml:space="preserve">              &lt;span class="fas fa-lock"&gt;&lt;/span&gt;</w:t>
            </w:r>
          </w:p>
          <w:p w14:paraId="5E74940A" w14:textId="77777777" w:rsidR="004202CB" w:rsidRPr="007B2EE0" w:rsidRDefault="004202CB" w:rsidP="004202CB">
            <w:pPr>
              <w:spacing w:after="0" w:line="240" w:lineRule="auto"/>
              <w:rPr>
                <w:rFonts w:ascii="Courier New" w:hAnsi="Courier New" w:cs="Courier New"/>
              </w:rPr>
            </w:pPr>
            <w:r w:rsidRPr="007B2EE0">
              <w:rPr>
                <w:rFonts w:ascii="Courier New" w:hAnsi="Courier New" w:cs="Courier New"/>
              </w:rPr>
              <w:t xml:space="preserve">            &lt;/div&gt;</w:t>
            </w:r>
          </w:p>
          <w:p w14:paraId="39603F31" w14:textId="77777777" w:rsidR="004202CB" w:rsidRPr="007B2EE0" w:rsidRDefault="004202CB" w:rsidP="004202CB">
            <w:pPr>
              <w:spacing w:after="0" w:line="240" w:lineRule="auto"/>
              <w:rPr>
                <w:rFonts w:ascii="Courier New" w:hAnsi="Courier New" w:cs="Courier New"/>
              </w:rPr>
            </w:pPr>
            <w:r w:rsidRPr="007B2EE0">
              <w:rPr>
                <w:rFonts w:ascii="Courier New" w:hAnsi="Courier New" w:cs="Courier New"/>
              </w:rPr>
              <w:t xml:space="preserve">          &lt;/div&gt;</w:t>
            </w:r>
          </w:p>
          <w:p w14:paraId="1DC76B47" w14:textId="3C65026F" w:rsidR="004202CB" w:rsidRDefault="004202CB" w:rsidP="004202CB">
            <w:pPr>
              <w:spacing w:after="0" w:line="240" w:lineRule="auto"/>
              <w:rPr>
                <w:rFonts w:ascii="Courier New" w:hAnsi="Courier New" w:cs="Courier New"/>
              </w:rPr>
            </w:pPr>
            <w:r w:rsidRPr="007B2EE0">
              <w:rPr>
                <w:rFonts w:ascii="Courier New" w:hAnsi="Courier New" w:cs="Courier New"/>
              </w:rPr>
              <w:t xml:space="preserve">        &lt;/div&gt;</w:t>
            </w:r>
          </w:p>
          <w:p w14:paraId="78EA62B5" w14:textId="4CBD85EB"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 xml:space="preserve">        &lt;div class="row"&gt;</w:t>
            </w:r>
          </w:p>
          <w:p w14:paraId="52D9AF77"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 xml:space="preserve">            &lt;button type="submit" name="submit" class="btn btn-success btn-block"&gt;Sign In&lt;/button&gt;</w:t>
            </w:r>
          </w:p>
          <w:p w14:paraId="042D4FDC"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 xml:space="preserve">        &lt;/div&gt;</w:t>
            </w:r>
          </w:p>
          <w:p w14:paraId="595D666A"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 xml:space="preserve">      &lt;/form&gt;</w:t>
            </w:r>
          </w:p>
          <w:p w14:paraId="6F2ED2E3"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 xml:space="preserve">    &lt;/div&gt;</w:t>
            </w:r>
          </w:p>
          <w:p w14:paraId="725D3B42"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 xml:space="preserve">  &lt;/div&gt;</w:t>
            </w:r>
          </w:p>
          <w:p w14:paraId="7DB74949"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lt;/div&gt;</w:t>
            </w:r>
          </w:p>
          <w:p w14:paraId="7B836E87" w14:textId="77777777" w:rsidR="00C33947" w:rsidRPr="007A72AC" w:rsidRDefault="00C33947" w:rsidP="004202CB">
            <w:pPr>
              <w:spacing w:after="0" w:line="240" w:lineRule="auto"/>
              <w:rPr>
                <w:rFonts w:ascii="Courier New" w:hAnsi="Courier New" w:cs="Courier New"/>
              </w:rPr>
            </w:pPr>
          </w:p>
          <w:p w14:paraId="7C34185E"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lt;script src="{{base_url('assets/plugins/jquery/jquery.min.js')}}"&gt;&lt;/script&gt;</w:t>
            </w:r>
          </w:p>
          <w:p w14:paraId="7597BA91"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lt;script src="{{base_url('assets/plugins/bootstrap/js/bootstrap.bundle.min.js')}}"&gt;&lt;/script&gt;</w:t>
            </w:r>
          </w:p>
          <w:p w14:paraId="58DD4695"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lt;script src="{{base_url('assets/dist/js/adminlte.min.js')}}"&gt;&lt;/script&gt;</w:t>
            </w:r>
          </w:p>
          <w:p w14:paraId="3BE9B059" w14:textId="77777777" w:rsidR="00C33947" w:rsidRPr="007A72AC" w:rsidRDefault="00C33947" w:rsidP="004202CB">
            <w:pPr>
              <w:spacing w:after="0" w:line="240" w:lineRule="auto"/>
              <w:rPr>
                <w:rFonts w:ascii="Courier New" w:hAnsi="Courier New" w:cs="Courier New"/>
              </w:rPr>
            </w:pPr>
          </w:p>
          <w:p w14:paraId="0F1F2798" w14:textId="77777777" w:rsidR="00C33947" w:rsidRPr="007A72AC" w:rsidRDefault="00C33947" w:rsidP="004202CB">
            <w:pPr>
              <w:spacing w:after="0" w:line="240" w:lineRule="auto"/>
              <w:rPr>
                <w:rFonts w:ascii="Courier New" w:hAnsi="Courier New" w:cs="Courier New"/>
              </w:rPr>
            </w:pPr>
            <w:r w:rsidRPr="007A72AC">
              <w:rPr>
                <w:rFonts w:ascii="Courier New" w:hAnsi="Courier New" w:cs="Courier New"/>
              </w:rPr>
              <w:t>&lt;/body&gt;</w:t>
            </w:r>
          </w:p>
          <w:p w14:paraId="3604A414" w14:textId="393E9CDB" w:rsidR="00C33947" w:rsidRDefault="00C33947" w:rsidP="004202CB">
            <w:pPr>
              <w:keepNext/>
              <w:spacing w:after="0" w:line="240" w:lineRule="auto"/>
            </w:pPr>
            <w:r w:rsidRPr="007A72AC">
              <w:rPr>
                <w:rFonts w:ascii="Courier New" w:hAnsi="Courier New" w:cs="Courier New"/>
              </w:rPr>
              <w:t>&lt;/html&gt;</w:t>
            </w:r>
          </w:p>
        </w:tc>
      </w:tr>
    </w:tbl>
    <w:p w14:paraId="183D2B78" w14:textId="5B7EA65B" w:rsidR="00C33947" w:rsidRPr="00C33947" w:rsidRDefault="00C33947" w:rsidP="004202CB">
      <w:pPr>
        <w:pStyle w:val="Caption"/>
        <w:spacing w:line="480" w:lineRule="auto"/>
        <w:rPr>
          <w:b w:val="0"/>
        </w:rPr>
      </w:pPr>
      <w:bookmarkStart w:id="110" w:name="_Toc59700808"/>
      <w:proofErr w:type="gramStart"/>
      <w:r>
        <w:t>Listing Program 4.</w:t>
      </w:r>
      <w:proofErr w:type="gramEnd"/>
      <w:r>
        <w:t xml:space="preserve"> </w:t>
      </w:r>
      <w:r w:rsidR="00B11CA0">
        <w:rPr>
          <w:noProof/>
        </w:rPr>
        <w:fldChar w:fldCharType="begin"/>
      </w:r>
      <w:r w:rsidR="00B11CA0">
        <w:rPr>
          <w:noProof/>
        </w:rPr>
        <w:instrText xml:space="preserve"> SEQ Listing_Program_4. \* ARABIC </w:instrText>
      </w:r>
      <w:r w:rsidR="00B11CA0">
        <w:rPr>
          <w:noProof/>
        </w:rPr>
        <w:fldChar w:fldCharType="separate"/>
      </w:r>
      <w:r w:rsidR="004A07B7">
        <w:rPr>
          <w:noProof/>
        </w:rPr>
        <w:t>3</w:t>
      </w:r>
      <w:r w:rsidR="00B11CA0">
        <w:rPr>
          <w:noProof/>
        </w:rPr>
        <w:fldChar w:fldCharType="end"/>
      </w:r>
      <w:r>
        <w:t xml:space="preserve"> </w:t>
      </w:r>
      <w:r w:rsidRPr="0080643B">
        <w:rPr>
          <w:b w:val="0"/>
        </w:rPr>
        <w:t>Lanjutan</w:t>
      </w:r>
      <w:r>
        <w:t xml:space="preserve"> </w:t>
      </w:r>
      <w:r w:rsidRPr="005F6539">
        <w:rPr>
          <w:rFonts w:cs="Times New Roman"/>
          <w:b w:val="0"/>
          <w:i/>
        </w:rPr>
        <w:t>Source code View Start (Login</w:t>
      </w:r>
      <w:r>
        <w:rPr>
          <w:rFonts w:cs="Times New Roman"/>
          <w:b w:val="0"/>
          <w:i/>
        </w:rPr>
        <w:t>)</w:t>
      </w:r>
      <w:bookmarkEnd w:id="110"/>
    </w:p>
    <w:p w14:paraId="1A2DAE18" w14:textId="46041A37" w:rsidR="007A72AC" w:rsidRPr="009B7AC0" w:rsidRDefault="00097745" w:rsidP="004202CB">
      <w:pPr>
        <w:pStyle w:val="Heading4"/>
        <w:spacing w:line="480" w:lineRule="auto"/>
        <w:rPr>
          <w:rFonts w:ascii="Times New Roman" w:hAnsi="Times New Roman" w:cs="Times New Roman"/>
          <w:b/>
          <w:i w:val="0"/>
          <w:color w:val="auto"/>
          <w:sz w:val="24"/>
        </w:rPr>
      </w:pPr>
      <w:bookmarkStart w:id="111" w:name="_Toc60823050"/>
      <w:r w:rsidRPr="00097745">
        <w:rPr>
          <w:rFonts w:ascii="Times New Roman" w:hAnsi="Times New Roman" w:cs="Times New Roman"/>
          <w:b/>
          <w:i w:val="0"/>
          <w:color w:val="auto"/>
          <w:sz w:val="24"/>
        </w:rPr>
        <w:t xml:space="preserve">4.2.1.2 </w:t>
      </w:r>
      <w:r w:rsidR="007A72AC" w:rsidRPr="00097745">
        <w:rPr>
          <w:rFonts w:ascii="Times New Roman" w:hAnsi="Times New Roman" w:cs="Times New Roman"/>
          <w:b/>
          <w:i w:val="0"/>
          <w:color w:val="auto"/>
          <w:sz w:val="24"/>
        </w:rPr>
        <w:t>View</w:t>
      </w:r>
      <w:r w:rsidR="00A14E57" w:rsidRPr="00097745">
        <w:rPr>
          <w:rFonts w:ascii="Times New Roman" w:hAnsi="Times New Roman" w:cs="Times New Roman"/>
          <w:b/>
          <w:i w:val="0"/>
          <w:color w:val="auto"/>
          <w:sz w:val="24"/>
        </w:rPr>
        <w:t xml:space="preserve"> </w:t>
      </w:r>
      <w:r w:rsidR="009B7AC0">
        <w:rPr>
          <w:rFonts w:ascii="Times New Roman" w:hAnsi="Times New Roman" w:cs="Times New Roman"/>
          <w:b/>
          <w:i w:val="0"/>
          <w:color w:val="auto"/>
          <w:sz w:val="24"/>
        </w:rPr>
        <w:t xml:space="preserve">Input </w:t>
      </w:r>
      <w:r w:rsidR="00A14E57" w:rsidRPr="00097745">
        <w:rPr>
          <w:rFonts w:ascii="Times New Roman" w:hAnsi="Times New Roman" w:cs="Times New Roman"/>
          <w:b/>
          <w:i w:val="0"/>
          <w:color w:val="auto"/>
          <w:sz w:val="24"/>
        </w:rPr>
        <w:t>Barang</w:t>
      </w:r>
      <w:bookmarkEnd w:id="1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A14E57" w:rsidRPr="001E5894" w14:paraId="6BE05E63" w14:textId="77777777" w:rsidTr="009E436F">
        <w:tc>
          <w:tcPr>
            <w:tcW w:w="8778" w:type="dxa"/>
          </w:tcPr>
          <w:p w14:paraId="51999B75"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layout('template/main/barang/main')</w:t>
            </w:r>
          </w:p>
          <w:p w14:paraId="0CEDA85B"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section('scripts-css')</w:t>
            </w:r>
          </w:p>
          <w:p w14:paraId="14605E2A"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lt;style type="text/css"&gt;</w:t>
            </w:r>
          </w:p>
          <w:p w14:paraId="50092016"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selecting{</w:t>
            </w:r>
          </w:p>
          <w:p w14:paraId="0920D9FE"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color:#000000;</w:t>
            </w:r>
          </w:p>
          <w:p w14:paraId="4C578B43"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w:t>
            </w:r>
          </w:p>
          <w:p w14:paraId="558666B3"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selecting:hover{</w:t>
            </w:r>
          </w:p>
          <w:p w14:paraId="201EC74F"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color:#7CFC00;  </w:t>
            </w:r>
          </w:p>
          <w:p w14:paraId="57D0D2DA"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w:t>
            </w:r>
          </w:p>
          <w:p w14:paraId="0135D508"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deleting{</w:t>
            </w:r>
          </w:p>
          <w:p w14:paraId="093A5399"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color: red;</w:t>
            </w:r>
          </w:p>
          <w:p w14:paraId="1DA5D732"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w:t>
            </w:r>
          </w:p>
          <w:p w14:paraId="7E3D6A7F"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exampleModalCenterTitle</w:t>
            </w:r>
          </w:p>
          <w:p w14:paraId="152B7DB7"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w:t>
            </w:r>
          </w:p>
          <w:p w14:paraId="4082A32E"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display:none;</w:t>
            </w:r>
          </w:p>
          <w:p w14:paraId="6EBB0369"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position: fixed;</w:t>
            </w:r>
          </w:p>
          <w:p w14:paraId="177EBBF9"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w:t>
            </w:r>
          </w:p>
          <w:p w14:paraId="73FDF76D" w14:textId="77777777" w:rsidR="00B77457" w:rsidRPr="001E5894" w:rsidRDefault="00B77457" w:rsidP="005F6539">
            <w:pPr>
              <w:spacing w:after="0"/>
              <w:rPr>
                <w:rFonts w:ascii="Courier New" w:hAnsi="Courier New" w:cs="Courier New"/>
                <w:sz w:val="20"/>
              </w:rPr>
            </w:pPr>
            <w:r w:rsidRPr="001E5894">
              <w:rPr>
                <w:rFonts w:ascii="Courier New" w:hAnsi="Courier New" w:cs="Courier New"/>
                <w:sz w:val="20"/>
              </w:rPr>
              <w:t xml:space="preserve">    #btncheckbox{</w:t>
            </w:r>
          </w:p>
          <w:p w14:paraId="6878CC4D" w14:textId="77777777" w:rsidR="00A14E57" w:rsidRPr="001E5894" w:rsidRDefault="00B77457" w:rsidP="0080643B">
            <w:pPr>
              <w:spacing w:after="0"/>
              <w:rPr>
                <w:rFonts w:ascii="Courier New" w:hAnsi="Courier New" w:cs="Courier New"/>
                <w:sz w:val="20"/>
              </w:rPr>
            </w:pPr>
            <w:r w:rsidRPr="001E5894">
              <w:rPr>
                <w:rFonts w:ascii="Courier New" w:hAnsi="Courier New" w:cs="Courier New"/>
                <w:sz w:val="20"/>
              </w:rPr>
              <w:t xml:space="preserve">      margin-top: 20px;</w:t>
            </w:r>
          </w:p>
          <w:p w14:paraId="523DB408" w14:textId="77777777" w:rsidR="009E436F" w:rsidRPr="001E5894" w:rsidRDefault="009E436F" w:rsidP="009E436F">
            <w:pPr>
              <w:spacing w:after="0"/>
              <w:rPr>
                <w:rFonts w:ascii="Courier New" w:hAnsi="Courier New" w:cs="Courier New"/>
                <w:sz w:val="20"/>
              </w:rPr>
            </w:pPr>
            <w:r w:rsidRPr="001E5894">
              <w:rPr>
                <w:rFonts w:ascii="Courier New" w:hAnsi="Courier New" w:cs="Courier New"/>
                <w:sz w:val="20"/>
              </w:rPr>
              <w:t xml:space="preserve">      margin-left: 10px;</w:t>
            </w:r>
          </w:p>
          <w:p w14:paraId="243086A0" w14:textId="77777777" w:rsidR="009E436F" w:rsidRPr="001E5894" w:rsidRDefault="009E436F" w:rsidP="009E436F">
            <w:pPr>
              <w:spacing w:after="0"/>
              <w:rPr>
                <w:rFonts w:ascii="Courier New" w:hAnsi="Courier New" w:cs="Courier New"/>
                <w:sz w:val="20"/>
              </w:rPr>
            </w:pPr>
            <w:r w:rsidRPr="001E5894">
              <w:rPr>
                <w:rFonts w:ascii="Courier New" w:hAnsi="Courier New" w:cs="Courier New"/>
                <w:sz w:val="20"/>
              </w:rPr>
              <w:t xml:space="preserve">    }</w:t>
            </w:r>
          </w:p>
          <w:p w14:paraId="74A97B4B" w14:textId="77777777" w:rsidR="009E436F" w:rsidRPr="001E5894" w:rsidRDefault="009E436F" w:rsidP="009E436F">
            <w:pPr>
              <w:spacing w:after="0"/>
              <w:rPr>
                <w:rFonts w:ascii="Courier New" w:hAnsi="Courier New" w:cs="Courier New"/>
                <w:sz w:val="20"/>
              </w:rPr>
            </w:pPr>
            <w:r w:rsidRPr="001E5894">
              <w:rPr>
                <w:rFonts w:ascii="Courier New" w:hAnsi="Courier New" w:cs="Courier New"/>
                <w:sz w:val="20"/>
              </w:rPr>
              <w:t xml:space="preserve">    .image-preview{</w:t>
            </w:r>
          </w:p>
          <w:p w14:paraId="24EBDDEA" w14:textId="77777777" w:rsidR="009E436F" w:rsidRPr="001E5894" w:rsidRDefault="009E436F" w:rsidP="009E436F">
            <w:pPr>
              <w:spacing w:after="0"/>
              <w:rPr>
                <w:rFonts w:ascii="Courier New" w:hAnsi="Courier New" w:cs="Courier New"/>
                <w:sz w:val="20"/>
              </w:rPr>
            </w:pPr>
            <w:r w:rsidRPr="001E5894">
              <w:rPr>
                <w:rFonts w:ascii="Courier New" w:hAnsi="Courier New" w:cs="Courier New"/>
                <w:sz w:val="20"/>
              </w:rPr>
              <w:t xml:space="preserve">      border: 2px solid #dddddd;</w:t>
            </w:r>
          </w:p>
          <w:p w14:paraId="07AD229E" w14:textId="77777777" w:rsidR="009E436F" w:rsidRPr="001E5894" w:rsidRDefault="009E436F" w:rsidP="009E436F">
            <w:pPr>
              <w:spacing w:after="0"/>
              <w:rPr>
                <w:rFonts w:ascii="Courier New" w:hAnsi="Courier New" w:cs="Courier New"/>
                <w:sz w:val="20"/>
              </w:rPr>
            </w:pPr>
            <w:r w:rsidRPr="001E5894">
              <w:rPr>
                <w:rFonts w:ascii="Courier New" w:hAnsi="Courier New" w:cs="Courier New"/>
                <w:sz w:val="20"/>
              </w:rPr>
              <w:t xml:space="preserve">      min-height: 100px; </w:t>
            </w:r>
          </w:p>
          <w:p w14:paraId="1815BB40" w14:textId="77777777" w:rsidR="009E436F" w:rsidRPr="001E5894" w:rsidRDefault="009E436F" w:rsidP="009E436F">
            <w:pPr>
              <w:spacing w:after="0"/>
              <w:rPr>
                <w:rFonts w:ascii="Courier New" w:hAnsi="Courier New" w:cs="Courier New"/>
                <w:sz w:val="20"/>
              </w:rPr>
            </w:pPr>
            <w:r w:rsidRPr="001E5894">
              <w:rPr>
                <w:rFonts w:ascii="Courier New" w:hAnsi="Courier New" w:cs="Courier New"/>
                <w:sz w:val="20"/>
              </w:rPr>
              <w:t xml:space="preserve">      display: flex;</w:t>
            </w:r>
          </w:p>
          <w:p w14:paraId="34D32FCF" w14:textId="77777777" w:rsidR="00643F48" w:rsidRDefault="009E436F" w:rsidP="0080643B">
            <w:pPr>
              <w:spacing w:after="0"/>
              <w:rPr>
                <w:rFonts w:ascii="Courier New" w:hAnsi="Courier New" w:cs="Courier New"/>
                <w:sz w:val="20"/>
              </w:rPr>
            </w:pPr>
            <w:r w:rsidRPr="001E5894">
              <w:rPr>
                <w:rFonts w:ascii="Courier New" w:hAnsi="Courier New" w:cs="Courier New"/>
                <w:sz w:val="20"/>
              </w:rPr>
              <w:t xml:space="preserve">      align-items: center;</w:t>
            </w:r>
          </w:p>
          <w:p w14:paraId="53EAA59D" w14:textId="5F592BEA" w:rsidR="001E5894" w:rsidRPr="001E5894" w:rsidRDefault="001E5894" w:rsidP="0080643B">
            <w:pPr>
              <w:spacing w:after="0"/>
              <w:rPr>
                <w:rFonts w:ascii="Courier New" w:hAnsi="Courier New" w:cs="Courier New"/>
                <w:sz w:val="20"/>
              </w:rPr>
            </w:pPr>
          </w:p>
        </w:tc>
      </w:tr>
    </w:tbl>
    <w:p w14:paraId="0C48BA02" w14:textId="5B872CA3" w:rsidR="005F6539" w:rsidRDefault="005F6539">
      <w:pPr>
        <w:pStyle w:val="Caption"/>
      </w:pPr>
      <w:bookmarkStart w:id="112" w:name="_Toc59700809"/>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4</w:t>
      </w:r>
      <w:r w:rsidR="00313835">
        <w:rPr>
          <w:noProof/>
        </w:rPr>
        <w:fldChar w:fldCharType="end"/>
      </w:r>
      <w:r>
        <w:t xml:space="preserve"> </w:t>
      </w:r>
      <w:r w:rsidRPr="005F6539">
        <w:rPr>
          <w:rFonts w:cs="Times New Roman"/>
          <w:b w:val="0"/>
          <w:i/>
        </w:rPr>
        <w:t xml:space="preserve">Source code View Input </w:t>
      </w:r>
      <w:r w:rsidRPr="002D7299">
        <w:rPr>
          <w:rFonts w:cs="Times New Roman"/>
          <w:b w:val="0"/>
        </w:rPr>
        <w:t>Barang</w:t>
      </w:r>
      <w:bookmarkEnd w:id="1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80643B" w:rsidRPr="001E5894" w14:paraId="0ADECCF4" w14:textId="77777777" w:rsidTr="009E436F">
        <w:tc>
          <w:tcPr>
            <w:tcW w:w="8778" w:type="dxa"/>
          </w:tcPr>
          <w:p w14:paraId="5C694B71"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lastRenderedPageBreak/>
              <w:t xml:space="preserve">      justify-content: center;</w:t>
            </w:r>
          </w:p>
          <w:p w14:paraId="4E8011DB"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font-weight: bold;</w:t>
            </w:r>
          </w:p>
          <w:p w14:paraId="2239D64D"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color: #cccccc;</w:t>
            </w:r>
          </w:p>
          <w:p w14:paraId="1FDF165A"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w:t>
            </w:r>
          </w:p>
          <w:p w14:paraId="4C692E05"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image-preview__image{</w:t>
            </w:r>
          </w:p>
          <w:p w14:paraId="7A175FE9"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display: none;</w:t>
            </w:r>
          </w:p>
          <w:p w14:paraId="6DC775A3"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width: 100%;</w:t>
            </w:r>
          </w:p>
          <w:p w14:paraId="17F8E222"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w:t>
            </w:r>
          </w:p>
          <w:p w14:paraId="4207E5D4"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border {</w:t>
            </w:r>
          </w:p>
          <w:p w14:paraId="4408C7B0"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border-radius: 2px;</w:t>
            </w:r>
          </w:p>
          <w:p w14:paraId="1FE18454"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height: 38px;</w:t>
            </w:r>
          </w:p>
          <w:p w14:paraId="299E58BE"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w:t>
            </w:r>
          </w:p>
          <w:p w14:paraId="3ABF3CC7"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w:t>
            </w:r>
          </w:p>
          <w:p w14:paraId="558B6A45"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lt;/style&gt;</w:t>
            </w:r>
          </w:p>
          <w:p w14:paraId="6078B9F2"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endsection</w:t>
            </w:r>
          </w:p>
          <w:p w14:paraId="128273CD" w14:textId="77777777" w:rsidR="0080643B" w:rsidRPr="001E5894" w:rsidRDefault="0080643B" w:rsidP="0080643B">
            <w:pPr>
              <w:spacing w:after="0"/>
              <w:rPr>
                <w:rFonts w:ascii="Courier New" w:hAnsi="Courier New" w:cs="Courier New"/>
                <w:sz w:val="20"/>
              </w:rPr>
            </w:pPr>
          </w:p>
          <w:p w14:paraId="31A12EC1"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section('content')</w:t>
            </w:r>
          </w:p>
          <w:p w14:paraId="0F8B6D32"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lt;!-- Begin Page Content --&gt;</w:t>
            </w:r>
          </w:p>
          <w:p w14:paraId="72E8CAC9"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lt;div class="container-fluid"&gt;</w:t>
            </w:r>
          </w:p>
          <w:p w14:paraId="67B886FD"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h4 class=" mb-2 text-gray-800"&gt;&lt;strong&gt;{{$subtitle}}&lt;/strong&gt;&lt;/h4&gt;</w:t>
            </w:r>
          </w:p>
          <w:p w14:paraId="2D1F8F6C"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 Page Heading --&gt;</w:t>
            </w:r>
          </w:p>
          <w:p w14:paraId="2ECDF136"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w:t>
            </w:r>
            <w:proofErr w:type="gramStart"/>
            <w:r w:rsidRPr="001E5894">
              <w:rPr>
                <w:rFonts w:ascii="Courier New" w:hAnsi="Courier New" w:cs="Courier New"/>
                <w:sz w:val="20"/>
              </w:rPr>
              <w:t>&lt;?=</w:t>
            </w:r>
            <w:proofErr w:type="gramEnd"/>
            <w:r w:rsidRPr="001E5894">
              <w:rPr>
                <w:rFonts w:ascii="Courier New" w:hAnsi="Courier New" w:cs="Courier New"/>
                <w:sz w:val="20"/>
              </w:rPr>
              <w:t xml:space="preserve"> $this-&gt;session-&gt;userdata('message');?&gt;</w:t>
            </w:r>
          </w:p>
          <w:p w14:paraId="2DAB6954"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 DataTales Example --&gt;</w:t>
            </w:r>
          </w:p>
          <w:p w14:paraId="23F484A6"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 class="card shadow mb-4"&gt;</w:t>
            </w:r>
          </w:p>
          <w:p w14:paraId="76919291"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 class="card-header py-3"&gt;</w:t>
            </w:r>
          </w:p>
          <w:p w14:paraId="49B0C2B4"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 class="card-header"&gt;</w:t>
            </w:r>
          </w:p>
          <w:p w14:paraId="1D2A6150"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h5 class="mb-2"&gt;{{$subtitle}}&lt;/h5&gt;</w:t>
            </w:r>
          </w:p>
          <w:p w14:paraId="7DE3FF71"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gt;</w:t>
            </w:r>
          </w:p>
          <w:p w14:paraId="2ECB99E6"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 class="row"&gt;</w:t>
            </w:r>
          </w:p>
          <w:p w14:paraId="53DBCC2B"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 class="col-1-md"&gt;</w:t>
            </w:r>
          </w:p>
          <w:p w14:paraId="32346FA1"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button name="btnsubmit" id="btncheckbox" class="btn btn-success py-8 px-8"  type="submit"&gt;PILIH BARANG&lt;/button&gt;</w:t>
            </w:r>
          </w:p>
          <w:p w14:paraId="20AB3D72"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gt;</w:t>
            </w:r>
          </w:p>
          <w:p w14:paraId="6460FC9A"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 class="col-9-md"&gt;</w:t>
            </w:r>
          </w:p>
          <w:p w14:paraId="77C79701"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button type="button" name="btnpetunjuk" id="btncheckbox" class="btn btn-warning py-8 px-8" data-toggle="modal" data-target="#exampleModal"&gt;&lt;b&gt;Petunjuk Transaksi&lt;/b&gt;&lt;/button&gt;</w:t>
            </w:r>
          </w:p>
          <w:p w14:paraId="3EF8F341"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gt; </w:t>
            </w:r>
          </w:p>
          <w:p w14:paraId="6F98E20C"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div class="col-1-md "id="btninfo"&gt;</w:t>
            </w:r>
          </w:p>
          <w:p w14:paraId="5724D39B" w14:textId="77777777" w:rsidR="0080643B" w:rsidRPr="001E5894" w:rsidRDefault="0080643B" w:rsidP="0080643B">
            <w:pPr>
              <w:spacing w:after="0"/>
              <w:rPr>
                <w:rFonts w:ascii="Courier New" w:hAnsi="Courier New" w:cs="Courier New"/>
                <w:sz w:val="20"/>
              </w:rPr>
            </w:pPr>
            <w:r w:rsidRPr="001E5894">
              <w:rPr>
                <w:rFonts w:ascii="Courier New" w:hAnsi="Courier New" w:cs="Courier New"/>
                <w:sz w:val="20"/>
              </w:rPr>
              <w:t xml:space="preserve">         &lt;button type="button" name="btninfo" id="btncheckbox" class="btn btn-info py-8 px-8" data-toggle="modal" data-target="#exampleModalCenterInfo"&gt;&lt;i class="fas fa-info"&gt;&lt;/i&gt;&lt;/button&gt;</w:t>
            </w:r>
          </w:p>
          <w:p w14:paraId="2D54442B" w14:textId="77777777" w:rsidR="0080643B" w:rsidRDefault="0080643B" w:rsidP="009E436F">
            <w:pPr>
              <w:spacing w:after="0"/>
              <w:rPr>
                <w:rFonts w:ascii="Courier New" w:hAnsi="Courier New" w:cs="Courier New"/>
                <w:sz w:val="20"/>
              </w:rPr>
            </w:pPr>
            <w:r w:rsidRPr="001E5894">
              <w:rPr>
                <w:rFonts w:ascii="Courier New" w:hAnsi="Courier New" w:cs="Courier New"/>
                <w:sz w:val="20"/>
              </w:rPr>
              <w:t xml:space="preserve">       &lt;/div&gt;</w:t>
            </w:r>
          </w:p>
          <w:p w14:paraId="14C7E8AF" w14:textId="77777777" w:rsidR="00DF2CE2" w:rsidRDefault="00DF2CE2" w:rsidP="00DF2CE2">
            <w:pPr>
              <w:spacing w:after="0"/>
              <w:rPr>
                <w:rFonts w:ascii="Courier New" w:hAnsi="Courier New" w:cs="Courier New"/>
              </w:rPr>
            </w:pPr>
            <w:r w:rsidRPr="00B77457">
              <w:rPr>
                <w:rFonts w:ascii="Courier New" w:hAnsi="Courier New" w:cs="Courier New"/>
              </w:rPr>
              <w:t xml:space="preserve">     &lt;/div&gt;</w:t>
            </w:r>
          </w:p>
          <w:p w14:paraId="54364ADA" w14:textId="77777777" w:rsidR="00DF2CE2" w:rsidRPr="00F070C7" w:rsidRDefault="00DF2CE2" w:rsidP="00DF2CE2">
            <w:pPr>
              <w:spacing w:after="0"/>
              <w:rPr>
                <w:rFonts w:ascii="Courier New" w:hAnsi="Courier New" w:cs="Courier New"/>
              </w:rPr>
            </w:pPr>
            <w:r w:rsidRPr="00F070C7">
              <w:rPr>
                <w:rFonts w:ascii="Courier New" w:hAnsi="Courier New" w:cs="Courier New"/>
              </w:rPr>
              <w:t xml:space="preserve">     &lt;div class="card-body"&gt;</w:t>
            </w:r>
          </w:p>
          <w:p w14:paraId="41E27FC3" w14:textId="77777777" w:rsidR="00DF2CE2" w:rsidRPr="00F070C7" w:rsidRDefault="00DF2CE2" w:rsidP="00DF2CE2">
            <w:pPr>
              <w:spacing w:after="0"/>
              <w:rPr>
                <w:rFonts w:ascii="Courier New" w:hAnsi="Courier New" w:cs="Courier New"/>
              </w:rPr>
            </w:pPr>
            <w:r w:rsidRPr="00F070C7">
              <w:rPr>
                <w:rFonts w:ascii="Courier New" w:hAnsi="Courier New" w:cs="Courier New"/>
              </w:rPr>
              <w:t xml:space="preserve">      &lt;div class="table-responsive"&gt;</w:t>
            </w:r>
          </w:p>
          <w:p w14:paraId="294C2B44" w14:textId="77777777" w:rsidR="00DF2CE2" w:rsidRPr="00F070C7" w:rsidRDefault="00DF2CE2" w:rsidP="00DF2CE2">
            <w:pPr>
              <w:spacing w:after="0"/>
              <w:rPr>
                <w:rFonts w:ascii="Courier New" w:hAnsi="Courier New" w:cs="Courier New"/>
              </w:rPr>
            </w:pPr>
            <w:r w:rsidRPr="00F070C7">
              <w:rPr>
                <w:rFonts w:ascii="Courier New" w:hAnsi="Courier New" w:cs="Courier New"/>
              </w:rPr>
              <w:t xml:space="preserve">        &lt;form id="form_cek" name="form_cek" method="POST" action="{{base_url('barang/selectbarcode')}}"&gt;  </w:t>
            </w:r>
          </w:p>
          <w:p w14:paraId="52510FFA" w14:textId="0C04C05C" w:rsidR="00DF2CE2" w:rsidRPr="001E5894" w:rsidRDefault="00DF2CE2" w:rsidP="009E436F">
            <w:pPr>
              <w:spacing w:after="0"/>
              <w:rPr>
                <w:rFonts w:ascii="Courier New" w:hAnsi="Courier New" w:cs="Courier New"/>
                <w:sz w:val="20"/>
              </w:rPr>
            </w:pPr>
          </w:p>
        </w:tc>
      </w:tr>
    </w:tbl>
    <w:p w14:paraId="60BAC2EB" w14:textId="6492AC17" w:rsidR="0080643B" w:rsidRPr="0080643B" w:rsidRDefault="0080643B" w:rsidP="0080643B">
      <w:pPr>
        <w:pStyle w:val="Caption"/>
        <w:rPr>
          <w:rFonts w:cs="Times New Roman"/>
          <w:b w:val="0"/>
          <w:sz w:val="24"/>
        </w:rPr>
      </w:pPr>
      <w:bookmarkStart w:id="113" w:name="_Toc59700810"/>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5</w:t>
      </w:r>
      <w:r w:rsidR="00313835">
        <w:rPr>
          <w:noProof/>
        </w:rPr>
        <w:fldChar w:fldCharType="end"/>
      </w:r>
      <w:r w:rsidRPr="0080643B">
        <w:rPr>
          <w:b w:val="0"/>
        </w:rPr>
        <w:t xml:space="preserve"> Lanj</w:t>
      </w:r>
      <w:r>
        <w:rPr>
          <w:b w:val="0"/>
        </w:rPr>
        <w:t xml:space="preserve">utan </w:t>
      </w:r>
      <w:r w:rsidRPr="005F6539">
        <w:rPr>
          <w:rFonts w:cs="Times New Roman"/>
          <w:b w:val="0"/>
          <w:i/>
        </w:rPr>
        <w:t xml:space="preserve">Source code View Input </w:t>
      </w:r>
      <w:r w:rsidRPr="002D7299">
        <w:rPr>
          <w:rFonts w:cs="Times New Roman"/>
          <w:b w:val="0"/>
        </w:rPr>
        <w:t>Barang</w:t>
      </w:r>
      <w:bookmarkEnd w:id="1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F070C7" w:rsidRPr="00DF2CE2" w14:paraId="197D5B38" w14:textId="77777777" w:rsidTr="009E436F">
        <w:tc>
          <w:tcPr>
            <w:tcW w:w="8778" w:type="dxa"/>
          </w:tcPr>
          <w:p w14:paraId="7CEBF02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lastRenderedPageBreak/>
              <w:t xml:space="preserve">          &lt;table class="table table-bordered" id="dataTable" width="100%" cellspacing="0"&gt;</w:t>
            </w:r>
          </w:p>
          <w:p w14:paraId="02690AB2"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ead&gt;</w:t>
            </w:r>
          </w:p>
          <w:p w14:paraId="12CC1254"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r&gt;</w:t>
            </w:r>
          </w:p>
          <w:p w14:paraId="39E7D4D2"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Action&lt;/center&gt;&lt;/th&gt;</w:t>
            </w:r>
          </w:p>
          <w:p w14:paraId="0DDC3E8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No&lt;/center&gt;&lt;/th&gt;</w:t>
            </w:r>
          </w:p>
          <w:p w14:paraId="55578A66"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Nama Barang&lt;/center&gt;&lt;/th&gt;</w:t>
            </w:r>
          </w:p>
          <w:p w14:paraId="1A653E3A"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Merk&lt;/center&gt;&lt;/th&gt;</w:t>
            </w:r>
          </w:p>
          <w:p w14:paraId="39110260"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w:t>
            </w:r>
            <w:proofErr w:type="gramStart"/>
            <w:r w:rsidRPr="00DF2CE2">
              <w:rPr>
                <w:rFonts w:ascii="Courier New" w:hAnsi="Courier New" w:cs="Courier New"/>
                <w:sz w:val="20"/>
              </w:rPr>
              <w:t>th</w:t>
            </w:r>
            <w:proofErr w:type="gramEnd"/>
            <w:r w:rsidRPr="00DF2CE2">
              <w:rPr>
                <w:rFonts w:ascii="Courier New" w:hAnsi="Courier New" w:cs="Courier New"/>
                <w:sz w:val="20"/>
              </w:rPr>
              <w:t>&gt;&lt;center&gt;No. Pabrik&lt;/center&gt;&lt;/th&gt;</w:t>
            </w:r>
          </w:p>
          <w:p w14:paraId="5C94E56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Bahan&lt;/center&gt;&lt;/th&gt;</w:t>
            </w:r>
          </w:p>
          <w:p w14:paraId="57319A0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Cara Peroleh&lt;/center&gt;&lt;/th&gt;</w:t>
            </w:r>
          </w:p>
          <w:p w14:paraId="24EED0D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TGL Perolehan&lt;/center&gt;&lt;/th&gt;</w:t>
            </w:r>
          </w:p>
          <w:p w14:paraId="78CDA655"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Warna Barang&lt;/center&gt;&lt;/th&gt;</w:t>
            </w:r>
          </w:p>
          <w:p w14:paraId="047304DE"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Satuan&lt;/center&gt;&lt;/th&gt;</w:t>
            </w:r>
          </w:p>
          <w:p w14:paraId="4B8E6109"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Keadaan Barang&lt;/center&gt;&lt;/th&gt;</w:t>
            </w:r>
          </w:p>
          <w:p w14:paraId="302D6C70"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Harga/Satuan&lt;/center&gt;&lt;/th&gt;</w:t>
            </w:r>
          </w:p>
          <w:p w14:paraId="59A5DA2E"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TGL Rusak&lt;/center&gt;&lt;/th&gt;</w:t>
            </w:r>
          </w:p>
          <w:p w14:paraId="4AAFFA3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Lokasi Barang&lt;/center&gt;&lt;/th&gt;</w:t>
            </w:r>
          </w:p>
          <w:p w14:paraId="5C1EF236"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Lokasi Detail&lt;/center&gt;&lt;/th&gt;</w:t>
            </w:r>
          </w:p>
          <w:p w14:paraId="2A3EE07A"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Pemilik&lt;/center&gt;&lt;/th&gt;</w:t>
            </w:r>
          </w:p>
          <w:p w14:paraId="49368083"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gt;&lt;center&gt;Foto&lt;/center&gt;&lt;/th&gt;</w:t>
            </w:r>
          </w:p>
          <w:p w14:paraId="4AECF369"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r&gt;</w:t>
            </w:r>
          </w:p>
          <w:p w14:paraId="7F42EA7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head&gt;</w:t>
            </w:r>
          </w:p>
          <w:p w14:paraId="4529E9F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body id="bodyTable"&gt;</w:t>
            </w:r>
          </w:p>
          <w:p w14:paraId="74008F33"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 load table spesifikasi barang dan barang kedalam tabel  --&gt;</w:t>
            </w:r>
          </w:p>
          <w:p w14:paraId="548290C3"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lt;?php</w:t>
            </w:r>
            <w:proofErr w:type="gramEnd"/>
            <w:r w:rsidRPr="00DF2CE2">
              <w:rPr>
                <w:rFonts w:ascii="Courier New" w:hAnsi="Courier New" w:cs="Courier New"/>
                <w:sz w:val="20"/>
              </w:rPr>
              <w:t xml:space="preserve"> foreach($daftar as $d):?&gt;</w:t>
            </w:r>
          </w:p>
          <w:p w14:paraId="2FF85EC9"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php </w:t>
            </w:r>
          </w:p>
          <w:p w14:paraId="6659059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id=$d['id_barcode'];</w:t>
            </w:r>
          </w:p>
          <w:p w14:paraId="0038FB2E"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idbarang=$d['id_barang'];</w:t>
            </w:r>
          </w:p>
          <w:p w14:paraId="2508CE75"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iddepartement=$d['id_departement'];</w:t>
            </w:r>
          </w:p>
          <w:p w14:paraId="5DE5219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idyayasan=$d['id_yayasan'];</w:t>
            </w:r>
          </w:p>
          <w:p w14:paraId="3A458F5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convert format tanggal_pengadaan</w:t>
            </w:r>
          </w:p>
          <w:p w14:paraId="1998EA6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date=strtotime($d['tanggal_pengadaan']);</w:t>
            </w:r>
          </w:p>
          <w:p w14:paraId="1A6442B0"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date_month=date('m',$date);</w:t>
            </w:r>
          </w:p>
          <w:p w14:paraId="135F1D4D"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date_year=date('y',$date);</w:t>
            </w:r>
          </w:p>
          <w:p w14:paraId="42F3D1C3"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tanggal_Pengadaan= date('d-m-Y', $date);</w:t>
            </w:r>
          </w:p>
          <w:p w14:paraId="1EC307EC"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convert format tanggal_rusak</w:t>
            </w:r>
          </w:p>
          <w:p w14:paraId="3B13B9A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tanggalrusak=$d['tanggal_rusak'];</w:t>
            </w:r>
          </w:p>
          <w:p w14:paraId="7EC64276"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if(isset($tanggalrusak)){</w:t>
            </w:r>
          </w:p>
          <w:p w14:paraId="22E0C5C2" w14:textId="77777777" w:rsidR="00F070C7" w:rsidRDefault="00F070C7" w:rsidP="00643F48">
            <w:pPr>
              <w:spacing w:after="0"/>
              <w:rPr>
                <w:rFonts w:ascii="Courier New" w:hAnsi="Courier New" w:cs="Courier New"/>
                <w:sz w:val="20"/>
              </w:rPr>
            </w:pPr>
            <w:r w:rsidRPr="00DF2CE2">
              <w:rPr>
                <w:rFonts w:ascii="Courier New" w:hAnsi="Courier New" w:cs="Courier New"/>
                <w:sz w:val="20"/>
              </w:rPr>
              <w:t xml:space="preserve">                  $tanggalrusak=strtotime($d['tanggal_rusak']);</w:t>
            </w:r>
          </w:p>
          <w:p w14:paraId="240F672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tanggal_Rusak=date('d-m-Y',$tanggalrusak);</w:t>
            </w:r>
          </w:p>
          <w:p w14:paraId="7DF4846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w:t>
            </w:r>
          </w:p>
          <w:p w14:paraId="28874ED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else{</w:t>
            </w:r>
          </w:p>
          <w:p w14:paraId="69E83A3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tanggal_Rusak=$d['tanggal_rusak'];</w:t>
            </w:r>
          </w:p>
          <w:p w14:paraId="0D0F0F7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               ?&gt;</w:t>
            </w:r>
          </w:p>
          <w:p w14:paraId="15D1829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tr&gt;</w:t>
            </w:r>
          </w:p>
          <w:p w14:paraId="218B37A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td&gt;</w:t>
            </w:r>
          </w:p>
          <w:p w14:paraId="74E25A2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 SYNTAX CHECK BOX --&gt;</w:t>
            </w:r>
          </w:p>
          <w:p w14:paraId="6941F0A8" w14:textId="77777777" w:rsidR="00DF2CE2" w:rsidRDefault="00DF2CE2" w:rsidP="00643F48">
            <w:pPr>
              <w:spacing w:after="0"/>
              <w:rPr>
                <w:rFonts w:ascii="Courier New" w:hAnsi="Courier New" w:cs="Courier New"/>
                <w:sz w:val="20"/>
              </w:rPr>
            </w:pPr>
          </w:p>
          <w:p w14:paraId="5EC72904" w14:textId="21BA572B" w:rsidR="00DF2CE2" w:rsidRPr="00DF2CE2" w:rsidRDefault="00DF2CE2" w:rsidP="00643F48">
            <w:pPr>
              <w:spacing w:after="0"/>
              <w:rPr>
                <w:rFonts w:ascii="Courier New" w:hAnsi="Courier New" w:cs="Courier New"/>
                <w:sz w:val="20"/>
              </w:rPr>
            </w:pPr>
          </w:p>
        </w:tc>
      </w:tr>
    </w:tbl>
    <w:p w14:paraId="40C1B854" w14:textId="3E13BA46" w:rsidR="0080643B" w:rsidRDefault="00F070C7" w:rsidP="00F070C7">
      <w:pPr>
        <w:pStyle w:val="Caption"/>
        <w:rPr>
          <w:b w:val="0"/>
        </w:rPr>
      </w:pPr>
      <w:bookmarkStart w:id="114" w:name="_Toc59700811"/>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6</w:t>
      </w:r>
      <w:r w:rsidR="00313835">
        <w:rPr>
          <w:noProof/>
        </w:rPr>
        <w:fldChar w:fldCharType="end"/>
      </w:r>
      <w:r>
        <w:t xml:space="preserve"> </w:t>
      </w:r>
      <w:r>
        <w:rPr>
          <w:b w:val="0"/>
        </w:rPr>
        <w:t xml:space="preserve">Lanjutan </w:t>
      </w:r>
      <w:r w:rsidR="00AB0082" w:rsidRPr="005F6539">
        <w:rPr>
          <w:rFonts w:cs="Times New Roman"/>
          <w:b w:val="0"/>
          <w:i/>
        </w:rPr>
        <w:t xml:space="preserve">Source code View Input </w:t>
      </w:r>
      <w:r w:rsidR="00AB0082" w:rsidRPr="002D7299">
        <w:rPr>
          <w:rFonts w:cs="Times New Roman"/>
          <w:b w:val="0"/>
        </w:rPr>
        <w:t>Barang</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F070C7" w:rsidRPr="00DF2CE2" w14:paraId="32E8CD43" w14:textId="77777777" w:rsidTr="00643F48">
        <w:tc>
          <w:tcPr>
            <w:tcW w:w="8778" w:type="dxa"/>
          </w:tcPr>
          <w:p w14:paraId="20AFCB26"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lastRenderedPageBreak/>
              <w:t xml:space="preserve">                  &lt;input id="cek" class="cek selected" type="checkbox" name="idbarcode[]" value="{{$d['id_barcode']}}"&gt; &amp;nbsp;</w:t>
            </w:r>
          </w:p>
          <w:p w14:paraId="131134C5"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lt;?php</w:t>
            </w:r>
            <w:proofErr w:type="gramEnd"/>
            <w:r w:rsidRPr="00DF2CE2">
              <w:rPr>
                <w:rFonts w:ascii="Courier New" w:hAnsi="Courier New" w:cs="Courier New"/>
                <w:sz w:val="20"/>
              </w:rPr>
              <w:t xml:space="preserve"> if($status=='admin') :?&gt;</w:t>
            </w:r>
          </w:p>
          <w:p w14:paraId="1622136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 link trigger modal Edit--&gt;</w:t>
            </w:r>
          </w:p>
          <w:p w14:paraId="344E315A"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a type="button" id="btnedit"  data-toggle="modal" data-target="#editmodal" </w:t>
            </w:r>
          </w:p>
          <w:p w14:paraId="36C81D9E"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id</w:t>
            </w:r>
            <w:proofErr w:type="gramEnd"/>
            <w:r w:rsidRPr="00DF2CE2">
              <w:rPr>
                <w:rFonts w:ascii="Courier New" w:hAnsi="Courier New" w:cs="Courier New"/>
                <w:sz w:val="20"/>
              </w:rPr>
              <w:t xml:space="preserve">="&lt;?= $id?&gt;" </w:t>
            </w:r>
          </w:p>
          <w:p w14:paraId="3624FAA9"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id_barang</w:t>
            </w:r>
            <w:proofErr w:type="gramEnd"/>
            <w:r w:rsidRPr="00DF2CE2">
              <w:rPr>
                <w:rFonts w:ascii="Courier New" w:hAnsi="Courier New" w:cs="Courier New"/>
                <w:sz w:val="20"/>
              </w:rPr>
              <w:t xml:space="preserve">="&lt;?= $d['id_barang']?&gt;" </w:t>
            </w:r>
          </w:p>
          <w:p w14:paraId="43B0EB14"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nama</w:t>
            </w:r>
            <w:proofErr w:type="gramEnd"/>
            <w:r w:rsidRPr="00DF2CE2">
              <w:rPr>
                <w:rFonts w:ascii="Courier New" w:hAnsi="Courier New" w:cs="Courier New"/>
                <w:sz w:val="20"/>
              </w:rPr>
              <w:t>="&lt;?= $d['nama_barang']?&gt;"</w:t>
            </w:r>
          </w:p>
          <w:p w14:paraId="7537354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merk</w:t>
            </w:r>
            <w:proofErr w:type="gramEnd"/>
            <w:r w:rsidRPr="00DF2CE2">
              <w:rPr>
                <w:rFonts w:ascii="Courier New" w:hAnsi="Courier New" w:cs="Courier New"/>
                <w:sz w:val="20"/>
              </w:rPr>
              <w:t>="&lt;?= $d['merk']?&gt;"</w:t>
            </w:r>
          </w:p>
          <w:p w14:paraId="6202FA65"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no_pabrik</w:t>
            </w:r>
            <w:proofErr w:type="gramEnd"/>
            <w:r w:rsidRPr="00DF2CE2">
              <w:rPr>
                <w:rFonts w:ascii="Courier New" w:hAnsi="Courier New" w:cs="Courier New"/>
                <w:sz w:val="20"/>
              </w:rPr>
              <w:t>="&lt;?= $d['no_pabrik']?&gt;"</w:t>
            </w:r>
          </w:p>
          <w:p w14:paraId="274CD13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warna_barang</w:t>
            </w:r>
            <w:proofErr w:type="gramEnd"/>
            <w:r w:rsidRPr="00DF2CE2">
              <w:rPr>
                <w:rFonts w:ascii="Courier New" w:hAnsi="Courier New" w:cs="Courier New"/>
                <w:sz w:val="20"/>
              </w:rPr>
              <w:t>="&lt;?= $d['warna_barang']?&gt;"</w:t>
            </w:r>
          </w:p>
          <w:p w14:paraId="4903846C"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bahan</w:t>
            </w:r>
            <w:proofErr w:type="gramEnd"/>
            <w:r w:rsidRPr="00DF2CE2">
              <w:rPr>
                <w:rFonts w:ascii="Courier New" w:hAnsi="Courier New" w:cs="Courier New"/>
                <w:sz w:val="20"/>
              </w:rPr>
              <w:t>="&lt;?= $d['bahan']?&gt;"</w:t>
            </w:r>
          </w:p>
          <w:p w14:paraId="26FC01B9"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satuan</w:t>
            </w:r>
            <w:proofErr w:type="gramEnd"/>
            <w:r w:rsidRPr="00DF2CE2">
              <w:rPr>
                <w:rFonts w:ascii="Courier New" w:hAnsi="Courier New" w:cs="Courier New"/>
                <w:sz w:val="20"/>
              </w:rPr>
              <w:t>="&lt;?= $d['satuan']?&gt;"</w:t>
            </w:r>
          </w:p>
          <w:p w14:paraId="2CDACB8F"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harga_satuan</w:t>
            </w:r>
            <w:proofErr w:type="gramEnd"/>
            <w:r w:rsidRPr="00DF2CE2">
              <w:rPr>
                <w:rFonts w:ascii="Courier New" w:hAnsi="Courier New" w:cs="Courier New"/>
                <w:sz w:val="20"/>
              </w:rPr>
              <w:t>="&lt;?= $d['harga_satuan']?&gt;"</w:t>
            </w:r>
          </w:p>
          <w:p w14:paraId="60BFED03"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cara_peroleh</w:t>
            </w:r>
            <w:proofErr w:type="gramEnd"/>
            <w:r w:rsidRPr="00DF2CE2">
              <w:rPr>
                <w:rFonts w:ascii="Courier New" w:hAnsi="Courier New" w:cs="Courier New"/>
                <w:sz w:val="20"/>
              </w:rPr>
              <w:t>="&lt;?= $d['cara_peroleh']?&gt;"</w:t>
            </w:r>
          </w:p>
          <w:p w14:paraId="3DF4718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tanggal_pengadaan</w:t>
            </w:r>
            <w:proofErr w:type="gramEnd"/>
            <w:r w:rsidRPr="00DF2CE2">
              <w:rPr>
                <w:rFonts w:ascii="Courier New" w:hAnsi="Courier New" w:cs="Courier New"/>
                <w:sz w:val="20"/>
              </w:rPr>
              <w:t>="&lt;?= $d['tanggal_pengadaan']?&gt;"</w:t>
            </w:r>
          </w:p>
          <w:p w14:paraId="65B4B916"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keadaan_barang</w:t>
            </w:r>
            <w:proofErr w:type="gramEnd"/>
            <w:r w:rsidRPr="00DF2CE2">
              <w:rPr>
                <w:rFonts w:ascii="Courier New" w:hAnsi="Courier New" w:cs="Courier New"/>
                <w:sz w:val="20"/>
              </w:rPr>
              <w:t>="&lt;?= $d['keadaan_barang']?&gt;"</w:t>
            </w:r>
          </w:p>
          <w:p w14:paraId="612D67C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lokasi</w:t>
            </w:r>
            <w:proofErr w:type="gramEnd"/>
            <w:r w:rsidRPr="00DF2CE2">
              <w:rPr>
                <w:rFonts w:ascii="Courier New" w:hAnsi="Courier New" w:cs="Courier New"/>
                <w:sz w:val="20"/>
              </w:rPr>
              <w:t>="&lt;?= $d['lokasi']?&gt;"</w:t>
            </w:r>
          </w:p>
          <w:p w14:paraId="25F3B8AE"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tanggal_rusak</w:t>
            </w:r>
            <w:proofErr w:type="gramEnd"/>
            <w:r w:rsidRPr="00DF2CE2">
              <w:rPr>
                <w:rFonts w:ascii="Courier New" w:hAnsi="Courier New" w:cs="Courier New"/>
                <w:sz w:val="20"/>
              </w:rPr>
              <w:t>="&lt;?= $d['tanggal_rusak']?&gt;"</w:t>
            </w:r>
          </w:p>
          <w:p w14:paraId="1200AE33"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ket_barang</w:t>
            </w:r>
            <w:proofErr w:type="gramEnd"/>
            <w:r w:rsidRPr="00DF2CE2">
              <w:rPr>
                <w:rFonts w:ascii="Courier New" w:hAnsi="Courier New" w:cs="Courier New"/>
                <w:sz w:val="20"/>
              </w:rPr>
              <w:t>="&lt;?= $d['ket_barang']?&gt;"</w:t>
            </w:r>
          </w:p>
          <w:p w14:paraId="3F279CD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data-foto</w:t>
            </w:r>
            <w:proofErr w:type="gramEnd"/>
            <w:r w:rsidRPr="00DF2CE2">
              <w:rPr>
                <w:rFonts w:ascii="Courier New" w:hAnsi="Courier New" w:cs="Courier New"/>
                <w:sz w:val="20"/>
              </w:rPr>
              <w:t>="&lt;?= $d['foto']?&gt;"</w:t>
            </w:r>
          </w:p>
          <w:p w14:paraId="2C924759" w14:textId="74B7FE4A"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gt;</w:t>
            </w:r>
          </w:p>
          <w:p w14:paraId="51A340E9" w14:textId="77777777" w:rsidR="00F070C7" w:rsidRPr="00DF2CE2" w:rsidRDefault="00F070C7" w:rsidP="00F070C7">
            <w:pPr>
              <w:spacing w:after="0"/>
              <w:rPr>
                <w:rFonts w:ascii="Courier New" w:hAnsi="Courier New" w:cs="Courier New"/>
                <w:sz w:val="20"/>
              </w:rPr>
            </w:pPr>
          </w:p>
          <w:p w14:paraId="02C7EFB6"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i class="fas fa-edit fa-1x"&gt;&lt;/i&gt;</w:t>
            </w:r>
          </w:p>
          <w:p w14:paraId="4B43CC7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a&gt;</w:t>
            </w:r>
          </w:p>
          <w:p w14:paraId="0306F52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php</w:t>
            </w:r>
          </w:p>
          <w:p w14:paraId="3CF7AB7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if(isset($_SESSION['status']))</w:t>
            </w:r>
          </w:p>
          <w:p w14:paraId="0478D27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w:t>
            </w:r>
          </w:p>
          <w:p w14:paraId="2A2EE37E"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if($_SESSION['status']==1){$datatarget="#exampleModalCenterLabel";}</w:t>
            </w:r>
          </w:p>
          <w:p w14:paraId="63DA1E74"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else{$datatarget="#exampleModalCenterUser";}</w:t>
            </w:r>
          </w:p>
          <w:p w14:paraId="04863985" w14:textId="77777777" w:rsidR="00F070C7" w:rsidRDefault="00F070C7" w:rsidP="00643F48">
            <w:pPr>
              <w:spacing w:after="0"/>
              <w:rPr>
                <w:rFonts w:ascii="Courier New" w:hAnsi="Courier New" w:cs="Courier New"/>
                <w:sz w:val="20"/>
              </w:rPr>
            </w:pPr>
            <w:r w:rsidRPr="00DF2CE2">
              <w:rPr>
                <w:rFonts w:ascii="Courier New" w:hAnsi="Courier New" w:cs="Courier New"/>
                <w:sz w:val="20"/>
              </w:rPr>
              <w:t xml:space="preserve">                  } </w:t>
            </w:r>
          </w:p>
          <w:p w14:paraId="2C594A6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else</w:t>
            </w:r>
          </w:p>
          <w:p w14:paraId="788930C1"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w:t>
            </w:r>
          </w:p>
          <w:p w14:paraId="4220514D"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datatarget="#exampleModalCenterUser"; </w:t>
            </w:r>
          </w:p>
          <w:p w14:paraId="6CDBD41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w:t>
            </w:r>
          </w:p>
          <w:p w14:paraId="4865078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gt;</w:t>
            </w:r>
          </w:p>
          <w:p w14:paraId="66DF438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 link trigger modal hapus--&gt;</w:t>
            </w:r>
          </w:p>
          <w:p w14:paraId="1E2E585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a   id="button" data-toggle="modal" data-target="{{$datatarget}}"&gt;</w:t>
            </w:r>
          </w:p>
          <w:p w14:paraId="72FF508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i class="fas deleting fa-trash-alt fa-1x "&gt;&lt;/i&gt;</w:t>
            </w:r>
          </w:p>
          <w:p w14:paraId="47C125D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a&gt;      </w:t>
            </w:r>
          </w:p>
          <w:p w14:paraId="57D6221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td&gt;                 </w:t>
            </w:r>
          </w:p>
          <w:p w14:paraId="4CE6BCE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php endif;?&gt;                  &lt;td&gt;{{$d['id_barcode']}}&lt;/td&gt;</w:t>
            </w:r>
          </w:p>
          <w:p w14:paraId="4AE996A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td&gt;&lt;center&gt;&lt;?=strtoupper($d['nama_barang'])?&gt;&lt;/center&gt;&lt;/td&gt;</w:t>
            </w:r>
          </w:p>
          <w:p w14:paraId="7E45490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td&gt;&lt;center&gt;&lt;?=strtoupper($d['merk'])?&gt;&lt;/center&gt;&lt;/td&gt;</w:t>
            </w:r>
          </w:p>
          <w:p w14:paraId="26C6C7B9" w14:textId="35A1354A" w:rsidR="00DF2CE2" w:rsidRPr="00DF2CE2" w:rsidRDefault="00DF2CE2" w:rsidP="00643F48">
            <w:pPr>
              <w:spacing w:after="0"/>
              <w:rPr>
                <w:rFonts w:ascii="Courier New" w:hAnsi="Courier New" w:cs="Courier New"/>
                <w:sz w:val="20"/>
              </w:rPr>
            </w:pPr>
          </w:p>
        </w:tc>
      </w:tr>
    </w:tbl>
    <w:p w14:paraId="5DB24F76" w14:textId="61B54E47" w:rsidR="00F070C7" w:rsidRPr="00F070C7" w:rsidRDefault="00F070C7" w:rsidP="00F070C7">
      <w:pPr>
        <w:pStyle w:val="Caption"/>
        <w:rPr>
          <w:b w:val="0"/>
        </w:rPr>
      </w:pPr>
      <w:bookmarkStart w:id="115" w:name="_Toc59700812"/>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7</w:t>
      </w:r>
      <w:r w:rsidR="00313835">
        <w:rPr>
          <w:noProof/>
        </w:rPr>
        <w:fldChar w:fldCharType="end"/>
      </w:r>
      <w:r>
        <w:t xml:space="preserve"> </w:t>
      </w:r>
      <w:r>
        <w:rPr>
          <w:b w:val="0"/>
        </w:rPr>
        <w:t>Lanjutan</w:t>
      </w:r>
      <w:r w:rsidR="00AB0082" w:rsidRPr="00AB0082">
        <w:rPr>
          <w:rFonts w:cs="Times New Roman"/>
          <w:b w:val="0"/>
          <w:i/>
        </w:rPr>
        <w:t xml:space="preserve"> </w:t>
      </w:r>
      <w:r w:rsidR="00AB0082" w:rsidRPr="005F6539">
        <w:rPr>
          <w:rFonts w:cs="Times New Roman"/>
          <w:b w:val="0"/>
          <w:i/>
        </w:rPr>
        <w:t xml:space="preserve">Source code View Input </w:t>
      </w:r>
      <w:r w:rsidR="00AB0082" w:rsidRPr="002D7299">
        <w:rPr>
          <w:rFonts w:cs="Times New Roman"/>
          <w:b w:val="0"/>
        </w:rPr>
        <w:t>Barang</w:t>
      </w:r>
      <w:bookmarkEnd w:id="1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F070C7" w:rsidRPr="00DF2CE2" w14:paraId="54042964" w14:textId="77777777" w:rsidTr="00643F48">
        <w:tc>
          <w:tcPr>
            <w:tcW w:w="8778" w:type="dxa"/>
          </w:tcPr>
          <w:p w14:paraId="2421C52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lastRenderedPageBreak/>
              <w:t xml:space="preserve">             &lt;td&gt;&lt;center&gt;&lt;?=strtoupper($d['no_pabrik'])?&gt;&lt;/center&gt;&lt;/td&gt;</w:t>
            </w:r>
          </w:p>
          <w:p w14:paraId="3E95555D"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bahan'])?&gt;&lt;/center&gt;&lt;/td&gt;</w:t>
            </w:r>
          </w:p>
          <w:p w14:paraId="01F8B5B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cara_peroleh'])?&gt;&lt;/center&gt;&lt;/td&gt;</w:t>
            </w:r>
          </w:p>
          <w:p w14:paraId="3D5FFAA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tanggal_Pengadaan?&gt;&lt;/center&gt;&lt;/td&gt;</w:t>
            </w:r>
          </w:p>
          <w:p w14:paraId="261FDC52"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warna_barang'])?&gt;&lt;/center&gt;&lt;/td&gt;</w:t>
            </w:r>
          </w:p>
          <w:p w14:paraId="2F5405BD"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satuan'])?&gt;&lt;/center&gt;&lt;/td&gt;</w:t>
            </w:r>
          </w:p>
          <w:p w14:paraId="456CF63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keadaan_barang'])?&gt;&lt;/center&gt;&lt;/td&gt;</w:t>
            </w:r>
          </w:p>
          <w:p w14:paraId="002F15B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Rp.'.number_format($d['harga_satuan'],2,",",".");?&gt;&lt;/center&gt;&lt;/td&gt;</w:t>
            </w:r>
          </w:p>
          <w:p w14:paraId="2960F6F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tanggal_Rusak?&gt;&lt;/center&gt;&lt;/td&gt;</w:t>
            </w:r>
          </w:p>
          <w:p w14:paraId="07EFCB70"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lokasi'])?&gt;&lt;/center&gt;&lt;/td&gt;</w:t>
            </w:r>
          </w:p>
          <w:p w14:paraId="155C37C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lokasi_detail'])?&gt;&lt;/center&gt;&lt;/td&gt;</w:t>
            </w:r>
          </w:p>
          <w:p w14:paraId="0DD531C1"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strtoupper($d['pemilik'])?&gt;&lt;/center&gt;&lt;/td&gt;</w:t>
            </w:r>
          </w:p>
          <w:p w14:paraId="46E265C5"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d&gt;&lt;center&gt;&lt;img src="{{base_url('assets/dist/img/imgbarang/').$d['foto']}}" width="80" height="80"&gt;&lt;/center&gt;&lt;/td&gt;</w:t>
            </w:r>
          </w:p>
          <w:p w14:paraId="76671A4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tr&gt;</w:t>
            </w:r>
          </w:p>
          <w:p w14:paraId="69A15DEC" w14:textId="77777777" w:rsidR="00F070C7" w:rsidRDefault="00F070C7" w:rsidP="00643F48">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lt;?php</w:t>
            </w:r>
            <w:proofErr w:type="gramEnd"/>
            <w:r w:rsidRPr="00DF2CE2">
              <w:rPr>
                <w:rFonts w:ascii="Courier New" w:hAnsi="Courier New" w:cs="Courier New"/>
                <w:sz w:val="20"/>
              </w:rPr>
              <w:t xml:space="preserve"> endforeach;?&gt;</w:t>
            </w:r>
          </w:p>
          <w:p w14:paraId="6E9D037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tbody&gt;</w:t>
            </w:r>
          </w:p>
          <w:p w14:paraId="189BF409"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table&gt;</w:t>
            </w:r>
          </w:p>
          <w:p w14:paraId="31EDA91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form&gt;</w:t>
            </w:r>
          </w:p>
          <w:p w14:paraId="057D2E41"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2E6424F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gt;</w:t>
            </w:r>
          </w:p>
          <w:p w14:paraId="52EBF2A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gt;</w:t>
            </w:r>
          </w:p>
          <w:p w14:paraId="40C8A3F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gt;</w:t>
            </w:r>
          </w:p>
          <w:p w14:paraId="6C48315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 ######################################################################################################### --&gt;</w:t>
            </w:r>
          </w:p>
          <w:p w14:paraId="289AEB25"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 Modal hapus --&gt;</w:t>
            </w:r>
          </w:p>
          <w:p w14:paraId="5A3BB7F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 class="modal fade" id="exampleModalCenterLabel" tabindex="-1" role="dialog" aria-labelledby="exampleModalCenterTitleLabel" aria-hidden="true"&gt;</w:t>
            </w:r>
          </w:p>
          <w:p w14:paraId="400E650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dialog modal-dialog-centered" role="document"&gt;</w:t>
            </w:r>
          </w:p>
          <w:p w14:paraId="0346FB5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content"&gt;</w:t>
            </w:r>
          </w:p>
          <w:p w14:paraId="5524EFC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header"&gt;</w:t>
            </w:r>
          </w:p>
          <w:p w14:paraId="050E8CF8"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h5 class="modal-title" id="exampleModalCenterTitleLabel"&gt;Warning&lt;/h5&gt;</w:t>
            </w:r>
          </w:p>
          <w:p w14:paraId="1A42C603"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 type="button" class="close" data-dismiss="modal" aria-label="Close"&gt;</w:t>
            </w:r>
          </w:p>
          <w:p w14:paraId="0EB3123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span aria-hidden="true"&gt;&amp;times;&lt;/span&gt;</w:t>
            </w:r>
          </w:p>
          <w:p w14:paraId="06CFB45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gt;</w:t>
            </w:r>
          </w:p>
          <w:p w14:paraId="6946ED1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61033425"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body"&gt;</w:t>
            </w:r>
          </w:p>
          <w:p w14:paraId="52F45BA3"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Benarkah Anda Akan Menghapus Data Ini?</w:t>
            </w:r>
          </w:p>
          <w:p w14:paraId="036C612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      &lt;div class="modal-footer"&gt;</w:t>
            </w:r>
          </w:p>
          <w:p w14:paraId="5D1043C1" w14:textId="23DCD342" w:rsidR="00DF2CE2" w:rsidRPr="00DF2CE2" w:rsidRDefault="00DF2CE2" w:rsidP="00643F48">
            <w:pPr>
              <w:spacing w:after="0"/>
              <w:rPr>
                <w:rFonts w:ascii="Courier New" w:hAnsi="Courier New" w:cs="Courier New"/>
                <w:sz w:val="20"/>
              </w:rPr>
            </w:pPr>
          </w:p>
        </w:tc>
      </w:tr>
    </w:tbl>
    <w:p w14:paraId="3060F28B" w14:textId="61FC65BA" w:rsidR="00F070C7" w:rsidRDefault="00F070C7" w:rsidP="00F070C7">
      <w:pPr>
        <w:pStyle w:val="Caption"/>
        <w:rPr>
          <w:b w:val="0"/>
        </w:rPr>
      </w:pPr>
      <w:bookmarkStart w:id="116" w:name="_Toc59700813"/>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8</w:t>
      </w:r>
      <w:r w:rsidR="00313835">
        <w:rPr>
          <w:noProof/>
        </w:rPr>
        <w:fldChar w:fldCharType="end"/>
      </w:r>
      <w:r>
        <w:t xml:space="preserve"> </w:t>
      </w:r>
      <w:r>
        <w:rPr>
          <w:b w:val="0"/>
        </w:rPr>
        <w:t>Lanjutan</w:t>
      </w:r>
      <w:r w:rsidR="00AB0082" w:rsidRPr="00AB0082">
        <w:rPr>
          <w:rFonts w:cs="Times New Roman"/>
          <w:b w:val="0"/>
          <w:i/>
        </w:rPr>
        <w:t xml:space="preserve"> </w:t>
      </w:r>
      <w:r w:rsidR="00AB0082" w:rsidRPr="005F6539">
        <w:rPr>
          <w:rFonts w:cs="Times New Roman"/>
          <w:b w:val="0"/>
          <w:i/>
        </w:rPr>
        <w:t xml:space="preserve">Source code View Input </w:t>
      </w:r>
      <w:r w:rsidR="00AB0082" w:rsidRPr="002D7299">
        <w:rPr>
          <w:rFonts w:cs="Times New Roman"/>
          <w:b w:val="0"/>
        </w:rPr>
        <w:t>Barang</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F070C7" w:rsidRPr="00DF2CE2" w14:paraId="50F7CABA" w14:textId="77777777" w:rsidTr="00643F48">
        <w:tc>
          <w:tcPr>
            <w:tcW w:w="8778" w:type="dxa"/>
          </w:tcPr>
          <w:p w14:paraId="61BF9964"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lastRenderedPageBreak/>
              <w:t xml:space="preserve">        &lt;a href="{{base_url('barang/daftarbarang/')}}"&gt;&lt;button type="button" class="btn btn-light"&gt;Cancel&lt;/button&gt;&lt;/a&gt; </w:t>
            </w:r>
          </w:p>
          <w:p w14:paraId="0E6C72F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a href="{{base_url('barang/deleteidbarcode/').$id}}"&gt;&lt;button type="button" class="btn btn-danger"&gt;DELETE&lt;/button&gt;&lt;/a&gt;                           </w:t>
            </w:r>
          </w:p>
          <w:p w14:paraId="718314D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div&gt;</w:t>
            </w:r>
          </w:p>
          <w:p w14:paraId="4CC37544"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div&gt;</w:t>
            </w:r>
          </w:p>
          <w:p w14:paraId="0176809B"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div&gt;</w:t>
            </w:r>
          </w:p>
          <w:p w14:paraId="3A30780D"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lt;/div&gt; </w:t>
            </w:r>
          </w:p>
          <w:p w14:paraId="707A57F9"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lt;!-- ######################################################################################################### --&gt;</w:t>
            </w:r>
          </w:p>
          <w:p w14:paraId="208DDB2D"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lt;!-- Modal Info Tombol Action --&gt;</w:t>
            </w:r>
          </w:p>
          <w:p w14:paraId="7D1E2097"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lt;div class="modal fade" id="exampleModalCenterInfo" tabindex="-1" role="dialog" aria-labelledby="exampleModalCenterTitleInfo" aria-hidden="true"&gt;</w:t>
            </w:r>
          </w:p>
          <w:p w14:paraId="1C643A8B" w14:textId="77777777" w:rsidR="00F070C7" w:rsidRDefault="00F070C7" w:rsidP="00643F48">
            <w:pPr>
              <w:spacing w:after="0"/>
              <w:rPr>
                <w:rFonts w:ascii="Courier New" w:hAnsi="Courier New" w:cs="Courier New"/>
                <w:sz w:val="20"/>
              </w:rPr>
            </w:pPr>
            <w:r w:rsidRPr="00DF2CE2">
              <w:rPr>
                <w:rFonts w:ascii="Courier New" w:hAnsi="Courier New" w:cs="Courier New"/>
                <w:sz w:val="20"/>
              </w:rPr>
              <w:t xml:space="preserve">  &lt;div class="modal-dialog modal-dialog-centered" role="document"&gt;</w:t>
            </w:r>
          </w:p>
          <w:p w14:paraId="4C269AB8"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content"&gt;</w:t>
            </w:r>
          </w:p>
          <w:p w14:paraId="000A75D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header"&gt;</w:t>
            </w:r>
          </w:p>
          <w:p w14:paraId="2C576949"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h5 class="modal-title" id="exampleModalCenterTitleLabelInfo"&gt;Info Tombol di Kolom Action&lt;/h5&gt;</w:t>
            </w:r>
          </w:p>
          <w:p w14:paraId="306EE77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 type="button" class="close" data-dismiss="modal" aria-label="Close"&gt;</w:t>
            </w:r>
          </w:p>
          <w:p w14:paraId="29B3A95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span aria-hidden="true"&gt;&amp;times;&lt;/span&gt;</w:t>
            </w:r>
          </w:p>
          <w:p w14:paraId="6C73220D"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gt;</w:t>
            </w:r>
          </w:p>
          <w:p w14:paraId="17EE2B3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26FC6C0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body"&gt;</w:t>
            </w:r>
          </w:p>
          <w:p w14:paraId="3CC9A90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p&gt;1)&lt;span&gt;&lt;i class="far fa-check-square fa-2x"&gt;&lt;/i&gt;&lt;/span&gt;,&amp;nbsp;Tombol untuk menceklist banyak barang, Apabila Anda ingin melakukan Transaksi&lt;/p&gt;</w:t>
            </w:r>
          </w:p>
          <w:p w14:paraId="1F6652E1"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p&gt;2)&lt;span&gt;&lt;i class="fas fa-edit fa-2x"&gt;&lt;/i&gt;,&amp;nbsp;Tombol ini berfungsi untuk mengedit data barang sesuai baris yang ingin di Edit&lt;/span&gt;&lt;/p&gt;</w:t>
            </w:r>
          </w:p>
          <w:p w14:paraId="33863358"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p&gt;3)&lt;span&gt; &lt;i class="fas deleting fa-trash-alt fa-1x "&gt;&lt;/i&gt;&lt;/span&gt;,&amp;nbsp;Tombol untuk menghapus data barang,&lt;b&gt;&amp;nbsp;Hati-Hati !&lt;/b&gt; dengan tombol ini karena data barang akan terhapus secara permanen &lt;/p&gt;</w:t>
            </w:r>
          </w:p>
          <w:p w14:paraId="3E6C73E3"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61A698C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footer"&gt;</w:t>
            </w:r>
          </w:p>
          <w:p w14:paraId="4F40689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 type="button" class=" btn btn-info" data-dismiss="modal" aria-label="Close"&gt;</w:t>
            </w:r>
          </w:p>
          <w:p w14:paraId="74F9D95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span aria-hidden="true"&gt;OKE,PAHAM&lt;/span&gt;</w:t>
            </w:r>
          </w:p>
          <w:p w14:paraId="30151443"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gt;                         </w:t>
            </w:r>
          </w:p>
          <w:p w14:paraId="33B726D5"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145980B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48AB9CF5"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7AB150D8"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gt;</w:t>
            </w:r>
          </w:p>
          <w:p w14:paraId="7F77799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 class="modal fade" id="exampleModalCenterUser" tabindex="-1" role="dialog" aria-labelledby="exampleModalCenterTitleUser" aria-hidden="true"&gt;</w:t>
            </w:r>
          </w:p>
          <w:p w14:paraId="25813B5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dialog modal-dialog-centered" role="document"&gt;</w:t>
            </w:r>
          </w:p>
          <w:p w14:paraId="25B5F7FF" w14:textId="72C22076" w:rsidR="00DF2CE2" w:rsidRPr="00DF2CE2" w:rsidRDefault="00DF2CE2" w:rsidP="00643F48">
            <w:pPr>
              <w:spacing w:after="0"/>
              <w:rPr>
                <w:rFonts w:ascii="Courier New" w:hAnsi="Courier New" w:cs="Courier New"/>
                <w:sz w:val="20"/>
              </w:rPr>
            </w:pPr>
          </w:p>
        </w:tc>
      </w:tr>
    </w:tbl>
    <w:p w14:paraId="62295581" w14:textId="0D5EF67A" w:rsidR="00F070C7" w:rsidRDefault="00F070C7" w:rsidP="00F070C7">
      <w:pPr>
        <w:pStyle w:val="Caption"/>
        <w:rPr>
          <w:b w:val="0"/>
        </w:rPr>
      </w:pPr>
      <w:bookmarkStart w:id="117" w:name="_Toc59700814"/>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9</w:t>
      </w:r>
      <w:r w:rsidR="00313835">
        <w:rPr>
          <w:noProof/>
        </w:rPr>
        <w:fldChar w:fldCharType="end"/>
      </w:r>
      <w:r>
        <w:t xml:space="preserve"> </w:t>
      </w:r>
      <w:r>
        <w:rPr>
          <w:b w:val="0"/>
        </w:rPr>
        <w:t>Lanjutan</w:t>
      </w:r>
      <w:r w:rsidR="00AB0082" w:rsidRPr="00AB0082">
        <w:rPr>
          <w:rFonts w:cs="Times New Roman"/>
          <w:b w:val="0"/>
          <w:i/>
        </w:rPr>
        <w:t xml:space="preserve"> </w:t>
      </w:r>
      <w:r w:rsidR="00AB0082" w:rsidRPr="005F6539">
        <w:rPr>
          <w:rFonts w:cs="Times New Roman"/>
          <w:b w:val="0"/>
          <w:i/>
        </w:rPr>
        <w:t xml:space="preserve">Source code View Input </w:t>
      </w:r>
      <w:r w:rsidR="00AB0082" w:rsidRPr="002D7299">
        <w:rPr>
          <w:rFonts w:cs="Times New Roman"/>
          <w:b w:val="0"/>
        </w:rPr>
        <w:t>Barang</w:t>
      </w:r>
      <w:bookmarkEnd w:id="1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F070C7" w:rsidRPr="00DF2CE2" w14:paraId="2CBDF363" w14:textId="77777777" w:rsidTr="00643F48">
        <w:tc>
          <w:tcPr>
            <w:tcW w:w="8778" w:type="dxa"/>
          </w:tcPr>
          <w:p w14:paraId="43060DC4"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lastRenderedPageBreak/>
              <w:t xml:space="preserve">    &lt;div class="modal-content"&gt;</w:t>
            </w:r>
          </w:p>
          <w:p w14:paraId="5A4AEB26"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div class="modal-header"&gt;</w:t>
            </w:r>
          </w:p>
          <w:p w14:paraId="072BED92"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h5 class="modal-title" id="exampleModalCenterTitleUser"&gt;Warning&lt;/h5&gt;</w:t>
            </w:r>
          </w:p>
          <w:p w14:paraId="3B45A892"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button type="button" class="close" data-dismiss="modal" aria-label="Close"&gt;</w:t>
            </w:r>
          </w:p>
          <w:p w14:paraId="7A60BB28"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span aria-hidden="true"&gt;&amp;times;&lt;/span&gt;</w:t>
            </w:r>
          </w:p>
          <w:p w14:paraId="6BF8F0BA"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button&gt;</w:t>
            </w:r>
          </w:p>
          <w:p w14:paraId="483811DF"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div&gt;</w:t>
            </w:r>
          </w:p>
          <w:p w14:paraId="030414F6" w14:textId="77777777" w:rsidR="00F070C7" w:rsidRDefault="00F070C7" w:rsidP="00643F48">
            <w:pPr>
              <w:spacing w:after="0"/>
              <w:rPr>
                <w:rFonts w:ascii="Courier New" w:hAnsi="Courier New" w:cs="Courier New"/>
                <w:sz w:val="20"/>
              </w:rPr>
            </w:pPr>
            <w:r w:rsidRPr="00DF2CE2">
              <w:rPr>
                <w:rFonts w:ascii="Courier New" w:hAnsi="Courier New" w:cs="Courier New"/>
                <w:sz w:val="20"/>
              </w:rPr>
              <w:t xml:space="preserve">      &lt;div class="modal-body"&gt;</w:t>
            </w:r>
          </w:p>
          <w:p w14:paraId="4EA4E4CD"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ANDA BUKAN ADMIN</w:t>
            </w:r>
          </w:p>
          <w:p w14:paraId="26EA7899"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0C21542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footer"&gt;</w:t>
            </w:r>
          </w:p>
          <w:p w14:paraId="75A7574D"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a href="{{base_url('barang/daftarbarang/')}}"&gt;&lt;button type="button" class="btn btn-success"&gt;OK&lt;/button&gt;&lt;/a&gt; </w:t>
            </w:r>
          </w:p>
          <w:p w14:paraId="2FCD2913"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6CAD7A5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563C586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6417D21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gt;</w:t>
            </w:r>
          </w:p>
          <w:p w14:paraId="00E29292"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 ######################################################################################################### --&gt;</w:t>
            </w:r>
          </w:p>
          <w:p w14:paraId="0F1DADF4" w14:textId="77777777" w:rsidR="00DF2CE2" w:rsidRPr="00DF2CE2" w:rsidRDefault="00DF2CE2" w:rsidP="00DF2CE2">
            <w:pPr>
              <w:spacing w:after="0"/>
              <w:rPr>
                <w:rFonts w:ascii="Courier New" w:hAnsi="Courier New" w:cs="Courier New"/>
                <w:sz w:val="20"/>
              </w:rPr>
            </w:pPr>
          </w:p>
          <w:p w14:paraId="00A724FD"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 ######################################################################################################### --&gt;</w:t>
            </w:r>
          </w:p>
          <w:p w14:paraId="2742B77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 Modal Edit--&gt;</w:t>
            </w:r>
          </w:p>
          <w:p w14:paraId="45863A19"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 class="modal fade" id="editmodal" tabindex="-1" role="dialog" aria-labelledby="exampleModalCenterEdit" aria-hidden="true"&gt;</w:t>
            </w:r>
          </w:p>
          <w:p w14:paraId="496FAC32"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dialog modal-dialog-centered" role="document"&gt;</w:t>
            </w:r>
          </w:p>
          <w:p w14:paraId="5C2DCF35"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content"&gt;</w:t>
            </w:r>
          </w:p>
          <w:p w14:paraId="6473044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modal-header"&gt;</w:t>
            </w:r>
          </w:p>
          <w:p w14:paraId="2B7945A8"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h5 class="modal-title" id="exampleModalCenterEdit"&gt;Edit Data Barang&lt;/h5&gt;</w:t>
            </w:r>
          </w:p>
          <w:p w14:paraId="66721AA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 type="button" class="close" data-dismiss="modal" aria-label="Close"&gt;</w:t>
            </w:r>
          </w:p>
          <w:p w14:paraId="4274F2E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span aria-hidden="true"&gt;&amp;times;&lt;/span&gt;</w:t>
            </w:r>
          </w:p>
          <w:p w14:paraId="1B973BE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button&gt;</w:t>
            </w:r>
          </w:p>
          <w:p w14:paraId="13E2827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      </w:t>
            </w:r>
          </w:p>
          <w:p w14:paraId="73B3A568"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lt;div class="modal-body"&gt;</w:t>
            </w:r>
          </w:p>
          <w:p w14:paraId="4DDD7DF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 ######################################################################## --&gt;</w:t>
            </w:r>
          </w:p>
          <w:p w14:paraId="453752D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w:t>
            </w:r>
            <w:proofErr w:type="gramStart"/>
            <w:r w:rsidRPr="00DF2CE2">
              <w:rPr>
                <w:rFonts w:ascii="Courier New" w:hAnsi="Courier New" w:cs="Courier New"/>
                <w:sz w:val="20"/>
              </w:rPr>
              <w:t>&lt;?php</w:t>
            </w:r>
            <w:proofErr w:type="gramEnd"/>
            <w:r w:rsidRPr="00DF2CE2">
              <w:rPr>
                <w:rFonts w:ascii="Courier New" w:hAnsi="Courier New" w:cs="Courier New"/>
                <w:sz w:val="20"/>
              </w:rPr>
              <w:t xml:space="preserve"> echo form_open_multipart('barang/updatedata/');?&gt;    </w:t>
            </w:r>
          </w:p>
          <w:p w14:paraId="7670D1B9"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group"&gt;</w:t>
            </w:r>
          </w:p>
          <w:p w14:paraId="612A901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row"&gt;</w:t>
            </w:r>
          </w:p>
          <w:p w14:paraId="38E6426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col-md-6"&gt;</w:t>
            </w:r>
          </w:p>
          <w:p w14:paraId="748F56C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label-group"&gt;</w:t>
            </w:r>
          </w:p>
          <w:p w14:paraId="3A00911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label for="namaBarang"&gt;Nama Barang&lt;/label&gt;</w:t>
            </w:r>
          </w:p>
          <w:p w14:paraId="693B8DDB" w14:textId="7F4AC3D9" w:rsidR="00DF2CE2" w:rsidRPr="00DF2CE2" w:rsidRDefault="00DF2CE2" w:rsidP="00643F48">
            <w:pPr>
              <w:spacing w:after="0"/>
              <w:rPr>
                <w:rFonts w:ascii="Courier New" w:hAnsi="Courier New" w:cs="Courier New"/>
                <w:sz w:val="20"/>
              </w:rPr>
            </w:pPr>
            <w:r w:rsidRPr="00DF2CE2">
              <w:rPr>
                <w:rFonts w:ascii="Courier New" w:hAnsi="Courier New" w:cs="Courier New"/>
                <w:sz w:val="20"/>
              </w:rPr>
              <w:t xml:space="preserve">                &lt;input type="text" id="namaBarang" class="form-control" placeholder="Nama Barang" name="namaBarang" required="required"</w:t>
            </w:r>
          </w:p>
        </w:tc>
      </w:tr>
    </w:tbl>
    <w:p w14:paraId="107C6E2C" w14:textId="6E40FB54" w:rsidR="00F070C7" w:rsidRDefault="00F070C7" w:rsidP="00F070C7">
      <w:pPr>
        <w:pStyle w:val="Caption"/>
        <w:rPr>
          <w:b w:val="0"/>
        </w:rPr>
      </w:pPr>
      <w:bookmarkStart w:id="118" w:name="_Toc59700815"/>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0</w:t>
      </w:r>
      <w:r w:rsidR="00313835">
        <w:rPr>
          <w:noProof/>
        </w:rPr>
        <w:fldChar w:fldCharType="end"/>
      </w:r>
      <w:r>
        <w:rPr>
          <w:b w:val="0"/>
        </w:rPr>
        <w:t xml:space="preserve"> Lanjutan</w:t>
      </w:r>
      <w:r w:rsidR="00AB0082" w:rsidRPr="00AB0082">
        <w:rPr>
          <w:rFonts w:cs="Times New Roman"/>
          <w:b w:val="0"/>
          <w:i/>
        </w:rPr>
        <w:t xml:space="preserve"> </w:t>
      </w:r>
      <w:r w:rsidR="00AB0082" w:rsidRPr="005F6539">
        <w:rPr>
          <w:rFonts w:cs="Times New Roman"/>
          <w:b w:val="0"/>
          <w:i/>
        </w:rPr>
        <w:t xml:space="preserve">Source code View Input </w:t>
      </w:r>
      <w:r w:rsidR="00AB0082" w:rsidRPr="002D7299">
        <w:rPr>
          <w:rFonts w:cs="Times New Roman"/>
          <w:b w:val="0"/>
        </w:rPr>
        <w:t>Barang</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F070C7" w:rsidRPr="00DF2CE2" w14:paraId="67FC9FD7" w14:textId="77777777" w:rsidTr="00643F48">
        <w:tc>
          <w:tcPr>
            <w:tcW w:w="8778" w:type="dxa"/>
          </w:tcPr>
          <w:p w14:paraId="02ECAEB4" w14:textId="6BEA10FA" w:rsidR="00F070C7" w:rsidRPr="00DF2CE2" w:rsidRDefault="00F070C7" w:rsidP="00F070C7">
            <w:pPr>
              <w:spacing w:after="0"/>
              <w:rPr>
                <w:rFonts w:ascii="Courier New" w:hAnsi="Courier New" w:cs="Courier New"/>
                <w:sz w:val="20"/>
              </w:rPr>
            </w:pPr>
            <w:r w:rsidRPr="00DF2CE2">
              <w:rPr>
                <w:rFonts w:ascii="Courier New" w:hAnsi="Courier New" w:cs="Courier New"/>
                <w:sz w:val="20"/>
              </w:rPr>
              <w:lastRenderedPageBreak/>
              <w:t>autofocus="autofocus" readonly="true"&gt;</w:t>
            </w:r>
          </w:p>
          <w:p w14:paraId="4CF6EE8E" w14:textId="77777777" w:rsidR="00F070C7" w:rsidRPr="00DF2CE2" w:rsidRDefault="00F070C7" w:rsidP="00F070C7">
            <w:pPr>
              <w:spacing w:after="0"/>
              <w:rPr>
                <w:rFonts w:ascii="Courier New" w:hAnsi="Courier New" w:cs="Courier New"/>
                <w:sz w:val="20"/>
              </w:rPr>
            </w:pPr>
            <w:r w:rsidRPr="00DF2CE2">
              <w:rPr>
                <w:rFonts w:ascii="Courier New" w:hAnsi="Courier New" w:cs="Courier New"/>
                <w:sz w:val="20"/>
              </w:rPr>
              <w:t xml:space="preserve">              &lt;/div&gt;</w:t>
            </w:r>
          </w:p>
          <w:p w14:paraId="3CD371CB" w14:textId="77777777" w:rsidR="00AB0082" w:rsidRDefault="00F070C7" w:rsidP="00643F48">
            <w:pPr>
              <w:spacing w:after="0"/>
              <w:rPr>
                <w:rFonts w:ascii="Courier New" w:hAnsi="Courier New" w:cs="Courier New"/>
                <w:sz w:val="20"/>
              </w:rPr>
            </w:pPr>
            <w:r w:rsidRPr="00DF2CE2">
              <w:rPr>
                <w:rFonts w:ascii="Courier New" w:hAnsi="Courier New" w:cs="Courier New"/>
                <w:sz w:val="20"/>
              </w:rPr>
              <w:t xml:space="preserve">            &lt;/div&gt;</w:t>
            </w:r>
            <w:r w:rsidR="00AB0082" w:rsidRPr="00DF2CE2">
              <w:rPr>
                <w:rFonts w:ascii="Courier New" w:hAnsi="Courier New" w:cs="Courier New"/>
                <w:sz w:val="20"/>
              </w:rPr>
              <w:t xml:space="preserve"> </w:t>
            </w:r>
          </w:p>
          <w:p w14:paraId="16C13CD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col-md-6"&gt;</w:t>
            </w:r>
          </w:p>
          <w:p w14:paraId="0E487BA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label-group"&gt;</w:t>
            </w:r>
          </w:p>
          <w:p w14:paraId="0DBD2E5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label for="merkBarang"&gt;Merk/Type Barang&lt;/label&gt;</w:t>
            </w:r>
          </w:p>
          <w:p w14:paraId="2DA82DB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input type="text" id="merkBarang" class="form-control" placeholder="Merk/Type Barang" name="merkBarang" required="required" readonly="true"&gt;</w:t>
            </w:r>
          </w:p>
          <w:p w14:paraId="27EF1C2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1B17C702"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7A3A4C19"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29865A03"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2237F38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group"&gt;</w:t>
            </w:r>
          </w:p>
          <w:p w14:paraId="5786D5C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label-group"&gt;</w:t>
            </w:r>
          </w:p>
          <w:p w14:paraId="6AC48C5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label for="noSertif"&gt;No. Seritifikat/No. Pabrik&lt;/label&gt;</w:t>
            </w:r>
          </w:p>
          <w:p w14:paraId="1149876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input type="text" id="noSertif" class="form-control" placeholder="No. Seritifikat/No. Pabrik" name="noSertif" required="required" readonly="true"&gt;</w:t>
            </w:r>
          </w:p>
          <w:p w14:paraId="4CDD50E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6176058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07C0360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group"&gt;</w:t>
            </w:r>
          </w:p>
          <w:p w14:paraId="73E4DC9D"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row"&gt;</w:t>
            </w:r>
          </w:p>
          <w:p w14:paraId="2DF076D6"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col-md-6"&gt;</w:t>
            </w:r>
          </w:p>
          <w:p w14:paraId="7D0BB6B2"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label-group"&gt;</w:t>
            </w:r>
          </w:p>
          <w:p w14:paraId="456CCB6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label for="warnaBarang"&gt;Warna Barang&lt;/label&gt;    </w:t>
            </w:r>
          </w:p>
          <w:p w14:paraId="79C3979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input type="text" id="warnaBarang" class="form-control" placeholder="Warna Barang" name="warnaBarang" required="required"&gt;</w:t>
            </w:r>
          </w:p>
          <w:p w14:paraId="5F9A602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4067A749"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638983AB"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col-md-6"&gt;</w:t>
            </w:r>
          </w:p>
          <w:p w14:paraId="2D8D2365"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label-group"&gt;</w:t>
            </w:r>
          </w:p>
          <w:p w14:paraId="1A939F3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label for="bahanBarang"&gt;Bahan Barang&lt;/label&gt;</w:t>
            </w:r>
          </w:p>
          <w:p w14:paraId="2C503D2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input type="text" id="bahanBarang" class="form-control" placeholder="Bahan Barang" name="bahanBarang" required="required"&gt;</w:t>
            </w:r>
          </w:p>
          <w:p w14:paraId="1D45D24A"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1AA1164F"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30E19BB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5A20364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gt;</w:t>
            </w:r>
          </w:p>
          <w:p w14:paraId="20CEA6AC"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group"&gt;</w:t>
            </w:r>
          </w:p>
          <w:p w14:paraId="32DCD167"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row"&gt;</w:t>
            </w:r>
          </w:p>
          <w:p w14:paraId="5C5A29BE"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col-md-6"&gt;</w:t>
            </w:r>
          </w:p>
          <w:p w14:paraId="0A004940"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div class="form-label-group"&gt;</w:t>
            </w:r>
          </w:p>
          <w:p w14:paraId="4806CCF4" w14:textId="77777777" w:rsidR="00DF2CE2" w:rsidRPr="00DF2CE2" w:rsidRDefault="00DF2CE2" w:rsidP="00DF2CE2">
            <w:pPr>
              <w:spacing w:after="0"/>
              <w:rPr>
                <w:rFonts w:ascii="Courier New" w:hAnsi="Courier New" w:cs="Courier New"/>
                <w:sz w:val="20"/>
              </w:rPr>
            </w:pPr>
            <w:r w:rsidRPr="00DF2CE2">
              <w:rPr>
                <w:rFonts w:ascii="Courier New" w:hAnsi="Courier New" w:cs="Courier New"/>
                <w:sz w:val="20"/>
              </w:rPr>
              <w:t xml:space="preserve">                &lt;label for="satuanBarang"&gt;Satuan Barang&lt;/label&gt;</w:t>
            </w:r>
          </w:p>
          <w:p w14:paraId="11C8E843" w14:textId="279586CE" w:rsidR="001F0E8F" w:rsidRPr="009640E4" w:rsidRDefault="00DF2CE2" w:rsidP="001F0E8F">
            <w:pPr>
              <w:spacing w:after="0"/>
              <w:rPr>
                <w:rFonts w:ascii="Courier New" w:hAnsi="Courier New" w:cs="Courier New"/>
                <w:sz w:val="20"/>
              </w:rPr>
            </w:pPr>
            <w:r w:rsidRPr="00DF2CE2">
              <w:rPr>
                <w:rFonts w:ascii="Courier New" w:hAnsi="Courier New" w:cs="Courier New"/>
                <w:sz w:val="20"/>
              </w:rPr>
              <w:t xml:space="preserve">                &lt;input type="text" id="satuanBarang" class="form-control" placeholder="Satuan Barang"</w:t>
            </w:r>
            <w:r w:rsidR="001F0E8F" w:rsidRPr="009640E4">
              <w:rPr>
                <w:rFonts w:ascii="Courier New" w:hAnsi="Courier New" w:cs="Courier New"/>
                <w:sz w:val="20"/>
              </w:rPr>
              <w:t xml:space="preserve"> name="satuanBarang" required="required"&gt; </w:t>
            </w:r>
          </w:p>
          <w:p w14:paraId="638313E6"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r w:rsidRPr="009640E4">
              <w:rPr>
                <w:sz w:val="20"/>
              </w:rPr>
              <w:t xml:space="preserve"> </w:t>
            </w:r>
          </w:p>
          <w:p w14:paraId="12808861" w14:textId="737E2417" w:rsidR="00DF2CE2" w:rsidRPr="00DF2CE2"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tc>
      </w:tr>
    </w:tbl>
    <w:p w14:paraId="0B5DBEEE" w14:textId="1BB321A5" w:rsidR="00F070C7" w:rsidRDefault="00AB0082" w:rsidP="00AB0082">
      <w:pPr>
        <w:pStyle w:val="Caption"/>
        <w:rPr>
          <w:b w:val="0"/>
        </w:rPr>
      </w:pPr>
      <w:bookmarkStart w:id="119" w:name="_Toc59700816"/>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1</w:t>
      </w:r>
      <w:r w:rsidR="00313835">
        <w:rPr>
          <w:noProof/>
        </w:rPr>
        <w:fldChar w:fldCharType="end"/>
      </w:r>
      <w:r>
        <w:rPr>
          <w:b w:val="0"/>
        </w:rPr>
        <w:t xml:space="preserve"> Lanjutan</w:t>
      </w:r>
      <w:r w:rsidRPr="00AB0082">
        <w:rPr>
          <w:rFonts w:cs="Times New Roman"/>
          <w:b w:val="0"/>
          <w:i/>
        </w:rPr>
        <w:t xml:space="preserve"> </w:t>
      </w:r>
      <w:r w:rsidRPr="005F6539">
        <w:rPr>
          <w:rFonts w:cs="Times New Roman"/>
          <w:b w:val="0"/>
          <w:i/>
        </w:rPr>
        <w:t xml:space="preserve">Source code View Input </w:t>
      </w:r>
      <w:r w:rsidRPr="002D7299">
        <w:rPr>
          <w:rFonts w:cs="Times New Roman"/>
          <w:b w:val="0"/>
        </w:rPr>
        <w:t>Barang</w:t>
      </w:r>
      <w:bookmarkEnd w:id="119"/>
    </w:p>
    <w:tbl>
      <w:tblPr>
        <w:tblW w:w="0" w:type="auto"/>
        <w:tblLook w:val="04A0" w:firstRow="1" w:lastRow="0" w:firstColumn="1" w:lastColumn="0" w:noHBand="0" w:noVBand="1"/>
      </w:tblPr>
      <w:tblGrid>
        <w:gridCol w:w="8778"/>
      </w:tblGrid>
      <w:tr w:rsidR="00AB0082" w14:paraId="41D431E3" w14:textId="77777777" w:rsidTr="00643F48">
        <w:tc>
          <w:tcPr>
            <w:tcW w:w="8778" w:type="dxa"/>
            <w:tcBorders>
              <w:top w:val="single" w:sz="4" w:space="0" w:color="auto"/>
              <w:left w:val="single" w:sz="4" w:space="0" w:color="auto"/>
              <w:bottom w:val="single" w:sz="4" w:space="0" w:color="auto"/>
              <w:right w:val="single" w:sz="4" w:space="0" w:color="auto"/>
            </w:tcBorders>
          </w:tcPr>
          <w:p w14:paraId="493B86DB" w14:textId="77777777" w:rsidR="001F0E8F" w:rsidRPr="009640E4" w:rsidRDefault="00643F48" w:rsidP="001F0E8F">
            <w:pPr>
              <w:spacing w:after="0"/>
              <w:rPr>
                <w:rFonts w:ascii="Courier New" w:hAnsi="Courier New" w:cs="Courier New"/>
                <w:sz w:val="20"/>
              </w:rPr>
            </w:pPr>
            <w:r w:rsidRPr="00DF2CE2">
              <w:rPr>
                <w:rFonts w:ascii="Courier New" w:hAnsi="Courier New" w:cs="Courier New"/>
                <w:sz w:val="20"/>
              </w:rPr>
              <w:lastRenderedPageBreak/>
              <w:t xml:space="preserve"> </w:t>
            </w:r>
          </w:p>
          <w:p w14:paraId="2CA48404" w14:textId="77777777" w:rsidR="00AB0082" w:rsidRDefault="001F0E8F" w:rsidP="001F0E8F">
            <w:pPr>
              <w:spacing w:after="0"/>
              <w:rPr>
                <w:rFonts w:ascii="Courier New" w:hAnsi="Courier New" w:cs="Courier New"/>
                <w:sz w:val="20"/>
              </w:rPr>
            </w:pPr>
            <w:r w:rsidRPr="009640E4">
              <w:rPr>
                <w:rFonts w:ascii="Courier New" w:hAnsi="Courier New" w:cs="Courier New"/>
                <w:sz w:val="20"/>
              </w:rPr>
              <w:t xml:space="preserve">            &lt;div class="col-md-6"&gt;</w:t>
            </w:r>
          </w:p>
          <w:p w14:paraId="3E694606"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label-group"&gt;</w:t>
            </w:r>
          </w:p>
          <w:p w14:paraId="67B03356"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label for="hargaBarang"&gt;Harga Barang&lt;/label&gt;</w:t>
            </w:r>
          </w:p>
          <w:p w14:paraId="6DAE5E4E"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input-group"&gt;</w:t>
            </w:r>
          </w:p>
          <w:p w14:paraId="5564BE09"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input-group-append "&gt;</w:t>
            </w:r>
          </w:p>
          <w:p w14:paraId="14DB4819"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input-group-text border"&gt;</w:t>
            </w:r>
          </w:p>
          <w:p w14:paraId="3B699EFB"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label class="label"&gt;Rp&lt;/label&gt;</w:t>
            </w:r>
          </w:p>
          <w:p w14:paraId="5E04C9FD"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78C5E1B2"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5A70745B"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input type="text" id="hargaBarang" class="form-control hargaBarang"  placeholder="Harga Barang" name="hargaBarang" required="required"&gt;</w:t>
            </w:r>
          </w:p>
          <w:p w14:paraId="272CA94B"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77675ABD"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53110337"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4EB526E0"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16A14DAC"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r w:rsidRPr="009640E4">
              <w:rPr>
                <w:sz w:val="20"/>
              </w:rPr>
              <w:t xml:space="preserve"> </w:t>
            </w:r>
          </w:p>
          <w:p w14:paraId="452D8159"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group"&gt;</w:t>
            </w:r>
          </w:p>
          <w:p w14:paraId="7DC80034"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row"&gt;</w:t>
            </w:r>
          </w:p>
          <w:p w14:paraId="7CBCD907"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col-md-6"&gt;</w:t>
            </w:r>
          </w:p>
          <w:p w14:paraId="73DED168"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label-group"&gt;</w:t>
            </w:r>
          </w:p>
          <w:p w14:paraId="46148A54"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label for="caraBarang"&gt;Cara Peroleh Barang&lt;/label&gt;</w:t>
            </w:r>
          </w:p>
          <w:p w14:paraId="1D0B829F"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input type="text" id="caraBarang" class="form-control" placeholder="Cara Peroleh Barang" name="caraBarang" required="required"&gt;</w:t>
            </w:r>
          </w:p>
          <w:p w14:paraId="5D9ED9E3"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3219C849"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222564CC"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col-md-6"&gt;</w:t>
            </w:r>
          </w:p>
          <w:p w14:paraId="0F98BC81"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label-group"&gt;</w:t>
            </w:r>
          </w:p>
          <w:p w14:paraId="718464E5"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label for="tglBarang"&gt;Tanggal Peroleh Barang&lt;/label&gt;</w:t>
            </w:r>
          </w:p>
          <w:p w14:paraId="7F1FA2B1"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input type="date" id="tglBarang" class="form-control" placeholder="Tanggal Peroleh Barang" name="tglBarang" readonly="true"&gt;  </w:t>
            </w:r>
          </w:p>
          <w:p w14:paraId="7BB16A17"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603FF60E"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10CF611D"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7ECD49D5"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gt;</w:t>
            </w:r>
          </w:p>
          <w:p w14:paraId="24966857"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group"&gt;</w:t>
            </w:r>
          </w:p>
          <w:p w14:paraId="392DA41A"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row"&gt;</w:t>
            </w:r>
          </w:p>
          <w:p w14:paraId="26FD52C3" w14:textId="77777777" w:rsidR="001F0E8F" w:rsidRPr="009640E4" w:rsidRDefault="001F0E8F" w:rsidP="001F0E8F">
            <w:pPr>
              <w:spacing w:after="0"/>
              <w:rPr>
                <w:rFonts w:ascii="Courier New" w:hAnsi="Courier New" w:cs="Courier New"/>
                <w:sz w:val="20"/>
              </w:rPr>
            </w:pPr>
            <w:r w:rsidRPr="009640E4">
              <w:rPr>
                <w:rFonts w:ascii="Courier New" w:hAnsi="Courier New" w:cs="Courier New"/>
                <w:sz w:val="20"/>
              </w:rPr>
              <w:t xml:space="preserve">            &lt;div class="col-md-6"&gt;</w:t>
            </w:r>
          </w:p>
          <w:p w14:paraId="09335812" w14:textId="77777777" w:rsidR="001F0E8F" w:rsidRDefault="001F0E8F" w:rsidP="001F0E8F">
            <w:pPr>
              <w:spacing w:after="0"/>
              <w:rPr>
                <w:rFonts w:ascii="Courier New" w:hAnsi="Courier New" w:cs="Courier New"/>
                <w:sz w:val="20"/>
              </w:rPr>
            </w:pPr>
            <w:r w:rsidRPr="009640E4">
              <w:rPr>
                <w:rFonts w:ascii="Courier New" w:hAnsi="Courier New" w:cs="Courier New"/>
                <w:sz w:val="20"/>
              </w:rPr>
              <w:t xml:space="preserve">              &lt;div class="form-label-group"&gt;</w:t>
            </w:r>
          </w:p>
          <w:p w14:paraId="11C6533A"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label for="keadaanBarang"&gt;Keadaan Barang&lt;/label&gt;                </w:t>
            </w:r>
          </w:p>
          <w:p w14:paraId="0073A3C1"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select class="form-control" id="keadaanBarang" name ="keadaanBarang" required="required"&gt;</w:t>
            </w:r>
          </w:p>
          <w:p w14:paraId="6F5DC1C2"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option value="Baik"&gt;Baik&lt;/option&gt;</w:t>
            </w:r>
          </w:p>
          <w:p w14:paraId="7ADF147A"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option value="Rusak"&gt;Hilang&lt;/option&gt;</w:t>
            </w:r>
          </w:p>
          <w:p w14:paraId="5B21925E"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option value="Rusak"&gt;Rusak&lt;/option&gt;</w:t>
            </w:r>
          </w:p>
          <w:p w14:paraId="31F8F857"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option value="Rusak"&gt;Dijual&lt;/option&gt;</w:t>
            </w:r>
          </w:p>
          <w:p w14:paraId="375BF36E"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select&gt;</w:t>
            </w:r>
          </w:p>
          <w:p w14:paraId="5D9683EC"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w:t>
            </w:r>
          </w:p>
          <w:p w14:paraId="3AC8BBAA" w14:textId="443D6585" w:rsidR="001F0E8F" w:rsidRPr="00DF2CE2" w:rsidRDefault="001F0E8F" w:rsidP="001F0E8F">
            <w:pPr>
              <w:spacing w:after="0"/>
              <w:rPr>
                <w:rFonts w:ascii="Courier New" w:hAnsi="Courier New" w:cs="Courier New"/>
                <w:sz w:val="20"/>
              </w:rPr>
            </w:pPr>
            <w:r w:rsidRPr="001F0E8F">
              <w:rPr>
                <w:rFonts w:ascii="Courier New" w:hAnsi="Courier New" w:cs="Courier New"/>
                <w:sz w:val="20"/>
              </w:rPr>
              <w:t xml:space="preserve">              &lt;/div&gt;</w:t>
            </w:r>
          </w:p>
        </w:tc>
      </w:tr>
    </w:tbl>
    <w:p w14:paraId="4F683C06" w14:textId="4EC72A29" w:rsidR="00AB0082" w:rsidRDefault="00AB0082" w:rsidP="00AB0082">
      <w:pPr>
        <w:pStyle w:val="Caption"/>
        <w:rPr>
          <w:b w:val="0"/>
        </w:rPr>
      </w:pPr>
      <w:bookmarkStart w:id="120" w:name="_Toc59700817"/>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2</w:t>
      </w:r>
      <w:r w:rsidR="00313835">
        <w:rPr>
          <w:noProof/>
        </w:rPr>
        <w:fldChar w:fldCharType="end"/>
      </w:r>
      <w:r>
        <w:rPr>
          <w:b w:val="0"/>
        </w:rPr>
        <w:t xml:space="preserve"> Lanjutan</w:t>
      </w:r>
      <w:r w:rsidRPr="00AB0082">
        <w:rPr>
          <w:rFonts w:cs="Times New Roman"/>
          <w:b w:val="0"/>
          <w:i/>
        </w:rPr>
        <w:t xml:space="preserve"> </w:t>
      </w:r>
      <w:r w:rsidRPr="005F6539">
        <w:rPr>
          <w:rFonts w:cs="Times New Roman"/>
          <w:b w:val="0"/>
          <w:i/>
        </w:rPr>
        <w:t xml:space="preserve">Source code View Input </w:t>
      </w:r>
      <w:r w:rsidRPr="002D7299">
        <w:rPr>
          <w:rFonts w:cs="Times New Roman"/>
          <w:b w:val="0"/>
        </w:rPr>
        <w:t>Barang</w:t>
      </w:r>
      <w:bookmarkEnd w:id="120"/>
    </w:p>
    <w:tbl>
      <w:tblPr>
        <w:tblW w:w="0" w:type="auto"/>
        <w:tblLook w:val="04A0" w:firstRow="1" w:lastRow="0" w:firstColumn="1" w:lastColumn="0" w:noHBand="0" w:noVBand="1"/>
      </w:tblPr>
      <w:tblGrid>
        <w:gridCol w:w="8778"/>
      </w:tblGrid>
      <w:tr w:rsidR="00AB0082" w:rsidRPr="009640E4" w14:paraId="64A2C3EE" w14:textId="77777777" w:rsidTr="00F75D57">
        <w:tc>
          <w:tcPr>
            <w:tcW w:w="8778" w:type="dxa"/>
            <w:tcBorders>
              <w:top w:val="single" w:sz="4" w:space="0" w:color="auto"/>
              <w:left w:val="single" w:sz="4" w:space="0" w:color="auto"/>
              <w:bottom w:val="single" w:sz="4" w:space="0" w:color="auto"/>
              <w:right w:val="single" w:sz="4" w:space="0" w:color="auto"/>
            </w:tcBorders>
          </w:tcPr>
          <w:p w14:paraId="026C745D"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lastRenderedPageBreak/>
              <w:t xml:space="preserve">            &lt;/div&gt;</w:t>
            </w:r>
          </w:p>
          <w:p w14:paraId="15B8CD7C"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 class="col-md-6"&gt;</w:t>
            </w:r>
          </w:p>
          <w:p w14:paraId="6DAFBC47"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 class="form-label-group"&gt;</w:t>
            </w:r>
          </w:p>
          <w:p w14:paraId="09D6E369"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label for="lokasiBarang"&gt;Lokasi Barang&lt;/label&gt;</w:t>
            </w:r>
          </w:p>
          <w:p w14:paraId="13DEF11D"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input type="text" id="lokasiBarang" class="form-control" placeholder="Lokasi Barang" name="lokasiBarang" readonly="true"&gt;</w:t>
            </w:r>
          </w:p>
          <w:p w14:paraId="6AD4A153"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gt;</w:t>
            </w:r>
          </w:p>
          <w:p w14:paraId="7A3DEB67"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gt;</w:t>
            </w:r>
          </w:p>
          <w:p w14:paraId="347CD12B"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gt;</w:t>
            </w:r>
          </w:p>
          <w:p w14:paraId="3371371D"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gt;</w:t>
            </w:r>
          </w:p>
          <w:p w14:paraId="195C1ADF"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 class="form-group"&gt;</w:t>
            </w:r>
          </w:p>
          <w:p w14:paraId="7D7F8D7D"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 class="form-label-group"&gt;</w:t>
            </w:r>
          </w:p>
          <w:p w14:paraId="2163E242"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w:t>
            </w:r>
          </w:p>
          <w:p w14:paraId="0FEBBC8C"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label for="pemilikBarang"&gt;Pemilik Barang&lt;/label&gt;</w:t>
            </w:r>
          </w:p>
          <w:p w14:paraId="61ACEDAC"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select class=" select2 js-example-responsive form-control " id="pemilikBarang" name ="pemilikBarang" required="required" style="width: 100%"&gt;</w:t>
            </w:r>
          </w:p>
          <w:p w14:paraId="4226BCC5"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option value=""&gt;-----------------------Pilih Pemilik Barang-------------------------------&lt;/option&gt;</w:t>
            </w:r>
          </w:p>
          <w:p w14:paraId="6324B0E0"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php</w:t>
            </w:r>
          </w:p>
          <w:p w14:paraId="11A25D04"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foreach($pemilik as $p):</w:t>
            </w:r>
          </w:p>
          <w:p w14:paraId="1CD71B8D"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gt;</w:t>
            </w:r>
          </w:p>
          <w:p w14:paraId="0348B370"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option class="form control" value="{{$p['instansi']}}"&gt;{{$p['instansi']}}&lt;/option&gt;</w:t>
            </w:r>
          </w:p>
          <w:p w14:paraId="1718808B"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w:t>
            </w:r>
            <w:proofErr w:type="gramStart"/>
            <w:r w:rsidRPr="001F0E8F">
              <w:rPr>
                <w:rFonts w:ascii="Courier New" w:hAnsi="Courier New" w:cs="Courier New"/>
                <w:sz w:val="20"/>
              </w:rPr>
              <w:t>&lt;?php</w:t>
            </w:r>
            <w:proofErr w:type="gramEnd"/>
            <w:r w:rsidRPr="001F0E8F">
              <w:rPr>
                <w:rFonts w:ascii="Courier New" w:hAnsi="Courier New" w:cs="Courier New"/>
                <w:sz w:val="20"/>
              </w:rPr>
              <w:t xml:space="preserve"> endforeach?&gt;</w:t>
            </w:r>
          </w:p>
          <w:p w14:paraId="22081876"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select&gt;                </w:t>
            </w:r>
          </w:p>
          <w:p w14:paraId="2B9F27AF"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gt;</w:t>
            </w:r>
          </w:p>
          <w:p w14:paraId="13C21CA0"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gt;</w:t>
            </w:r>
          </w:p>
          <w:p w14:paraId="18D0D482" w14:textId="77777777" w:rsidR="001F0E8F" w:rsidRPr="001F0E8F" w:rsidRDefault="001F0E8F" w:rsidP="001F0E8F">
            <w:pPr>
              <w:spacing w:after="0"/>
              <w:rPr>
                <w:rFonts w:ascii="Courier New" w:hAnsi="Courier New" w:cs="Courier New"/>
                <w:sz w:val="20"/>
              </w:rPr>
            </w:pPr>
          </w:p>
          <w:p w14:paraId="1E75436A"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 class="form-group"&gt;</w:t>
            </w:r>
          </w:p>
          <w:p w14:paraId="13A7F83A" w14:textId="77777777" w:rsidR="001F0E8F" w:rsidRPr="001F0E8F" w:rsidRDefault="001F0E8F" w:rsidP="001F0E8F">
            <w:pPr>
              <w:spacing w:after="0"/>
              <w:rPr>
                <w:rFonts w:ascii="Courier New" w:hAnsi="Courier New" w:cs="Courier New"/>
                <w:sz w:val="20"/>
              </w:rPr>
            </w:pPr>
            <w:r w:rsidRPr="001F0E8F">
              <w:rPr>
                <w:rFonts w:ascii="Courier New" w:hAnsi="Courier New" w:cs="Courier New"/>
                <w:sz w:val="20"/>
              </w:rPr>
              <w:t xml:space="preserve">         &lt;div class="form-label-group"&gt;</w:t>
            </w:r>
          </w:p>
          <w:p w14:paraId="0FEF4E8D" w14:textId="77777777" w:rsidR="008D263B" w:rsidRPr="001F0E8F" w:rsidRDefault="001F0E8F" w:rsidP="008D263B">
            <w:pPr>
              <w:spacing w:after="0"/>
              <w:rPr>
                <w:rFonts w:ascii="Courier New" w:hAnsi="Courier New" w:cs="Courier New"/>
                <w:sz w:val="20"/>
              </w:rPr>
            </w:pPr>
            <w:r w:rsidRPr="001F0E8F">
              <w:rPr>
                <w:rFonts w:ascii="Courier New" w:hAnsi="Courier New" w:cs="Courier New"/>
                <w:sz w:val="20"/>
              </w:rPr>
              <w:t xml:space="preserve">          &lt;label for="tglBarang"&gt;Tanggal Barang Rusak/Hilang/Dijual (kosongi kolom jika keadaan barang baik</w:t>
            </w:r>
            <w:r w:rsidR="008D263B" w:rsidRPr="001F0E8F">
              <w:rPr>
                <w:rFonts w:ascii="Courier New" w:hAnsi="Courier New" w:cs="Courier New"/>
                <w:sz w:val="20"/>
              </w:rPr>
              <w:t>!)&lt;/label&gt;</w:t>
            </w:r>
          </w:p>
          <w:p w14:paraId="6AA528AC"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input type="date" id="tglBarangRusak" class="form-control" placeholder="Tanggal Barang Rusak" name="tglBarangRusak" &gt;  </w:t>
            </w:r>
          </w:p>
          <w:p w14:paraId="5D164A31"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3B290F5F"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313F739F"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form-group"&gt;</w:t>
            </w:r>
          </w:p>
          <w:p w14:paraId="6A4378DF"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form-group"&gt;</w:t>
            </w:r>
          </w:p>
          <w:p w14:paraId="3980E23F"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form-label-group"&gt;</w:t>
            </w:r>
          </w:p>
          <w:p w14:paraId="20745F8F"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label for="keterangan"&gt;Keterangan Tambahan Barang&lt;/label&gt;</w:t>
            </w:r>
          </w:p>
          <w:p w14:paraId="2B82AE2B"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textarea class="form-control" id="ketBarang" rows="3" placeholder="Keterangan" required="required" name="ketBarang"&gt;&lt;/textarea&gt;</w:t>
            </w:r>
          </w:p>
          <w:p w14:paraId="18A30572" w14:textId="77777777" w:rsidR="00AB0082" w:rsidRDefault="008D263B" w:rsidP="001F0E8F">
            <w:pPr>
              <w:spacing w:after="0"/>
              <w:rPr>
                <w:rFonts w:ascii="Courier New" w:hAnsi="Courier New" w:cs="Courier New"/>
                <w:sz w:val="20"/>
              </w:rPr>
            </w:pPr>
            <w:r w:rsidRPr="001F0E8F">
              <w:rPr>
                <w:rFonts w:ascii="Courier New" w:hAnsi="Courier New" w:cs="Courier New"/>
                <w:sz w:val="20"/>
              </w:rPr>
              <w:t xml:space="preserve">          &lt;/div&gt;  </w:t>
            </w:r>
          </w:p>
          <w:p w14:paraId="4114928C"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4D46DE2C"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32C62B9B"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form-group"&gt;</w:t>
            </w:r>
          </w:p>
          <w:p w14:paraId="7783A92E"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form-row"&gt;</w:t>
            </w:r>
          </w:p>
          <w:p w14:paraId="3B952B16" w14:textId="524A9844" w:rsidR="008D263B" w:rsidRPr="009640E4" w:rsidRDefault="008D263B" w:rsidP="008D263B">
            <w:pPr>
              <w:spacing w:after="0"/>
              <w:rPr>
                <w:rFonts w:ascii="Courier New" w:hAnsi="Courier New" w:cs="Courier New"/>
                <w:sz w:val="20"/>
              </w:rPr>
            </w:pPr>
            <w:r w:rsidRPr="001F0E8F">
              <w:rPr>
                <w:rFonts w:ascii="Courier New" w:hAnsi="Courier New" w:cs="Courier New"/>
                <w:sz w:val="20"/>
              </w:rPr>
              <w:t xml:space="preserve">          &lt;div class="col-md-7"&gt;</w:t>
            </w:r>
          </w:p>
        </w:tc>
      </w:tr>
    </w:tbl>
    <w:p w14:paraId="079823AA" w14:textId="60C76297" w:rsidR="00AB0082" w:rsidRDefault="00AB0082" w:rsidP="00AB0082">
      <w:pPr>
        <w:pStyle w:val="Caption"/>
        <w:rPr>
          <w:b w:val="0"/>
        </w:rPr>
      </w:pPr>
      <w:bookmarkStart w:id="121" w:name="_Toc59700818"/>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3</w:t>
      </w:r>
      <w:r w:rsidR="00313835">
        <w:rPr>
          <w:noProof/>
        </w:rPr>
        <w:fldChar w:fldCharType="end"/>
      </w:r>
      <w:r>
        <w:t xml:space="preserve"> </w:t>
      </w:r>
      <w:r>
        <w:rPr>
          <w:b w:val="0"/>
        </w:rPr>
        <w:t>Lanjutan</w:t>
      </w:r>
      <w:r w:rsidRPr="00AB0082">
        <w:rPr>
          <w:rFonts w:cs="Times New Roman"/>
          <w:b w:val="0"/>
          <w:i/>
        </w:rPr>
        <w:t xml:space="preserve"> </w:t>
      </w:r>
      <w:r w:rsidRPr="005F6539">
        <w:rPr>
          <w:rFonts w:cs="Times New Roman"/>
          <w:b w:val="0"/>
          <w:i/>
        </w:rPr>
        <w:t xml:space="preserve">Source code View Input </w:t>
      </w:r>
      <w:r w:rsidRPr="002D7299">
        <w:rPr>
          <w:rFonts w:cs="Times New Roman"/>
          <w:b w:val="0"/>
        </w:rPr>
        <w:t>Barang</w:t>
      </w:r>
      <w:bookmarkEnd w:id="121"/>
    </w:p>
    <w:tbl>
      <w:tblPr>
        <w:tblW w:w="0" w:type="auto"/>
        <w:tblLook w:val="04A0" w:firstRow="1" w:lastRow="0" w:firstColumn="1" w:lastColumn="0" w:noHBand="0" w:noVBand="1"/>
      </w:tblPr>
      <w:tblGrid>
        <w:gridCol w:w="9004"/>
      </w:tblGrid>
      <w:tr w:rsidR="00AB0082" w:rsidRPr="001F0E8F" w14:paraId="0F43B600" w14:textId="77777777" w:rsidTr="00F75D57">
        <w:tc>
          <w:tcPr>
            <w:tcW w:w="8778" w:type="dxa"/>
            <w:tcBorders>
              <w:top w:val="single" w:sz="4" w:space="0" w:color="auto"/>
              <w:left w:val="single" w:sz="4" w:space="0" w:color="auto"/>
              <w:bottom w:val="single" w:sz="4" w:space="0" w:color="auto"/>
              <w:right w:val="single" w:sz="4" w:space="0" w:color="auto"/>
            </w:tcBorders>
          </w:tcPr>
          <w:p w14:paraId="12C04EC2" w14:textId="77777777" w:rsidR="008D263B" w:rsidRPr="001F0E8F" w:rsidRDefault="00F75D57" w:rsidP="008D263B">
            <w:pPr>
              <w:spacing w:after="0"/>
              <w:rPr>
                <w:rFonts w:ascii="Courier New" w:hAnsi="Courier New" w:cs="Courier New"/>
                <w:sz w:val="20"/>
              </w:rPr>
            </w:pPr>
            <w:r w:rsidRPr="001F0E8F">
              <w:rPr>
                <w:rFonts w:ascii="Courier New" w:hAnsi="Courier New" w:cs="Courier New"/>
                <w:sz w:val="20"/>
              </w:rPr>
              <w:lastRenderedPageBreak/>
              <w:t xml:space="preserve"> </w:t>
            </w:r>
            <w:r w:rsidR="008D263B" w:rsidRPr="001F0E8F">
              <w:rPr>
                <w:rFonts w:ascii="Courier New" w:hAnsi="Courier New" w:cs="Courier New"/>
                <w:sz w:val="20"/>
              </w:rPr>
              <w:t xml:space="preserve">            &lt;div class="form-label-group"&gt;</w:t>
            </w:r>
          </w:p>
          <w:p w14:paraId="769A2B16"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label for="imgbarang"&gt;Upload Gambar Barang&lt;/label&gt;</w:t>
            </w:r>
          </w:p>
          <w:p w14:paraId="1373D731"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input type="file" name="foto" class="form-control" id="fotoBar" required="true" &gt;</w:t>
            </w:r>
          </w:p>
          <w:p w14:paraId="646D0AFF"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464BD3F8"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660FAA2E"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col-md-5"&gt;</w:t>
            </w:r>
          </w:p>
          <w:p w14:paraId="0200A5CB"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image-preview" name="imagePreview" id="imagePreview"&gt;</w:t>
            </w:r>
          </w:p>
          <w:p w14:paraId="6DE5129E"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img src="" alt="Image Preview " class="image-preview__image" width="100px" height="100px"&gt;</w:t>
            </w:r>
          </w:p>
          <w:p w14:paraId="0808283F"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span class="image-preview_default-text"&gt;Image Preview&lt;/span&gt;</w:t>
            </w:r>
          </w:p>
          <w:p w14:paraId="3BFCB235"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684D735E"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7E4FCE5D"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56ACB13B"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w:t>
            </w:r>
          </w:p>
          <w:p w14:paraId="3A18108E" w14:textId="77777777" w:rsidR="008D263B" w:rsidRPr="001F0E8F" w:rsidRDefault="008D263B" w:rsidP="008D263B">
            <w:pPr>
              <w:spacing w:after="0"/>
              <w:rPr>
                <w:rFonts w:ascii="Courier New" w:hAnsi="Courier New" w:cs="Courier New"/>
                <w:sz w:val="20"/>
              </w:rPr>
            </w:pPr>
          </w:p>
          <w:p w14:paraId="483FF58C"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gt;    </w:t>
            </w:r>
          </w:p>
          <w:p w14:paraId="58BBCD28"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div class="modal-footer"&gt;</w:t>
            </w:r>
          </w:p>
          <w:p w14:paraId="37BA5471"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a href="{{base_url('barang/daftarbarang/')}}"&gt;&lt;button type="button" class="btn btn-light"&gt;Cancel&lt;/button&gt;&lt;/a&gt;</w:t>
            </w:r>
          </w:p>
          <w:p w14:paraId="024655E3"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 value nya da di java script --&gt;</w:t>
            </w:r>
          </w:p>
          <w:p w14:paraId="5F5988FB"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input type="hidden" name="idBarang" id="idBarang"&gt; </w:t>
            </w:r>
          </w:p>
          <w:p w14:paraId="08E8E2C6" w14:textId="77777777" w:rsidR="008D263B" w:rsidRPr="001F0E8F" w:rsidRDefault="008D263B" w:rsidP="008D263B">
            <w:pPr>
              <w:spacing w:after="0"/>
              <w:rPr>
                <w:rFonts w:ascii="Courier New" w:hAnsi="Courier New" w:cs="Courier New"/>
                <w:sz w:val="20"/>
              </w:rPr>
            </w:pPr>
            <w:r w:rsidRPr="001F0E8F">
              <w:rPr>
                <w:rFonts w:ascii="Courier New" w:hAnsi="Courier New" w:cs="Courier New"/>
                <w:sz w:val="20"/>
              </w:rPr>
              <w:t xml:space="preserve">    &lt;input type="hidden" name="idBarcode" id="idBarcode"&gt;</w:t>
            </w:r>
          </w:p>
          <w:p w14:paraId="1051150A" w14:textId="60EB6B7B" w:rsidR="008D263B" w:rsidRPr="008D263B" w:rsidRDefault="008D263B" w:rsidP="008D263B">
            <w:pPr>
              <w:spacing w:after="0"/>
              <w:rPr>
                <w:rFonts w:ascii="Courier New" w:hAnsi="Courier New" w:cs="Courier New"/>
                <w:sz w:val="20"/>
              </w:rPr>
            </w:pPr>
            <w:r w:rsidRPr="001F0E8F">
              <w:rPr>
                <w:rFonts w:ascii="Courier New" w:hAnsi="Courier New" w:cs="Courier New"/>
                <w:sz w:val="20"/>
              </w:rPr>
              <w:t xml:space="preserve">    &lt;button type="submit" class="btn btn-success"</w:t>
            </w:r>
            <w:r w:rsidRPr="008D263B">
              <w:rPr>
                <w:rFonts w:ascii="Courier New" w:hAnsi="Courier New" w:cs="Courier New"/>
                <w:sz w:val="20"/>
              </w:rPr>
              <w:t xml:space="preserve"> name="btnSubmit"&gt;Edit&amp;Save&lt;/button&gt;           </w:t>
            </w:r>
          </w:p>
          <w:p w14:paraId="11A0E3FF"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w:t>
            </w:r>
            <w:proofErr w:type="gramStart"/>
            <w:r w:rsidRPr="008D263B">
              <w:rPr>
                <w:rFonts w:ascii="Courier New" w:hAnsi="Courier New" w:cs="Courier New"/>
                <w:sz w:val="20"/>
              </w:rPr>
              <w:t>&lt;?php</w:t>
            </w:r>
            <w:proofErr w:type="gramEnd"/>
            <w:r w:rsidRPr="008D263B">
              <w:rPr>
                <w:rFonts w:ascii="Courier New" w:hAnsi="Courier New" w:cs="Courier New"/>
                <w:sz w:val="20"/>
              </w:rPr>
              <w:t xml:space="preserve"> echo form_close();?&gt;</w:t>
            </w:r>
          </w:p>
          <w:p w14:paraId="64576C6D"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lt;/div&gt;</w:t>
            </w:r>
          </w:p>
          <w:p w14:paraId="08E773AF"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div&gt;</w:t>
            </w:r>
          </w:p>
          <w:p w14:paraId="324DAB22"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div&gt;</w:t>
            </w:r>
          </w:p>
          <w:p w14:paraId="68AB17C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div&gt;</w:t>
            </w:r>
          </w:p>
          <w:p w14:paraId="06BC4B19" w14:textId="77777777" w:rsidR="008D263B" w:rsidRPr="008D263B" w:rsidRDefault="008D263B" w:rsidP="008D263B">
            <w:pPr>
              <w:spacing w:after="0"/>
              <w:rPr>
                <w:rFonts w:ascii="Courier New" w:hAnsi="Courier New" w:cs="Courier New"/>
                <w:sz w:val="20"/>
              </w:rPr>
            </w:pPr>
          </w:p>
          <w:p w14:paraId="00999FBB"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 ######################################################################################################### --&gt;</w:t>
            </w:r>
          </w:p>
          <w:p w14:paraId="20916B67" w14:textId="77777777" w:rsidR="008D263B" w:rsidRPr="008D263B" w:rsidRDefault="008D263B" w:rsidP="008D263B">
            <w:pPr>
              <w:spacing w:after="0"/>
              <w:rPr>
                <w:rFonts w:ascii="Courier New" w:hAnsi="Courier New" w:cs="Courier New"/>
                <w:sz w:val="20"/>
              </w:rPr>
            </w:pPr>
          </w:p>
          <w:p w14:paraId="05D2172E"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 ######################################################################################################### --&gt;</w:t>
            </w:r>
          </w:p>
          <w:p w14:paraId="67CFE6A2" w14:textId="77777777" w:rsidR="008D263B" w:rsidRPr="008D263B" w:rsidRDefault="008D263B" w:rsidP="008D263B">
            <w:pPr>
              <w:spacing w:after="0"/>
              <w:rPr>
                <w:rFonts w:ascii="Courier New" w:hAnsi="Courier New" w:cs="Courier New"/>
                <w:sz w:val="20"/>
              </w:rPr>
            </w:pPr>
          </w:p>
          <w:p w14:paraId="2DCFCFC6"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 Modal Petunjuk--&gt;</w:t>
            </w:r>
          </w:p>
          <w:p w14:paraId="1862A4EA"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div class="modal fade" id="exampleModal" tabindex="-1" role="dialog" aria-labelledby="exampleModalLabel" aria-hidden="true"&gt;</w:t>
            </w:r>
          </w:p>
          <w:p w14:paraId="1B5D7183"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lt;div class="modal-dialog" role="document"&gt;</w:t>
            </w:r>
          </w:p>
          <w:p w14:paraId="6AD87386"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lt;div class="modal-content"&gt;</w:t>
            </w:r>
          </w:p>
          <w:p w14:paraId="0CD4B9B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lt;div class="modal-header"&gt;</w:t>
            </w:r>
          </w:p>
          <w:p w14:paraId="57E579D2"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lt;h5 class="modal-title" id="exampleModalLabel"&gt;Petunjuk Transaksi&lt;/h5&gt;</w:t>
            </w:r>
          </w:p>
          <w:p w14:paraId="06052AB3" w14:textId="0C6A10C2" w:rsidR="00AB0082" w:rsidRPr="001F0E8F" w:rsidRDefault="008D263B" w:rsidP="008D263B">
            <w:pPr>
              <w:spacing w:after="0"/>
              <w:rPr>
                <w:rFonts w:ascii="Courier New" w:hAnsi="Courier New" w:cs="Courier New"/>
                <w:sz w:val="20"/>
              </w:rPr>
            </w:pPr>
            <w:r w:rsidRPr="008D263B">
              <w:rPr>
                <w:rFonts w:ascii="Courier New" w:hAnsi="Courier New" w:cs="Courier New"/>
                <w:sz w:val="20"/>
              </w:rPr>
              <w:t xml:space="preserve">        &lt;button type="button" class="close" data-dismiss="modal" aria-label="Close"&gt;</w:t>
            </w:r>
          </w:p>
        </w:tc>
      </w:tr>
    </w:tbl>
    <w:p w14:paraId="1175ADBD" w14:textId="54B4772B" w:rsidR="00AB0082" w:rsidRDefault="00AB0082" w:rsidP="00AB0082">
      <w:pPr>
        <w:pStyle w:val="Caption"/>
        <w:rPr>
          <w:b w:val="0"/>
        </w:rPr>
      </w:pPr>
      <w:bookmarkStart w:id="122" w:name="_Toc59700819"/>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4</w:t>
      </w:r>
      <w:r w:rsidR="00313835">
        <w:rPr>
          <w:noProof/>
        </w:rPr>
        <w:fldChar w:fldCharType="end"/>
      </w:r>
      <w:r>
        <w:rPr>
          <w:b w:val="0"/>
        </w:rPr>
        <w:t xml:space="preserve"> Lanjutan</w:t>
      </w:r>
      <w:r w:rsidRPr="00AB0082">
        <w:rPr>
          <w:rFonts w:cs="Times New Roman"/>
          <w:b w:val="0"/>
          <w:i/>
        </w:rPr>
        <w:t xml:space="preserve"> </w:t>
      </w:r>
      <w:r w:rsidRPr="005F6539">
        <w:rPr>
          <w:rFonts w:cs="Times New Roman"/>
          <w:b w:val="0"/>
          <w:i/>
        </w:rPr>
        <w:t xml:space="preserve">Source code View Input </w:t>
      </w:r>
      <w:r w:rsidRPr="002D7299">
        <w:rPr>
          <w:rFonts w:cs="Times New Roman"/>
          <w:b w:val="0"/>
        </w:rPr>
        <w:t>Barang</w:t>
      </w:r>
      <w:bookmarkEnd w:id="122"/>
    </w:p>
    <w:tbl>
      <w:tblPr>
        <w:tblW w:w="0" w:type="auto"/>
        <w:tblLook w:val="04A0" w:firstRow="1" w:lastRow="0" w:firstColumn="1" w:lastColumn="0" w:noHBand="0" w:noVBand="1"/>
      </w:tblPr>
      <w:tblGrid>
        <w:gridCol w:w="9004"/>
      </w:tblGrid>
      <w:tr w:rsidR="00AB0082" w:rsidRPr="008D263B" w14:paraId="532AA337" w14:textId="77777777" w:rsidTr="00F75D57">
        <w:tc>
          <w:tcPr>
            <w:tcW w:w="8778" w:type="dxa"/>
            <w:tcBorders>
              <w:top w:val="single" w:sz="4" w:space="0" w:color="auto"/>
              <w:left w:val="single" w:sz="4" w:space="0" w:color="auto"/>
              <w:bottom w:val="single" w:sz="4" w:space="0" w:color="auto"/>
              <w:right w:val="single" w:sz="4" w:space="0" w:color="auto"/>
            </w:tcBorders>
          </w:tcPr>
          <w:p w14:paraId="5C118BD6" w14:textId="77777777" w:rsidR="008D263B" w:rsidRPr="008D263B" w:rsidRDefault="00F75D57" w:rsidP="008D263B">
            <w:pPr>
              <w:spacing w:after="0"/>
              <w:rPr>
                <w:rFonts w:ascii="Courier New" w:hAnsi="Courier New" w:cs="Courier New"/>
                <w:sz w:val="20"/>
                <w:szCs w:val="20"/>
              </w:rPr>
            </w:pPr>
            <w:r w:rsidRPr="008D263B">
              <w:rPr>
                <w:rFonts w:ascii="Courier New" w:hAnsi="Courier New" w:cs="Courier New"/>
                <w:sz w:val="20"/>
                <w:szCs w:val="20"/>
              </w:rPr>
              <w:lastRenderedPageBreak/>
              <w:t xml:space="preserve"> </w:t>
            </w:r>
            <w:r w:rsidR="008D263B" w:rsidRPr="008D263B">
              <w:rPr>
                <w:rFonts w:ascii="Courier New" w:hAnsi="Courier New" w:cs="Courier New"/>
                <w:sz w:val="20"/>
                <w:szCs w:val="20"/>
              </w:rPr>
              <w:t xml:space="preserve">          &lt;span aria-hidden="true"&gt;&amp;times;&lt;/span&gt;</w:t>
            </w:r>
          </w:p>
          <w:p w14:paraId="282E74C6"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button&gt;</w:t>
            </w:r>
          </w:p>
          <w:p w14:paraId="19429637"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gt;</w:t>
            </w:r>
          </w:p>
          <w:p w14:paraId="2A897DFE"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 class="modal-body"&gt;</w:t>
            </w:r>
          </w:p>
          <w:p w14:paraId="77B35415"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p&gt;1</w:t>
            </w:r>
            <w:proofErr w:type="gramStart"/>
            <w:r w:rsidRPr="008D263B">
              <w:rPr>
                <w:rFonts w:ascii="Courier New" w:hAnsi="Courier New" w:cs="Courier New"/>
                <w:sz w:val="20"/>
                <w:szCs w:val="20"/>
              </w:rPr>
              <w:t>)&lt;</w:t>
            </w:r>
            <w:proofErr w:type="gramEnd"/>
            <w:r w:rsidRPr="008D263B">
              <w:rPr>
                <w:rFonts w:ascii="Courier New" w:hAnsi="Courier New" w:cs="Courier New"/>
                <w:sz w:val="20"/>
                <w:szCs w:val="20"/>
              </w:rPr>
              <w:t>b&gt;PERBAHARUI !!&lt;/b&gt;Keadaan Barang serta Keterangan Barang Apabila ingin Melakukan Transaksi dengan menekan tombol &lt;i class="fas fa-edit fa-1x"&gt;&lt;/i&gt;&lt;/p&gt;</w:t>
            </w:r>
          </w:p>
          <w:p w14:paraId="35ADAF87"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p&gt;2)Ceklist &lt;i class="far fa-check-square fa-1x"&gt;&lt;/i&gt; di kolom action untuk memilih barang &lt;/p&gt;</w:t>
            </w:r>
          </w:p>
          <w:p w14:paraId="6333984C"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p&gt;3)Apabila sudah yakin dengan barang yang dipilih untuk dilakukannya transaksi,lalu</w:t>
            </w:r>
          </w:p>
          <w:p w14:paraId="4D6675AC"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Klik tombol &lt;img src="{{base_url('assets/dist/img/pilih.JPG')}}" width="60px" height="25px"&gt; &lt;/p&gt;  </w:t>
            </w:r>
          </w:p>
          <w:p w14:paraId="6EBD2E0F"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gt;</w:t>
            </w:r>
          </w:p>
          <w:p w14:paraId="6A9CE8D6"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 class="modal-footer"&gt;</w:t>
            </w:r>
          </w:p>
          <w:p w14:paraId="209D4F75"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button type="button" class="btn btn-info" data-dismiss="modal"&gt;OK,Paham&lt;/button&gt;</w:t>
            </w:r>
          </w:p>
          <w:p w14:paraId="4DFDFCB1"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gt;</w:t>
            </w:r>
          </w:p>
          <w:p w14:paraId="765E3A11" w14:textId="77777777" w:rsidR="00AB0082"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gt;</w:t>
            </w:r>
          </w:p>
          <w:p w14:paraId="17E696F7"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gt;</w:t>
            </w:r>
          </w:p>
          <w:p w14:paraId="043A2DB8"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div&gt;</w:t>
            </w:r>
          </w:p>
          <w:p w14:paraId="46F890DC"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 ######################################################################################################### --&gt;</w:t>
            </w:r>
          </w:p>
          <w:p w14:paraId="48DA176C"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 End of Main Content --&gt;</w:t>
            </w:r>
          </w:p>
          <w:p w14:paraId="71C1595B"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endsection</w:t>
            </w:r>
          </w:p>
          <w:p w14:paraId="218DF112" w14:textId="77777777" w:rsidR="008D263B" w:rsidRPr="008D263B" w:rsidRDefault="008D263B" w:rsidP="008D263B">
            <w:pPr>
              <w:spacing w:after="0"/>
              <w:rPr>
                <w:rFonts w:ascii="Courier New" w:hAnsi="Courier New" w:cs="Courier New"/>
                <w:sz w:val="20"/>
                <w:szCs w:val="20"/>
              </w:rPr>
            </w:pPr>
          </w:p>
          <w:p w14:paraId="5D660080"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section('scripts-js')</w:t>
            </w:r>
          </w:p>
          <w:p w14:paraId="2D2E1AD9"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script type="text/javascript" charset="utf8" src="https://cdn.datatables.net/1.10.20/js/jquery.dataTables.js"&gt;&lt;/script&gt;</w:t>
            </w:r>
          </w:p>
          <w:p w14:paraId="5CC8C355" w14:textId="77777777" w:rsidR="008D263B" w:rsidRPr="008D263B" w:rsidRDefault="008D263B" w:rsidP="008D263B">
            <w:pPr>
              <w:spacing w:after="0"/>
              <w:rPr>
                <w:rFonts w:ascii="Courier New" w:hAnsi="Courier New" w:cs="Courier New"/>
                <w:sz w:val="20"/>
                <w:szCs w:val="20"/>
              </w:rPr>
            </w:pPr>
          </w:p>
          <w:p w14:paraId="1CFA7F2E"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script src="{{base_url('assets/plugins/popper/umd/popper.min.js')}}"&gt;&lt;/script&gt;</w:t>
            </w:r>
          </w:p>
          <w:p w14:paraId="50EDBF62" w14:textId="77777777" w:rsidR="008D263B" w:rsidRPr="008D263B" w:rsidRDefault="008D263B" w:rsidP="008D263B">
            <w:pPr>
              <w:spacing w:after="0"/>
              <w:rPr>
                <w:rFonts w:ascii="Courier New" w:hAnsi="Courier New" w:cs="Courier New"/>
                <w:sz w:val="20"/>
                <w:szCs w:val="20"/>
              </w:rPr>
            </w:pPr>
          </w:p>
          <w:p w14:paraId="4BD3EADE"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script src="{{base_url('assets/plugins/jquery/jquery.PrintArea.js')}}"&gt;&lt;/script&gt;</w:t>
            </w:r>
          </w:p>
          <w:p w14:paraId="1BE61F71"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w:t>
            </w:r>
          </w:p>
          <w:p w14:paraId="6650EEE4"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script type="text/javascript" src="{{base_url('assets/dist/js/jquery.mask.min.js')}}"&gt;&lt;/script&gt;</w:t>
            </w:r>
          </w:p>
          <w:p w14:paraId="49E98D8C" w14:textId="77777777" w:rsidR="008D263B" w:rsidRPr="008D263B" w:rsidRDefault="008D263B" w:rsidP="008D263B">
            <w:pPr>
              <w:spacing w:after="0"/>
              <w:rPr>
                <w:rFonts w:ascii="Courier New" w:hAnsi="Courier New" w:cs="Courier New"/>
                <w:sz w:val="20"/>
                <w:szCs w:val="20"/>
              </w:rPr>
            </w:pPr>
          </w:p>
          <w:p w14:paraId="1FE82335"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lt;script &gt;</w:t>
            </w:r>
          </w:p>
          <w:p w14:paraId="279B5896"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document).ready(function(){</w:t>
            </w:r>
          </w:p>
          <w:p w14:paraId="6F32D293"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const fotoBarang=document.getElementById("fotoBar");    const previewContainer=document.getElementById("imagePreview");</w:t>
            </w:r>
          </w:p>
          <w:p w14:paraId="0BC5416D"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const previewImage=previewContainer.querySelector(".image-preview__image");</w:t>
            </w:r>
          </w:p>
          <w:p w14:paraId="4972C634" w14:textId="2F3F530B"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const previewDefaultText=previewContainer.querySelector(".image-preview_default-text");</w:t>
            </w:r>
          </w:p>
        </w:tc>
      </w:tr>
    </w:tbl>
    <w:p w14:paraId="69C8F23F" w14:textId="4349AABA" w:rsidR="00AB0082" w:rsidRDefault="00AB0082" w:rsidP="00AB0082">
      <w:pPr>
        <w:pStyle w:val="Caption"/>
        <w:rPr>
          <w:b w:val="0"/>
        </w:rPr>
      </w:pPr>
      <w:bookmarkStart w:id="123" w:name="_Toc59700820"/>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5</w:t>
      </w:r>
      <w:r w:rsidR="00313835">
        <w:rPr>
          <w:noProof/>
        </w:rPr>
        <w:fldChar w:fldCharType="end"/>
      </w:r>
      <w:r>
        <w:rPr>
          <w:b w:val="0"/>
        </w:rPr>
        <w:t xml:space="preserve"> Lanjutan</w:t>
      </w:r>
      <w:r w:rsidRPr="00AB0082">
        <w:rPr>
          <w:rFonts w:cs="Times New Roman"/>
          <w:b w:val="0"/>
          <w:i/>
        </w:rPr>
        <w:t xml:space="preserve"> </w:t>
      </w:r>
      <w:r w:rsidRPr="005F6539">
        <w:rPr>
          <w:rFonts w:cs="Times New Roman"/>
          <w:b w:val="0"/>
          <w:i/>
        </w:rPr>
        <w:t xml:space="preserve">Source code View Input </w:t>
      </w:r>
      <w:r w:rsidRPr="002D7299">
        <w:rPr>
          <w:rFonts w:cs="Times New Roman"/>
          <w:b w:val="0"/>
        </w:rPr>
        <w:t>Barang</w:t>
      </w:r>
      <w:bookmarkEnd w:id="123"/>
    </w:p>
    <w:tbl>
      <w:tblPr>
        <w:tblW w:w="0" w:type="auto"/>
        <w:tblLook w:val="04A0" w:firstRow="1" w:lastRow="0" w:firstColumn="1" w:lastColumn="0" w:noHBand="0" w:noVBand="1"/>
      </w:tblPr>
      <w:tblGrid>
        <w:gridCol w:w="8778"/>
      </w:tblGrid>
      <w:tr w:rsidR="00AB0082" w:rsidRPr="008D263B" w14:paraId="44B99A43" w14:textId="77777777" w:rsidTr="00F75D57">
        <w:tc>
          <w:tcPr>
            <w:tcW w:w="8778" w:type="dxa"/>
            <w:tcBorders>
              <w:top w:val="single" w:sz="4" w:space="0" w:color="auto"/>
              <w:left w:val="single" w:sz="4" w:space="0" w:color="auto"/>
              <w:bottom w:val="single" w:sz="4" w:space="0" w:color="auto"/>
              <w:right w:val="single" w:sz="4" w:space="0" w:color="auto"/>
            </w:tcBorders>
          </w:tcPr>
          <w:p w14:paraId="2B619FCB"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lastRenderedPageBreak/>
              <w:t xml:space="preserve">    fotoBarang.addEventListener("change",function(){</w:t>
            </w:r>
          </w:p>
          <w:p w14:paraId="5B3BFD92"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const file=this.files[0];</w:t>
            </w:r>
          </w:p>
          <w:p w14:paraId="277BA72D"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if(file){</w:t>
            </w:r>
          </w:p>
          <w:p w14:paraId="4DC93AB8"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const reader = new FileReader();</w:t>
            </w:r>
          </w:p>
          <w:p w14:paraId="3BDE88B9"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previewDefaultText.style.display="none";</w:t>
            </w:r>
          </w:p>
          <w:p w14:paraId="632FFFEA"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previewImage.style.display="block";</w:t>
            </w:r>
          </w:p>
          <w:p w14:paraId="4379A4A0"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reader.addEventListener("load",function(){</w:t>
            </w:r>
          </w:p>
          <w:p w14:paraId="2CAD6831"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console.log(this);</w:t>
            </w:r>
          </w:p>
          <w:p w14:paraId="1382E004"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previewImage.setAttribute("src", this.result);</w:t>
            </w:r>
          </w:p>
          <w:p w14:paraId="1ED8C67B"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w:t>
            </w:r>
          </w:p>
          <w:p w14:paraId="7D432C07"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reader.readAsDataURL(file);</w:t>
            </w:r>
          </w:p>
          <w:p w14:paraId="14FD1676"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w:t>
            </w:r>
          </w:p>
          <w:p w14:paraId="4C53618B" w14:textId="77777777" w:rsidR="008D263B" w:rsidRPr="008D263B" w:rsidRDefault="008D263B" w:rsidP="008D263B">
            <w:pPr>
              <w:keepNext/>
              <w:spacing w:after="0"/>
              <w:rPr>
                <w:rFonts w:ascii="Courier New" w:hAnsi="Courier New" w:cs="Courier New"/>
                <w:sz w:val="20"/>
                <w:szCs w:val="20"/>
              </w:rPr>
            </w:pPr>
            <w:r w:rsidRPr="008D263B">
              <w:rPr>
                <w:rFonts w:ascii="Courier New" w:hAnsi="Courier New" w:cs="Courier New"/>
                <w:sz w:val="20"/>
                <w:szCs w:val="20"/>
              </w:rPr>
              <w:t xml:space="preserve">    });</w:t>
            </w:r>
          </w:p>
          <w:p w14:paraId="35D1DF93"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w:t>
            </w:r>
          </w:p>
          <w:p w14:paraId="4F7AC838"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lt;/script&gt;</w:t>
            </w:r>
          </w:p>
          <w:p w14:paraId="345FE090" w14:textId="77777777" w:rsidR="008D263B" w:rsidRPr="008D263B" w:rsidRDefault="008D263B" w:rsidP="008D263B">
            <w:pPr>
              <w:spacing w:after="0"/>
              <w:rPr>
                <w:rFonts w:ascii="Courier New" w:hAnsi="Courier New" w:cs="Courier New"/>
                <w:sz w:val="20"/>
                <w:szCs w:val="20"/>
              </w:rPr>
            </w:pPr>
          </w:p>
          <w:p w14:paraId="5D36D472"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lt;script&gt;</w:t>
            </w:r>
          </w:p>
          <w:p w14:paraId="1B80F4FB"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document).ready(function(){</w:t>
            </w:r>
          </w:p>
          <w:p w14:paraId="3D42F350" w14:textId="77777777" w:rsidR="008D263B" w:rsidRPr="008D263B"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var table = $('#dataTable').DataTable();</w:t>
            </w:r>
          </w:p>
          <w:p w14:paraId="46653715" w14:textId="77777777" w:rsidR="00AB0082" w:rsidRDefault="008D263B" w:rsidP="008D263B">
            <w:pPr>
              <w:spacing w:after="0"/>
              <w:rPr>
                <w:rFonts w:ascii="Courier New" w:hAnsi="Courier New" w:cs="Courier New"/>
                <w:sz w:val="20"/>
                <w:szCs w:val="20"/>
              </w:rPr>
            </w:pPr>
            <w:r w:rsidRPr="008D263B">
              <w:rPr>
                <w:rFonts w:ascii="Courier New" w:hAnsi="Courier New" w:cs="Courier New"/>
                <w:sz w:val="20"/>
                <w:szCs w:val="20"/>
              </w:rPr>
              <w:t xml:space="preserve">   /*   $('#dataTable tbody').on( 'click', 'tr', function () {</w:t>
            </w:r>
          </w:p>
          <w:p w14:paraId="33FF08C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this).toggleClass('selected'); });*/</w:t>
            </w:r>
          </w:p>
          <w:p w14:paraId="5A00A690"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rowData = table.row( this ).data();</w:t>
            </w:r>
          </w:p>
          <w:p w14:paraId="6602CE35"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btncheckbox').click( function() {</w:t>
            </w:r>
          </w:p>
          <w:p w14:paraId="14ADB6AD"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 "#form_cek" ).submit();          </w:t>
            </w:r>
          </w:p>
          <w:p w14:paraId="6745C225"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           </w:t>
            </w:r>
          </w:p>
          <w:p w14:paraId="7A35E13A"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 </w:t>
            </w:r>
          </w:p>
          <w:p w14:paraId="000E5B7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script&gt;</w:t>
            </w:r>
          </w:p>
          <w:p w14:paraId="41D7C590"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lt;script type="text/javascript"&gt;</w:t>
            </w:r>
          </w:p>
          <w:p w14:paraId="0DC2FD4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document).on("click",'#btnedit',function(){</w:t>
            </w:r>
          </w:p>
          <w:p w14:paraId="0C7B7DB7"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id=$(this).data('id');</w:t>
            </w:r>
          </w:p>
          <w:p w14:paraId="78927EB0"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id_barang=$(this).data('id_barang');</w:t>
            </w:r>
          </w:p>
          <w:p w14:paraId="27132265"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nama=$(this).data('nama');</w:t>
            </w:r>
          </w:p>
          <w:p w14:paraId="241B4B4B"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ket_barang=$(this).data('ket_barang');</w:t>
            </w:r>
          </w:p>
          <w:p w14:paraId="4624447A"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merk=$(this).data('merk');</w:t>
            </w:r>
          </w:p>
          <w:p w14:paraId="7863DA0D"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no_pabrik=$(this).data('no_pabrik');</w:t>
            </w:r>
          </w:p>
          <w:p w14:paraId="29B12DD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warna_barang=$(this).data('warna_barang');</w:t>
            </w:r>
          </w:p>
          <w:p w14:paraId="0D387A8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bahan=$(this).data('bahan');</w:t>
            </w:r>
          </w:p>
          <w:p w14:paraId="4AC17CB0"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satuan=$(this).data('satuan');</w:t>
            </w:r>
          </w:p>
          <w:p w14:paraId="7BD93823"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harga_satuan=$(this).data('harga_satuan');</w:t>
            </w:r>
          </w:p>
          <w:p w14:paraId="574B8C80"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cara_peroleh=$(this).data('cara_peroleh');</w:t>
            </w:r>
          </w:p>
          <w:p w14:paraId="0859F906"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tanggal_pengadaan=$(this).data('tanggal_pengadaan');</w:t>
            </w:r>
          </w:p>
          <w:p w14:paraId="7EB30B94"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keadaan_barang=$(this).data('keadaan_barang');</w:t>
            </w:r>
          </w:p>
          <w:p w14:paraId="35D03A02"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lokasi=$(this).data('lokasi');</w:t>
            </w:r>
          </w:p>
          <w:p w14:paraId="104E2157"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tanggal_rusak=$(this).data('tanggal_rusak');</w:t>
            </w:r>
          </w:p>
          <w:p w14:paraId="2061CC71"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var fot=$(this).data('foto');</w:t>
            </w:r>
          </w:p>
          <w:p w14:paraId="62ECC99D"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modal-footer #idBarcode").val(id);</w:t>
            </w:r>
          </w:p>
          <w:p w14:paraId="35A0AE86"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modal-footer #idBarang").val(id_barang);</w:t>
            </w:r>
          </w:p>
          <w:p w14:paraId="70542A36"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modal-body #namaBarang").val(nama);</w:t>
            </w:r>
          </w:p>
          <w:p w14:paraId="67E44A28" w14:textId="77777777" w:rsidR="008D263B" w:rsidRPr="008D263B" w:rsidRDefault="008D263B" w:rsidP="008D263B">
            <w:pPr>
              <w:spacing w:after="0"/>
              <w:rPr>
                <w:rFonts w:ascii="Courier New" w:hAnsi="Courier New" w:cs="Courier New"/>
                <w:sz w:val="20"/>
              </w:rPr>
            </w:pPr>
            <w:r w:rsidRPr="008D263B">
              <w:rPr>
                <w:rFonts w:ascii="Courier New" w:hAnsi="Courier New" w:cs="Courier New"/>
                <w:sz w:val="20"/>
              </w:rPr>
              <w:t xml:space="preserve">    $(".modal-body #merkBarang").val(merk);</w:t>
            </w:r>
          </w:p>
          <w:p w14:paraId="14A6695A" w14:textId="10C0AD04" w:rsidR="008D263B" w:rsidRDefault="008D263B" w:rsidP="008D263B">
            <w:pPr>
              <w:spacing w:after="0"/>
              <w:rPr>
                <w:rFonts w:ascii="Courier New" w:hAnsi="Courier New" w:cs="Courier New"/>
                <w:sz w:val="20"/>
              </w:rPr>
            </w:pPr>
            <w:r w:rsidRPr="008D263B">
              <w:rPr>
                <w:rFonts w:ascii="Courier New" w:hAnsi="Courier New" w:cs="Courier New"/>
                <w:sz w:val="20"/>
              </w:rPr>
              <w:t xml:space="preserve">    $(".modal-body #noSertif").val(no_pabrik);</w:t>
            </w:r>
          </w:p>
          <w:p w14:paraId="1EAF4367" w14:textId="4F24661B" w:rsidR="008D263B" w:rsidRPr="008D263B" w:rsidRDefault="008D263B" w:rsidP="008D263B">
            <w:pPr>
              <w:spacing w:after="0"/>
              <w:rPr>
                <w:rFonts w:ascii="Courier New" w:hAnsi="Courier New" w:cs="Courier New"/>
                <w:sz w:val="20"/>
              </w:rPr>
            </w:pPr>
          </w:p>
        </w:tc>
      </w:tr>
    </w:tbl>
    <w:p w14:paraId="2340A571" w14:textId="220A0B24" w:rsidR="00AB0082" w:rsidRDefault="00AB0082" w:rsidP="00AB0082">
      <w:pPr>
        <w:pStyle w:val="Caption"/>
        <w:rPr>
          <w:rFonts w:cs="Times New Roman"/>
          <w:b w:val="0"/>
        </w:rPr>
      </w:pPr>
      <w:bookmarkStart w:id="124" w:name="_Toc59700821"/>
      <w:proofErr w:type="gramStart"/>
      <w:r>
        <w:t>Listing Program 4.</w:t>
      </w:r>
      <w:proofErr w:type="gramEnd"/>
      <w:r>
        <w:t xml:space="preserve"> </w:t>
      </w:r>
      <w:r w:rsidR="00313835">
        <w:rPr>
          <w:noProof/>
        </w:rPr>
        <w:fldChar w:fldCharType="begin"/>
      </w:r>
      <w:r w:rsidR="00313835">
        <w:rPr>
          <w:noProof/>
        </w:rPr>
        <w:instrText xml:space="preserve"> SEQ Listing_Program_4. \* ARABIC </w:instrText>
      </w:r>
      <w:r w:rsidR="00313835">
        <w:rPr>
          <w:noProof/>
        </w:rPr>
        <w:fldChar w:fldCharType="separate"/>
      </w:r>
      <w:r w:rsidR="004A07B7">
        <w:rPr>
          <w:noProof/>
        </w:rPr>
        <w:t>16</w:t>
      </w:r>
      <w:r w:rsidR="00313835">
        <w:rPr>
          <w:noProof/>
        </w:rPr>
        <w:fldChar w:fldCharType="end"/>
      </w:r>
      <w:r>
        <w:rPr>
          <w:b w:val="0"/>
        </w:rPr>
        <w:t xml:space="preserve"> Lanjutan</w:t>
      </w:r>
      <w:r w:rsidRPr="00AB0082">
        <w:rPr>
          <w:rFonts w:cs="Times New Roman"/>
          <w:b w:val="0"/>
          <w:i/>
        </w:rPr>
        <w:t xml:space="preserve"> </w:t>
      </w:r>
      <w:r w:rsidRPr="005F6539">
        <w:rPr>
          <w:rFonts w:cs="Times New Roman"/>
          <w:b w:val="0"/>
          <w:i/>
        </w:rPr>
        <w:t xml:space="preserve">Source code View Input </w:t>
      </w:r>
      <w:r w:rsidRPr="002D7299">
        <w:rPr>
          <w:rFonts w:cs="Times New Roman"/>
          <w:b w:val="0"/>
        </w:rPr>
        <w:t>Barang</w:t>
      </w:r>
      <w:bookmarkEnd w:id="124"/>
    </w:p>
    <w:tbl>
      <w:tblPr>
        <w:tblStyle w:val="TableGrid"/>
        <w:tblW w:w="0" w:type="auto"/>
        <w:tblLook w:val="04A0" w:firstRow="1" w:lastRow="0" w:firstColumn="1" w:lastColumn="0" w:noHBand="0" w:noVBand="1"/>
      </w:tblPr>
      <w:tblGrid>
        <w:gridCol w:w="8778"/>
      </w:tblGrid>
      <w:tr w:rsidR="002F4527" w14:paraId="06429FBD" w14:textId="77777777" w:rsidTr="002F4527">
        <w:tc>
          <w:tcPr>
            <w:tcW w:w="8778" w:type="dxa"/>
          </w:tcPr>
          <w:p w14:paraId="486A1CBD" w14:textId="77777777" w:rsidR="008D263B" w:rsidRPr="008D263B" w:rsidRDefault="008D263B" w:rsidP="008D263B">
            <w:pPr>
              <w:spacing w:after="0"/>
              <w:rPr>
                <w:rFonts w:ascii="Courier New" w:hAnsi="Courier New" w:cs="Courier New"/>
              </w:rPr>
            </w:pPr>
            <w:r w:rsidRPr="008D263B">
              <w:rPr>
                <w:rFonts w:ascii="Courier New" w:hAnsi="Courier New" w:cs="Courier New"/>
              </w:rPr>
              <w:lastRenderedPageBreak/>
              <w:t xml:space="preserve">    $(".modal-body #warnaBarang").val(warna_barang);</w:t>
            </w:r>
          </w:p>
          <w:p w14:paraId="29DD65C3"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bahanBarang").val(bahan);</w:t>
            </w:r>
          </w:p>
          <w:p w14:paraId="2D95C148"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warnaBarang").val(warna_barang);</w:t>
            </w:r>
          </w:p>
          <w:p w14:paraId="6524C005"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satuanBarang").val(satuan);</w:t>
            </w:r>
          </w:p>
          <w:p w14:paraId="4DE769FD"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caraBarang").val(cara_peroleh);</w:t>
            </w:r>
          </w:p>
          <w:p w14:paraId="41D9F783"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tglBarang").val(tanggal_pengadaan);</w:t>
            </w:r>
          </w:p>
          <w:p w14:paraId="61F925F1"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keadaanBarang").val(keadaan_barang);</w:t>
            </w:r>
          </w:p>
          <w:p w14:paraId="2E318816"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lokasiBarang").val(lokasi);</w:t>
            </w:r>
          </w:p>
          <w:p w14:paraId="3D3E7F4C"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ketBarang").val(ket_barang);</w:t>
            </w:r>
          </w:p>
          <w:p w14:paraId="21A64F24"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modal-body #tglBarangRusak").val(tanggal_rusak);</w:t>
            </w:r>
          </w:p>
          <w:p w14:paraId="0436EB54"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var reverse = harga_satuan.toString().split('').reverse().join(''),</w:t>
            </w:r>
          </w:p>
          <w:p w14:paraId="49EEA16C"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ribuan = reverse.match(/\d{1,3}/g);</w:t>
            </w:r>
          </w:p>
          <w:p w14:paraId="62B39701"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ribuan = ribuan.join('.').split('').reverse().join('');</w:t>
            </w:r>
          </w:p>
          <w:p w14:paraId="1EB4FB59" w14:textId="77777777" w:rsidR="008D263B" w:rsidRPr="008D263B" w:rsidRDefault="008D263B" w:rsidP="008D263B">
            <w:pPr>
              <w:spacing w:after="0"/>
              <w:rPr>
                <w:rFonts w:ascii="Courier New" w:hAnsi="Courier New" w:cs="Courier New"/>
              </w:rPr>
            </w:pPr>
            <w:r w:rsidRPr="008D263B">
              <w:rPr>
                <w:rFonts w:ascii="Courier New" w:hAnsi="Courier New" w:cs="Courier New"/>
              </w:rPr>
              <w:t xml:space="preserve">  rupiah=ribuan;</w:t>
            </w:r>
          </w:p>
          <w:p w14:paraId="119301AE" w14:textId="77777777" w:rsidR="00037BFD" w:rsidRDefault="008D263B" w:rsidP="008D263B">
            <w:pPr>
              <w:spacing w:after="0"/>
              <w:rPr>
                <w:rFonts w:ascii="Courier New" w:hAnsi="Courier New" w:cs="Courier New"/>
              </w:rPr>
            </w:pPr>
            <w:r w:rsidRPr="008D263B">
              <w:rPr>
                <w:rFonts w:ascii="Courier New" w:hAnsi="Courier New" w:cs="Courier New"/>
              </w:rPr>
              <w:t xml:space="preserve">  $(".modal-body #hargaBarang").val(rupiah);</w:t>
            </w:r>
          </w:p>
          <w:p w14:paraId="4FB4270F" w14:textId="77777777" w:rsidR="00BE00C6" w:rsidRPr="00AB0082" w:rsidRDefault="00BE00C6" w:rsidP="00BE00C6">
            <w:pPr>
              <w:spacing w:after="0"/>
              <w:rPr>
                <w:rFonts w:ascii="Courier New" w:hAnsi="Courier New" w:cs="Courier New"/>
              </w:rPr>
            </w:pPr>
            <w:r w:rsidRPr="00AB0082">
              <w:rPr>
                <w:rFonts w:ascii="Courier New" w:hAnsi="Courier New" w:cs="Courier New"/>
              </w:rPr>
              <w:t xml:space="preserve">  $( '.modal-body #hargaBarang' ).mask('000.000.000,00', {reverse: true});</w:t>
            </w:r>
          </w:p>
          <w:p w14:paraId="4D4B42CA" w14:textId="77777777" w:rsidR="00BE00C6" w:rsidRPr="00AB0082" w:rsidRDefault="00BE00C6" w:rsidP="00BE00C6">
            <w:pPr>
              <w:spacing w:after="0"/>
              <w:rPr>
                <w:rFonts w:ascii="Courier New" w:hAnsi="Courier New" w:cs="Courier New"/>
              </w:rPr>
            </w:pPr>
            <w:r w:rsidRPr="00AB0082">
              <w:rPr>
                <w:rFonts w:ascii="Courier New" w:hAnsi="Courier New" w:cs="Courier New"/>
              </w:rPr>
              <w:t>});</w:t>
            </w:r>
          </w:p>
          <w:p w14:paraId="5B4E1F24" w14:textId="77777777" w:rsidR="00BE00C6" w:rsidRPr="00AB0082" w:rsidRDefault="00BE00C6" w:rsidP="00BE00C6">
            <w:pPr>
              <w:spacing w:after="0"/>
              <w:rPr>
                <w:rFonts w:ascii="Courier New" w:hAnsi="Courier New" w:cs="Courier New"/>
              </w:rPr>
            </w:pPr>
            <w:r w:rsidRPr="00AB0082">
              <w:rPr>
                <w:rFonts w:ascii="Courier New" w:hAnsi="Courier New" w:cs="Courier New"/>
              </w:rPr>
              <w:t>&lt;/script&gt;</w:t>
            </w:r>
          </w:p>
          <w:p w14:paraId="5F0D8729" w14:textId="77777777" w:rsidR="00BE00C6" w:rsidRPr="00AB0082" w:rsidRDefault="00BE00C6" w:rsidP="00BE00C6">
            <w:pPr>
              <w:spacing w:after="0"/>
              <w:rPr>
                <w:rFonts w:ascii="Courier New" w:hAnsi="Courier New" w:cs="Courier New"/>
              </w:rPr>
            </w:pPr>
          </w:p>
          <w:p w14:paraId="25071CFE" w14:textId="77777777" w:rsidR="00BE00C6" w:rsidRPr="00AB0082" w:rsidRDefault="00BE00C6" w:rsidP="00BE00C6">
            <w:pPr>
              <w:spacing w:after="0"/>
              <w:rPr>
                <w:rFonts w:ascii="Courier New" w:hAnsi="Courier New" w:cs="Courier New"/>
              </w:rPr>
            </w:pPr>
            <w:r w:rsidRPr="00AB0082">
              <w:rPr>
                <w:rFonts w:ascii="Courier New" w:hAnsi="Courier New" w:cs="Courier New"/>
              </w:rPr>
              <w:t>&lt;script type="text/javascript"&gt;</w:t>
            </w:r>
          </w:p>
          <w:p w14:paraId="1CF001BC" w14:textId="77777777" w:rsidR="00BE00C6" w:rsidRPr="00AB0082" w:rsidRDefault="00BE00C6" w:rsidP="00BE00C6">
            <w:pPr>
              <w:spacing w:after="0"/>
              <w:rPr>
                <w:rFonts w:ascii="Courier New" w:hAnsi="Courier New" w:cs="Courier New"/>
              </w:rPr>
            </w:pPr>
            <w:r w:rsidRPr="00AB0082">
              <w:rPr>
                <w:rFonts w:ascii="Courier New" w:hAnsi="Courier New" w:cs="Courier New"/>
              </w:rPr>
              <w:t xml:space="preserve"> $(document).ready(function() {</w:t>
            </w:r>
          </w:p>
          <w:p w14:paraId="3E7F4B62" w14:textId="77777777" w:rsidR="00BE00C6" w:rsidRPr="00AB0082" w:rsidRDefault="00BE00C6" w:rsidP="00BE00C6">
            <w:pPr>
              <w:spacing w:after="0"/>
              <w:rPr>
                <w:rFonts w:ascii="Courier New" w:hAnsi="Courier New" w:cs="Courier New"/>
              </w:rPr>
            </w:pPr>
          </w:p>
          <w:p w14:paraId="347BD062" w14:textId="77777777" w:rsidR="00BE00C6" w:rsidRPr="00AB0082" w:rsidRDefault="00BE00C6" w:rsidP="00BE00C6">
            <w:pPr>
              <w:spacing w:after="0"/>
              <w:rPr>
                <w:rFonts w:ascii="Courier New" w:hAnsi="Courier New" w:cs="Courier New"/>
              </w:rPr>
            </w:pPr>
            <w:r w:rsidRPr="00AB0082">
              <w:rPr>
                <w:rFonts w:ascii="Courier New" w:hAnsi="Courier New" w:cs="Courier New"/>
              </w:rPr>
              <w:t xml:space="preserve"> });</w:t>
            </w:r>
          </w:p>
          <w:p w14:paraId="58773301" w14:textId="5C1D0A77" w:rsidR="00BE00C6" w:rsidRDefault="00BE00C6" w:rsidP="00BE00C6">
            <w:pPr>
              <w:spacing w:after="0"/>
              <w:rPr>
                <w:rFonts w:ascii="Courier New" w:hAnsi="Courier New" w:cs="Courier New"/>
              </w:rPr>
            </w:pPr>
            <w:r w:rsidRPr="00AB0082">
              <w:rPr>
                <w:rFonts w:ascii="Courier New" w:hAnsi="Courier New" w:cs="Courier New"/>
              </w:rPr>
              <w:t>&lt;/script&gt;</w:t>
            </w:r>
          </w:p>
          <w:p w14:paraId="61276C44" w14:textId="77777777" w:rsidR="00BE00C6" w:rsidRPr="00AB0082" w:rsidRDefault="00BE00C6" w:rsidP="00BE00C6">
            <w:pPr>
              <w:spacing w:after="0"/>
              <w:rPr>
                <w:rFonts w:ascii="Courier New" w:hAnsi="Courier New" w:cs="Courier New"/>
              </w:rPr>
            </w:pPr>
          </w:p>
          <w:p w14:paraId="64419710" w14:textId="47D0CD9D" w:rsidR="00BE00C6" w:rsidRPr="00AB0082" w:rsidRDefault="00BE00C6" w:rsidP="00BE00C6">
            <w:pPr>
              <w:spacing w:after="0"/>
              <w:rPr>
                <w:rFonts w:ascii="Courier New" w:hAnsi="Courier New" w:cs="Courier New"/>
              </w:rPr>
            </w:pPr>
            <w:r w:rsidRPr="00AB0082">
              <w:rPr>
                <w:rFonts w:ascii="Courier New" w:hAnsi="Courier New" w:cs="Courier New"/>
              </w:rPr>
              <w:t>&lt;script type="text/javascript"&gt;</w:t>
            </w:r>
          </w:p>
          <w:p w14:paraId="434D35C7" w14:textId="77777777" w:rsidR="00BE00C6" w:rsidRPr="00AB0082" w:rsidRDefault="00BE00C6" w:rsidP="00BE00C6">
            <w:pPr>
              <w:spacing w:after="0"/>
              <w:rPr>
                <w:rFonts w:ascii="Courier New" w:hAnsi="Courier New" w:cs="Courier New"/>
              </w:rPr>
            </w:pPr>
            <w:r w:rsidRPr="00AB0082">
              <w:rPr>
                <w:rFonts w:ascii="Courier New" w:hAnsi="Courier New" w:cs="Courier New"/>
              </w:rPr>
              <w:t>&lt;/script&gt;</w:t>
            </w:r>
          </w:p>
          <w:p w14:paraId="2F36816B" w14:textId="77777777" w:rsidR="00BE00C6" w:rsidRPr="00AB0082" w:rsidRDefault="00BE00C6" w:rsidP="00BE00C6">
            <w:pPr>
              <w:spacing w:after="0"/>
              <w:rPr>
                <w:rFonts w:ascii="Courier New" w:hAnsi="Courier New" w:cs="Courier New"/>
              </w:rPr>
            </w:pPr>
          </w:p>
          <w:p w14:paraId="79FD5213" w14:textId="590FA243" w:rsidR="00BE00C6" w:rsidRPr="00037BFD" w:rsidRDefault="00BE00C6" w:rsidP="00BE00C6">
            <w:pPr>
              <w:spacing w:after="0"/>
              <w:rPr>
                <w:rFonts w:ascii="Courier New" w:hAnsi="Courier New" w:cs="Courier New"/>
              </w:rPr>
            </w:pPr>
            <w:r w:rsidRPr="00AB0082">
              <w:rPr>
                <w:rFonts w:ascii="Courier New" w:hAnsi="Courier New" w:cs="Courier New"/>
              </w:rPr>
              <w:t>@endsection</w:t>
            </w:r>
          </w:p>
        </w:tc>
      </w:tr>
    </w:tbl>
    <w:p w14:paraId="41283FBA" w14:textId="3F22D2AA" w:rsidR="002F4527" w:rsidRPr="002F4527" w:rsidRDefault="002F4527" w:rsidP="002F4527">
      <w:pPr>
        <w:pStyle w:val="Caption"/>
      </w:pPr>
      <w:bookmarkStart w:id="125" w:name="_Toc59700822"/>
      <w:proofErr w:type="gramStart"/>
      <w:r>
        <w:t>Listing Program 4.</w:t>
      </w:r>
      <w:proofErr w:type="gramEnd"/>
      <w:r>
        <w:t xml:space="preserve"> </w:t>
      </w:r>
      <w:r w:rsidR="00B11CA0">
        <w:rPr>
          <w:noProof/>
        </w:rPr>
        <w:fldChar w:fldCharType="begin"/>
      </w:r>
      <w:r w:rsidR="00B11CA0">
        <w:rPr>
          <w:noProof/>
        </w:rPr>
        <w:instrText xml:space="preserve"> SEQ Listing_Program_4. \* ARABIC </w:instrText>
      </w:r>
      <w:r w:rsidR="00B11CA0">
        <w:rPr>
          <w:noProof/>
        </w:rPr>
        <w:fldChar w:fldCharType="separate"/>
      </w:r>
      <w:r w:rsidR="004A07B7">
        <w:rPr>
          <w:noProof/>
        </w:rPr>
        <w:t>17</w:t>
      </w:r>
      <w:r w:rsidR="00B11CA0">
        <w:rPr>
          <w:noProof/>
        </w:rPr>
        <w:fldChar w:fldCharType="end"/>
      </w:r>
      <w:r>
        <w:t xml:space="preserve"> </w:t>
      </w:r>
      <w:r>
        <w:rPr>
          <w:b w:val="0"/>
        </w:rPr>
        <w:t>Lanjutan</w:t>
      </w:r>
      <w:r w:rsidRPr="00AB0082">
        <w:rPr>
          <w:rFonts w:cs="Times New Roman"/>
          <w:b w:val="0"/>
          <w:i/>
        </w:rPr>
        <w:t xml:space="preserve"> </w:t>
      </w:r>
      <w:r w:rsidRPr="005F6539">
        <w:rPr>
          <w:rFonts w:cs="Times New Roman"/>
          <w:b w:val="0"/>
          <w:i/>
        </w:rPr>
        <w:t xml:space="preserve">Source code View Input </w:t>
      </w:r>
      <w:r w:rsidRPr="002D7299">
        <w:rPr>
          <w:rFonts w:cs="Times New Roman"/>
          <w:b w:val="0"/>
        </w:rPr>
        <w:t>Barang</w:t>
      </w:r>
      <w:bookmarkEnd w:id="125"/>
    </w:p>
    <w:p w14:paraId="19CA5FD7" w14:textId="78BD79CD" w:rsidR="007A72AC" w:rsidRPr="009B7AC0" w:rsidRDefault="00097745" w:rsidP="004202CB">
      <w:pPr>
        <w:pStyle w:val="Heading4"/>
        <w:spacing w:line="480" w:lineRule="auto"/>
        <w:rPr>
          <w:rFonts w:ascii="Times New Roman" w:hAnsi="Times New Roman" w:cs="Times New Roman"/>
          <w:b/>
          <w:i w:val="0"/>
          <w:color w:val="auto"/>
          <w:sz w:val="24"/>
        </w:rPr>
      </w:pPr>
      <w:bookmarkStart w:id="126" w:name="_Toc60823051"/>
      <w:r w:rsidRPr="009B7AC0">
        <w:rPr>
          <w:rFonts w:ascii="Times New Roman" w:hAnsi="Times New Roman" w:cs="Times New Roman"/>
          <w:b/>
          <w:i w:val="0"/>
          <w:color w:val="auto"/>
          <w:sz w:val="24"/>
        </w:rPr>
        <w:t>4.2.1.</w:t>
      </w:r>
      <w:r w:rsidR="009B7AC0">
        <w:rPr>
          <w:rFonts w:ascii="Times New Roman" w:hAnsi="Times New Roman" w:cs="Times New Roman"/>
          <w:b/>
          <w:i w:val="0"/>
          <w:color w:val="auto"/>
          <w:sz w:val="24"/>
        </w:rPr>
        <w:t>3</w:t>
      </w:r>
      <w:r w:rsidRPr="009B7AC0">
        <w:rPr>
          <w:rFonts w:ascii="Times New Roman" w:hAnsi="Times New Roman" w:cs="Times New Roman"/>
          <w:b/>
          <w:i w:val="0"/>
          <w:color w:val="auto"/>
          <w:sz w:val="24"/>
        </w:rPr>
        <w:t xml:space="preserve"> </w:t>
      </w:r>
      <w:r w:rsidR="007A72AC" w:rsidRPr="009B7AC0">
        <w:rPr>
          <w:rFonts w:ascii="Times New Roman" w:hAnsi="Times New Roman" w:cs="Times New Roman"/>
          <w:b/>
          <w:i w:val="0"/>
          <w:color w:val="auto"/>
          <w:sz w:val="24"/>
        </w:rPr>
        <w:t>View</w:t>
      </w:r>
      <w:r w:rsidR="00A14E57" w:rsidRPr="009B7AC0">
        <w:rPr>
          <w:rFonts w:ascii="Times New Roman" w:hAnsi="Times New Roman" w:cs="Times New Roman"/>
          <w:b/>
          <w:i w:val="0"/>
          <w:color w:val="auto"/>
          <w:sz w:val="24"/>
        </w:rPr>
        <w:t xml:space="preserve"> </w:t>
      </w:r>
      <w:r w:rsidR="00B77457" w:rsidRPr="009B7AC0">
        <w:rPr>
          <w:rFonts w:ascii="Times New Roman" w:hAnsi="Times New Roman" w:cs="Times New Roman"/>
          <w:b/>
          <w:i w:val="0"/>
          <w:color w:val="auto"/>
          <w:sz w:val="24"/>
        </w:rPr>
        <w:t>Daftar Barang</w:t>
      </w:r>
      <w:bookmarkEnd w:id="1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B77457" w:rsidRPr="004202CB" w14:paraId="76CAE23C" w14:textId="77777777" w:rsidTr="009506AC">
        <w:tc>
          <w:tcPr>
            <w:tcW w:w="8778" w:type="dxa"/>
          </w:tcPr>
          <w:p w14:paraId="4506EE81"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layout('template/main/barang/main')</w:t>
            </w:r>
          </w:p>
          <w:p w14:paraId="35F894E5"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lt;!-- script css --&gt;</w:t>
            </w:r>
          </w:p>
          <w:p w14:paraId="1C74DA5A"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section('scripts-css')</w:t>
            </w:r>
          </w:p>
          <w:p w14:paraId="49E97B46"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w:t>
            </w:r>
          </w:p>
          <w:p w14:paraId="1D2AF856"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lt;style type="text/css"&gt;</w:t>
            </w:r>
          </w:p>
          <w:p w14:paraId="1485AECC"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selecting{</w:t>
            </w:r>
          </w:p>
          <w:p w14:paraId="678F7A62"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color:#000000;</w:t>
            </w:r>
          </w:p>
          <w:p w14:paraId="0656FD3D"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w:t>
            </w:r>
          </w:p>
          <w:p w14:paraId="7B501507" w14:textId="77777777" w:rsidR="00B77457" w:rsidRPr="004202CB" w:rsidRDefault="00B77457" w:rsidP="004202CB">
            <w:pPr>
              <w:spacing w:after="0" w:line="240" w:lineRule="auto"/>
              <w:rPr>
                <w:rFonts w:ascii="Courier New" w:hAnsi="Courier New" w:cs="Courier New"/>
                <w:sz w:val="20"/>
              </w:rPr>
            </w:pPr>
            <w:r w:rsidRPr="004202CB">
              <w:rPr>
                <w:rFonts w:ascii="Courier New" w:hAnsi="Courier New" w:cs="Courier New"/>
                <w:sz w:val="20"/>
              </w:rPr>
              <w:t xml:space="preserve">    .selecting:hover{</w:t>
            </w:r>
          </w:p>
          <w:p w14:paraId="4A43AC06"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color:#7CFC00;  </w:t>
            </w:r>
          </w:p>
          <w:p w14:paraId="212B2D09"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w:t>
            </w:r>
          </w:p>
          <w:p w14:paraId="106B775B"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deleting{</w:t>
            </w:r>
          </w:p>
          <w:p w14:paraId="05CEA3AC"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color: red;</w:t>
            </w:r>
          </w:p>
          <w:p w14:paraId="6369A725"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w:t>
            </w:r>
          </w:p>
          <w:p w14:paraId="673E0FFB"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exampleModalCenterTitle</w:t>
            </w:r>
          </w:p>
          <w:p w14:paraId="52F7EC58"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w:t>
            </w:r>
          </w:p>
          <w:p w14:paraId="0C32D5D9"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display:none;</w:t>
            </w:r>
          </w:p>
          <w:p w14:paraId="15428C33" w14:textId="77777777" w:rsidR="009506AC" w:rsidRPr="004202CB" w:rsidRDefault="009506AC" w:rsidP="004202CB">
            <w:pPr>
              <w:spacing w:after="0" w:line="240" w:lineRule="auto"/>
              <w:rPr>
                <w:rFonts w:ascii="Courier New" w:hAnsi="Courier New" w:cs="Courier New"/>
                <w:sz w:val="20"/>
              </w:rPr>
            </w:pPr>
            <w:r w:rsidRPr="004202CB">
              <w:rPr>
                <w:rFonts w:ascii="Courier New" w:hAnsi="Courier New" w:cs="Courier New"/>
                <w:sz w:val="20"/>
              </w:rPr>
              <w:t xml:space="preserve">      position: fixed;</w:t>
            </w:r>
          </w:p>
          <w:p w14:paraId="6178EA8C" w14:textId="3F8673A7" w:rsidR="00037BFD" w:rsidRPr="004202CB" w:rsidRDefault="009506AC" w:rsidP="00030B01">
            <w:pPr>
              <w:keepNext/>
              <w:spacing w:after="0" w:line="240" w:lineRule="auto"/>
              <w:rPr>
                <w:rFonts w:ascii="Courier New" w:hAnsi="Courier New" w:cs="Courier New"/>
                <w:sz w:val="20"/>
              </w:rPr>
            </w:pPr>
            <w:r w:rsidRPr="004202CB">
              <w:rPr>
                <w:rFonts w:ascii="Courier New" w:hAnsi="Courier New" w:cs="Courier New"/>
                <w:sz w:val="20"/>
              </w:rPr>
              <w:t xml:space="preserve">    }</w:t>
            </w:r>
          </w:p>
        </w:tc>
      </w:tr>
    </w:tbl>
    <w:p w14:paraId="7EBC5D9B" w14:textId="03F71C7A" w:rsidR="004202CB" w:rsidRPr="004202CB" w:rsidRDefault="00030B01" w:rsidP="00030B01">
      <w:pPr>
        <w:pStyle w:val="Caption"/>
        <w:rPr>
          <w:rFonts w:cs="Times New Roman"/>
          <w:b w:val="0"/>
        </w:rPr>
      </w:pPr>
      <w:bookmarkStart w:id="127" w:name="_Toc59700823"/>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18</w:t>
      </w:r>
      <w:r w:rsidR="00F73158">
        <w:rPr>
          <w:noProof/>
        </w:rPr>
        <w:fldChar w:fldCharType="end"/>
      </w:r>
      <w:r>
        <w:t xml:space="preserve"> </w:t>
      </w:r>
      <w:r w:rsidR="005F6539" w:rsidRPr="005F6539">
        <w:rPr>
          <w:rFonts w:cs="Times New Roman"/>
          <w:b w:val="0"/>
          <w:i/>
        </w:rPr>
        <w:t xml:space="preserve">Source code View Daftar </w:t>
      </w:r>
      <w:r w:rsidR="005F6539" w:rsidRPr="002D7299">
        <w:rPr>
          <w:rFonts w:cs="Times New Roman"/>
          <w:b w:val="0"/>
        </w:rPr>
        <w:t>Barang</w:t>
      </w:r>
      <w:bookmarkEnd w:id="1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AB0082" w:rsidRPr="00DC558F" w14:paraId="7472A022" w14:textId="77777777" w:rsidTr="009506AC">
        <w:tc>
          <w:tcPr>
            <w:tcW w:w="8778" w:type="dxa"/>
          </w:tcPr>
          <w:p w14:paraId="240FA317"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lastRenderedPageBreak/>
              <w:t xml:space="preserve">    #btncheckbox{</w:t>
            </w:r>
          </w:p>
          <w:p w14:paraId="06F05F88"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margin-top: 20px;</w:t>
            </w:r>
          </w:p>
          <w:p w14:paraId="4E8DA465"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margin-left: 40px;</w:t>
            </w:r>
          </w:p>
          <w:p w14:paraId="2AE8952D"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w:t>
            </w:r>
          </w:p>
          <w:p w14:paraId="37AFBB10"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lt;/style&gt;</w:t>
            </w:r>
          </w:p>
          <w:p w14:paraId="6BA814E0"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endsection</w:t>
            </w:r>
          </w:p>
          <w:p w14:paraId="2A35BAD4"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w:t>
            </w:r>
          </w:p>
          <w:p w14:paraId="6A4D2EC1" w14:textId="77777777" w:rsidR="00DC558F" w:rsidRPr="004202CB"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section('content')</w:t>
            </w:r>
          </w:p>
          <w:p w14:paraId="64028233" w14:textId="77777777" w:rsidR="00DC558F" w:rsidRDefault="00DC558F" w:rsidP="00DC558F">
            <w:pPr>
              <w:spacing w:after="0" w:line="240" w:lineRule="auto"/>
              <w:rPr>
                <w:rFonts w:ascii="Courier New" w:hAnsi="Courier New" w:cs="Courier New"/>
                <w:sz w:val="20"/>
              </w:rPr>
            </w:pPr>
            <w:r w:rsidRPr="004202CB">
              <w:rPr>
                <w:rFonts w:ascii="Courier New" w:hAnsi="Courier New" w:cs="Courier New"/>
                <w:sz w:val="20"/>
              </w:rPr>
              <w:t xml:space="preserve">  &lt;!-- Begin Page Content --&gt;</w:t>
            </w:r>
          </w:p>
          <w:p w14:paraId="0A397879" w14:textId="743302E2" w:rsidR="00AB0082" w:rsidRPr="00DC558F" w:rsidRDefault="00AB0082"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lt;!-- TABLE BARANGNYA --&gt;</w:t>
            </w:r>
          </w:p>
          <w:p w14:paraId="59CF7D51"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div class="container-fluid"&gt;</w:t>
            </w:r>
          </w:p>
          <w:p w14:paraId="08077195"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h4 class=" mb-2 text-gray-800"&gt;&lt;strong&gt;{{$subtitle}}&lt;/strong&gt;&lt;/h4&gt;</w:t>
            </w:r>
          </w:p>
          <w:p w14:paraId="209D1CD9"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 DataTales Example --&gt;</w:t>
            </w:r>
          </w:p>
          <w:p w14:paraId="466881C1"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div class="card shadow mb-4"&gt;</w:t>
            </w:r>
          </w:p>
          <w:p w14:paraId="3246A98C"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div class="card-header py-3"&gt;</w:t>
            </w:r>
          </w:p>
          <w:p w14:paraId="5BE330EE"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div class="card-header"&gt;</w:t>
            </w:r>
          </w:p>
          <w:p w14:paraId="35D908D5"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h5 class="mb-2"&gt;{{$subtitle}}&lt;/h5&gt;</w:t>
            </w:r>
          </w:p>
          <w:p w14:paraId="62349C35"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div&gt;</w:t>
            </w:r>
          </w:p>
          <w:p w14:paraId="17598C60"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div class="card-body"&gt;</w:t>
            </w:r>
          </w:p>
          <w:p w14:paraId="616B00A9"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div class="table-responsive"&gt;</w:t>
            </w:r>
          </w:p>
          <w:p w14:paraId="61053FAA"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able class="table table-bordered dataTable" id="dataTable" width="100%" cellspacing="0"&gt;</w:t>
            </w:r>
          </w:p>
          <w:p w14:paraId="216848A8"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ead&gt;</w:t>
            </w:r>
          </w:p>
          <w:p w14:paraId="38B81E16"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r&gt;</w:t>
            </w:r>
          </w:p>
          <w:p w14:paraId="0A670FA8"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Lihat&lt;/center&gt;&lt;/th&gt;</w:t>
            </w:r>
          </w:p>
          <w:p w14:paraId="2ED05575"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No&lt;/center&gt;&lt;/th&gt;</w:t>
            </w:r>
          </w:p>
          <w:p w14:paraId="096B308A"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Nama Barang&lt;/center&gt;&lt;/th&gt;</w:t>
            </w:r>
          </w:p>
          <w:p w14:paraId="7031D919"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Merk&lt;/center&gt;&lt;/th&gt;</w:t>
            </w:r>
          </w:p>
          <w:p w14:paraId="43629269"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w:t>
            </w:r>
            <w:proofErr w:type="gramStart"/>
            <w:r w:rsidRPr="00DC558F">
              <w:rPr>
                <w:rFonts w:ascii="Courier New" w:hAnsi="Courier New" w:cs="Courier New"/>
                <w:sz w:val="20"/>
                <w:szCs w:val="20"/>
              </w:rPr>
              <w:t>th</w:t>
            </w:r>
            <w:proofErr w:type="gramEnd"/>
            <w:r w:rsidRPr="00DC558F">
              <w:rPr>
                <w:rFonts w:ascii="Courier New" w:hAnsi="Courier New" w:cs="Courier New"/>
                <w:sz w:val="20"/>
                <w:szCs w:val="20"/>
              </w:rPr>
              <w:t>&gt;&lt;center&gt;No. Pabrik&lt;/center&gt;&lt;/th&gt;</w:t>
            </w:r>
          </w:p>
          <w:p w14:paraId="3797A993"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Bahan&lt;/center&gt;&lt;/th&gt;</w:t>
            </w:r>
          </w:p>
          <w:p w14:paraId="505147AA"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Cara Peroleh&lt;/center&gt;&lt;/th&gt;</w:t>
            </w:r>
          </w:p>
          <w:p w14:paraId="593727BD"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TGL Perolehan&lt;/center&gt;&lt;/th&gt;</w:t>
            </w:r>
          </w:p>
          <w:p w14:paraId="33FC557A"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Warna Barang&lt;/center&gt;&lt;/th&gt;</w:t>
            </w:r>
          </w:p>
          <w:p w14:paraId="7267FEA9"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Satuan&lt;/center&gt;&lt;/th&gt;</w:t>
            </w:r>
          </w:p>
          <w:p w14:paraId="1AA19554"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Keadaan Barang&lt;/center&gt;&lt;/th&gt;</w:t>
            </w:r>
          </w:p>
          <w:p w14:paraId="43EA7BC6"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Harga/Satuan&lt;/center&gt;&lt;/th&gt;</w:t>
            </w:r>
          </w:p>
          <w:p w14:paraId="159B46FB"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TGL Rusak&lt;/center&gt;&lt;/th&gt;</w:t>
            </w:r>
          </w:p>
          <w:p w14:paraId="00FEBBD1"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Lokasi Barang&lt;/center&gt;&lt;/th&gt;  </w:t>
            </w:r>
          </w:p>
          <w:p w14:paraId="4777EFFB"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Lokasi Detail&lt;/center&gt;&lt;/th&gt;  </w:t>
            </w:r>
          </w:p>
          <w:p w14:paraId="5F3E4CB8" w14:textId="77777777" w:rsidR="00AB0082" w:rsidRPr="00DC558F" w:rsidRDefault="00AB0082"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Pemilik&lt;/center&gt;&lt;/th&gt;  </w:t>
            </w:r>
          </w:p>
          <w:p w14:paraId="19771333" w14:textId="77777777" w:rsidR="00AB0082" w:rsidRPr="00DC558F" w:rsidRDefault="00AB0082" w:rsidP="004202CB">
            <w:pPr>
              <w:keepNext/>
              <w:spacing w:after="0" w:line="240" w:lineRule="auto"/>
              <w:rPr>
                <w:rFonts w:ascii="Courier New" w:hAnsi="Courier New" w:cs="Courier New"/>
                <w:sz w:val="20"/>
                <w:szCs w:val="20"/>
              </w:rPr>
            </w:pPr>
            <w:r w:rsidRPr="00DC558F">
              <w:rPr>
                <w:rFonts w:ascii="Courier New" w:hAnsi="Courier New" w:cs="Courier New"/>
                <w:sz w:val="20"/>
                <w:szCs w:val="20"/>
              </w:rPr>
              <w:t xml:space="preserve">                &lt;th&gt;&lt;center&gt;Foto&lt;/center&gt;&lt;/th&gt;  </w:t>
            </w:r>
          </w:p>
          <w:p w14:paraId="32E988A2" w14:textId="77777777" w:rsidR="009506AC" w:rsidRPr="00DC558F" w:rsidRDefault="009506AC"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r&gt;</w:t>
            </w:r>
          </w:p>
          <w:p w14:paraId="442B7C54" w14:textId="77777777" w:rsidR="009506AC" w:rsidRPr="00DC558F" w:rsidRDefault="009506AC"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head&gt;</w:t>
            </w:r>
          </w:p>
          <w:p w14:paraId="534D754F" w14:textId="77777777" w:rsidR="009506AC" w:rsidRPr="00DC558F" w:rsidRDefault="009506AC"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body id="bodyTable"&gt;</w:t>
            </w:r>
          </w:p>
          <w:p w14:paraId="5D9A4CE3" w14:textId="77777777" w:rsidR="009506AC" w:rsidRPr="00DC558F" w:rsidRDefault="009506AC"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 load table spesifikasi barang dan barang kedalam tabel  --&gt;</w:t>
            </w:r>
          </w:p>
          <w:p w14:paraId="4D6CF54E" w14:textId="77777777" w:rsidR="009506AC" w:rsidRPr="00DC558F" w:rsidRDefault="009506AC"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w:t>
            </w:r>
            <w:proofErr w:type="gramStart"/>
            <w:r w:rsidRPr="00DC558F">
              <w:rPr>
                <w:rFonts w:ascii="Courier New" w:hAnsi="Courier New" w:cs="Courier New"/>
                <w:sz w:val="20"/>
                <w:szCs w:val="20"/>
              </w:rPr>
              <w:t>&lt;?php</w:t>
            </w:r>
            <w:proofErr w:type="gramEnd"/>
            <w:r w:rsidRPr="00DC558F">
              <w:rPr>
                <w:rFonts w:ascii="Courier New" w:hAnsi="Courier New" w:cs="Courier New"/>
                <w:sz w:val="20"/>
                <w:szCs w:val="20"/>
              </w:rPr>
              <w:t xml:space="preserve"> foreach($daftar as $d):?&gt;</w:t>
            </w:r>
          </w:p>
          <w:p w14:paraId="680B85DA" w14:textId="77777777" w:rsidR="00037BFD" w:rsidRPr="00DC558F" w:rsidRDefault="00037BFD"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tr&gt;</w:t>
            </w:r>
          </w:p>
          <w:p w14:paraId="1D1AF834" w14:textId="77777777" w:rsidR="00037BFD" w:rsidRPr="00DC558F" w:rsidRDefault="00037BFD"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lt;?php </w:t>
            </w:r>
          </w:p>
          <w:p w14:paraId="2EB0ADF8" w14:textId="77777777" w:rsidR="00037BFD" w:rsidRPr="00DC558F" w:rsidRDefault="00037BFD"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id=$d['id_barcode'];</w:t>
            </w:r>
          </w:p>
          <w:p w14:paraId="4B0EDD15" w14:textId="77777777" w:rsidR="00037BFD" w:rsidRPr="00DC558F" w:rsidRDefault="00037BFD"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idbarang=$d['id_barang'];</w:t>
            </w:r>
          </w:p>
          <w:p w14:paraId="14444E3E" w14:textId="77777777" w:rsidR="00037BFD" w:rsidRPr="00DC558F" w:rsidRDefault="00037BFD"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iddepartement=$d['id_departement'];</w:t>
            </w:r>
          </w:p>
          <w:p w14:paraId="1B7A4B4F" w14:textId="48EBA6C0" w:rsidR="00037BFD" w:rsidRPr="00DC558F" w:rsidRDefault="00037BFD"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idyayasan=$d['id_yayasan'];</w:t>
            </w:r>
          </w:p>
          <w:p w14:paraId="3C4FC171" w14:textId="77777777" w:rsidR="004202CB" w:rsidRPr="00DC558F" w:rsidRDefault="004202CB" w:rsidP="004202CB">
            <w:pPr>
              <w:spacing w:after="0" w:line="240" w:lineRule="auto"/>
              <w:rPr>
                <w:rFonts w:ascii="Courier New" w:hAnsi="Courier New" w:cs="Courier New"/>
                <w:sz w:val="20"/>
                <w:szCs w:val="20"/>
              </w:rPr>
            </w:pPr>
            <w:r w:rsidRPr="00DC558F">
              <w:rPr>
                <w:rFonts w:ascii="Courier New" w:hAnsi="Courier New" w:cs="Courier New"/>
                <w:sz w:val="20"/>
                <w:szCs w:val="20"/>
              </w:rPr>
              <w:t>$harga_satuan=base_url('barang/convert_to_rupiah/').$d['harga_satuan'];</w:t>
            </w:r>
          </w:p>
          <w:p w14:paraId="5ABCD6E7" w14:textId="77777777" w:rsidR="004202CB" w:rsidRPr="00DC558F" w:rsidRDefault="004202CB" w:rsidP="004202CB">
            <w:pPr>
              <w:spacing w:after="0" w:line="240" w:lineRule="auto"/>
              <w:rPr>
                <w:rFonts w:ascii="Courier New" w:hAnsi="Courier New" w:cs="Courier New"/>
                <w:sz w:val="20"/>
                <w:szCs w:val="20"/>
              </w:rPr>
            </w:pPr>
          </w:p>
          <w:p w14:paraId="198D475E" w14:textId="77777777" w:rsidR="004202CB" w:rsidRPr="00DC558F" w:rsidRDefault="004202CB"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date=strtotime($d['tanggal_pengadaan']);</w:t>
            </w:r>
          </w:p>
          <w:p w14:paraId="5BF7A6C1" w14:textId="77777777" w:rsidR="004202CB" w:rsidRPr="00DC558F" w:rsidRDefault="004202CB"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date_month=date('n',$date);</w:t>
            </w:r>
          </w:p>
          <w:p w14:paraId="46C53080" w14:textId="77777777" w:rsidR="004202CB" w:rsidRPr="00DC558F" w:rsidRDefault="004202CB" w:rsidP="004202CB">
            <w:pPr>
              <w:spacing w:after="0" w:line="240" w:lineRule="auto"/>
              <w:rPr>
                <w:rFonts w:ascii="Courier New" w:hAnsi="Courier New" w:cs="Courier New"/>
                <w:sz w:val="20"/>
                <w:szCs w:val="20"/>
              </w:rPr>
            </w:pPr>
            <w:r w:rsidRPr="00DC558F">
              <w:rPr>
                <w:rFonts w:ascii="Courier New" w:hAnsi="Courier New" w:cs="Courier New"/>
                <w:sz w:val="20"/>
                <w:szCs w:val="20"/>
              </w:rPr>
              <w:t xml:space="preserve">                  $date_year=date('y',$date);</w:t>
            </w:r>
          </w:p>
          <w:p w14:paraId="7252FAF6" w14:textId="2060BC93" w:rsidR="00037BFD" w:rsidRPr="00DC558F" w:rsidRDefault="004202CB" w:rsidP="00030B01">
            <w:pPr>
              <w:keepNext/>
              <w:spacing w:after="0" w:line="240" w:lineRule="auto"/>
              <w:rPr>
                <w:rFonts w:ascii="Courier New" w:hAnsi="Courier New" w:cs="Courier New"/>
                <w:sz w:val="20"/>
                <w:szCs w:val="20"/>
              </w:rPr>
            </w:pPr>
            <w:r w:rsidRPr="00DC558F">
              <w:rPr>
                <w:rFonts w:ascii="Courier New" w:hAnsi="Courier New" w:cs="Courier New"/>
                <w:sz w:val="20"/>
                <w:szCs w:val="20"/>
              </w:rPr>
              <w:t xml:space="preserve">                  //convert format tanggal_pengadaan</w:t>
            </w:r>
          </w:p>
        </w:tc>
      </w:tr>
    </w:tbl>
    <w:p w14:paraId="710278E8" w14:textId="00C5E50B" w:rsidR="00AB0082" w:rsidRDefault="00030B01" w:rsidP="00030B01">
      <w:pPr>
        <w:pStyle w:val="Caption"/>
        <w:rPr>
          <w:b w:val="0"/>
        </w:rPr>
      </w:pPr>
      <w:bookmarkStart w:id="128" w:name="_Toc59700824"/>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19</w:t>
      </w:r>
      <w:r w:rsidR="00F73158">
        <w:rPr>
          <w:noProof/>
        </w:rPr>
        <w:fldChar w:fldCharType="end"/>
      </w:r>
      <w:r w:rsidR="00AB0082">
        <w:rPr>
          <w:b w:val="0"/>
        </w:rPr>
        <w:t xml:space="preserve"> Lanjutan</w:t>
      </w:r>
      <w:r w:rsidR="00BD7CD9">
        <w:rPr>
          <w:b w:val="0"/>
        </w:rPr>
        <w:t xml:space="preserve"> </w:t>
      </w:r>
      <w:r w:rsidR="00BD7CD9" w:rsidRPr="005F6539">
        <w:rPr>
          <w:rFonts w:cs="Times New Roman"/>
          <w:b w:val="0"/>
          <w:i/>
        </w:rPr>
        <w:t xml:space="preserve">Source code View Daftar </w:t>
      </w:r>
      <w:r w:rsidR="00BD7CD9" w:rsidRPr="002D7299">
        <w:rPr>
          <w:rFonts w:cs="Times New Roman"/>
          <w:b w:val="0"/>
        </w:rPr>
        <w:t>Barang</w:t>
      </w:r>
      <w:bookmarkEnd w:id="1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AB0082" w:rsidRPr="004202CB" w14:paraId="3445C050" w14:textId="77777777" w:rsidTr="009506AC">
        <w:tc>
          <w:tcPr>
            <w:tcW w:w="8778" w:type="dxa"/>
          </w:tcPr>
          <w:p w14:paraId="3A2F2141"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lastRenderedPageBreak/>
              <w:t xml:space="preserve">                  $tanggal_Pengadaan= date('d-m-Y', $date);</w:t>
            </w:r>
          </w:p>
          <w:p w14:paraId="3D1B89E3"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convert format tanggal_rusak</w:t>
            </w:r>
          </w:p>
          <w:p w14:paraId="6485AA0C"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tanggalrusak=$d['tanggal_rusak'];</w:t>
            </w:r>
          </w:p>
          <w:p w14:paraId="76D96D5E"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if(isset($tanggalrusak))</w:t>
            </w:r>
          </w:p>
          <w:p w14:paraId="0E459547"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w:t>
            </w:r>
          </w:p>
          <w:p w14:paraId="1E7C8E73"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tanggalrusak=strtotime($d['tanggal_rusak']);</w:t>
            </w:r>
          </w:p>
          <w:p w14:paraId="2B719A76"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tanggal_Rusak=date('d-m-Y',$tanggalrusak);</w:t>
            </w:r>
          </w:p>
          <w:p w14:paraId="403F5BB0" w14:textId="77777777" w:rsidR="00DC558F" w:rsidRP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w:t>
            </w:r>
          </w:p>
          <w:p w14:paraId="790D5530" w14:textId="186FDCFB" w:rsidR="00DC558F" w:rsidRDefault="00DC558F" w:rsidP="00DC558F">
            <w:pPr>
              <w:spacing w:after="0" w:line="240" w:lineRule="auto"/>
              <w:rPr>
                <w:rFonts w:ascii="Courier New" w:hAnsi="Courier New" w:cs="Courier New"/>
                <w:sz w:val="20"/>
                <w:szCs w:val="20"/>
              </w:rPr>
            </w:pPr>
            <w:r w:rsidRPr="00DC558F">
              <w:rPr>
                <w:rFonts w:ascii="Courier New" w:hAnsi="Courier New" w:cs="Courier New"/>
                <w:sz w:val="20"/>
                <w:szCs w:val="20"/>
              </w:rPr>
              <w:t xml:space="preserve">                  </w:t>
            </w:r>
            <w:r>
              <w:rPr>
                <w:rFonts w:ascii="Courier New" w:hAnsi="Courier New" w:cs="Courier New"/>
                <w:sz w:val="20"/>
                <w:szCs w:val="20"/>
              </w:rPr>
              <w:t>e</w:t>
            </w:r>
            <w:r w:rsidRPr="00DC558F">
              <w:rPr>
                <w:rFonts w:ascii="Courier New" w:hAnsi="Courier New" w:cs="Courier New"/>
                <w:sz w:val="20"/>
                <w:szCs w:val="20"/>
              </w:rPr>
              <w:t>lse</w:t>
            </w:r>
          </w:p>
          <w:p w14:paraId="12AAC724" w14:textId="656F4740" w:rsidR="00AB0082" w:rsidRPr="004202CB" w:rsidRDefault="00AB0082" w:rsidP="00DC558F">
            <w:pPr>
              <w:spacing w:after="0" w:line="240" w:lineRule="auto"/>
              <w:rPr>
                <w:rFonts w:ascii="Courier New" w:hAnsi="Courier New" w:cs="Courier New"/>
                <w:sz w:val="20"/>
              </w:rPr>
            </w:pPr>
            <w:r w:rsidRPr="004202CB">
              <w:rPr>
                <w:rFonts w:ascii="Courier New" w:hAnsi="Courier New" w:cs="Courier New"/>
                <w:sz w:val="20"/>
              </w:rPr>
              <w:t xml:space="preserve">                  {</w:t>
            </w:r>
          </w:p>
          <w:p w14:paraId="3CA65FCF"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tanggal_Rusak=$d['tanggal_rusak'];</w:t>
            </w:r>
          </w:p>
          <w:p w14:paraId="4F29DED5" w14:textId="5147D84F"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w:t>
            </w:r>
            <w:r w:rsidR="00DC558F">
              <w:rPr>
                <w:rFonts w:ascii="Courier New" w:hAnsi="Courier New" w:cs="Courier New"/>
                <w:sz w:val="20"/>
              </w:rPr>
              <w:t xml:space="preserve"> </w:t>
            </w:r>
            <w:r w:rsidRPr="004202CB">
              <w:rPr>
                <w:rFonts w:ascii="Courier New" w:hAnsi="Courier New" w:cs="Courier New"/>
                <w:sz w:val="20"/>
              </w:rPr>
              <w:t xml:space="preserve">   }</w:t>
            </w:r>
          </w:p>
          <w:p w14:paraId="1456733D" w14:textId="4C423A25"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w:t>
            </w:r>
            <w:r w:rsidR="00DC558F">
              <w:rPr>
                <w:rFonts w:ascii="Courier New" w:hAnsi="Courier New" w:cs="Courier New"/>
                <w:sz w:val="20"/>
              </w:rPr>
              <w:t xml:space="preserve"> </w:t>
            </w:r>
            <w:r w:rsidRPr="004202CB">
              <w:rPr>
                <w:rFonts w:ascii="Courier New" w:hAnsi="Courier New" w:cs="Courier New"/>
                <w:sz w:val="20"/>
              </w:rPr>
              <w:t xml:space="preserve">   ?&gt;</w:t>
            </w:r>
          </w:p>
          <w:p w14:paraId="538FA72D"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td&gt;</w:t>
            </w:r>
          </w:p>
          <w:p w14:paraId="490D5625"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form action="{{base_url('barang/tampilcode')}}" method="POST"&gt;</w:t>
            </w:r>
          </w:p>
          <w:p w14:paraId="1FAE9964"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input type="hidden" name="idbarcode" id="idbarcode" value="{{$id}}"&gt;</w:t>
            </w:r>
          </w:p>
          <w:p w14:paraId="083F63E7"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input type="hidden" name="idbarang" id="idbarang" value="{{$idbarang}}"&gt;</w:t>
            </w:r>
          </w:p>
          <w:p w14:paraId="02E84ED7"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input type="hidden" name="date_month" id="date_month" value="{{$date_month}}"&gt;</w:t>
            </w:r>
          </w:p>
          <w:p w14:paraId="2525513E"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input type="hidden" name="date_year" id="date_year" value="{{$date_year}}"&gt;</w:t>
            </w:r>
          </w:p>
          <w:p w14:paraId="23AA87C7"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button type="submit" class="btn btn-primary"id="btncode" &gt;Code&lt;/button&gt;</w:t>
            </w:r>
          </w:p>
          <w:p w14:paraId="60279603" w14:textId="77777777"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form&gt;</w:t>
            </w:r>
          </w:p>
          <w:p w14:paraId="69B2DE2F" w14:textId="779C1AFD" w:rsidR="00AB0082" w:rsidRPr="004202CB" w:rsidRDefault="00AB0082" w:rsidP="004202CB">
            <w:pPr>
              <w:spacing w:after="0" w:line="240" w:lineRule="auto"/>
              <w:rPr>
                <w:rFonts w:ascii="Courier New" w:hAnsi="Courier New" w:cs="Courier New"/>
                <w:sz w:val="20"/>
              </w:rPr>
            </w:pPr>
            <w:r w:rsidRPr="004202CB">
              <w:rPr>
                <w:rFonts w:ascii="Courier New" w:hAnsi="Courier New" w:cs="Courier New"/>
                <w:sz w:val="20"/>
              </w:rPr>
              <w:t xml:space="preserve">                &lt;/td&gt;</w:t>
            </w:r>
          </w:p>
          <w:p w14:paraId="2AEA3651" w14:textId="77777777" w:rsidR="009506AC" w:rsidRPr="004202CB" w:rsidRDefault="009506AC" w:rsidP="004202CB">
            <w:pPr>
              <w:keepNext/>
              <w:spacing w:after="0" w:line="240" w:lineRule="auto"/>
              <w:rPr>
                <w:rFonts w:ascii="Courier New" w:hAnsi="Courier New" w:cs="Courier New"/>
                <w:sz w:val="20"/>
              </w:rPr>
            </w:pPr>
            <w:r w:rsidRPr="004202CB">
              <w:rPr>
                <w:rFonts w:ascii="Courier New" w:hAnsi="Courier New" w:cs="Courier New"/>
                <w:sz w:val="20"/>
              </w:rPr>
              <w:t xml:space="preserve">                &lt;td&gt;{{$d['id_barcode']}}&lt;/td&gt;</w:t>
            </w:r>
          </w:p>
          <w:p w14:paraId="47D11534" w14:textId="64094713" w:rsidR="00BD7CD9" w:rsidRPr="004202CB" w:rsidRDefault="009506AC" w:rsidP="004202CB">
            <w:pPr>
              <w:keepNext/>
              <w:spacing w:after="0" w:line="240" w:lineRule="auto"/>
              <w:rPr>
                <w:rFonts w:ascii="Courier New" w:hAnsi="Courier New" w:cs="Courier New"/>
                <w:sz w:val="20"/>
              </w:rPr>
            </w:pPr>
            <w:r w:rsidRPr="004202CB">
              <w:rPr>
                <w:rFonts w:ascii="Courier New" w:hAnsi="Courier New" w:cs="Courier New"/>
                <w:sz w:val="20"/>
              </w:rPr>
              <w:t xml:space="preserve">            &lt;td&gt;&lt;center&gt;&lt;?=strtoupper($d['nama_barang'])?&gt;&lt;/center&gt;&lt;/td&gt;</w:t>
            </w:r>
          </w:p>
          <w:p w14:paraId="52F87EDD" w14:textId="77777777" w:rsidR="00DF17CE" w:rsidRPr="004202CB" w:rsidRDefault="00DF17CE" w:rsidP="004202CB">
            <w:pPr>
              <w:keepNext/>
              <w:spacing w:after="0" w:line="240" w:lineRule="auto"/>
              <w:rPr>
                <w:rFonts w:ascii="Courier New" w:hAnsi="Courier New" w:cs="Courier New"/>
                <w:sz w:val="20"/>
              </w:rPr>
            </w:pPr>
          </w:p>
          <w:p w14:paraId="3B2759F6" w14:textId="77777777" w:rsidR="00DF17CE" w:rsidRPr="004202CB" w:rsidRDefault="00DF17CE" w:rsidP="004202CB">
            <w:pPr>
              <w:spacing w:after="0" w:line="240" w:lineRule="auto"/>
              <w:rPr>
                <w:rFonts w:ascii="Courier New" w:hAnsi="Courier New" w:cs="Courier New"/>
                <w:sz w:val="20"/>
              </w:rPr>
            </w:pPr>
            <w:r w:rsidRPr="004202CB">
              <w:rPr>
                <w:rFonts w:ascii="Courier New" w:hAnsi="Courier New" w:cs="Courier New"/>
                <w:sz w:val="20"/>
              </w:rPr>
              <w:t>&lt;td&gt;&lt;center&gt;&lt;?=strtoupper($d['merk'])?&gt;&lt;/center&gt;&lt;/td&gt;</w:t>
            </w:r>
          </w:p>
          <w:p w14:paraId="39C2BEDC" w14:textId="77777777" w:rsidR="002B60F0" w:rsidRDefault="002B60F0" w:rsidP="004202CB">
            <w:pPr>
              <w:spacing w:after="0" w:line="240" w:lineRule="auto"/>
              <w:rPr>
                <w:rFonts w:ascii="Courier New" w:hAnsi="Courier New" w:cs="Courier New"/>
                <w:sz w:val="20"/>
              </w:rPr>
            </w:pPr>
          </w:p>
          <w:p w14:paraId="6FB305AF" w14:textId="55CD22F4" w:rsidR="00DF17CE" w:rsidRPr="004202CB" w:rsidRDefault="00DF17CE" w:rsidP="004202CB">
            <w:pPr>
              <w:spacing w:after="0" w:line="240" w:lineRule="auto"/>
              <w:rPr>
                <w:rFonts w:ascii="Courier New" w:hAnsi="Courier New" w:cs="Courier New"/>
                <w:sz w:val="20"/>
              </w:rPr>
            </w:pPr>
            <w:r w:rsidRPr="004202CB">
              <w:rPr>
                <w:rFonts w:ascii="Courier New" w:hAnsi="Courier New" w:cs="Courier New"/>
                <w:sz w:val="20"/>
              </w:rPr>
              <w:t>&lt;td&gt;&lt;center&gt;&lt;?=strtoupper($d['bahan'])?&gt;&lt;/center&gt;&lt;/td&gt;</w:t>
            </w:r>
          </w:p>
          <w:p w14:paraId="41EE0A2D" w14:textId="77777777" w:rsidR="00DF17CE" w:rsidRPr="004202CB" w:rsidRDefault="00DF17CE" w:rsidP="004202CB">
            <w:pPr>
              <w:spacing w:after="0" w:line="240" w:lineRule="auto"/>
              <w:rPr>
                <w:rFonts w:ascii="Courier New" w:hAnsi="Courier New" w:cs="Courier New"/>
                <w:sz w:val="20"/>
              </w:rPr>
            </w:pPr>
            <w:r w:rsidRPr="004202CB">
              <w:rPr>
                <w:rFonts w:ascii="Courier New" w:hAnsi="Courier New" w:cs="Courier New"/>
                <w:sz w:val="20"/>
              </w:rPr>
              <w:t xml:space="preserve">                &lt;td&gt;&lt;center&gt;&lt;?=strtoupper($d['cara_peroleh'])?&gt;&lt;/center&gt;&lt;/td&gt;</w:t>
            </w:r>
          </w:p>
          <w:p w14:paraId="2AF39AA6" w14:textId="77777777" w:rsidR="002B60F0" w:rsidRDefault="002B60F0" w:rsidP="002B60F0">
            <w:pPr>
              <w:spacing w:after="0" w:line="240" w:lineRule="auto"/>
              <w:rPr>
                <w:rFonts w:ascii="Courier New" w:hAnsi="Courier New" w:cs="Courier New"/>
                <w:sz w:val="20"/>
              </w:rPr>
            </w:pPr>
          </w:p>
          <w:p w14:paraId="792154BC" w14:textId="7F20DE0D"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lt;td&gt;&lt;center&gt;&lt;?=$tanggal_Pengadaan?&gt;&lt;/center&gt;&lt;/td&gt;</w:t>
            </w:r>
          </w:p>
          <w:p w14:paraId="0EBCAC9B"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strtoupper($d['warna_barang'])?&gt;&lt;/center&gt;&lt;/td&gt;</w:t>
            </w:r>
          </w:p>
          <w:p w14:paraId="4C2768AC" w14:textId="77777777" w:rsidR="002B60F0" w:rsidRDefault="002B60F0" w:rsidP="002B60F0">
            <w:pPr>
              <w:spacing w:after="0" w:line="240" w:lineRule="auto"/>
              <w:rPr>
                <w:rFonts w:ascii="Courier New" w:hAnsi="Courier New" w:cs="Courier New"/>
                <w:sz w:val="20"/>
              </w:rPr>
            </w:pPr>
          </w:p>
          <w:p w14:paraId="773676F8" w14:textId="092ADB30"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lt;td&gt;&lt;center&gt;&lt;?=strtoupper($d['satuan'])?&gt;&lt;/center&gt;&lt;/td&gt;</w:t>
            </w:r>
          </w:p>
          <w:p w14:paraId="7F7EFEED"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strtoupper($d['keadaan_barang'])?&gt;&lt;/center&gt;&lt;/td&gt;</w:t>
            </w:r>
          </w:p>
          <w:p w14:paraId="4606CD99"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Rp.'.number_format($d['harga_satuan'],2,",",".");?&gt;&lt;/center&gt;&lt;/td&gt;</w:t>
            </w:r>
          </w:p>
          <w:p w14:paraId="0E0A3808"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tanggal_Rusak?&gt;&lt;/center&gt;&lt;/td&gt;</w:t>
            </w:r>
          </w:p>
          <w:p w14:paraId="39144F64"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strtoupper($d['lokasi'])?&gt;&lt;/center&gt;&lt;/td&gt;</w:t>
            </w:r>
          </w:p>
          <w:p w14:paraId="5B3689EA"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strtoupper($d['lokasi_detail'])?&gt;&lt;/center&gt;&lt;/td&gt;</w:t>
            </w:r>
          </w:p>
          <w:p w14:paraId="5655C700"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strtoupper($d['pemilik'])?&gt;&lt;/center&gt;&lt;/td&gt;</w:t>
            </w:r>
          </w:p>
          <w:p w14:paraId="33C0218B"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d&gt;&lt;center&gt;&lt;img src="{{base_url('assets/dist/img/imgbarang/').$d['foto']}}" width="80" height="80"&gt;&lt;/center&gt;&lt;/td&gt;</w:t>
            </w:r>
          </w:p>
          <w:p w14:paraId="6CD3A377" w14:textId="77777777" w:rsidR="002B60F0" w:rsidRPr="002B60F0" w:rsidRDefault="002B60F0" w:rsidP="002B60F0">
            <w:pPr>
              <w:spacing w:after="0" w:line="240" w:lineRule="auto"/>
              <w:rPr>
                <w:rFonts w:ascii="Courier New" w:hAnsi="Courier New" w:cs="Courier New"/>
                <w:sz w:val="20"/>
              </w:rPr>
            </w:pPr>
            <w:r w:rsidRPr="002B60F0">
              <w:rPr>
                <w:rFonts w:ascii="Courier New" w:hAnsi="Courier New" w:cs="Courier New"/>
                <w:sz w:val="20"/>
              </w:rPr>
              <w:t xml:space="preserve">              &lt;/tr&gt;</w:t>
            </w:r>
          </w:p>
          <w:p w14:paraId="5417E8AB" w14:textId="09F27286" w:rsidR="00DF17CE" w:rsidRPr="004202CB" w:rsidRDefault="002B60F0" w:rsidP="00016273">
            <w:pPr>
              <w:keepNext/>
              <w:spacing w:after="0" w:line="240" w:lineRule="auto"/>
              <w:rPr>
                <w:rFonts w:ascii="Courier New" w:hAnsi="Courier New" w:cs="Courier New"/>
                <w:sz w:val="20"/>
              </w:rPr>
            </w:pPr>
            <w:r w:rsidRPr="002B60F0">
              <w:rPr>
                <w:rFonts w:ascii="Courier New" w:hAnsi="Courier New" w:cs="Courier New"/>
                <w:sz w:val="20"/>
              </w:rPr>
              <w:t xml:space="preserve">            </w:t>
            </w:r>
            <w:proofErr w:type="gramStart"/>
            <w:r w:rsidRPr="002B60F0">
              <w:rPr>
                <w:rFonts w:ascii="Courier New" w:hAnsi="Courier New" w:cs="Courier New"/>
                <w:sz w:val="20"/>
              </w:rPr>
              <w:t>&lt;?php</w:t>
            </w:r>
            <w:proofErr w:type="gramEnd"/>
            <w:r w:rsidRPr="002B60F0">
              <w:rPr>
                <w:rFonts w:ascii="Courier New" w:hAnsi="Courier New" w:cs="Courier New"/>
                <w:sz w:val="20"/>
              </w:rPr>
              <w:t xml:space="preserve"> endforeach;?&gt;</w:t>
            </w:r>
          </w:p>
        </w:tc>
      </w:tr>
    </w:tbl>
    <w:p w14:paraId="79C2F865" w14:textId="18BDD04A" w:rsidR="00AB0082" w:rsidRDefault="00016273" w:rsidP="00016273">
      <w:pPr>
        <w:pStyle w:val="Caption"/>
        <w:rPr>
          <w:rFonts w:cs="Times New Roman"/>
          <w:b w:val="0"/>
        </w:rPr>
      </w:pPr>
      <w:bookmarkStart w:id="129" w:name="_Toc5970082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0</w:t>
      </w:r>
      <w:r w:rsidR="00F73158">
        <w:rPr>
          <w:noProof/>
        </w:rPr>
        <w:fldChar w:fldCharType="end"/>
      </w:r>
      <w:r w:rsidR="00AB0082">
        <w:rPr>
          <w:b w:val="0"/>
        </w:rPr>
        <w:t xml:space="preserve"> Lanjutan</w:t>
      </w:r>
      <w:r w:rsidR="00BD7CD9" w:rsidRPr="00BD7CD9">
        <w:rPr>
          <w:rFonts w:cs="Times New Roman"/>
          <w:b w:val="0"/>
          <w:i/>
        </w:rPr>
        <w:t xml:space="preserve"> </w:t>
      </w:r>
      <w:r w:rsidR="00BD7CD9" w:rsidRPr="005F6539">
        <w:rPr>
          <w:rFonts w:cs="Times New Roman"/>
          <w:b w:val="0"/>
          <w:i/>
        </w:rPr>
        <w:t xml:space="preserve">Source code View Daftar </w:t>
      </w:r>
      <w:r w:rsidR="00BD7CD9" w:rsidRPr="002D7299">
        <w:rPr>
          <w:rFonts w:cs="Times New Roman"/>
          <w:b w:val="0"/>
        </w:rPr>
        <w:t>Barang</w:t>
      </w:r>
      <w:bookmarkEnd w:id="1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AB0082" w:rsidRPr="002B60F0" w14:paraId="1F4BB184" w14:textId="77777777" w:rsidTr="009506AC">
        <w:tc>
          <w:tcPr>
            <w:tcW w:w="8778" w:type="dxa"/>
          </w:tcPr>
          <w:p w14:paraId="352023B2" w14:textId="77777777" w:rsidR="00DC558F" w:rsidRPr="002B60F0" w:rsidRDefault="00DC558F" w:rsidP="00DC558F">
            <w:pPr>
              <w:spacing w:after="0" w:line="240" w:lineRule="auto"/>
              <w:rPr>
                <w:rFonts w:ascii="Courier New" w:hAnsi="Courier New" w:cs="Courier New"/>
                <w:sz w:val="20"/>
              </w:rPr>
            </w:pPr>
            <w:r w:rsidRPr="002B60F0">
              <w:rPr>
                <w:rFonts w:ascii="Courier New" w:hAnsi="Courier New" w:cs="Courier New"/>
                <w:sz w:val="20"/>
              </w:rPr>
              <w:lastRenderedPageBreak/>
              <w:t xml:space="preserve">          &lt;/tbody&gt;</w:t>
            </w:r>
          </w:p>
          <w:p w14:paraId="2D06332A" w14:textId="77777777" w:rsidR="00DC558F" w:rsidRPr="002B60F0" w:rsidRDefault="00DC558F" w:rsidP="00DC558F">
            <w:pPr>
              <w:spacing w:after="0" w:line="240" w:lineRule="auto"/>
              <w:rPr>
                <w:rFonts w:ascii="Courier New" w:hAnsi="Courier New" w:cs="Courier New"/>
                <w:sz w:val="20"/>
              </w:rPr>
            </w:pPr>
            <w:r w:rsidRPr="002B60F0">
              <w:rPr>
                <w:rFonts w:ascii="Courier New" w:hAnsi="Courier New" w:cs="Courier New"/>
                <w:sz w:val="20"/>
              </w:rPr>
              <w:t xml:space="preserve">        &lt;/table&gt;</w:t>
            </w:r>
          </w:p>
          <w:p w14:paraId="61E5A161" w14:textId="77777777" w:rsidR="00DC558F" w:rsidRPr="002B60F0" w:rsidRDefault="00DC558F" w:rsidP="00DC558F">
            <w:pPr>
              <w:spacing w:after="0" w:line="240" w:lineRule="auto"/>
              <w:rPr>
                <w:rFonts w:ascii="Courier New" w:hAnsi="Courier New" w:cs="Courier New"/>
                <w:sz w:val="20"/>
              </w:rPr>
            </w:pPr>
            <w:r w:rsidRPr="002B60F0">
              <w:rPr>
                <w:rFonts w:ascii="Courier New" w:hAnsi="Courier New" w:cs="Courier New"/>
                <w:sz w:val="20"/>
              </w:rPr>
              <w:t xml:space="preserve">      &lt;/div&gt;</w:t>
            </w:r>
          </w:p>
          <w:p w14:paraId="416CFF3F" w14:textId="77777777" w:rsidR="00DC558F" w:rsidRPr="002B60F0" w:rsidRDefault="00DC558F" w:rsidP="00DC558F">
            <w:pPr>
              <w:spacing w:after="0" w:line="240" w:lineRule="auto"/>
              <w:rPr>
                <w:rFonts w:ascii="Courier New" w:hAnsi="Courier New" w:cs="Courier New"/>
                <w:sz w:val="20"/>
              </w:rPr>
            </w:pPr>
            <w:r w:rsidRPr="002B60F0">
              <w:rPr>
                <w:rFonts w:ascii="Courier New" w:hAnsi="Courier New" w:cs="Courier New"/>
                <w:sz w:val="20"/>
              </w:rPr>
              <w:t xml:space="preserve">    &lt;/div&gt;</w:t>
            </w:r>
          </w:p>
          <w:p w14:paraId="0D88FB24" w14:textId="77777777" w:rsidR="00DC558F" w:rsidRPr="002B60F0" w:rsidRDefault="00DC558F" w:rsidP="00DC558F">
            <w:pPr>
              <w:spacing w:after="0" w:line="240" w:lineRule="auto"/>
              <w:rPr>
                <w:rFonts w:ascii="Courier New" w:hAnsi="Courier New" w:cs="Courier New"/>
                <w:sz w:val="20"/>
              </w:rPr>
            </w:pPr>
            <w:r w:rsidRPr="002B60F0">
              <w:rPr>
                <w:rFonts w:ascii="Courier New" w:hAnsi="Courier New" w:cs="Courier New"/>
                <w:sz w:val="20"/>
              </w:rPr>
              <w:t xml:space="preserve">  &lt;/div&gt;</w:t>
            </w:r>
          </w:p>
          <w:p w14:paraId="5B175317" w14:textId="77777777" w:rsidR="00DC558F" w:rsidRPr="002B60F0" w:rsidRDefault="00DC558F" w:rsidP="00DC558F">
            <w:pPr>
              <w:spacing w:after="0" w:line="240" w:lineRule="auto"/>
              <w:rPr>
                <w:rFonts w:ascii="Courier New" w:hAnsi="Courier New" w:cs="Courier New"/>
                <w:sz w:val="20"/>
              </w:rPr>
            </w:pPr>
            <w:r w:rsidRPr="002B60F0">
              <w:rPr>
                <w:rFonts w:ascii="Courier New" w:hAnsi="Courier New" w:cs="Courier New"/>
                <w:sz w:val="20"/>
              </w:rPr>
              <w:t xml:space="preserve">&lt;/div&gt; </w:t>
            </w:r>
          </w:p>
          <w:p w14:paraId="28DB9058" w14:textId="77777777" w:rsidR="00DC558F" w:rsidRPr="002B60F0" w:rsidRDefault="00DC558F" w:rsidP="00DC558F">
            <w:pPr>
              <w:spacing w:after="0" w:line="240" w:lineRule="auto"/>
              <w:rPr>
                <w:rFonts w:ascii="Courier New" w:hAnsi="Courier New" w:cs="Courier New"/>
                <w:sz w:val="20"/>
              </w:rPr>
            </w:pPr>
            <w:r w:rsidRPr="002B60F0">
              <w:rPr>
                <w:rFonts w:ascii="Courier New" w:hAnsi="Courier New" w:cs="Courier New"/>
                <w:sz w:val="20"/>
              </w:rPr>
              <w:t>&lt;/div&gt;</w:t>
            </w:r>
          </w:p>
          <w:p w14:paraId="7F13E812" w14:textId="77777777" w:rsidR="00AB0082"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lt;!-- End of Main Content --&gt;</w:t>
            </w:r>
          </w:p>
          <w:p w14:paraId="39BAFF76" w14:textId="77777777" w:rsidR="00AB0082"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endsection</w:t>
            </w:r>
          </w:p>
          <w:p w14:paraId="55E734B2" w14:textId="77777777" w:rsidR="00AB0082"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lt;!-- script js --&gt;</w:t>
            </w:r>
          </w:p>
          <w:p w14:paraId="21DD80E9" w14:textId="77777777" w:rsidR="00AB0082"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section('scripts-js')</w:t>
            </w:r>
          </w:p>
          <w:p w14:paraId="49A721DE" w14:textId="77777777" w:rsidR="00AB0082"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lt;script type="text/javascript" charset="utf8" src="{{base_url('assets/plugins/datatables/jquery.dataTables.js')}}"&gt;&lt;/script&gt;</w:t>
            </w:r>
          </w:p>
          <w:p w14:paraId="2BCB1678" w14:textId="77777777" w:rsidR="00AB0082"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lt;script&gt;</w:t>
            </w:r>
          </w:p>
          <w:p w14:paraId="2929C4C0" w14:textId="77777777" w:rsidR="00AB0082"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 xml:space="preserve">  $(document).ready(function(){</w:t>
            </w:r>
          </w:p>
          <w:p w14:paraId="47EA3B1F" w14:textId="77777777" w:rsidR="00BD7CD9" w:rsidRPr="002B60F0" w:rsidRDefault="00AB0082" w:rsidP="002B60F0">
            <w:pPr>
              <w:spacing w:after="0" w:line="240" w:lineRule="auto"/>
              <w:rPr>
                <w:rFonts w:ascii="Courier New" w:hAnsi="Courier New" w:cs="Courier New"/>
                <w:sz w:val="20"/>
              </w:rPr>
            </w:pPr>
            <w:r w:rsidRPr="002B60F0">
              <w:rPr>
                <w:rFonts w:ascii="Courier New" w:hAnsi="Courier New" w:cs="Courier New"/>
                <w:sz w:val="20"/>
              </w:rPr>
              <w:t xml:space="preserve">    var table = $('.dataTable').DataTable();</w:t>
            </w:r>
          </w:p>
          <w:p w14:paraId="7FEAE734" w14:textId="77777777" w:rsidR="00DF17CE" w:rsidRPr="002B60F0" w:rsidRDefault="00DF17CE" w:rsidP="002B60F0">
            <w:pPr>
              <w:spacing w:after="0" w:line="240" w:lineRule="auto"/>
              <w:rPr>
                <w:rFonts w:ascii="Courier New" w:hAnsi="Courier New" w:cs="Courier New"/>
                <w:sz w:val="20"/>
              </w:rPr>
            </w:pPr>
            <w:r w:rsidRPr="002B60F0">
              <w:rPr>
                <w:rFonts w:ascii="Courier New" w:hAnsi="Courier New" w:cs="Courier New"/>
                <w:sz w:val="20"/>
              </w:rPr>
              <w:t xml:space="preserve">    $('#dataTable tbody').on( 'click', 'tr', function () {</w:t>
            </w:r>
          </w:p>
          <w:p w14:paraId="71B4B903" w14:textId="77777777" w:rsidR="00DF17CE" w:rsidRPr="002B60F0" w:rsidRDefault="00DF17CE" w:rsidP="002B60F0">
            <w:pPr>
              <w:spacing w:after="0" w:line="240" w:lineRule="auto"/>
              <w:rPr>
                <w:rFonts w:ascii="Courier New" w:hAnsi="Courier New" w:cs="Courier New"/>
                <w:sz w:val="20"/>
              </w:rPr>
            </w:pPr>
            <w:r w:rsidRPr="002B60F0">
              <w:rPr>
                <w:rFonts w:ascii="Courier New" w:hAnsi="Courier New" w:cs="Courier New"/>
                <w:sz w:val="20"/>
              </w:rPr>
              <w:t xml:space="preserve">      $(this).toggleClass('selected'); });</w:t>
            </w:r>
          </w:p>
          <w:p w14:paraId="3D2AA37F" w14:textId="77777777" w:rsidR="00DF17CE" w:rsidRPr="002B60F0" w:rsidRDefault="00DF17CE" w:rsidP="002B60F0">
            <w:pPr>
              <w:spacing w:after="0" w:line="240" w:lineRule="auto"/>
              <w:rPr>
                <w:rFonts w:ascii="Courier New" w:hAnsi="Courier New" w:cs="Courier New"/>
                <w:sz w:val="20"/>
              </w:rPr>
            </w:pPr>
            <w:r w:rsidRPr="002B60F0">
              <w:rPr>
                <w:rFonts w:ascii="Courier New" w:hAnsi="Courier New" w:cs="Courier New"/>
                <w:sz w:val="20"/>
              </w:rPr>
              <w:t xml:space="preserve">    var rowData = table.row( this ).data();</w:t>
            </w:r>
          </w:p>
          <w:p w14:paraId="27CF1F46" w14:textId="77777777" w:rsidR="00DF17CE" w:rsidRPr="002B60F0" w:rsidRDefault="00DF17CE" w:rsidP="002B60F0">
            <w:pPr>
              <w:spacing w:after="0" w:line="240" w:lineRule="auto"/>
              <w:rPr>
                <w:rFonts w:ascii="Courier New" w:hAnsi="Courier New" w:cs="Courier New"/>
                <w:sz w:val="20"/>
              </w:rPr>
            </w:pPr>
            <w:r w:rsidRPr="002B60F0">
              <w:rPr>
                <w:rFonts w:ascii="Courier New" w:hAnsi="Courier New" w:cs="Courier New"/>
                <w:sz w:val="20"/>
              </w:rPr>
              <w:t xml:space="preserve">    $('#btncheckbox').click( function() {</w:t>
            </w:r>
          </w:p>
          <w:p w14:paraId="4FEF75A1" w14:textId="77777777" w:rsidR="00DF17CE" w:rsidRPr="002B60F0" w:rsidRDefault="00DF17CE" w:rsidP="002B60F0">
            <w:pPr>
              <w:spacing w:after="0" w:line="240" w:lineRule="auto"/>
              <w:rPr>
                <w:rFonts w:ascii="Courier New" w:hAnsi="Courier New" w:cs="Courier New"/>
                <w:sz w:val="20"/>
              </w:rPr>
            </w:pPr>
            <w:r w:rsidRPr="002B60F0">
              <w:rPr>
                <w:rFonts w:ascii="Courier New" w:hAnsi="Courier New" w:cs="Courier New"/>
                <w:sz w:val="20"/>
              </w:rPr>
              <w:t xml:space="preserve">    });</w:t>
            </w:r>
          </w:p>
          <w:p w14:paraId="2BDF96CE" w14:textId="77777777" w:rsidR="002B60F0" w:rsidRDefault="00DF17CE" w:rsidP="002B60F0">
            <w:pPr>
              <w:spacing w:after="0"/>
              <w:rPr>
                <w:rFonts w:ascii="Courier New" w:hAnsi="Courier New" w:cs="Courier New"/>
                <w:sz w:val="20"/>
              </w:rPr>
            </w:pPr>
            <w:r w:rsidRPr="002B60F0">
              <w:rPr>
                <w:rFonts w:ascii="Courier New" w:hAnsi="Courier New" w:cs="Courier New"/>
                <w:sz w:val="20"/>
              </w:rPr>
              <w:t xml:space="preserve">  }); </w:t>
            </w:r>
          </w:p>
          <w:p w14:paraId="2E2A8358" w14:textId="2E5FCA45" w:rsidR="002B60F0" w:rsidRPr="00B77457" w:rsidRDefault="002B60F0" w:rsidP="002B60F0">
            <w:pPr>
              <w:spacing w:after="0"/>
              <w:rPr>
                <w:rFonts w:ascii="Courier New" w:hAnsi="Courier New" w:cs="Courier New"/>
              </w:rPr>
            </w:pPr>
            <w:r w:rsidRPr="00B77457">
              <w:rPr>
                <w:rFonts w:ascii="Courier New" w:hAnsi="Courier New" w:cs="Courier New"/>
              </w:rPr>
              <w:t>&lt;/script&gt;</w:t>
            </w:r>
          </w:p>
          <w:p w14:paraId="38BBFFA8" w14:textId="2FFD9592" w:rsidR="00DF17CE" w:rsidRPr="002B60F0" w:rsidRDefault="002B60F0" w:rsidP="00016273">
            <w:pPr>
              <w:keepNext/>
              <w:spacing w:after="0" w:line="240" w:lineRule="auto"/>
              <w:rPr>
                <w:rFonts w:ascii="Courier New" w:hAnsi="Courier New" w:cs="Courier New"/>
                <w:sz w:val="20"/>
              </w:rPr>
            </w:pPr>
            <w:r w:rsidRPr="00B77457">
              <w:rPr>
                <w:rFonts w:ascii="Courier New" w:hAnsi="Courier New" w:cs="Courier New"/>
              </w:rPr>
              <w:t>@endsection</w:t>
            </w:r>
          </w:p>
        </w:tc>
      </w:tr>
    </w:tbl>
    <w:p w14:paraId="26C6BFE8" w14:textId="0F2E4DA2" w:rsidR="00AB0082" w:rsidRDefault="00016273" w:rsidP="00016273">
      <w:pPr>
        <w:pStyle w:val="Caption"/>
        <w:rPr>
          <w:rFonts w:cs="Times New Roman"/>
          <w:b w:val="0"/>
        </w:rPr>
      </w:pPr>
      <w:bookmarkStart w:id="130" w:name="_Toc5970082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1</w:t>
      </w:r>
      <w:r w:rsidR="00F73158">
        <w:rPr>
          <w:noProof/>
        </w:rPr>
        <w:fldChar w:fldCharType="end"/>
      </w:r>
      <w:r w:rsidR="00BD7CD9">
        <w:t xml:space="preserve"> </w:t>
      </w:r>
      <w:r w:rsidR="00BD7CD9">
        <w:rPr>
          <w:b w:val="0"/>
        </w:rPr>
        <w:t>Lanjutan</w:t>
      </w:r>
      <w:r w:rsidR="00BD7CD9" w:rsidRPr="00BD7CD9">
        <w:rPr>
          <w:rFonts w:cs="Times New Roman"/>
          <w:b w:val="0"/>
          <w:i/>
        </w:rPr>
        <w:t xml:space="preserve"> </w:t>
      </w:r>
      <w:r w:rsidR="00BD7CD9" w:rsidRPr="005F6539">
        <w:rPr>
          <w:rFonts w:cs="Times New Roman"/>
          <w:b w:val="0"/>
          <w:i/>
        </w:rPr>
        <w:t xml:space="preserve">Source code View Daftar </w:t>
      </w:r>
      <w:r w:rsidR="00BD7CD9" w:rsidRPr="002D7299">
        <w:rPr>
          <w:rFonts w:cs="Times New Roman"/>
          <w:b w:val="0"/>
        </w:rPr>
        <w:t>Barang</w:t>
      </w:r>
      <w:bookmarkEnd w:id="130"/>
    </w:p>
    <w:p w14:paraId="61AAF1D5" w14:textId="028D7DCA" w:rsidR="007A72AC" w:rsidRPr="009B7AC0" w:rsidRDefault="00097745" w:rsidP="002B60F0">
      <w:pPr>
        <w:pStyle w:val="Heading4"/>
        <w:spacing w:line="480" w:lineRule="auto"/>
        <w:rPr>
          <w:rFonts w:ascii="Times New Roman" w:hAnsi="Times New Roman" w:cs="Times New Roman"/>
          <w:b/>
          <w:i w:val="0"/>
          <w:color w:val="auto"/>
          <w:sz w:val="24"/>
        </w:rPr>
      </w:pPr>
      <w:bookmarkStart w:id="131" w:name="_Toc60823052"/>
      <w:r w:rsidRPr="009B7AC0">
        <w:rPr>
          <w:rFonts w:ascii="Times New Roman" w:hAnsi="Times New Roman" w:cs="Times New Roman"/>
          <w:b/>
          <w:i w:val="0"/>
          <w:color w:val="auto"/>
          <w:sz w:val="24"/>
        </w:rPr>
        <w:t>4.2.1.</w:t>
      </w:r>
      <w:r w:rsidR="009B7AC0" w:rsidRPr="009B7AC0">
        <w:rPr>
          <w:rFonts w:ascii="Times New Roman" w:hAnsi="Times New Roman" w:cs="Times New Roman"/>
          <w:b/>
          <w:i w:val="0"/>
          <w:color w:val="auto"/>
          <w:sz w:val="24"/>
        </w:rPr>
        <w:t>4</w:t>
      </w:r>
      <w:r w:rsidRPr="009B7AC0">
        <w:rPr>
          <w:rFonts w:ascii="Times New Roman" w:hAnsi="Times New Roman" w:cs="Times New Roman"/>
          <w:b/>
          <w:i w:val="0"/>
          <w:color w:val="auto"/>
          <w:sz w:val="24"/>
        </w:rPr>
        <w:t xml:space="preserve"> </w:t>
      </w:r>
      <w:r w:rsidR="008B734B" w:rsidRPr="009B7AC0">
        <w:rPr>
          <w:rFonts w:ascii="Times New Roman" w:hAnsi="Times New Roman" w:cs="Times New Roman"/>
          <w:b/>
          <w:i w:val="0"/>
          <w:color w:val="auto"/>
          <w:sz w:val="24"/>
        </w:rPr>
        <w:t>View Tambah Barang</w:t>
      </w:r>
      <w:bookmarkEnd w:id="13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8B734B" w:rsidRPr="002B60F0" w14:paraId="1B87F5EC" w14:textId="77777777" w:rsidTr="009506AC">
        <w:tc>
          <w:tcPr>
            <w:tcW w:w="8778" w:type="dxa"/>
          </w:tcPr>
          <w:p w14:paraId="02AA85E8"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layout('template/main/barang/main')</w:t>
            </w:r>
          </w:p>
          <w:p w14:paraId="62DFCD2D"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section('scripts-css')</w:t>
            </w:r>
          </w:p>
          <w:p w14:paraId="3ECF2485"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lt;link rel="stylesheet" href="{{base_url('assets/plugins/select2/css/select2.min.css')}}"&gt;</w:t>
            </w:r>
          </w:p>
          <w:p w14:paraId="2BB8E5BF"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lt;style type="text/css"&gt;</w:t>
            </w:r>
          </w:p>
          <w:p w14:paraId="6F52ABA6"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icon{</w:t>
            </w:r>
          </w:p>
          <w:p w14:paraId="518FE249"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margin-left: 10px;</w:t>
            </w:r>
          </w:p>
          <w:p w14:paraId="17E8E26A"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w:t>
            </w:r>
          </w:p>
          <w:p w14:paraId="5C42B274"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border {</w:t>
            </w:r>
          </w:p>
          <w:p w14:paraId="05C503F4" w14:textId="77777777" w:rsidR="008B734B" w:rsidRPr="002B60F0" w:rsidRDefault="008B734B" w:rsidP="002B60F0">
            <w:pPr>
              <w:spacing w:after="0" w:line="240" w:lineRule="auto"/>
              <w:rPr>
                <w:rFonts w:ascii="Courier New" w:hAnsi="Courier New" w:cs="Courier New"/>
                <w:sz w:val="20"/>
              </w:rPr>
            </w:pPr>
          </w:p>
          <w:p w14:paraId="72356C1F"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height: 39px;</w:t>
            </w:r>
          </w:p>
          <w:p w14:paraId="0681E238"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w:t>
            </w:r>
          </w:p>
          <w:p w14:paraId="3FD022AF"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image-preview{</w:t>
            </w:r>
          </w:p>
          <w:p w14:paraId="2ECF7116"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border: 2px solid #dddddd;</w:t>
            </w:r>
          </w:p>
          <w:p w14:paraId="673226D7"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min-height: 280px; </w:t>
            </w:r>
          </w:p>
          <w:p w14:paraId="0A08FBBF"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display: flex;</w:t>
            </w:r>
          </w:p>
          <w:p w14:paraId="15AE889C"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align-items: center;</w:t>
            </w:r>
          </w:p>
          <w:p w14:paraId="63BB8151"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justify-content: center;</w:t>
            </w:r>
          </w:p>
          <w:p w14:paraId="2B5CE68E"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font-weight: bold;</w:t>
            </w:r>
          </w:p>
          <w:p w14:paraId="26059F2B"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color: #cccccc;</w:t>
            </w:r>
          </w:p>
          <w:p w14:paraId="40B7F655"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width: 450px;</w:t>
            </w:r>
          </w:p>
          <w:p w14:paraId="6C72002E"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w:t>
            </w:r>
          </w:p>
          <w:p w14:paraId="6C7DD4BA"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image-preview__image{</w:t>
            </w:r>
          </w:p>
          <w:p w14:paraId="3256D2B1"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display: none;</w:t>
            </w:r>
          </w:p>
          <w:p w14:paraId="47DD922A"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width: 100%;</w:t>
            </w:r>
          </w:p>
          <w:p w14:paraId="1A3D2223" w14:textId="77777777" w:rsidR="008B734B" w:rsidRPr="002B60F0" w:rsidRDefault="008B734B" w:rsidP="002B60F0">
            <w:pPr>
              <w:spacing w:after="0" w:line="240" w:lineRule="auto"/>
              <w:rPr>
                <w:rFonts w:ascii="Courier New" w:hAnsi="Courier New" w:cs="Courier New"/>
                <w:sz w:val="20"/>
              </w:rPr>
            </w:pPr>
            <w:r w:rsidRPr="002B60F0">
              <w:rPr>
                <w:rFonts w:ascii="Courier New" w:hAnsi="Courier New" w:cs="Courier New"/>
                <w:sz w:val="20"/>
              </w:rPr>
              <w:t xml:space="preserve">      }</w:t>
            </w:r>
          </w:p>
          <w:p w14:paraId="36535A21" w14:textId="77777777" w:rsidR="008B734B" w:rsidRPr="002B60F0" w:rsidRDefault="008B734B" w:rsidP="002B60F0">
            <w:pPr>
              <w:spacing w:after="0" w:line="240" w:lineRule="auto"/>
              <w:rPr>
                <w:rFonts w:ascii="Courier New" w:hAnsi="Courier New" w:cs="Courier New"/>
                <w:sz w:val="20"/>
              </w:rPr>
            </w:pPr>
          </w:p>
          <w:p w14:paraId="1332B64A" w14:textId="58906EEC" w:rsidR="00DF17CE" w:rsidRPr="00DC558F" w:rsidRDefault="008B734B" w:rsidP="00AE03A7">
            <w:pPr>
              <w:keepNext/>
              <w:spacing w:after="0" w:line="240" w:lineRule="auto"/>
              <w:rPr>
                <w:rFonts w:ascii="Courier New" w:hAnsi="Courier New" w:cs="Courier New"/>
                <w:sz w:val="20"/>
              </w:rPr>
            </w:pPr>
            <w:r w:rsidRPr="002B60F0">
              <w:rPr>
                <w:rFonts w:ascii="Courier New" w:hAnsi="Courier New" w:cs="Courier New"/>
                <w:sz w:val="20"/>
              </w:rPr>
              <w:t xml:space="preserve">    &lt;/style&gt;</w:t>
            </w:r>
          </w:p>
        </w:tc>
      </w:tr>
    </w:tbl>
    <w:p w14:paraId="4D5F540A" w14:textId="3531BD2A" w:rsidR="00037910" w:rsidRDefault="00AE03A7" w:rsidP="00787898">
      <w:pPr>
        <w:pStyle w:val="Caption"/>
        <w:rPr>
          <w:rFonts w:cs="Times New Roman"/>
          <w:b w:val="0"/>
        </w:rPr>
      </w:pPr>
      <w:bookmarkStart w:id="132" w:name="_Toc5970082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2</w:t>
      </w:r>
      <w:r w:rsidR="00F73158">
        <w:rPr>
          <w:noProof/>
        </w:rPr>
        <w:fldChar w:fldCharType="end"/>
      </w:r>
      <w:r w:rsidR="002B60F0">
        <w:t xml:space="preserve"> </w:t>
      </w:r>
      <w:r w:rsidR="00037910" w:rsidRPr="005F6539">
        <w:rPr>
          <w:rFonts w:cs="Times New Roman"/>
          <w:b w:val="0"/>
          <w:i/>
        </w:rPr>
        <w:t xml:space="preserve">Source code View </w:t>
      </w:r>
      <w:r w:rsidR="00037910" w:rsidRPr="002D7299">
        <w:rPr>
          <w:rFonts w:cs="Times New Roman"/>
          <w:b w:val="0"/>
        </w:rPr>
        <w:t>Tambah Barang</w:t>
      </w:r>
      <w:bookmarkEnd w:id="132"/>
    </w:p>
    <w:tbl>
      <w:tblPr>
        <w:tblW w:w="0" w:type="auto"/>
        <w:tblLook w:val="04A0" w:firstRow="1" w:lastRow="0" w:firstColumn="1" w:lastColumn="0" w:noHBand="0" w:noVBand="1"/>
      </w:tblPr>
      <w:tblGrid>
        <w:gridCol w:w="8778"/>
      </w:tblGrid>
      <w:tr w:rsidR="00037910" w:rsidRPr="00117C4F" w14:paraId="193DD2B1" w14:textId="77777777" w:rsidTr="009506AC">
        <w:tc>
          <w:tcPr>
            <w:tcW w:w="8778" w:type="dxa"/>
            <w:tcBorders>
              <w:top w:val="single" w:sz="4" w:space="0" w:color="auto"/>
              <w:left w:val="single" w:sz="4" w:space="0" w:color="auto"/>
              <w:bottom w:val="single" w:sz="4" w:space="0" w:color="auto"/>
              <w:right w:val="single" w:sz="4" w:space="0" w:color="auto"/>
            </w:tcBorders>
          </w:tcPr>
          <w:p w14:paraId="37FC2DCD"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lastRenderedPageBreak/>
              <w:t xml:space="preserve">    @endsection</w:t>
            </w:r>
          </w:p>
          <w:p w14:paraId="6075D1AF"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section('content')</w:t>
            </w:r>
          </w:p>
          <w:p w14:paraId="22FA19F7"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w:t>
            </w:r>
          </w:p>
          <w:p w14:paraId="6FC2E814"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 Begin Page Content --&gt;</w:t>
            </w:r>
          </w:p>
          <w:p w14:paraId="234E2ED2"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w:t>
            </w:r>
          </w:p>
          <w:p w14:paraId="0966E2F8"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container-fluid"&gt;</w:t>
            </w:r>
          </w:p>
          <w:p w14:paraId="4B1DEBCE"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h4 class=" mb-2 text-gray-800"&gt;&lt;strong&gt;{{$subtitle}}&lt;/strong&gt;&lt;/h4&gt;</w:t>
            </w:r>
          </w:p>
          <w:p w14:paraId="55EC2204"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card shadow mb-4"&gt;</w:t>
            </w:r>
          </w:p>
          <w:p w14:paraId="5EE1C7AC"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card-header"&gt;</w:t>
            </w:r>
          </w:p>
          <w:p w14:paraId="16B5F19F"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h5&gt;Form Tambah Barang&lt;/h5&gt;</w:t>
            </w:r>
          </w:p>
          <w:p w14:paraId="5D0315F6"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gt;        &lt;div class="card-body"&gt;</w:t>
            </w:r>
          </w:p>
          <w:p w14:paraId="5A6E56DB"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w:t>
            </w:r>
            <w:proofErr w:type="gramStart"/>
            <w:r w:rsidRPr="00117C4F">
              <w:rPr>
                <w:rFonts w:ascii="Courier New" w:hAnsi="Courier New" w:cs="Courier New"/>
                <w:sz w:val="20"/>
              </w:rPr>
              <w:t>&lt;?php</w:t>
            </w:r>
            <w:proofErr w:type="gramEnd"/>
            <w:r w:rsidRPr="00117C4F">
              <w:rPr>
                <w:rFonts w:ascii="Courier New" w:hAnsi="Courier New" w:cs="Courier New"/>
                <w:sz w:val="20"/>
              </w:rPr>
              <w:t xml:space="preserve"> echo form_open_multipart('barang/tambahbarang/');?&gt;</w:t>
            </w:r>
          </w:p>
          <w:p w14:paraId="5606FD41"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form-group"&gt;</w:t>
            </w:r>
          </w:p>
          <w:p w14:paraId="652E7D74"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form-row"&gt;</w:t>
            </w:r>
          </w:p>
          <w:p w14:paraId="438FB8FC"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col-md-6 mb-2"&gt;</w:t>
            </w:r>
          </w:p>
          <w:p w14:paraId="7BB88052"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701FD5C1"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label for="namaBarang"&gt;Nama Barang&lt;/label&gt;</w:t>
            </w:r>
          </w:p>
          <w:p w14:paraId="105832A5"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input type="text" id="namaBarang" class="form-control" placeholder="Nama Barang" name="namaBarang" required="required" autofocus="autofocus"&gt;</w:t>
            </w:r>
          </w:p>
          <w:p w14:paraId="229B9C37"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46C4AD44"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0237E7E4"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col-md-6"&gt;</w:t>
            </w:r>
          </w:p>
          <w:p w14:paraId="35C7D5AB"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4E5CD1AC"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label for="merkBarang"&gt;Merk/Type Barang&lt;/label&gt;</w:t>
            </w:r>
          </w:p>
          <w:p w14:paraId="59E48814"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input type="text" id="merkBarang" class="form-control" placeholder="Merk/Type Barang" name="merkBarang" required="required"&gt;</w:t>
            </w:r>
          </w:p>
          <w:p w14:paraId="2F4543E1"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0F49D5B3"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1E97E808"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44AD30A1"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432F7365"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form-group"&gt;</w:t>
            </w:r>
          </w:p>
          <w:p w14:paraId="0E6ABA8B"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2F831999"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label for="noSertif"&gt;No. Seritifikat/No. Pabrik&lt;/label&gt;</w:t>
            </w:r>
          </w:p>
          <w:p w14:paraId="33C4B473" w14:textId="77777777" w:rsidR="00DC558F" w:rsidRPr="00117C4F" w:rsidRDefault="00DC558F" w:rsidP="00DC558F">
            <w:pPr>
              <w:spacing w:after="0" w:line="240" w:lineRule="auto"/>
              <w:rPr>
                <w:rFonts w:ascii="Courier New" w:hAnsi="Courier New" w:cs="Courier New"/>
                <w:sz w:val="20"/>
              </w:rPr>
            </w:pPr>
            <w:r w:rsidRPr="00117C4F">
              <w:rPr>
                <w:rFonts w:ascii="Courier New" w:hAnsi="Courier New" w:cs="Courier New"/>
                <w:sz w:val="20"/>
              </w:rPr>
              <w:t xml:space="preserve">              &lt;input type="text" id="noSertif" class="form-control" placeholder="No. Seritifikat/No. Pabrik" name="noSertif" required="required"&gt;</w:t>
            </w:r>
          </w:p>
          <w:p w14:paraId="3ADEE01C" w14:textId="0457B4EE" w:rsidR="0067748F" w:rsidRPr="00117C4F" w:rsidRDefault="0067748F" w:rsidP="00DC55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13487082"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5D10F900"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 class="form-group"&gt;</w:t>
            </w:r>
          </w:p>
          <w:p w14:paraId="6F2D63AB"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 class="form-row"&gt;</w:t>
            </w:r>
          </w:p>
          <w:p w14:paraId="3B557BD3"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 class="col-md-6 mb-2"&gt;</w:t>
            </w:r>
          </w:p>
          <w:p w14:paraId="597C2C49"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0BBBD62C"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label for="warnaBarang"&gt;Warna Barang&lt;/label&gt;</w:t>
            </w:r>
          </w:p>
          <w:p w14:paraId="40140DCE"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input type="text" id="warnaBarang" class="form-control" placeholder="Warna Barang" </w:t>
            </w:r>
          </w:p>
          <w:p w14:paraId="5C627E09"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name="warnaBarang" required="required"&gt;</w:t>
            </w:r>
          </w:p>
          <w:p w14:paraId="498A162E"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5181C6AA"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7AAF4D6F"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 class="col-md-6"&gt;</w:t>
            </w:r>
          </w:p>
          <w:p w14:paraId="323A87D2" w14:textId="77777777" w:rsidR="0067748F"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3906FE70" w14:textId="0A795DBB" w:rsidR="002B60F0" w:rsidRPr="00117C4F" w:rsidRDefault="0067748F" w:rsidP="0067748F">
            <w:pPr>
              <w:spacing w:after="0" w:line="240" w:lineRule="auto"/>
              <w:rPr>
                <w:rFonts w:ascii="Courier New" w:hAnsi="Courier New" w:cs="Courier New"/>
                <w:sz w:val="20"/>
              </w:rPr>
            </w:pPr>
            <w:r w:rsidRPr="00117C4F">
              <w:rPr>
                <w:rFonts w:ascii="Courier New" w:hAnsi="Courier New" w:cs="Courier New"/>
                <w:sz w:val="20"/>
              </w:rPr>
              <w:t xml:space="preserve">                  &lt;label for="bahanBarang"&gt;Bahan Barang&lt;/label&gt;</w:t>
            </w:r>
          </w:p>
          <w:p w14:paraId="578CBC46" w14:textId="77777777" w:rsidR="0067748F" w:rsidRPr="00117C4F" w:rsidRDefault="0067748F" w:rsidP="0067748F">
            <w:pPr>
              <w:spacing w:after="0"/>
              <w:rPr>
                <w:rFonts w:ascii="Courier New" w:hAnsi="Courier New" w:cs="Courier New"/>
                <w:sz w:val="20"/>
              </w:rPr>
            </w:pPr>
            <w:r w:rsidRPr="00117C4F">
              <w:rPr>
                <w:rFonts w:ascii="Courier New" w:hAnsi="Courier New" w:cs="Courier New"/>
                <w:sz w:val="20"/>
              </w:rPr>
              <w:t xml:space="preserve">                  &lt;input type="text" id="bahanBarang" class="form-control" placeholder="Bahan Barang" name="bahanBarang" required="required"&gt;</w:t>
            </w:r>
          </w:p>
          <w:p w14:paraId="4E511FCD" w14:textId="22E3329C" w:rsidR="00DF17CE" w:rsidRPr="00117C4F" w:rsidRDefault="0067748F" w:rsidP="00787898">
            <w:pPr>
              <w:keepNext/>
              <w:spacing w:after="0"/>
              <w:rPr>
                <w:rFonts w:ascii="Courier New" w:hAnsi="Courier New" w:cs="Courier New"/>
                <w:sz w:val="20"/>
              </w:rPr>
            </w:pPr>
            <w:r w:rsidRPr="00117C4F">
              <w:rPr>
                <w:rFonts w:ascii="Courier New" w:hAnsi="Courier New" w:cs="Courier New"/>
                <w:sz w:val="20"/>
              </w:rPr>
              <w:t xml:space="preserve">                &lt;/div&gt;</w:t>
            </w:r>
          </w:p>
        </w:tc>
      </w:tr>
    </w:tbl>
    <w:p w14:paraId="66407F98" w14:textId="76090FBA" w:rsidR="00037910" w:rsidRDefault="00787898" w:rsidP="00787898">
      <w:pPr>
        <w:pStyle w:val="Caption"/>
        <w:rPr>
          <w:b w:val="0"/>
        </w:rPr>
      </w:pPr>
      <w:bookmarkStart w:id="133" w:name="_Toc5970082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3</w:t>
      </w:r>
      <w:r w:rsidR="00F73158">
        <w:rPr>
          <w:noProof/>
        </w:rPr>
        <w:fldChar w:fldCharType="end"/>
      </w:r>
      <w:r w:rsidR="001E05D1">
        <w:t xml:space="preserve"> </w:t>
      </w:r>
      <w:r w:rsidR="00037910">
        <w:rPr>
          <w:b w:val="0"/>
        </w:rPr>
        <w:t>Lanjutan</w:t>
      </w:r>
      <w:r w:rsidR="00037910" w:rsidRPr="00037910">
        <w:rPr>
          <w:rFonts w:cs="Times New Roman"/>
          <w:b w:val="0"/>
          <w:i/>
        </w:rPr>
        <w:t xml:space="preserve"> </w:t>
      </w:r>
      <w:r w:rsidR="00037910" w:rsidRPr="005F6539">
        <w:rPr>
          <w:rFonts w:cs="Times New Roman"/>
          <w:b w:val="0"/>
          <w:i/>
        </w:rPr>
        <w:t xml:space="preserve">Source code View </w:t>
      </w:r>
      <w:r w:rsidR="00037910" w:rsidRPr="002D7299">
        <w:rPr>
          <w:rFonts w:cs="Times New Roman"/>
          <w:b w:val="0"/>
        </w:rPr>
        <w:t>Tambah Barang</w:t>
      </w:r>
      <w:bookmarkEnd w:id="133"/>
    </w:p>
    <w:tbl>
      <w:tblPr>
        <w:tblW w:w="0" w:type="auto"/>
        <w:tblLook w:val="04A0" w:firstRow="1" w:lastRow="0" w:firstColumn="1" w:lastColumn="0" w:noHBand="0" w:noVBand="1"/>
      </w:tblPr>
      <w:tblGrid>
        <w:gridCol w:w="8778"/>
      </w:tblGrid>
      <w:tr w:rsidR="00037910" w:rsidRPr="00117C4F" w14:paraId="064A8418" w14:textId="77777777" w:rsidTr="009506AC">
        <w:tc>
          <w:tcPr>
            <w:tcW w:w="8778" w:type="dxa"/>
            <w:tcBorders>
              <w:top w:val="single" w:sz="4" w:space="0" w:color="auto"/>
              <w:left w:val="single" w:sz="4" w:space="0" w:color="auto"/>
              <w:bottom w:val="single" w:sz="4" w:space="0" w:color="auto"/>
              <w:right w:val="single" w:sz="4" w:space="0" w:color="auto"/>
            </w:tcBorders>
          </w:tcPr>
          <w:p w14:paraId="01195707"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lastRenderedPageBreak/>
              <w:t xml:space="preserve">              &lt;/div&gt;</w:t>
            </w:r>
          </w:p>
          <w:p w14:paraId="442C5E8A"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7533BA68"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5C833120"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form-group"&gt;</w:t>
            </w:r>
          </w:p>
          <w:p w14:paraId="30007084"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form-row"&gt;</w:t>
            </w:r>
          </w:p>
          <w:p w14:paraId="1BE95444"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col-md-6 mb-2"&gt;</w:t>
            </w:r>
          </w:p>
          <w:p w14:paraId="61528626"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form-label-group"&gt;</w:t>
            </w:r>
          </w:p>
          <w:p w14:paraId="35F14AA7"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label for="satuanBarang"&gt;Satuan Barang&lt;/label&gt;</w:t>
            </w:r>
          </w:p>
          <w:p w14:paraId="04C9C343"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input type="text" id="satuanBarang" class="form-control" placeholder="Satuan Barang" name="satuanBarang" required="required"&gt; </w:t>
            </w:r>
          </w:p>
          <w:p w14:paraId="4B54859B"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049661DB"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1834BA2B"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col-md-6"&gt;</w:t>
            </w:r>
          </w:p>
          <w:p w14:paraId="39D6D285"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form-label-group"&gt;</w:t>
            </w:r>
          </w:p>
          <w:p w14:paraId="01571C6D"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label&gt;Harga Barang&lt;/label&gt;</w:t>
            </w:r>
          </w:p>
          <w:p w14:paraId="05EA287D"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0320014E"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input-group"&gt;</w:t>
            </w:r>
          </w:p>
          <w:p w14:paraId="7DDECDA7"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input-group-append "&gt;</w:t>
            </w:r>
          </w:p>
          <w:p w14:paraId="67848910"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 class="input-group-text border"&gt;</w:t>
            </w:r>
          </w:p>
          <w:p w14:paraId="628B20D3"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label class="label"&gt;Rp&lt;/label&gt;</w:t>
            </w:r>
          </w:p>
          <w:p w14:paraId="0E771BB7"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0A6F05E3"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6041971A"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input type="text" id="hargaBarang" class="form-control hargaBarang"  placeholder="Harga Barang" name="hargaBarang" required="required"&gt;</w:t>
            </w:r>
          </w:p>
          <w:p w14:paraId="4F4E9EC8"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 </w:t>
            </w:r>
          </w:p>
          <w:p w14:paraId="162E2C6F"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046B66A2" w14:textId="77777777" w:rsidR="00860177" w:rsidRPr="00117C4F" w:rsidRDefault="00860177" w:rsidP="00860177">
            <w:pPr>
              <w:spacing w:after="0"/>
              <w:rPr>
                <w:rFonts w:ascii="Courier New" w:hAnsi="Courier New" w:cs="Courier New"/>
                <w:sz w:val="20"/>
              </w:rPr>
            </w:pPr>
            <w:r w:rsidRPr="00117C4F">
              <w:rPr>
                <w:rFonts w:ascii="Courier New" w:hAnsi="Courier New" w:cs="Courier New"/>
                <w:sz w:val="20"/>
              </w:rPr>
              <w:t xml:space="preserve">            &lt;/div&gt;</w:t>
            </w:r>
          </w:p>
          <w:p w14:paraId="610414F9" w14:textId="77777777" w:rsidR="00860177" w:rsidRPr="00117C4F" w:rsidRDefault="00860177" w:rsidP="00860177">
            <w:pPr>
              <w:spacing w:after="0" w:line="240" w:lineRule="auto"/>
              <w:rPr>
                <w:rFonts w:ascii="Courier New" w:hAnsi="Courier New" w:cs="Courier New"/>
                <w:sz w:val="20"/>
              </w:rPr>
            </w:pPr>
            <w:r w:rsidRPr="00117C4F">
              <w:rPr>
                <w:rFonts w:ascii="Courier New" w:hAnsi="Courier New" w:cs="Courier New"/>
                <w:sz w:val="20"/>
              </w:rPr>
              <w:t xml:space="preserve">          &lt;/div&gt;</w:t>
            </w:r>
          </w:p>
          <w:p w14:paraId="253286E6" w14:textId="52E61D6F" w:rsidR="0067748F" w:rsidRPr="00117C4F" w:rsidRDefault="0067748F" w:rsidP="00860177">
            <w:pPr>
              <w:spacing w:after="0" w:line="240" w:lineRule="auto"/>
              <w:rPr>
                <w:rFonts w:ascii="Courier New" w:hAnsi="Courier New" w:cs="Courier New"/>
                <w:sz w:val="20"/>
              </w:rPr>
            </w:pPr>
            <w:r w:rsidRPr="00117C4F">
              <w:rPr>
                <w:rFonts w:ascii="Courier New" w:hAnsi="Courier New" w:cs="Courier New"/>
                <w:sz w:val="20"/>
              </w:rPr>
              <w:t xml:space="preserve">          &lt;div class="form-group"&gt;</w:t>
            </w:r>
          </w:p>
          <w:p w14:paraId="504E2058" w14:textId="77777777" w:rsidR="00037910" w:rsidRPr="00117C4F" w:rsidRDefault="00037910" w:rsidP="00565E60">
            <w:pPr>
              <w:spacing w:after="0" w:line="240" w:lineRule="auto"/>
              <w:rPr>
                <w:rFonts w:ascii="Courier New" w:hAnsi="Courier New" w:cs="Courier New"/>
                <w:sz w:val="20"/>
              </w:rPr>
            </w:pPr>
            <w:r w:rsidRPr="00117C4F">
              <w:rPr>
                <w:rFonts w:ascii="Courier New" w:hAnsi="Courier New" w:cs="Courier New"/>
                <w:sz w:val="20"/>
              </w:rPr>
              <w:t xml:space="preserve">            &lt;div class="form-row"&gt;</w:t>
            </w:r>
          </w:p>
          <w:p w14:paraId="603BBC2A" w14:textId="77777777" w:rsidR="00037910" w:rsidRPr="00117C4F" w:rsidRDefault="00037910" w:rsidP="00565E60">
            <w:pPr>
              <w:spacing w:after="0" w:line="240" w:lineRule="auto"/>
              <w:rPr>
                <w:rFonts w:ascii="Courier New" w:hAnsi="Courier New" w:cs="Courier New"/>
                <w:sz w:val="20"/>
              </w:rPr>
            </w:pPr>
            <w:r w:rsidRPr="00117C4F">
              <w:rPr>
                <w:rFonts w:ascii="Courier New" w:hAnsi="Courier New" w:cs="Courier New"/>
                <w:sz w:val="20"/>
              </w:rPr>
              <w:t xml:space="preserve">              &lt;div class="col-md-6 mb-2"&gt;</w:t>
            </w:r>
          </w:p>
          <w:p w14:paraId="6EAE7C2F" w14:textId="77777777" w:rsidR="00037910" w:rsidRPr="00117C4F" w:rsidRDefault="00037910" w:rsidP="00565E60">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2C4096C5" w14:textId="4944E619" w:rsidR="00DF17CE" w:rsidRPr="00117C4F" w:rsidRDefault="00037910" w:rsidP="00565E60">
            <w:pPr>
              <w:spacing w:after="0" w:line="240" w:lineRule="auto"/>
              <w:rPr>
                <w:rFonts w:ascii="Courier New" w:hAnsi="Courier New" w:cs="Courier New"/>
                <w:sz w:val="20"/>
              </w:rPr>
            </w:pPr>
            <w:r w:rsidRPr="00117C4F">
              <w:rPr>
                <w:rFonts w:ascii="Courier New" w:hAnsi="Courier New" w:cs="Courier New"/>
                <w:sz w:val="20"/>
              </w:rPr>
              <w:t xml:space="preserve">                  &lt;label for="caraBarang"&gt;Cara Peroleh</w:t>
            </w:r>
            <w:r w:rsidR="00DF17CE" w:rsidRPr="00117C4F">
              <w:rPr>
                <w:rFonts w:ascii="Courier New" w:hAnsi="Courier New" w:cs="Courier New"/>
                <w:sz w:val="20"/>
              </w:rPr>
              <w:t xml:space="preserve"> Barang&lt;/label&gt;</w:t>
            </w:r>
          </w:p>
          <w:p w14:paraId="44E4D457" w14:textId="77777777" w:rsidR="00DF17CE" w:rsidRPr="00117C4F" w:rsidRDefault="00DF17CE" w:rsidP="00565E60">
            <w:pPr>
              <w:spacing w:after="0" w:line="240" w:lineRule="auto"/>
              <w:rPr>
                <w:rFonts w:ascii="Courier New" w:hAnsi="Courier New" w:cs="Courier New"/>
                <w:sz w:val="20"/>
              </w:rPr>
            </w:pPr>
            <w:r w:rsidRPr="00117C4F">
              <w:rPr>
                <w:rFonts w:ascii="Courier New" w:hAnsi="Courier New" w:cs="Courier New"/>
                <w:sz w:val="20"/>
              </w:rPr>
              <w:t xml:space="preserve">                  &lt;input type="text" id="caraBarang" class="form-control" placeholder="Cara Peroleh Barang" name="caraBarang" required="required"&gt;</w:t>
            </w:r>
          </w:p>
          <w:p w14:paraId="076FF690" w14:textId="77777777" w:rsidR="00037910" w:rsidRPr="00117C4F" w:rsidRDefault="00DF17CE" w:rsidP="00565E60">
            <w:pPr>
              <w:spacing w:after="0" w:line="240" w:lineRule="auto"/>
              <w:rPr>
                <w:rFonts w:ascii="Courier New" w:hAnsi="Courier New" w:cs="Courier New"/>
                <w:sz w:val="20"/>
              </w:rPr>
            </w:pPr>
            <w:r w:rsidRPr="00117C4F">
              <w:rPr>
                <w:rFonts w:ascii="Courier New" w:hAnsi="Courier New" w:cs="Courier New"/>
                <w:sz w:val="20"/>
              </w:rPr>
              <w:t xml:space="preserve">                &lt;/div&gt;</w:t>
            </w:r>
            <w:r w:rsidR="00037910" w:rsidRPr="00117C4F">
              <w:rPr>
                <w:rFonts w:ascii="Courier New" w:hAnsi="Courier New" w:cs="Courier New"/>
                <w:sz w:val="20"/>
              </w:rPr>
              <w:t xml:space="preserve"> </w:t>
            </w:r>
          </w:p>
          <w:p w14:paraId="2ED7AE54" w14:textId="77777777" w:rsidR="00DF17CE" w:rsidRPr="00117C4F" w:rsidRDefault="00DF17CE" w:rsidP="00565E60">
            <w:pPr>
              <w:spacing w:after="0" w:line="240" w:lineRule="auto"/>
              <w:rPr>
                <w:rFonts w:ascii="Courier New" w:hAnsi="Courier New" w:cs="Courier New"/>
                <w:sz w:val="20"/>
              </w:rPr>
            </w:pPr>
            <w:r w:rsidRPr="00117C4F">
              <w:rPr>
                <w:rFonts w:ascii="Courier New" w:hAnsi="Courier New" w:cs="Courier New"/>
                <w:sz w:val="20"/>
              </w:rPr>
              <w:t xml:space="preserve">              &lt;/div&gt;</w:t>
            </w:r>
          </w:p>
          <w:p w14:paraId="234796EC" w14:textId="77777777" w:rsidR="0067748F" w:rsidRPr="00117C4F" w:rsidRDefault="0067748F" w:rsidP="00565E60">
            <w:pPr>
              <w:spacing w:after="0" w:line="240" w:lineRule="auto"/>
              <w:rPr>
                <w:rFonts w:ascii="Courier New" w:hAnsi="Courier New" w:cs="Courier New"/>
                <w:sz w:val="20"/>
              </w:rPr>
            </w:pPr>
            <w:r w:rsidRPr="00117C4F">
              <w:rPr>
                <w:rFonts w:ascii="Courier New" w:hAnsi="Courier New" w:cs="Courier New"/>
                <w:sz w:val="20"/>
              </w:rPr>
              <w:t xml:space="preserve">              &lt;div class="col-md-6"&gt;</w:t>
            </w:r>
          </w:p>
          <w:p w14:paraId="0C75A8E0" w14:textId="77777777" w:rsidR="0067748F" w:rsidRPr="00117C4F" w:rsidRDefault="0067748F" w:rsidP="00565E60">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18DC5FFF" w14:textId="77777777" w:rsidR="0067748F" w:rsidRPr="00117C4F" w:rsidRDefault="0067748F" w:rsidP="00565E60">
            <w:pPr>
              <w:spacing w:after="0" w:line="240" w:lineRule="auto"/>
              <w:rPr>
                <w:rFonts w:ascii="Courier New" w:hAnsi="Courier New" w:cs="Courier New"/>
                <w:sz w:val="20"/>
              </w:rPr>
            </w:pPr>
            <w:r w:rsidRPr="00117C4F">
              <w:rPr>
                <w:rFonts w:ascii="Courier New" w:hAnsi="Courier New" w:cs="Courier New"/>
                <w:sz w:val="20"/>
              </w:rPr>
              <w:t xml:space="preserve">                  &lt;label for="tglBarang"&gt;Tanggal Peroleh Barang&lt;/label&gt;</w:t>
            </w:r>
          </w:p>
          <w:p w14:paraId="595B87D3" w14:textId="77777777" w:rsidR="0067748F" w:rsidRPr="00117C4F" w:rsidRDefault="0067748F" w:rsidP="00565E60">
            <w:pPr>
              <w:spacing w:after="0" w:line="240" w:lineRule="auto"/>
              <w:rPr>
                <w:rFonts w:ascii="Courier New" w:hAnsi="Courier New" w:cs="Courier New"/>
                <w:sz w:val="20"/>
              </w:rPr>
            </w:pPr>
            <w:r w:rsidRPr="00117C4F">
              <w:rPr>
                <w:rFonts w:ascii="Courier New" w:hAnsi="Courier New" w:cs="Courier New"/>
                <w:sz w:val="20"/>
              </w:rPr>
              <w:t xml:space="preserve">                  &lt;input type="date" id="tglBarang" class="form-control" placeholder="Tanggal Peroleh Barang" name="tglBarang"&gt;  </w:t>
            </w:r>
          </w:p>
          <w:p w14:paraId="49122496" w14:textId="77777777" w:rsidR="0067748F" w:rsidRDefault="0067748F" w:rsidP="00565E60">
            <w:pPr>
              <w:spacing w:after="0" w:line="240" w:lineRule="auto"/>
              <w:rPr>
                <w:rFonts w:ascii="Courier New" w:hAnsi="Courier New" w:cs="Courier New"/>
                <w:sz w:val="20"/>
              </w:rPr>
            </w:pPr>
            <w:r w:rsidRPr="00117C4F">
              <w:rPr>
                <w:rFonts w:ascii="Courier New" w:hAnsi="Courier New" w:cs="Courier New"/>
                <w:sz w:val="20"/>
              </w:rPr>
              <w:t xml:space="preserve">                &lt;/div&gt;</w:t>
            </w:r>
          </w:p>
          <w:p w14:paraId="58127D63" w14:textId="77777777" w:rsidR="00117C4F" w:rsidRPr="00117C4F" w:rsidRDefault="00117C4F" w:rsidP="00117C4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58611236" w14:textId="77777777" w:rsidR="00117C4F" w:rsidRPr="00117C4F" w:rsidRDefault="00117C4F" w:rsidP="00117C4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1F0473E4" w14:textId="77777777" w:rsidR="00117C4F" w:rsidRPr="00117C4F" w:rsidRDefault="00117C4F" w:rsidP="00117C4F">
            <w:pPr>
              <w:spacing w:after="0" w:line="240" w:lineRule="auto"/>
              <w:rPr>
                <w:rFonts w:ascii="Courier New" w:hAnsi="Courier New" w:cs="Courier New"/>
                <w:sz w:val="20"/>
              </w:rPr>
            </w:pPr>
            <w:r w:rsidRPr="00117C4F">
              <w:rPr>
                <w:rFonts w:ascii="Courier New" w:hAnsi="Courier New" w:cs="Courier New"/>
                <w:sz w:val="20"/>
              </w:rPr>
              <w:t xml:space="preserve">          &lt;/div&gt;</w:t>
            </w:r>
          </w:p>
          <w:p w14:paraId="08DEB63E" w14:textId="77777777" w:rsidR="00117C4F" w:rsidRPr="00117C4F" w:rsidRDefault="00117C4F" w:rsidP="00117C4F">
            <w:pPr>
              <w:spacing w:after="0" w:line="240" w:lineRule="auto"/>
              <w:rPr>
                <w:rFonts w:ascii="Courier New" w:hAnsi="Courier New" w:cs="Courier New"/>
                <w:sz w:val="20"/>
              </w:rPr>
            </w:pPr>
            <w:r w:rsidRPr="00117C4F">
              <w:rPr>
                <w:rFonts w:ascii="Courier New" w:hAnsi="Courier New" w:cs="Courier New"/>
                <w:sz w:val="20"/>
              </w:rPr>
              <w:t xml:space="preserve">          &lt;div class="form-group"&gt;</w:t>
            </w:r>
          </w:p>
          <w:p w14:paraId="630215C7" w14:textId="77777777" w:rsidR="00117C4F" w:rsidRPr="00117C4F" w:rsidRDefault="00117C4F" w:rsidP="00117C4F">
            <w:pPr>
              <w:spacing w:after="0" w:line="240" w:lineRule="auto"/>
              <w:rPr>
                <w:rFonts w:ascii="Courier New" w:hAnsi="Courier New" w:cs="Courier New"/>
                <w:sz w:val="20"/>
              </w:rPr>
            </w:pPr>
            <w:r w:rsidRPr="00117C4F">
              <w:rPr>
                <w:rFonts w:ascii="Courier New" w:hAnsi="Courier New" w:cs="Courier New"/>
                <w:sz w:val="20"/>
              </w:rPr>
              <w:t xml:space="preserve">            &lt;div class="form-row"&gt;</w:t>
            </w:r>
          </w:p>
          <w:p w14:paraId="620A6867" w14:textId="77777777" w:rsidR="00117C4F" w:rsidRPr="00117C4F" w:rsidRDefault="00117C4F" w:rsidP="00117C4F">
            <w:pPr>
              <w:spacing w:after="0" w:line="240" w:lineRule="auto"/>
              <w:rPr>
                <w:rFonts w:ascii="Courier New" w:hAnsi="Courier New" w:cs="Courier New"/>
                <w:sz w:val="20"/>
              </w:rPr>
            </w:pPr>
            <w:r w:rsidRPr="00117C4F">
              <w:rPr>
                <w:rFonts w:ascii="Courier New" w:hAnsi="Courier New" w:cs="Courier New"/>
                <w:sz w:val="20"/>
              </w:rPr>
              <w:t xml:space="preserve">              &lt;div class="col-md-6 mb-2"&gt;</w:t>
            </w:r>
          </w:p>
          <w:p w14:paraId="445433F3" w14:textId="77777777" w:rsidR="00117C4F" w:rsidRPr="00117C4F" w:rsidRDefault="00117C4F" w:rsidP="00117C4F">
            <w:pPr>
              <w:spacing w:after="0" w:line="240" w:lineRule="auto"/>
              <w:rPr>
                <w:rFonts w:ascii="Courier New" w:hAnsi="Courier New" w:cs="Courier New"/>
                <w:sz w:val="20"/>
              </w:rPr>
            </w:pPr>
            <w:r w:rsidRPr="00117C4F">
              <w:rPr>
                <w:rFonts w:ascii="Courier New" w:hAnsi="Courier New" w:cs="Courier New"/>
                <w:sz w:val="20"/>
              </w:rPr>
              <w:t xml:space="preserve">                &lt;div class="form-label-group"&gt;</w:t>
            </w:r>
          </w:p>
          <w:p w14:paraId="45C088BD" w14:textId="4D5B77DC" w:rsidR="00117C4F" w:rsidRPr="00117C4F" w:rsidRDefault="00117C4F" w:rsidP="00787898">
            <w:pPr>
              <w:keepNext/>
              <w:spacing w:after="0" w:line="240" w:lineRule="auto"/>
              <w:rPr>
                <w:rFonts w:ascii="Courier New" w:hAnsi="Courier New" w:cs="Courier New"/>
                <w:sz w:val="20"/>
              </w:rPr>
            </w:pPr>
          </w:p>
        </w:tc>
      </w:tr>
    </w:tbl>
    <w:p w14:paraId="7AC97ABA" w14:textId="79856657" w:rsidR="00037910" w:rsidRDefault="00787898" w:rsidP="00787898">
      <w:pPr>
        <w:pStyle w:val="Caption"/>
        <w:rPr>
          <w:b w:val="0"/>
        </w:rPr>
      </w:pPr>
      <w:bookmarkStart w:id="134" w:name="_Toc59700829"/>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4</w:t>
      </w:r>
      <w:r w:rsidR="00F73158">
        <w:rPr>
          <w:noProof/>
        </w:rPr>
        <w:fldChar w:fldCharType="end"/>
      </w:r>
      <w:r w:rsidR="00D47EDC">
        <w:t xml:space="preserve"> </w:t>
      </w:r>
      <w:r w:rsidR="00037910">
        <w:rPr>
          <w:b w:val="0"/>
        </w:rPr>
        <w:t>Lanjutan</w:t>
      </w:r>
      <w:r w:rsidR="00037910" w:rsidRPr="00037910">
        <w:rPr>
          <w:rFonts w:cs="Times New Roman"/>
          <w:b w:val="0"/>
          <w:i/>
        </w:rPr>
        <w:t xml:space="preserve"> </w:t>
      </w:r>
      <w:r w:rsidR="00037910" w:rsidRPr="005F6539">
        <w:rPr>
          <w:rFonts w:cs="Times New Roman"/>
          <w:b w:val="0"/>
          <w:i/>
        </w:rPr>
        <w:t xml:space="preserve">Source code View </w:t>
      </w:r>
      <w:r w:rsidR="00037910" w:rsidRPr="002D7299">
        <w:rPr>
          <w:rFonts w:cs="Times New Roman"/>
          <w:b w:val="0"/>
        </w:rPr>
        <w:t>Tambah Barang</w:t>
      </w:r>
      <w:bookmarkEnd w:id="134"/>
    </w:p>
    <w:tbl>
      <w:tblPr>
        <w:tblW w:w="0" w:type="auto"/>
        <w:tblLook w:val="04A0" w:firstRow="1" w:lastRow="0" w:firstColumn="1" w:lastColumn="0" w:noHBand="0" w:noVBand="1"/>
      </w:tblPr>
      <w:tblGrid>
        <w:gridCol w:w="8778"/>
      </w:tblGrid>
      <w:tr w:rsidR="00037910" w:rsidRPr="00117C4F" w14:paraId="27F09385" w14:textId="77777777" w:rsidTr="009506AC">
        <w:tc>
          <w:tcPr>
            <w:tcW w:w="8778" w:type="dxa"/>
            <w:tcBorders>
              <w:top w:val="single" w:sz="4" w:space="0" w:color="auto"/>
              <w:left w:val="single" w:sz="4" w:space="0" w:color="auto"/>
              <w:bottom w:val="single" w:sz="4" w:space="0" w:color="auto"/>
              <w:right w:val="single" w:sz="4" w:space="0" w:color="auto"/>
            </w:tcBorders>
          </w:tcPr>
          <w:p w14:paraId="047E7746"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lastRenderedPageBreak/>
              <w:t xml:space="preserve">                  &lt;label for="pemilikBarang"&gt;Pemilik Barang&lt;/label&gt;</w:t>
            </w:r>
          </w:p>
          <w:p w14:paraId="02B265B1"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 class=" select2 js-example-responsive form-control " id="pemilikBarang" name ="pemilikBarang" required="required" style="width: 100%"&gt;</w:t>
            </w:r>
          </w:p>
          <w:p w14:paraId="10F3DFB1"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value=""&gt;--------------------------------------------------------------Pilih Pemilik Barang----------------------------------------------------------------------------&lt;/option&gt;</w:t>
            </w:r>
          </w:p>
          <w:p w14:paraId="76D9391B"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php</w:t>
            </w:r>
          </w:p>
          <w:p w14:paraId="0670AD4F"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foreach($pemilik as $p):</w:t>
            </w:r>
          </w:p>
          <w:p w14:paraId="2BB563C7"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gt;</w:t>
            </w:r>
          </w:p>
          <w:p w14:paraId="68C185FC"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class="form control" value="{{$p['instansi']}}"&gt;{{$p['instansi']}}&lt;/option&gt;</w:t>
            </w:r>
          </w:p>
          <w:p w14:paraId="633DF354"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w:t>
            </w:r>
            <w:proofErr w:type="gramStart"/>
            <w:r w:rsidRPr="00117C4F">
              <w:rPr>
                <w:rFonts w:ascii="Courier New" w:hAnsi="Courier New" w:cs="Courier New"/>
                <w:sz w:val="20"/>
                <w:szCs w:val="20"/>
              </w:rPr>
              <w:t>&lt;?php</w:t>
            </w:r>
            <w:proofErr w:type="gramEnd"/>
            <w:r w:rsidRPr="00117C4F">
              <w:rPr>
                <w:rFonts w:ascii="Courier New" w:hAnsi="Courier New" w:cs="Courier New"/>
                <w:sz w:val="20"/>
                <w:szCs w:val="20"/>
              </w:rPr>
              <w:t xml:space="preserve"> endforeach?&gt;</w:t>
            </w:r>
          </w:p>
          <w:p w14:paraId="5AACD51A"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gt;</w:t>
            </w:r>
          </w:p>
          <w:p w14:paraId="33781C64"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21E5E8EB"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w:t>
            </w:r>
          </w:p>
          <w:p w14:paraId="0C2548E1"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0D699A7C"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col-md-6"&gt;</w:t>
            </w:r>
          </w:p>
          <w:p w14:paraId="27584A1C"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label-group"&gt;</w:t>
            </w:r>
          </w:p>
          <w:p w14:paraId="011FDD75"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label for="keadaanBarang"&gt;Keadaan Barang&lt;/label&gt;</w:t>
            </w:r>
          </w:p>
          <w:p w14:paraId="3E7F7758"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 class=" select2 js-example-responsive form-control " id="keadaanBarang" name ="keadaanBarang" required="required" style="width: 100%"&gt;</w:t>
            </w:r>
          </w:p>
          <w:p w14:paraId="3B123A65"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value="Baik"&gt;Baik&lt;/option&gt;</w:t>
            </w:r>
          </w:p>
          <w:p w14:paraId="4B8D08BB"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value="Hilang"&gt;Hilang&lt;/option&gt;</w:t>
            </w:r>
          </w:p>
          <w:p w14:paraId="272A7A3D" w14:textId="36E6B3D0" w:rsidR="00DF17CE" w:rsidRPr="00117C4F" w:rsidRDefault="00DF17CE"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value="Rusak"&gt;Rusak&lt;/option&gt;</w:t>
            </w:r>
          </w:p>
          <w:p w14:paraId="23A04B6E" w14:textId="77777777" w:rsidR="00DF17CE" w:rsidRPr="00117C4F" w:rsidRDefault="00DF17CE"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value="Dijual"&gt;Dijual&lt;/option&gt;</w:t>
            </w:r>
          </w:p>
          <w:p w14:paraId="577A898F" w14:textId="77777777" w:rsidR="00DF17CE" w:rsidRPr="00117C4F" w:rsidRDefault="00DF17CE"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gt;</w:t>
            </w:r>
          </w:p>
          <w:p w14:paraId="06F97D86" w14:textId="77777777" w:rsidR="00DF17CE" w:rsidRPr="00117C4F" w:rsidRDefault="00DF17CE"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2C5128D7"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40988B8F"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372EC36B"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180BAAE1" w14:textId="77777777" w:rsidR="0067748F" w:rsidRPr="00117C4F" w:rsidRDefault="0067748F" w:rsidP="00565E60">
            <w:pPr>
              <w:spacing w:after="0" w:line="240" w:lineRule="auto"/>
              <w:rPr>
                <w:rFonts w:ascii="Courier New" w:hAnsi="Courier New" w:cs="Courier New"/>
                <w:sz w:val="20"/>
                <w:szCs w:val="20"/>
              </w:rPr>
            </w:pPr>
          </w:p>
          <w:p w14:paraId="12A72666"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group"&gt;</w:t>
            </w:r>
          </w:p>
          <w:p w14:paraId="3178D46C"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row"&gt;</w:t>
            </w:r>
          </w:p>
          <w:p w14:paraId="037A0403"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col-md-6 mb-2"&gt;</w:t>
            </w:r>
          </w:p>
          <w:p w14:paraId="7AF89338"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label-group"&gt;</w:t>
            </w:r>
          </w:p>
          <w:p w14:paraId="2D34CB06"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label for="lokasiBarang"&gt;Lokasi Barang&lt;/label&gt;</w:t>
            </w:r>
          </w:p>
          <w:p w14:paraId="5D5D6C6F" w14:textId="77777777" w:rsidR="0067748F" w:rsidRPr="00117C4F" w:rsidRDefault="0067748F"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 class=" select2 js-example-responsive form-control " id="LokasiBarang" name ="lokasiBarang" required="required" style="width: 100%"&gt;</w:t>
            </w:r>
          </w:p>
          <w:p w14:paraId="1C72E9CA" w14:textId="77777777" w:rsidR="00117C4F" w:rsidRPr="00117C4F" w:rsidRDefault="0067748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value</w:t>
            </w:r>
            <w:r w:rsidR="00117C4F" w:rsidRPr="00117C4F">
              <w:rPr>
                <w:rFonts w:ascii="Courier New" w:hAnsi="Courier New" w:cs="Courier New"/>
                <w:sz w:val="20"/>
                <w:szCs w:val="20"/>
              </w:rPr>
              <w:t>=""&gt;--------------------------------------------------------------Pilih Lokasi Barang----------------------------------------------------------------------------&lt;/option&gt;</w:t>
            </w:r>
          </w:p>
          <w:p w14:paraId="7F7F9C49"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w:t>
            </w:r>
            <w:proofErr w:type="gramStart"/>
            <w:r w:rsidRPr="00117C4F">
              <w:rPr>
                <w:rFonts w:ascii="Courier New" w:hAnsi="Courier New" w:cs="Courier New"/>
                <w:sz w:val="20"/>
                <w:szCs w:val="20"/>
              </w:rPr>
              <w:t>&lt;?php</w:t>
            </w:r>
            <w:proofErr w:type="gramEnd"/>
            <w:r w:rsidRPr="00117C4F">
              <w:rPr>
                <w:rFonts w:ascii="Courier New" w:hAnsi="Courier New" w:cs="Courier New"/>
                <w:sz w:val="20"/>
                <w:szCs w:val="20"/>
              </w:rPr>
              <w:t xml:space="preserve"> foreach ($lokasi as $l):?&gt;</w:t>
            </w:r>
          </w:p>
          <w:p w14:paraId="5D9B8C50"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option class="form control" value="{{$l['id_lokasi']}}"&gt;{{$l['nama_lokasi']}}&lt;/option&gt;</w:t>
            </w:r>
          </w:p>
          <w:p w14:paraId="3362B334"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w:t>
            </w:r>
            <w:proofErr w:type="gramStart"/>
            <w:r w:rsidRPr="00117C4F">
              <w:rPr>
                <w:rFonts w:ascii="Courier New" w:hAnsi="Courier New" w:cs="Courier New"/>
                <w:sz w:val="20"/>
                <w:szCs w:val="20"/>
              </w:rPr>
              <w:t>&lt;?php</w:t>
            </w:r>
            <w:proofErr w:type="gramEnd"/>
            <w:r w:rsidRPr="00117C4F">
              <w:rPr>
                <w:rFonts w:ascii="Courier New" w:hAnsi="Courier New" w:cs="Courier New"/>
                <w:sz w:val="20"/>
                <w:szCs w:val="20"/>
              </w:rPr>
              <w:t xml:space="preserve"> endforeach?&gt;</w:t>
            </w:r>
          </w:p>
          <w:p w14:paraId="6C819912"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gt;</w:t>
            </w:r>
          </w:p>
          <w:p w14:paraId="42DA36CF"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487572FF"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5CC98BA2"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col-md-6"&gt;</w:t>
            </w:r>
          </w:p>
          <w:p w14:paraId="3AFEAE61"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label-group"&gt;</w:t>
            </w:r>
          </w:p>
          <w:p w14:paraId="577481A0" w14:textId="5B3909CC"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label for="lokasiBarang"&gt;Lokasi/Ruangan Detail&lt;/label&gt;</w:t>
            </w:r>
          </w:p>
          <w:p w14:paraId="1C12D296" w14:textId="447472FB" w:rsidR="00565E60"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 class=" select2 js-example-responsive form-control "id="LokasiDetail" name ="lokasiDetail" required="required" style="width: 100%"&gt;</w:t>
            </w:r>
          </w:p>
          <w:p w14:paraId="31D733F2" w14:textId="29E6F35C" w:rsidR="00117C4F" w:rsidRPr="00117C4F" w:rsidRDefault="00117C4F" w:rsidP="009E1F03">
            <w:pPr>
              <w:keepNext/>
              <w:spacing w:after="0" w:line="240" w:lineRule="auto"/>
              <w:rPr>
                <w:rFonts w:ascii="Courier New" w:hAnsi="Courier New" w:cs="Courier New"/>
                <w:sz w:val="20"/>
                <w:szCs w:val="20"/>
              </w:rPr>
            </w:pPr>
          </w:p>
        </w:tc>
      </w:tr>
    </w:tbl>
    <w:p w14:paraId="199D2A25" w14:textId="21BCB0A8" w:rsidR="00037910" w:rsidRDefault="009E1F03" w:rsidP="009E1F03">
      <w:pPr>
        <w:pStyle w:val="Caption"/>
        <w:rPr>
          <w:b w:val="0"/>
        </w:rPr>
      </w:pPr>
      <w:bookmarkStart w:id="135" w:name="_Toc5970083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5</w:t>
      </w:r>
      <w:r w:rsidR="00F73158">
        <w:rPr>
          <w:noProof/>
        </w:rPr>
        <w:fldChar w:fldCharType="end"/>
      </w:r>
      <w:r w:rsidR="00787212">
        <w:t xml:space="preserve"> </w:t>
      </w:r>
      <w:r w:rsidR="00037910">
        <w:rPr>
          <w:b w:val="0"/>
        </w:rPr>
        <w:t>Lanjutan</w:t>
      </w:r>
      <w:r w:rsidR="00037910" w:rsidRPr="00037910">
        <w:rPr>
          <w:rFonts w:cs="Times New Roman"/>
          <w:b w:val="0"/>
          <w:i/>
        </w:rPr>
        <w:t xml:space="preserve"> </w:t>
      </w:r>
      <w:r w:rsidR="00037910" w:rsidRPr="005F6539">
        <w:rPr>
          <w:rFonts w:cs="Times New Roman"/>
          <w:b w:val="0"/>
          <w:i/>
        </w:rPr>
        <w:t xml:space="preserve">Source code View </w:t>
      </w:r>
      <w:r w:rsidR="00037910" w:rsidRPr="002D7299">
        <w:rPr>
          <w:rFonts w:cs="Times New Roman"/>
          <w:b w:val="0"/>
        </w:rPr>
        <w:t>Tambah Barang</w:t>
      </w:r>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037910" w:rsidRPr="00117C4F" w14:paraId="1B50539A" w14:textId="77777777" w:rsidTr="009506AC">
        <w:tc>
          <w:tcPr>
            <w:tcW w:w="8778" w:type="dxa"/>
          </w:tcPr>
          <w:p w14:paraId="426BE572"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lastRenderedPageBreak/>
              <w:t xml:space="preserve">                    &lt;option value=""&gt;--------------------------------------------------------------Pilih Detail Ruangan----------------------------------------------------------------------------&lt;/option&gt;</w:t>
            </w:r>
          </w:p>
          <w:p w14:paraId="7F657424"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select&gt;</w:t>
            </w:r>
          </w:p>
          <w:p w14:paraId="722582D5"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24192C07"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74BACBC0"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3D278255"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2FBFBAD7"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group"&gt;</w:t>
            </w:r>
          </w:p>
          <w:p w14:paraId="696F9A47"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group"&gt;</w:t>
            </w:r>
          </w:p>
          <w:p w14:paraId="797E7D44"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label-group"&gt;</w:t>
            </w:r>
          </w:p>
          <w:p w14:paraId="049893FD"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label for="keterangan"&gt;Keterangan Barang&lt;/label&gt;</w:t>
            </w:r>
          </w:p>
          <w:p w14:paraId="6C72152B"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textarea class="form-control" id="ketBarang" rows="3" placeholder="Keterangan" required="required" name="ket"&gt;&lt;/textarea&gt;</w:t>
            </w:r>
          </w:p>
          <w:p w14:paraId="2C3996C5" w14:textId="77777777" w:rsidR="00117C4F" w:rsidRPr="00117C4F" w:rsidRDefault="00117C4F"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5C73468C" w14:textId="5B10BD43" w:rsidR="00565E60" w:rsidRPr="00117C4F" w:rsidRDefault="00565E60" w:rsidP="00117C4F">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4D6654FB" w14:textId="77777777" w:rsidR="00565E60" w:rsidRPr="00117C4F" w:rsidRDefault="00565E60"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69D6FF24" w14:textId="77777777" w:rsidR="00565E60" w:rsidRPr="00117C4F" w:rsidRDefault="00565E60" w:rsidP="00565E60">
            <w:pPr>
              <w:spacing w:after="0" w:line="240" w:lineRule="auto"/>
              <w:rPr>
                <w:rFonts w:ascii="Courier New" w:hAnsi="Courier New" w:cs="Courier New"/>
                <w:sz w:val="20"/>
                <w:szCs w:val="20"/>
              </w:rPr>
            </w:pPr>
          </w:p>
          <w:p w14:paraId="7806FFBC" w14:textId="77777777" w:rsidR="00565E60" w:rsidRPr="00117C4F" w:rsidRDefault="00565E60"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 -------- --&gt;</w:t>
            </w:r>
          </w:p>
          <w:p w14:paraId="3F8DD292" w14:textId="77777777" w:rsidR="00565E60" w:rsidRPr="00117C4F" w:rsidRDefault="00565E60"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group"&gt;</w:t>
            </w:r>
          </w:p>
          <w:p w14:paraId="1B4115D0"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row"&gt;</w:t>
            </w:r>
          </w:p>
          <w:p w14:paraId="2AEE8E80"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col-md-7"&gt;</w:t>
            </w:r>
          </w:p>
          <w:p w14:paraId="1CDD9859"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form-label-group"&gt;</w:t>
            </w:r>
          </w:p>
          <w:p w14:paraId="7C2A4B9F"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label for="imgbarang"&gt;Upload Gambar Barang&lt;/label&gt;</w:t>
            </w:r>
          </w:p>
          <w:p w14:paraId="7DA402ED"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input type="file" name="foto" class="form-control" id="fotoBar" required="true" &gt;</w:t>
            </w:r>
          </w:p>
          <w:p w14:paraId="18113B28"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68172726"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gt;</w:t>
            </w:r>
          </w:p>
          <w:p w14:paraId="5B45D0CB"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col-md-5"&gt;</w:t>
            </w:r>
          </w:p>
          <w:p w14:paraId="2067DC7B" w14:textId="77777777" w:rsidR="001E05D1" w:rsidRPr="00117C4F" w:rsidRDefault="001E05D1" w:rsidP="00565E60">
            <w:pPr>
              <w:spacing w:after="0" w:line="240" w:lineRule="auto"/>
              <w:rPr>
                <w:rFonts w:ascii="Courier New" w:hAnsi="Courier New" w:cs="Courier New"/>
                <w:sz w:val="20"/>
                <w:szCs w:val="20"/>
              </w:rPr>
            </w:pPr>
            <w:r w:rsidRPr="00117C4F">
              <w:rPr>
                <w:rFonts w:ascii="Courier New" w:hAnsi="Courier New" w:cs="Courier New"/>
                <w:sz w:val="20"/>
                <w:szCs w:val="20"/>
              </w:rPr>
              <w:t xml:space="preserve">                &lt;div class="image-preview" name="imagePreview" id="imagePreview"&gt;</w:t>
            </w:r>
          </w:p>
          <w:p w14:paraId="04306A9F" w14:textId="646AF598" w:rsidR="00DF7CFE" w:rsidRPr="00DF7CFE" w:rsidRDefault="001E05D1" w:rsidP="00DF7CFE">
            <w:pPr>
              <w:spacing w:after="0" w:line="240" w:lineRule="auto"/>
              <w:rPr>
                <w:rFonts w:ascii="Courier New" w:hAnsi="Courier New" w:cs="Courier New"/>
                <w:sz w:val="20"/>
                <w:szCs w:val="20"/>
              </w:rPr>
            </w:pPr>
            <w:r w:rsidRPr="00117C4F">
              <w:rPr>
                <w:rFonts w:ascii="Courier New" w:hAnsi="Courier New" w:cs="Courier New"/>
                <w:sz w:val="20"/>
                <w:szCs w:val="20"/>
              </w:rPr>
              <w:t xml:space="preserve">                  &lt;img src="" alt="Image Preview " class="image-</w:t>
            </w:r>
            <w:r w:rsidR="00DF7CFE" w:rsidRPr="00DF7CFE">
              <w:rPr>
                <w:rFonts w:ascii="Courier New" w:hAnsi="Courier New" w:cs="Courier New"/>
                <w:sz w:val="20"/>
                <w:szCs w:val="20"/>
              </w:rPr>
              <w:t xml:space="preserve"> preview__image" width="80px" height="250px"&gt;</w:t>
            </w:r>
          </w:p>
          <w:p w14:paraId="5076FBAD"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pan class="image-preview_default-text"&gt;Image Preview&lt;/span&gt;</w:t>
            </w:r>
          </w:p>
          <w:p w14:paraId="7FA1F23D"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div&gt;</w:t>
            </w:r>
          </w:p>
          <w:p w14:paraId="02D6F890"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div&gt;</w:t>
            </w:r>
          </w:p>
          <w:p w14:paraId="0C0A5D18"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div&gt;</w:t>
            </w:r>
          </w:p>
          <w:p w14:paraId="04A21EB7"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div&gt;</w:t>
            </w:r>
          </w:p>
          <w:p w14:paraId="5A811767"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 -------- --&gt;</w:t>
            </w:r>
          </w:p>
          <w:p w14:paraId="256BBF90"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button type="submit" class="btn btn-success btn-block" &gt;Tambah&lt;/button&gt;</w:t>
            </w:r>
          </w:p>
          <w:p w14:paraId="31A0AE89"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roofErr w:type="gramStart"/>
            <w:r w:rsidRPr="00DF7CFE">
              <w:rPr>
                <w:rFonts w:ascii="Courier New" w:hAnsi="Courier New" w:cs="Courier New"/>
                <w:sz w:val="20"/>
                <w:szCs w:val="20"/>
              </w:rPr>
              <w:t>&lt;?php</w:t>
            </w:r>
            <w:proofErr w:type="gramEnd"/>
            <w:r w:rsidRPr="00DF7CFE">
              <w:rPr>
                <w:rFonts w:ascii="Courier New" w:hAnsi="Courier New" w:cs="Courier New"/>
                <w:sz w:val="20"/>
                <w:szCs w:val="20"/>
              </w:rPr>
              <w:t xml:space="preserve"> echo form_close();?&gt;</w:t>
            </w:r>
          </w:p>
          <w:p w14:paraId="7C549296"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div&gt;</w:t>
            </w:r>
          </w:p>
          <w:p w14:paraId="53887602"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div&gt;</w:t>
            </w:r>
          </w:p>
          <w:p w14:paraId="35240BC2"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div&gt;</w:t>
            </w:r>
          </w:p>
          <w:p w14:paraId="42E3F3EF"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endsection</w:t>
            </w:r>
          </w:p>
          <w:p w14:paraId="3E11E53A" w14:textId="77777777" w:rsidR="00DF7CFE" w:rsidRPr="00DF7CFE" w:rsidRDefault="00DF7CFE" w:rsidP="00DF7CFE">
            <w:pPr>
              <w:spacing w:after="0" w:line="240" w:lineRule="auto"/>
              <w:rPr>
                <w:rFonts w:ascii="Courier New" w:hAnsi="Courier New" w:cs="Courier New"/>
                <w:sz w:val="20"/>
                <w:szCs w:val="20"/>
              </w:rPr>
            </w:pPr>
          </w:p>
          <w:p w14:paraId="4F93ADE6"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section('scripts-js')</w:t>
            </w:r>
          </w:p>
          <w:p w14:paraId="6F83237F"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 type="text/javascript" src="{{base_url('assets/dist/js/jquery.mask.min.js')}}"&gt;&lt;/script&gt;</w:t>
            </w:r>
          </w:p>
          <w:p w14:paraId="14F5C244"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 type="text/javascript" charset="utf8" src="{{base_url('assets/plugins/select2/js/select2.full.min.js')}}"&gt;&lt;/script&gt;</w:t>
            </w:r>
          </w:p>
          <w:p w14:paraId="332A5962"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 type="text/javascript"&gt;</w:t>
            </w:r>
          </w:p>
          <w:p w14:paraId="7AB3E4A8"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document).ready(function() {</w:t>
            </w:r>
          </w:p>
          <w:p w14:paraId="6257FBFD" w14:textId="77777777" w:rsidR="00DF7CFE" w:rsidRPr="00DF7CFE" w:rsidRDefault="00DF7CFE" w:rsidP="00DF7CFE">
            <w:pPr>
              <w:spacing w:after="0" w:line="240" w:lineRule="auto"/>
              <w:rPr>
                <w:rFonts w:ascii="Courier New" w:hAnsi="Courier New" w:cs="Courier New"/>
                <w:sz w:val="20"/>
                <w:szCs w:val="20"/>
              </w:rPr>
            </w:pPr>
            <w:r w:rsidRPr="00DF7CFE">
              <w:rPr>
                <w:rFonts w:ascii="Courier New" w:hAnsi="Courier New" w:cs="Courier New"/>
                <w:sz w:val="20"/>
                <w:szCs w:val="20"/>
              </w:rPr>
              <w:t xml:space="preserve">        $('.select2').select2();</w:t>
            </w:r>
          </w:p>
          <w:p w14:paraId="5EB89D78" w14:textId="3F20AD62" w:rsidR="00DF7CFE" w:rsidRDefault="00DF7CFE" w:rsidP="00117C4F">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5D2CD0BA" w14:textId="6B7DE121" w:rsidR="001E05D1" w:rsidRPr="00117C4F" w:rsidRDefault="00117C4F" w:rsidP="009E1F03">
            <w:pPr>
              <w:keepNext/>
              <w:spacing w:after="0" w:line="240" w:lineRule="auto"/>
              <w:rPr>
                <w:rFonts w:ascii="Courier New" w:hAnsi="Courier New" w:cs="Courier New"/>
                <w:sz w:val="20"/>
                <w:szCs w:val="20"/>
              </w:rPr>
            </w:pPr>
            <w:r w:rsidRPr="00117C4F">
              <w:rPr>
                <w:rFonts w:ascii="Courier New" w:hAnsi="Courier New" w:cs="Courier New"/>
                <w:sz w:val="20"/>
                <w:szCs w:val="20"/>
              </w:rPr>
              <w:t xml:space="preserve"> </w:t>
            </w:r>
          </w:p>
        </w:tc>
      </w:tr>
    </w:tbl>
    <w:p w14:paraId="40CCAEBE" w14:textId="4B64F0D9" w:rsidR="00037910" w:rsidRDefault="009E1F03" w:rsidP="009E1F03">
      <w:pPr>
        <w:pStyle w:val="Caption"/>
        <w:rPr>
          <w:b w:val="0"/>
        </w:rPr>
      </w:pPr>
      <w:bookmarkStart w:id="136" w:name="_Toc59700831"/>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6</w:t>
      </w:r>
      <w:r w:rsidR="00F73158">
        <w:rPr>
          <w:noProof/>
        </w:rPr>
        <w:fldChar w:fldCharType="end"/>
      </w:r>
      <w:r w:rsidR="00D82399">
        <w:t xml:space="preserve"> </w:t>
      </w:r>
      <w:r w:rsidR="00037910">
        <w:rPr>
          <w:b w:val="0"/>
        </w:rPr>
        <w:t>Lanjutan</w:t>
      </w:r>
      <w:r w:rsidR="00037910" w:rsidRPr="00037910">
        <w:rPr>
          <w:rFonts w:cs="Times New Roman"/>
          <w:b w:val="0"/>
          <w:i/>
        </w:rPr>
        <w:t xml:space="preserve"> </w:t>
      </w:r>
      <w:r w:rsidR="00037910" w:rsidRPr="005F6539">
        <w:rPr>
          <w:rFonts w:cs="Times New Roman"/>
          <w:b w:val="0"/>
          <w:i/>
        </w:rPr>
        <w:t xml:space="preserve">Source code View </w:t>
      </w:r>
      <w:r w:rsidR="00037910" w:rsidRPr="002D7299">
        <w:rPr>
          <w:rFonts w:cs="Times New Roman"/>
          <w:b w:val="0"/>
        </w:rPr>
        <w:t>Tambah Barang</w:t>
      </w:r>
      <w:bookmarkEnd w:id="136"/>
    </w:p>
    <w:tbl>
      <w:tblPr>
        <w:tblW w:w="0" w:type="auto"/>
        <w:tblLook w:val="04A0" w:firstRow="1" w:lastRow="0" w:firstColumn="1" w:lastColumn="0" w:noHBand="0" w:noVBand="1"/>
      </w:tblPr>
      <w:tblGrid>
        <w:gridCol w:w="8778"/>
      </w:tblGrid>
      <w:tr w:rsidR="00037910" w14:paraId="1E240589" w14:textId="77777777" w:rsidTr="009506AC">
        <w:tc>
          <w:tcPr>
            <w:tcW w:w="8778" w:type="dxa"/>
            <w:tcBorders>
              <w:top w:val="single" w:sz="4" w:space="0" w:color="auto"/>
              <w:left w:val="single" w:sz="4" w:space="0" w:color="auto"/>
              <w:bottom w:val="single" w:sz="4" w:space="0" w:color="auto"/>
              <w:right w:val="single" w:sz="4" w:space="0" w:color="auto"/>
            </w:tcBorders>
          </w:tcPr>
          <w:p w14:paraId="7642D054" w14:textId="77777777" w:rsidR="00117C4F" w:rsidRPr="00DF7CFE" w:rsidRDefault="00117C4F" w:rsidP="00117C4F">
            <w:pPr>
              <w:spacing w:after="0" w:line="240" w:lineRule="auto"/>
              <w:rPr>
                <w:rFonts w:ascii="Courier New" w:hAnsi="Courier New" w:cs="Courier New"/>
                <w:sz w:val="20"/>
                <w:szCs w:val="20"/>
              </w:rPr>
            </w:pPr>
            <w:r w:rsidRPr="00DF7CFE">
              <w:rPr>
                <w:rFonts w:ascii="Courier New" w:hAnsi="Courier New" w:cs="Courier New"/>
                <w:sz w:val="20"/>
                <w:szCs w:val="20"/>
              </w:rPr>
              <w:lastRenderedPageBreak/>
              <w:t xml:space="preserve">    &lt;/script&gt;</w:t>
            </w:r>
          </w:p>
          <w:p w14:paraId="7C3F1E2C" w14:textId="77777777" w:rsidR="00117C4F" w:rsidRPr="00DF7CFE" w:rsidRDefault="00117C4F" w:rsidP="00117C4F">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1C758156" w14:textId="77777777" w:rsidR="00117C4F" w:rsidRPr="00DF7CFE" w:rsidRDefault="00117C4F" w:rsidP="00117C4F">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 type="text/javascript"&gt;</w:t>
            </w:r>
          </w:p>
          <w:p w14:paraId="62EF83C0" w14:textId="77777777" w:rsidR="00117C4F" w:rsidRPr="00DF7CFE" w:rsidRDefault="00117C4F" w:rsidP="00117C4F">
            <w:pPr>
              <w:spacing w:after="0" w:line="240" w:lineRule="auto"/>
              <w:rPr>
                <w:rFonts w:ascii="Courier New" w:hAnsi="Courier New" w:cs="Courier New"/>
                <w:sz w:val="20"/>
                <w:szCs w:val="20"/>
              </w:rPr>
            </w:pPr>
            <w:r w:rsidRPr="00DF7CFE">
              <w:rPr>
                <w:rFonts w:ascii="Courier New" w:hAnsi="Courier New" w:cs="Courier New"/>
                <w:sz w:val="20"/>
                <w:szCs w:val="20"/>
              </w:rPr>
              <w:t xml:space="preserve">      $(document).ready(function(){</w:t>
            </w:r>
          </w:p>
          <w:p w14:paraId="199E4FD8" w14:textId="77777777" w:rsidR="00117C4F" w:rsidRPr="00DF7CFE" w:rsidRDefault="00117C4F" w:rsidP="00117C4F">
            <w:pPr>
              <w:spacing w:after="0" w:line="240" w:lineRule="auto"/>
              <w:rPr>
                <w:rFonts w:ascii="Courier New" w:hAnsi="Courier New" w:cs="Courier New"/>
                <w:sz w:val="20"/>
                <w:szCs w:val="20"/>
              </w:rPr>
            </w:pPr>
            <w:r w:rsidRPr="00DF7CFE">
              <w:rPr>
                <w:rFonts w:ascii="Courier New" w:hAnsi="Courier New" w:cs="Courier New"/>
                <w:sz w:val="20"/>
                <w:szCs w:val="20"/>
              </w:rPr>
              <w:t xml:space="preserve">                // Format mata uang.</w:t>
            </w:r>
          </w:p>
          <w:p w14:paraId="6969C4F1" w14:textId="77777777" w:rsidR="00117C4F" w:rsidRPr="00DF7CFE" w:rsidRDefault="00117C4F" w:rsidP="00117C4F">
            <w:pPr>
              <w:spacing w:after="0" w:line="240" w:lineRule="auto"/>
              <w:rPr>
                <w:rFonts w:ascii="Courier New" w:hAnsi="Courier New" w:cs="Courier New"/>
                <w:sz w:val="20"/>
                <w:szCs w:val="20"/>
              </w:rPr>
            </w:pPr>
            <w:r w:rsidRPr="00DF7CFE">
              <w:rPr>
                <w:rFonts w:ascii="Courier New" w:hAnsi="Courier New" w:cs="Courier New"/>
                <w:sz w:val="20"/>
                <w:szCs w:val="20"/>
              </w:rPr>
              <w:t xml:space="preserve">                var input=$("#hargaBarang").val();</w:t>
            </w:r>
          </w:p>
          <w:p w14:paraId="19B54997" w14:textId="77777777" w:rsidR="00117C4F" w:rsidRPr="00DF7CFE" w:rsidRDefault="00117C4F" w:rsidP="00117C4F">
            <w:pPr>
              <w:spacing w:after="0" w:line="240" w:lineRule="auto"/>
              <w:rPr>
                <w:rFonts w:ascii="Courier New" w:hAnsi="Courier New" w:cs="Courier New"/>
                <w:sz w:val="20"/>
                <w:szCs w:val="20"/>
              </w:rPr>
            </w:pPr>
            <w:r w:rsidRPr="00DF7CFE">
              <w:rPr>
                <w:rFonts w:ascii="Courier New" w:hAnsi="Courier New" w:cs="Courier New"/>
                <w:sz w:val="20"/>
                <w:szCs w:val="20"/>
              </w:rPr>
              <w:t xml:space="preserve">                $("#hargaBarang").val(input);</w:t>
            </w:r>
          </w:p>
          <w:p w14:paraId="6911751F" w14:textId="5AD4D8E1"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 '.hargaBarang' ).mask('000.000.000,00', {reverse: true});</w:t>
            </w:r>
          </w:p>
          <w:p w14:paraId="5DC71D9F"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3AC8442A"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gt;</w:t>
            </w:r>
          </w:p>
          <w:p w14:paraId="2FEBCC36"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0405FC00"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gt;</w:t>
            </w:r>
          </w:p>
          <w:p w14:paraId="74A1514E"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document).ready(function(){</w:t>
            </w:r>
          </w:p>
          <w:p w14:paraId="6BB91E36"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t fotoBarang=document.getElementById("fotoBar");</w:t>
            </w:r>
          </w:p>
          <w:p w14:paraId="37C8E7A4"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t previewContainer=document.getElementById("imagePreview");</w:t>
            </w:r>
          </w:p>
          <w:p w14:paraId="316B5951"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t previewImage=previewContainer.querySelector(".image-preview__image");</w:t>
            </w:r>
          </w:p>
          <w:p w14:paraId="7E4E50FD"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t previewDefaultText=previewContainer.querySelector(".image-preview_default-text");</w:t>
            </w:r>
          </w:p>
          <w:p w14:paraId="1D85EE93"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fotoBarang.addEventListener("change",function(){</w:t>
            </w:r>
          </w:p>
          <w:p w14:paraId="361E5033"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t file=this.files[0];</w:t>
            </w:r>
          </w:p>
          <w:p w14:paraId="43F7835A"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if(file){</w:t>
            </w:r>
          </w:p>
          <w:p w14:paraId="0976F0D6"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t reader = new FileReader();</w:t>
            </w:r>
          </w:p>
          <w:p w14:paraId="3301ECC1"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previewDefaultText.style.display="none";</w:t>
            </w:r>
          </w:p>
          <w:p w14:paraId="6BE465A1" w14:textId="77777777" w:rsidR="001E05D1" w:rsidRPr="00DF7CFE" w:rsidRDefault="001E05D1"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previewImage.style.display="block";</w:t>
            </w:r>
          </w:p>
          <w:p w14:paraId="4331FFCC" w14:textId="77777777" w:rsidR="001E05D1" w:rsidRPr="00DF7CFE" w:rsidRDefault="001E05D1" w:rsidP="00565E60">
            <w:pPr>
              <w:keepNext/>
              <w:spacing w:after="0" w:line="240" w:lineRule="auto"/>
              <w:rPr>
                <w:rFonts w:ascii="Courier New" w:hAnsi="Courier New" w:cs="Courier New"/>
                <w:sz w:val="20"/>
                <w:szCs w:val="20"/>
              </w:rPr>
            </w:pPr>
            <w:r w:rsidRPr="00DF7CFE">
              <w:rPr>
                <w:rFonts w:ascii="Courier New" w:hAnsi="Courier New" w:cs="Courier New"/>
                <w:sz w:val="20"/>
                <w:szCs w:val="20"/>
              </w:rPr>
              <w:t xml:space="preserve">            reader.addEventListener("load",function(){</w:t>
            </w:r>
          </w:p>
          <w:p w14:paraId="1F9700D3"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ole.log(this);</w:t>
            </w:r>
          </w:p>
          <w:p w14:paraId="7F076FA5"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previewImage.setAttribute("src", this.result);</w:t>
            </w:r>
          </w:p>
          <w:p w14:paraId="5B531AB4"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1E345EB5"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reader.readAsDataURL(file);</w:t>
            </w:r>
          </w:p>
          <w:p w14:paraId="5A220E22" w14:textId="77777777" w:rsidR="00565E60" w:rsidRPr="00DF7CFE" w:rsidRDefault="00565E60" w:rsidP="00565E60">
            <w:pPr>
              <w:spacing w:line="240" w:lineRule="auto"/>
              <w:rPr>
                <w:rFonts w:ascii="Courier New" w:hAnsi="Courier New" w:cs="Courier New"/>
                <w:sz w:val="20"/>
                <w:szCs w:val="20"/>
              </w:rPr>
            </w:pPr>
            <w:r w:rsidRPr="00DF7CFE">
              <w:rPr>
                <w:rFonts w:ascii="Courier New" w:hAnsi="Courier New" w:cs="Courier New"/>
                <w:sz w:val="20"/>
                <w:szCs w:val="20"/>
              </w:rPr>
              <w:t xml:space="preserve">          }</w:t>
            </w:r>
          </w:p>
          <w:p w14:paraId="67851A05"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784432B1"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6B599A52"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gt;</w:t>
            </w:r>
          </w:p>
          <w:p w14:paraId="67823CE3" w14:textId="77777777" w:rsidR="00565E60" w:rsidRPr="00DF7CFE" w:rsidRDefault="00565E60" w:rsidP="00565E60">
            <w:pPr>
              <w:spacing w:after="0" w:line="240" w:lineRule="auto"/>
              <w:rPr>
                <w:rFonts w:ascii="Courier New" w:hAnsi="Courier New" w:cs="Courier New"/>
                <w:sz w:val="20"/>
                <w:szCs w:val="20"/>
              </w:rPr>
            </w:pPr>
          </w:p>
          <w:p w14:paraId="0A66CF79"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 type="text/javascript"&gt;</w:t>
            </w:r>
          </w:p>
          <w:p w14:paraId="253203DD"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document).ready(function() {</w:t>
            </w:r>
          </w:p>
          <w:p w14:paraId="0ACB03E3"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LokasiBarang").change(function() {</w:t>
            </w:r>
          </w:p>
          <w:p w14:paraId="2960E3B3"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var postForm = {</w:t>
            </w:r>
          </w:p>
          <w:p w14:paraId="050C0167"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id': document.getElementById("LokasiBarang").value,</w:t>
            </w:r>
          </w:p>
          <w:p w14:paraId="389E88D0"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op': 1</w:t>
            </w:r>
          </w:p>
          <w:p w14:paraId="34F35679"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764941A9"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ajax({</w:t>
            </w:r>
          </w:p>
          <w:p w14:paraId="7368EB33"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type: "post",</w:t>
            </w:r>
          </w:p>
          <w:p w14:paraId="683681D2"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url:'http://ysinvetaris.epizy.com/barang/selectBox_lokasi',</w:t>
            </w:r>
          </w:p>
          <w:p w14:paraId="0E1F31C1"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data: postForm,</w:t>
            </w:r>
          </w:p>
          <w:p w14:paraId="5DC47222"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success: function(data) {</w:t>
            </w:r>
          </w:p>
          <w:p w14:paraId="545B64F5"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console.log(data);</w:t>
            </w:r>
          </w:p>
          <w:p w14:paraId="513CE657"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LokasiDetail").html(data);</w:t>
            </w:r>
          </w:p>
          <w:p w14:paraId="285D818E"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263FF848"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7F24B7DF"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5597AB2D" w14:textId="63CF2305"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w:t>
            </w:r>
          </w:p>
          <w:p w14:paraId="368EC44D" w14:textId="77777777" w:rsidR="00565E60" w:rsidRPr="00DF7CFE" w:rsidRDefault="00565E60" w:rsidP="00565E60">
            <w:pPr>
              <w:spacing w:after="0" w:line="240" w:lineRule="auto"/>
              <w:rPr>
                <w:rFonts w:ascii="Courier New" w:hAnsi="Courier New" w:cs="Courier New"/>
                <w:sz w:val="20"/>
                <w:szCs w:val="20"/>
              </w:rPr>
            </w:pPr>
            <w:r w:rsidRPr="00DF7CFE">
              <w:rPr>
                <w:rFonts w:ascii="Courier New" w:hAnsi="Courier New" w:cs="Courier New"/>
                <w:sz w:val="20"/>
                <w:szCs w:val="20"/>
              </w:rPr>
              <w:t xml:space="preserve">    &lt;/script&gt;</w:t>
            </w:r>
          </w:p>
          <w:p w14:paraId="674BD650" w14:textId="77777777" w:rsidR="00565E60" w:rsidRDefault="00565E60" w:rsidP="00565E60">
            <w:pPr>
              <w:keepNext/>
              <w:spacing w:after="0" w:line="240" w:lineRule="auto"/>
              <w:rPr>
                <w:rFonts w:ascii="Courier New" w:hAnsi="Courier New" w:cs="Courier New"/>
                <w:sz w:val="20"/>
                <w:szCs w:val="20"/>
              </w:rPr>
            </w:pPr>
            <w:r w:rsidRPr="00DF7CFE">
              <w:rPr>
                <w:rFonts w:ascii="Courier New" w:hAnsi="Courier New" w:cs="Courier New"/>
                <w:sz w:val="20"/>
                <w:szCs w:val="20"/>
              </w:rPr>
              <w:t>@endsection</w:t>
            </w:r>
          </w:p>
          <w:p w14:paraId="1AC1F6C1" w14:textId="6369A9F4" w:rsidR="006D4801" w:rsidRPr="00DF7CFE" w:rsidRDefault="006D4801" w:rsidP="009E1F03">
            <w:pPr>
              <w:keepNext/>
              <w:spacing w:after="0" w:line="240" w:lineRule="auto"/>
              <w:rPr>
                <w:rFonts w:ascii="Courier New" w:hAnsi="Courier New" w:cs="Courier New"/>
                <w:sz w:val="20"/>
                <w:szCs w:val="20"/>
              </w:rPr>
            </w:pPr>
          </w:p>
        </w:tc>
      </w:tr>
    </w:tbl>
    <w:p w14:paraId="4EF32DF4" w14:textId="291A5DF3" w:rsidR="00037910" w:rsidRDefault="009E1F03" w:rsidP="009E1F03">
      <w:pPr>
        <w:pStyle w:val="Caption"/>
        <w:rPr>
          <w:rFonts w:cs="Times New Roman"/>
          <w:b w:val="0"/>
        </w:rPr>
      </w:pPr>
      <w:bookmarkStart w:id="137" w:name="_Toc59700832"/>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7</w:t>
      </w:r>
      <w:r w:rsidR="00F73158">
        <w:rPr>
          <w:noProof/>
        </w:rPr>
        <w:fldChar w:fldCharType="end"/>
      </w:r>
      <w:r w:rsidR="00FD1995">
        <w:t xml:space="preserve"> </w:t>
      </w:r>
      <w:r w:rsidR="00037910">
        <w:rPr>
          <w:b w:val="0"/>
        </w:rPr>
        <w:t>Lanjutan</w:t>
      </w:r>
      <w:r w:rsidR="00037910" w:rsidRPr="00037910">
        <w:rPr>
          <w:rFonts w:cs="Times New Roman"/>
          <w:b w:val="0"/>
          <w:i/>
        </w:rPr>
        <w:t xml:space="preserve"> </w:t>
      </w:r>
      <w:r w:rsidR="00037910" w:rsidRPr="005F6539">
        <w:rPr>
          <w:rFonts w:cs="Times New Roman"/>
          <w:b w:val="0"/>
          <w:i/>
        </w:rPr>
        <w:t xml:space="preserve">Source code View </w:t>
      </w:r>
      <w:r w:rsidR="00037910" w:rsidRPr="002D7299">
        <w:rPr>
          <w:rFonts w:cs="Times New Roman"/>
          <w:b w:val="0"/>
        </w:rPr>
        <w:t>Tambah Barang</w:t>
      </w:r>
      <w:bookmarkEnd w:id="137"/>
    </w:p>
    <w:p w14:paraId="6B3F0BC0" w14:textId="203993C1" w:rsidR="006B62DC" w:rsidRPr="009B7AC0" w:rsidRDefault="00097745" w:rsidP="009B7AC0">
      <w:pPr>
        <w:pStyle w:val="Heading4"/>
        <w:rPr>
          <w:rFonts w:ascii="Times New Roman" w:hAnsi="Times New Roman" w:cs="Times New Roman"/>
          <w:b/>
          <w:i w:val="0"/>
          <w:color w:val="auto"/>
          <w:sz w:val="24"/>
        </w:rPr>
      </w:pPr>
      <w:bookmarkStart w:id="138" w:name="_Toc60823053"/>
      <w:r w:rsidRPr="009B7AC0">
        <w:rPr>
          <w:rFonts w:ascii="Times New Roman" w:hAnsi="Times New Roman" w:cs="Times New Roman"/>
          <w:b/>
          <w:i w:val="0"/>
          <w:color w:val="auto"/>
          <w:sz w:val="24"/>
        </w:rPr>
        <w:lastRenderedPageBreak/>
        <w:t>4.2.1.</w:t>
      </w:r>
      <w:r w:rsidR="009B7AC0" w:rsidRPr="009B7AC0">
        <w:rPr>
          <w:rFonts w:ascii="Times New Roman" w:hAnsi="Times New Roman" w:cs="Times New Roman"/>
          <w:b/>
          <w:i w:val="0"/>
          <w:color w:val="auto"/>
          <w:sz w:val="24"/>
        </w:rPr>
        <w:t>5</w:t>
      </w:r>
      <w:r w:rsidRPr="009B7AC0">
        <w:rPr>
          <w:rFonts w:ascii="Times New Roman" w:hAnsi="Times New Roman" w:cs="Times New Roman"/>
          <w:b/>
          <w:i w:val="0"/>
          <w:color w:val="auto"/>
          <w:sz w:val="24"/>
        </w:rPr>
        <w:t xml:space="preserve"> </w:t>
      </w:r>
      <w:r w:rsidR="006B62DC" w:rsidRPr="009B7AC0">
        <w:rPr>
          <w:rFonts w:ascii="Times New Roman" w:hAnsi="Times New Roman" w:cs="Times New Roman"/>
          <w:b/>
          <w:i w:val="0"/>
          <w:color w:val="auto"/>
          <w:sz w:val="24"/>
        </w:rPr>
        <w:t>V</w:t>
      </w:r>
      <w:r w:rsidR="00522E5F" w:rsidRPr="009B7AC0">
        <w:rPr>
          <w:rFonts w:ascii="Times New Roman" w:hAnsi="Times New Roman" w:cs="Times New Roman"/>
          <w:b/>
          <w:i w:val="0"/>
          <w:color w:val="auto"/>
          <w:sz w:val="24"/>
        </w:rPr>
        <w:t>iew</w:t>
      </w:r>
      <w:r w:rsidR="006B62DC" w:rsidRPr="009B7AC0">
        <w:rPr>
          <w:rFonts w:ascii="Times New Roman" w:hAnsi="Times New Roman" w:cs="Times New Roman"/>
          <w:b/>
          <w:i w:val="0"/>
          <w:color w:val="auto"/>
          <w:sz w:val="24"/>
        </w:rPr>
        <w:t xml:space="preserve"> Verifikasi Barang</w:t>
      </w:r>
      <w:bookmarkEnd w:id="138"/>
    </w:p>
    <w:tbl>
      <w:tblPr>
        <w:tblW w:w="0" w:type="auto"/>
        <w:tblLook w:val="04A0" w:firstRow="1" w:lastRow="0" w:firstColumn="1" w:lastColumn="0" w:noHBand="0" w:noVBand="1"/>
      </w:tblPr>
      <w:tblGrid>
        <w:gridCol w:w="8778"/>
      </w:tblGrid>
      <w:tr w:rsidR="006B62DC" w:rsidRPr="006D4801" w14:paraId="08322184" w14:textId="77777777" w:rsidTr="009506AC">
        <w:tc>
          <w:tcPr>
            <w:tcW w:w="8778" w:type="dxa"/>
            <w:tcBorders>
              <w:top w:val="single" w:sz="4" w:space="0" w:color="auto"/>
              <w:left w:val="single" w:sz="4" w:space="0" w:color="auto"/>
              <w:bottom w:val="single" w:sz="4" w:space="0" w:color="auto"/>
              <w:right w:val="single" w:sz="4" w:space="0" w:color="auto"/>
            </w:tcBorders>
          </w:tcPr>
          <w:p w14:paraId="10602B87"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layout('template/main/barang/main')</w:t>
            </w:r>
          </w:p>
          <w:p w14:paraId="54729F33"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section('scripts-css')</w:t>
            </w:r>
          </w:p>
          <w:p w14:paraId="4C525A78" w14:textId="77777777" w:rsidR="006B62DC" w:rsidRPr="006D4801" w:rsidRDefault="006B62DC" w:rsidP="00565E60">
            <w:pPr>
              <w:spacing w:after="0" w:line="240" w:lineRule="auto"/>
              <w:rPr>
                <w:rFonts w:ascii="Courier New" w:hAnsi="Courier New" w:cs="Courier New"/>
                <w:sz w:val="20"/>
              </w:rPr>
            </w:pPr>
          </w:p>
          <w:p w14:paraId="0E657980"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lt;link rel="stylesheet" href="{{base_url('assets/plugins/select2/css/select2.min.css')}}"&gt;</w:t>
            </w:r>
          </w:p>
          <w:p w14:paraId="3030E65D" w14:textId="055F1F0D"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lt;style type="text/css"&gt;</w:t>
            </w:r>
          </w:p>
          <w:p w14:paraId="5F02530D"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margintop{</w:t>
            </w:r>
          </w:p>
          <w:p w14:paraId="77390EAF"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margin-top: 10px;</w:t>
            </w:r>
          </w:p>
          <w:p w14:paraId="62F53E2B"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w:t>
            </w:r>
          </w:p>
          <w:p w14:paraId="755ED55A"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marginleft{</w:t>
            </w:r>
          </w:p>
          <w:p w14:paraId="522BE6D0"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margin-left: 25px;</w:t>
            </w:r>
          </w:p>
          <w:p w14:paraId="7942A2FC"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w:t>
            </w:r>
          </w:p>
          <w:p w14:paraId="0C738D32"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w:t>
            </w:r>
          </w:p>
          <w:p w14:paraId="1B05BDA5" w14:textId="77777777" w:rsidR="006B62DC" w:rsidRPr="006D4801" w:rsidRDefault="006B62DC" w:rsidP="00565E60">
            <w:pPr>
              <w:spacing w:after="0" w:line="240" w:lineRule="auto"/>
              <w:rPr>
                <w:rFonts w:ascii="Courier New" w:hAnsi="Courier New" w:cs="Courier New"/>
                <w:sz w:val="20"/>
              </w:rPr>
            </w:pPr>
            <w:r w:rsidRPr="006D4801">
              <w:rPr>
                <w:rFonts w:ascii="Courier New" w:hAnsi="Courier New" w:cs="Courier New"/>
                <w:sz w:val="20"/>
              </w:rPr>
              <w:t xml:space="preserve">    &lt;/style&gt;</w:t>
            </w:r>
          </w:p>
          <w:p w14:paraId="4649155E"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endsection</w:t>
            </w:r>
          </w:p>
          <w:p w14:paraId="7CC59A5A"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section('content')</w:t>
            </w:r>
          </w:p>
          <w:p w14:paraId="43BF5B6B"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lt;!-- Modal --&gt;</w:t>
            </w:r>
          </w:p>
          <w:p w14:paraId="1F22E0EE"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lt;div class="modal fade" id="exampleModalCenter" tabindex="-1" role="dialog" aria-labelledby="exampleModalCenterTitle" aria-hidden="true"&gt;</w:t>
            </w:r>
          </w:p>
          <w:p w14:paraId="181BC1C3"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lt;div class="modal-dialog modal-dialog-centered" role="document"&gt;</w:t>
            </w:r>
          </w:p>
          <w:p w14:paraId="7BE50B43"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lt;div class="modal-content"&gt;</w:t>
            </w:r>
          </w:p>
          <w:p w14:paraId="1CEDF6BD"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lt;div class="modal-header"&gt;</w:t>
            </w:r>
          </w:p>
          <w:p w14:paraId="701F6BA0"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lt;h5 class="modal-title" id="exampleModalCenterTitle"&gt;Ada Kesalahan?&lt;/h5&gt;</w:t>
            </w:r>
          </w:p>
          <w:p w14:paraId="0BD2DA83" w14:textId="77777777" w:rsidR="003A3433" w:rsidRPr="006D4801" w:rsidRDefault="003A3433" w:rsidP="00565E60">
            <w:pPr>
              <w:spacing w:after="0" w:line="240" w:lineRule="auto"/>
              <w:rPr>
                <w:rFonts w:ascii="Courier New" w:hAnsi="Courier New" w:cs="Courier New"/>
                <w:sz w:val="20"/>
              </w:rPr>
            </w:pPr>
            <w:r w:rsidRPr="006D4801">
              <w:rPr>
                <w:rFonts w:ascii="Courier New" w:hAnsi="Courier New" w:cs="Courier New"/>
                <w:sz w:val="20"/>
              </w:rPr>
              <w:t xml:space="preserve">            &lt;button type="button" class="close" data-dismiss="modal" aria-label="Close"&gt;</w:t>
            </w:r>
          </w:p>
          <w:p w14:paraId="33158ABD"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span aria-hidden="true"&gt;&amp;times;&lt;/span&gt;</w:t>
            </w:r>
          </w:p>
          <w:p w14:paraId="5C784282"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button&gt;</w:t>
            </w:r>
          </w:p>
          <w:p w14:paraId="0C9C6ADE"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gt;</w:t>
            </w:r>
          </w:p>
          <w:p w14:paraId="67BC80DE"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 class="modal-body"&gt;</w:t>
            </w:r>
          </w:p>
          <w:p w14:paraId="45A8A3A8"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Ulangi Proses </w:t>
            </w:r>
            <w:proofErr w:type="gramStart"/>
            <w:r w:rsidRPr="006D4801">
              <w:rPr>
                <w:rFonts w:ascii="Courier New" w:hAnsi="Courier New" w:cs="Courier New"/>
                <w:sz w:val="20"/>
              </w:rPr>
              <w:t>Penginputannya !</w:t>
            </w:r>
            <w:proofErr w:type="gramEnd"/>
          </w:p>
          <w:p w14:paraId="719B4A28"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gt;</w:t>
            </w:r>
          </w:p>
          <w:p w14:paraId="6D78D079"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 class="modal-footer"&gt;</w:t>
            </w:r>
          </w:p>
          <w:p w14:paraId="4EE29A2F"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button type="button" class="btn btn-light"&gt;Cancel&lt;/button&gt;</w:t>
            </w:r>
          </w:p>
          <w:p w14:paraId="6641CA06"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a href="{{base_url('barang/deleteproses/').$id}}"&gt;&lt;button type="button" class="btn btn-danger"&gt;Ya&lt;/button&gt;&lt;/a&gt; </w:t>
            </w:r>
          </w:p>
          <w:p w14:paraId="04F036ED"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gt;</w:t>
            </w:r>
          </w:p>
          <w:p w14:paraId="0E77E769"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gt;</w:t>
            </w:r>
          </w:p>
          <w:p w14:paraId="28F55B4C"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gt;</w:t>
            </w:r>
          </w:p>
          <w:p w14:paraId="67BC3644"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div&gt;</w:t>
            </w:r>
          </w:p>
          <w:p w14:paraId="3A7ACFBB" w14:textId="77777777" w:rsidR="00565E60" w:rsidRPr="006D4801" w:rsidRDefault="00565E60" w:rsidP="00565E60">
            <w:pPr>
              <w:spacing w:after="0" w:line="240" w:lineRule="auto"/>
              <w:rPr>
                <w:rFonts w:ascii="Courier New" w:hAnsi="Courier New" w:cs="Courier New"/>
                <w:sz w:val="20"/>
              </w:rPr>
            </w:pPr>
          </w:p>
          <w:p w14:paraId="14800A89"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  Begin Page Content --&gt; </w:t>
            </w:r>
          </w:p>
          <w:p w14:paraId="0F20D5D5"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lt;?php foreach ($daftar as $g):</w:t>
            </w:r>
          </w:p>
          <w:p w14:paraId="79B7F85C"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date=strtotime($g['tanggal_pengadaan']);</w:t>
            </w:r>
          </w:p>
          <w:p w14:paraId="21BFD32A"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date_month=date('n',$date);</w:t>
            </w:r>
          </w:p>
          <w:p w14:paraId="5714C1E8" w14:textId="77777777" w:rsidR="00565E60" w:rsidRPr="006D4801" w:rsidRDefault="00565E60" w:rsidP="00565E60">
            <w:pPr>
              <w:spacing w:after="0" w:line="240" w:lineRule="auto"/>
              <w:rPr>
                <w:rFonts w:ascii="Courier New" w:hAnsi="Courier New" w:cs="Courier New"/>
                <w:sz w:val="20"/>
              </w:rPr>
            </w:pPr>
            <w:r w:rsidRPr="006D4801">
              <w:rPr>
                <w:rFonts w:ascii="Courier New" w:hAnsi="Courier New" w:cs="Courier New"/>
                <w:sz w:val="20"/>
              </w:rPr>
              <w:t xml:space="preserve">     $date_year=date('y',$date);</w:t>
            </w:r>
          </w:p>
          <w:p w14:paraId="168CBD56" w14:textId="77777777" w:rsidR="00565E60" w:rsidRDefault="00565E60" w:rsidP="00163A3D">
            <w:pPr>
              <w:keepNext/>
              <w:spacing w:after="0" w:line="240" w:lineRule="auto"/>
              <w:rPr>
                <w:rFonts w:ascii="Courier New" w:hAnsi="Courier New" w:cs="Courier New"/>
                <w:sz w:val="20"/>
              </w:rPr>
            </w:pPr>
            <w:r w:rsidRPr="006D4801">
              <w:rPr>
                <w:rFonts w:ascii="Courier New" w:hAnsi="Courier New" w:cs="Courier New"/>
                <w:sz w:val="20"/>
              </w:rPr>
              <w:t xml:space="preserve">    var_dump($g['harga_satuan']);</w:t>
            </w:r>
          </w:p>
          <w:p w14:paraId="3048585F" w14:textId="77777777" w:rsidR="006D4801" w:rsidRPr="006D4801" w:rsidRDefault="006D4801" w:rsidP="006D4801">
            <w:pPr>
              <w:spacing w:after="0" w:line="240" w:lineRule="auto"/>
              <w:rPr>
                <w:rFonts w:ascii="Courier New" w:hAnsi="Courier New" w:cs="Courier New"/>
                <w:sz w:val="20"/>
              </w:rPr>
            </w:pPr>
            <w:r w:rsidRPr="006D4801">
              <w:rPr>
                <w:rFonts w:ascii="Courier New" w:hAnsi="Courier New" w:cs="Courier New"/>
                <w:sz w:val="20"/>
              </w:rPr>
              <w:t xml:space="preserve">    ?&gt;</w:t>
            </w:r>
          </w:p>
          <w:p w14:paraId="6272FCF7" w14:textId="77777777" w:rsidR="006D4801" w:rsidRPr="006D4801" w:rsidRDefault="006D4801" w:rsidP="006D4801">
            <w:pPr>
              <w:spacing w:after="0" w:line="240" w:lineRule="auto"/>
              <w:rPr>
                <w:rFonts w:ascii="Courier New" w:hAnsi="Courier New" w:cs="Courier New"/>
                <w:sz w:val="20"/>
              </w:rPr>
            </w:pPr>
            <w:r w:rsidRPr="006D4801">
              <w:rPr>
                <w:rFonts w:ascii="Courier New" w:hAnsi="Courier New" w:cs="Courier New"/>
                <w:sz w:val="20"/>
              </w:rPr>
              <w:t xml:space="preserve">    &lt;div class="container-fluid"&gt;</w:t>
            </w:r>
          </w:p>
          <w:p w14:paraId="705F825E" w14:textId="77777777" w:rsidR="006D4801" w:rsidRPr="006D4801" w:rsidRDefault="006D4801" w:rsidP="006D4801">
            <w:pPr>
              <w:spacing w:after="0" w:line="240" w:lineRule="auto"/>
              <w:rPr>
                <w:rFonts w:ascii="Courier New" w:hAnsi="Courier New" w:cs="Courier New"/>
                <w:sz w:val="20"/>
              </w:rPr>
            </w:pPr>
            <w:r w:rsidRPr="006D4801">
              <w:rPr>
                <w:rFonts w:ascii="Courier New" w:hAnsi="Courier New" w:cs="Courier New"/>
                <w:sz w:val="20"/>
              </w:rPr>
              <w:t xml:space="preserve">      &lt;h4 class=" mb-2 text-gray-800"&gt;&lt;strong&gt;{{$subtitle}}&lt;/strong&gt;&lt;/h4&gt;</w:t>
            </w:r>
          </w:p>
          <w:p w14:paraId="1B194CE8" w14:textId="77777777" w:rsidR="006D4801" w:rsidRPr="006D4801" w:rsidRDefault="006D4801" w:rsidP="006D4801">
            <w:pPr>
              <w:spacing w:after="0" w:line="240" w:lineRule="auto"/>
              <w:rPr>
                <w:rFonts w:ascii="Courier New" w:hAnsi="Courier New" w:cs="Courier New"/>
                <w:sz w:val="20"/>
              </w:rPr>
            </w:pPr>
            <w:r w:rsidRPr="006D4801">
              <w:rPr>
                <w:rFonts w:ascii="Courier New" w:hAnsi="Courier New" w:cs="Courier New"/>
                <w:sz w:val="20"/>
              </w:rPr>
              <w:t xml:space="preserve">        &lt;div class="card shadow mb-4"&gt;</w:t>
            </w:r>
          </w:p>
          <w:p w14:paraId="69E16D7C" w14:textId="34A82464" w:rsidR="006D4801" w:rsidRPr="006D4801" w:rsidRDefault="006D4801" w:rsidP="006D4801">
            <w:pPr>
              <w:keepNext/>
              <w:spacing w:after="0" w:line="240" w:lineRule="auto"/>
              <w:rPr>
                <w:rFonts w:ascii="Courier New" w:hAnsi="Courier New" w:cs="Courier New"/>
                <w:sz w:val="20"/>
              </w:rPr>
            </w:pPr>
            <w:r w:rsidRPr="006D4801">
              <w:rPr>
                <w:rFonts w:ascii="Courier New" w:hAnsi="Courier New" w:cs="Courier New"/>
                <w:sz w:val="20"/>
              </w:rPr>
              <w:t xml:space="preserve">         &lt;div class="card-header"&gt;&lt;h5&gt;Verifikasi Input</w:t>
            </w:r>
          </w:p>
        </w:tc>
      </w:tr>
    </w:tbl>
    <w:p w14:paraId="6D99738F" w14:textId="3073C0F2" w:rsidR="005F6539" w:rsidRDefault="00163A3D" w:rsidP="00163A3D">
      <w:pPr>
        <w:pStyle w:val="Caption"/>
        <w:rPr>
          <w:rFonts w:cs="Times New Roman"/>
          <w:b w:val="0"/>
        </w:rPr>
      </w:pPr>
      <w:bookmarkStart w:id="139" w:name="_Toc59700833"/>
      <w:proofErr w:type="gramStart"/>
      <w:r>
        <w:t>Listing Program 4.</w:t>
      </w:r>
      <w:proofErr w:type="gramEnd"/>
      <w:r>
        <w:t xml:space="preserve"> </w:t>
      </w:r>
      <w:r w:rsidR="004F515D">
        <w:rPr>
          <w:noProof/>
        </w:rPr>
        <w:fldChar w:fldCharType="begin"/>
      </w:r>
      <w:r w:rsidR="004F515D">
        <w:rPr>
          <w:noProof/>
        </w:rPr>
        <w:instrText xml:space="preserve"> SEQ Listing_Program_4. \* ARABIC </w:instrText>
      </w:r>
      <w:r w:rsidR="004F515D">
        <w:rPr>
          <w:noProof/>
        </w:rPr>
        <w:fldChar w:fldCharType="separate"/>
      </w:r>
      <w:r w:rsidR="004A07B7">
        <w:rPr>
          <w:noProof/>
        </w:rPr>
        <w:t>28</w:t>
      </w:r>
      <w:r w:rsidR="004F515D">
        <w:rPr>
          <w:noProof/>
        </w:rPr>
        <w:fldChar w:fldCharType="end"/>
      </w:r>
      <w:r w:rsidR="005F6539">
        <w:t xml:space="preserve"> </w:t>
      </w:r>
      <w:r w:rsidR="005F6539" w:rsidRPr="005F6539">
        <w:rPr>
          <w:rFonts w:cs="Times New Roman"/>
          <w:b w:val="0"/>
          <w:i/>
        </w:rPr>
        <w:t xml:space="preserve">Source code View </w:t>
      </w:r>
      <w:r w:rsidR="005F6539" w:rsidRPr="006C48F0">
        <w:rPr>
          <w:rFonts w:cs="Times New Roman"/>
          <w:b w:val="0"/>
        </w:rPr>
        <w:t>Verifikasi Barang</w:t>
      </w:r>
      <w:bookmarkEnd w:id="139"/>
    </w:p>
    <w:tbl>
      <w:tblPr>
        <w:tblW w:w="0" w:type="auto"/>
        <w:tblLook w:val="04A0" w:firstRow="1" w:lastRow="0" w:firstColumn="1" w:lastColumn="0" w:noHBand="0" w:noVBand="1"/>
      </w:tblPr>
      <w:tblGrid>
        <w:gridCol w:w="9004"/>
      </w:tblGrid>
      <w:tr w:rsidR="00037910" w:rsidRPr="006D4801" w14:paraId="1F67EEFA" w14:textId="77777777" w:rsidTr="009506AC">
        <w:tc>
          <w:tcPr>
            <w:tcW w:w="8778" w:type="dxa"/>
            <w:tcBorders>
              <w:top w:val="single" w:sz="4" w:space="0" w:color="auto"/>
              <w:left w:val="single" w:sz="4" w:space="0" w:color="auto"/>
              <w:bottom w:val="single" w:sz="4" w:space="0" w:color="auto"/>
              <w:right w:val="single" w:sz="4" w:space="0" w:color="auto"/>
            </w:tcBorders>
          </w:tcPr>
          <w:p w14:paraId="44F30E1A" w14:textId="5ED436D7" w:rsidR="003A3433" w:rsidRPr="006D4801" w:rsidRDefault="003A3433" w:rsidP="00163A3D">
            <w:pPr>
              <w:spacing w:after="0" w:line="240" w:lineRule="auto"/>
              <w:rPr>
                <w:rFonts w:ascii="Courier New" w:hAnsi="Courier New" w:cs="Courier New"/>
                <w:sz w:val="20"/>
              </w:rPr>
            </w:pPr>
            <w:r w:rsidRPr="006D4801">
              <w:rPr>
                <w:rFonts w:ascii="Courier New" w:hAnsi="Courier New" w:cs="Courier New"/>
                <w:sz w:val="20"/>
              </w:rPr>
              <w:lastRenderedPageBreak/>
              <w:t>Barang&lt;/h5&gt;&lt;/div&gt;</w:t>
            </w:r>
          </w:p>
          <w:p w14:paraId="782D4092" w14:textId="77777777" w:rsidR="00037910" w:rsidRPr="006D4801" w:rsidRDefault="003A3433" w:rsidP="00163A3D">
            <w:pPr>
              <w:keepNext/>
              <w:spacing w:after="0" w:line="240" w:lineRule="auto"/>
              <w:rPr>
                <w:rFonts w:ascii="Courier New" w:hAnsi="Courier New" w:cs="Courier New"/>
                <w:sz w:val="20"/>
              </w:rPr>
            </w:pPr>
            <w:r w:rsidRPr="006D4801">
              <w:rPr>
                <w:rFonts w:ascii="Courier New" w:hAnsi="Courier New" w:cs="Courier New"/>
                <w:sz w:val="20"/>
              </w:rPr>
              <w:t xml:space="preserve">          &lt;!-- link trigger modal --&gt;</w:t>
            </w:r>
          </w:p>
          <w:p w14:paraId="1C6E3397"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container-fluid"&gt;</w:t>
            </w:r>
          </w:p>
          <w:p w14:paraId="4ABDD629"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row "&gt;</w:t>
            </w:r>
          </w:p>
          <w:p w14:paraId="6FCDC679"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col-3-md"&gt;&lt;/div&gt;</w:t>
            </w:r>
          </w:p>
          <w:p w14:paraId="4443F928"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col-3-md"&gt;</w:t>
            </w:r>
          </w:p>
          <w:p w14:paraId="7EBA4E44"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button   id="button" class="btn btn-warning margin-top margin-left" data-toggle="modal" data-target="#exampleModalCenter"&gt;</w:t>
            </w:r>
          </w:p>
          <w:p w14:paraId="4C5985A2"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Ada Kesalahan?</w:t>
            </w:r>
          </w:p>
          <w:p w14:paraId="2168664E"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button&gt;</w:t>
            </w:r>
          </w:p>
          <w:p w14:paraId="3D2978A1"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7B059E76"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0461415C" w14:textId="77777777" w:rsidR="00163A3D" w:rsidRPr="006D4801" w:rsidRDefault="00163A3D" w:rsidP="00163A3D">
            <w:pPr>
              <w:keepNext/>
              <w:spacing w:after="0" w:line="240" w:lineRule="auto"/>
              <w:rPr>
                <w:rFonts w:ascii="Courier New" w:hAnsi="Courier New" w:cs="Courier New"/>
                <w:sz w:val="20"/>
              </w:rPr>
            </w:pPr>
            <w:r w:rsidRPr="006D4801">
              <w:rPr>
                <w:rFonts w:ascii="Courier New" w:hAnsi="Courier New" w:cs="Courier New"/>
                <w:sz w:val="20"/>
              </w:rPr>
              <w:t xml:space="preserve">          &lt;/div&gt;</w:t>
            </w:r>
          </w:p>
          <w:p w14:paraId="22151448"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card-body"&gt;</w:t>
            </w:r>
          </w:p>
          <w:p w14:paraId="1DB7C7EE"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form action="{{base_</w:t>
            </w:r>
            <w:proofErr w:type="gramStart"/>
            <w:r w:rsidRPr="006D4801">
              <w:rPr>
                <w:rFonts w:ascii="Courier New" w:hAnsi="Courier New" w:cs="Courier New"/>
                <w:sz w:val="20"/>
              </w:rPr>
              <w:t>url(</w:t>
            </w:r>
            <w:proofErr w:type="gramEnd"/>
            <w:r w:rsidRPr="006D4801">
              <w:rPr>
                <w:rFonts w:ascii="Courier New" w:hAnsi="Courier New" w:cs="Courier New"/>
                <w:sz w:val="20"/>
              </w:rPr>
              <w:t>'barang/tambahbarcode/').$id.'/'</w:t>
            </w:r>
            <w:proofErr w:type="gramStart"/>
            <w:r w:rsidRPr="006D4801">
              <w:rPr>
                <w:rFonts w:ascii="Courier New" w:hAnsi="Courier New" w:cs="Courier New"/>
                <w:sz w:val="20"/>
              </w:rPr>
              <w:t>.$</w:t>
            </w:r>
            <w:proofErr w:type="gramEnd"/>
            <w:r w:rsidRPr="006D4801">
              <w:rPr>
                <w:rFonts w:ascii="Courier New" w:hAnsi="Courier New" w:cs="Courier New"/>
                <w:sz w:val="20"/>
              </w:rPr>
              <w:t>yas.'/'</w:t>
            </w:r>
            <w:proofErr w:type="gramStart"/>
            <w:r w:rsidRPr="006D4801">
              <w:rPr>
                <w:rFonts w:ascii="Courier New" w:hAnsi="Courier New" w:cs="Courier New"/>
                <w:sz w:val="20"/>
              </w:rPr>
              <w:t>.$</w:t>
            </w:r>
            <w:proofErr w:type="gramEnd"/>
            <w:r w:rsidRPr="006D4801">
              <w:rPr>
                <w:rFonts w:ascii="Courier New" w:hAnsi="Courier New" w:cs="Courier New"/>
                <w:sz w:val="20"/>
              </w:rPr>
              <w:t>date_month.'/'.$date_year}}" method="POST"&gt;</w:t>
            </w:r>
          </w:p>
          <w:p w14:paraId="2E7DAAA9"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form-group"&gt;</w:t>
            </w:r>
          </w:p>
          <w:p w14:paraId="2608EDE3"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 als --&gt;</w:t>
            </w:r>
          </w:p>
          <w:p w14:paraId="3F9AE4CC"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form-row"&gt;</w:t>
            </w:r>
          </w:p>
          <w:p w14:paraId="34483CF4"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col-md-4"&gt;</w:t>
            </w:r>
          </w:p>
          <w:p w14:paraId="5257241F"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p class="font-weight-bold"&gt;Nama Barang&lt;/p&gt;</w:t>
            </w:r>
          </w:p>
          <w:p w14:paraId="74119E0A"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62E8CB3C"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17C9A254"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p&gt;{{$g['nama_barang']}}&lt;/p&gt;</w:t>
            </w:r>
          </w:p>
          <w:p w14:paraId="2D6528B7"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1CD7B0CD"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19A6646B" w14:textId="77777777" w:rsidR="00163A3D" w:rsidRPr="006D4801" w:rsidRDefault="00163A3D" w:rsidP="00163A3D">
            <w:pPr>
              <w:spacing w:after="0" w:line="240" w:lineRule="auto"/>
              <w:rPr>
                <w:rFonts w:ascii="Courier New" w:hAnsi="Courier New" w:cs="Courier New"/>
                <w:sz w:val="20"/>
              </w:rPr>
            </w:pPr>
          </w:p>
          <w:p w14:paraId="1F671C56"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form-row"&gt;</w:t>
            </w:r>
          </w:p>
          <w:p w14:paraId="51B6E350"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col-md-4"&gt;</w:t>
            </w:r>
          </w:p>
          <w:p w14:paraId="703B4642"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p class="font-weight-bold"&gt;Merk/Type Barang&lt;/p&gt;</w:t>
            </w:r>
          </w:p>
          <w:p w14:paraId="2D0335C8"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6F331165"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152F446F"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p&gt;{{$g['merk']}}&lt;/p&gt;</w:t>
            </w:r>
          </w:p>
          <w:p w14:paraId="516109CD"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12C1CF26"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303497D5"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form-row"&gt;</w:t>
            </w:r>
          </w:p>
          <w:p w14:paraId="6CB1949A"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 class="col-md-4"&gt;</w:t>
            </w:r>
          </w:p>
          <w:p w14:paraId="739ECA0F"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p class="font-weight-bold"&gt;No. Seritifikat/No. Pabrik&lt;/p&gt;</w:t>
            </w:r>
          </w:p>
          <w:p w14:paraId="006C665E"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599FC38B"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p class="font-weight-bold"&gt;Satuan Barang&lt;/p&gt;</w:t>
            </w:r>
          </w:p>
          <w:p w14:paraId="611D8975" w14:textId="77777777" w:rsidR="00163A3D" w:rsidRPr="006D4801"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60B0A8C4" w14:textId="77777777" w:rsidR="00163A3D" w:rsidRDefault="00163A3D" w:rsidP="00163A3D">
            <w:pPr>
              <w:spacing w:after="0" w:line="240" w:lineRule="auto"/>
              <w:rPr>
                <w:rFonts w:ascii="Courier New" w:hAnsi="Courier New" w:cs="Courier New"/>
                <w:sz w:val="20"/>
              </w:rPr>
            </w:pPr>
            <w:r w:rsidRPr="006D4801">
              <w:rPr>
                <w:rFonts w:ascii="Courier New" w:hAnsi="Courier New" w:cs="Courier New"/>
                <w:sz w:val="20"/>
              </w:rPr>
              <w:t xml:space="preserve">                  &lt;div&gt;</w:t>
            </w:r>
          </w:p>
          <w:p w14:paraId="744763CE"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gt;{{$g['satuan']}}&lt;/p&gt;</w:t>
            </w:r>
          </w:p>
          <w:p w14:paraId="71CCD8A8"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5AA0AAED"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60CA36B7" w14:textId="77777777" w:rsidR="006D4801" w:rsidRPr="006D4801" w:rsidRDefault="006D4801" w:rsidP="006D4801">
            <w:pPr>
              <w:spacing w:after="0" w:line="240" w:lineRule="auto"/>
              <w:rPr>
                <w:rFonts w:ascii="Courier New" w:hAnsi="Courier New" w:cs="Courier New"/>
                <w:sz w:val="20"/>
                <w:szCs w:val="20"/>
              </w:rPr>
            </w:pPr>
          </w:p>
          <w:p w14:paraId="48A1E48B"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form-row"&gt;</w:t>
            </w:r>
          </w:p>
          <w:p w14:paraId="05C98F14"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col-md-4"&gt;</w:t>
            </w:r>
          </w:p>
          <w:p w14:paraId="208298EE"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 class="font-weight-bold"&gt;Harga Barang&lt;/p&gt;</w:t>
            </w:r>
          </w:p>
          <w:p w14:paraId="4D31B1CF"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067F39C1"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59D755A3"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gt;{{$g['harga_satuan']}}&lt;/p&gt;</w:t>
            </w:r>
          </w:p>
          <w:p w14:paraId="34FD34B8"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70DC3CE6" w14:textId="77777777" w:rsidR="006D4801" w:rsidRPr="006D4801" w:rsidRDefault="006D4801" w:rsidP="006D4801">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60CF0237" w14:textId="77777777" w:rsidR="00856A7D" w:rsidRPr="006D4801" w:rsidRDefault="00856A7D" w:rsidP="00856A7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form-row"&gt;</w:t>
            </w:r>
          </w:p>
          <w:p w14:paraId="0094E23C" w14:textId="77777777" w:rsidR="00856A7D" w:rsidRPr="006D4801" w:rsidRDefault="00856A7D" w:rsidP="00856A7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col-md-4"&gt;</w:t>
            </w:r>
          </w:p>
          <w:p w14:paraId="4FAF9EB2" w14:textId="3E407BA5" w:rsidR="006D4801" w:rsidRPr="006D4801" w:rsidRDefault="006D4801" w:rsidP="00000749">
            <w:pPr>
              <w:keepNext/>
              <w:spacing w:after="0" w:line="240" w:lineRule="auto"/>
              <w:rPr>
                <w:rFonts w:ascii="Courier New" w:hAnsi="Courier New" w:cs="Courier New"/>
                <w:sz w:val="20"/>
              </w:rPr>
            </w:pPr>
          </w:p>
        </w:tc>
      </w:tr>
    </w:tbl>
    <w:p w14:paraId="7C09A050" w14:textId="06AA51E3" w:rsidR="00163A3D" w:rsidRDefault="00000749" w:rsidP="00000749">
      <w:pPr>
        <w:pStyle w:val="Caption"/>
        <w:rPr>
          <w:rFonts w:cs="Times New Roman"/>
          <w:b w:val="0"/>
        </w:rPr>
      </w:pPr>
      <w:bookmarkStart w:id="140" w:name="_Toc59700834"/>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29</w:t>
      </w:r>
      <w:r w:rsidR="00F73158">
        <w:rPr>
          <w:noProof/>
        </w:rPr>
        <w:fldChar w:fldCharType="end"/>
      </w:r>
      <w:r w:rsidR="00163A3D" w:rsidRPr="00163A3D">
        <w:rPr>
          <w:b w:val="0"/>
        </w:rPr>
        <w:t xml:space="preserve"> </w:t>
      </w:r>
      <w:r w:rsidR="00163A3D">
        <w:rPr>
          <w:b w:val="0"/>
        </w:rPr>
        <w:t>Lanjutan</w:t>
      </w:r>
      <w:r w:rsidR="00163A3D" w:rsidRPr="0009454A">
        <w:rPr>
          <w:rFonts w:cs="Times New Roman"/>
          <w:b w:val="0"/>
          <w:i/>
        </w:rPr>
        <w:t xml:space="preserve"> </w:t>
      </w:r>
      <w:r w:rsidR="00163A3D" w:rsidRPr="005F6539">
        <w:rPr>
          <w:rFonts w:cs="Times New Roman"/>
          <w:b w:val="0"/>
          <w:i/>
        </w:rPr>
        <w:t xml:space="preserve">Source code View </w:t>
      </w:r>
      <w:r w:rsidR="00163A3D" w:rsidRPr="006C48F0">
        <w:rPr>
          <w:rFonts w:cs="Times New Roman"/>
          <w:b w:val="0"/>
        </w:rPr>
        <w:t>Verifikasi Barang</w:t>
      </w:r>
      <w:bookmarkEnd w:id="140"/>
    </w:p>
    <w:tbl>
      <w:tblPr>
        <w:tblW w:w="0" w:type="auto"/>
        <w:tblLook w:val="04A0" w:firstRow="1" w:lastRow="0" w:firstColumn="1" w:lastColumn="0" w:noHBand="0" w:noVBand="1"/>
      </w:tblPr>
      <w:tblGrid>
        <w:gridCol w:w="8778"/>
      </w:tblGrid>
      <w:tr w:rsidR="00163A3D" w:rsidRPr="006D4801" w14:paraId="6F43D35B" w14:textId="77777777" w:rsidTr="000222B3">
        <w:tc>
          <w:tcPr>
            <w:tcW w:w="8778" w:type="dxa"/>
            <w:tcBorders>
              <w:top w:val="single" w:sz="4" w:space="0" w:color="auto"/>
              <w:left w:val="single" w:sz="4" w:space="0" w:color="auto"/>
              <w:bottom w:val="single" w:sz="4" w:space="0" w:color="auto"/>
              <w:right w:val="single" w:sz="4" w:space="0" w:color="auto"/>
            </w:tcBorders>
          </w:tcPr>
          <w:p w14:paraId="3AF7B08B"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lastRenderedPageBreak/>
              <w:t xml:space="preserve">                    &lt;p class="font-weight-bold"&gt;Cara Peroleh&lt;/p&gt;</w:t>
            </w:r>
          </w:p>
          <w:p w14:paraId="4B3C9C03"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6F39FEEC"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1EF589CA"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gt;{{$g['cara_peroleh']}}&lt;/p&gt;</w:t>
            </w:r>
          </w:p>
          <w:p w14:paraId="4CB3CD25"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28D1D837"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15606C4E"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form-row"&gt;</w:t>
            </w:r>
          </w:p>
          <w:p w14:paraId="2F27BA43"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col-md-4"&gt;</w:t>
            </w:r>
          </w:p>
          <w:p w14:paraId="22217296"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 class="font-weight-bold"&gt;Tanggal Peroleh&lt;/p&gt;</w:t>
            </w:r>
          </w:p>
          <w:p w14:paraId="78359A96"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3B78723D"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16C370D8"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gt;{{$g['tanggal_pengadaan']}}&lt;/p&gt;</w:t>
            </w:r>
          </w:p>
          <w:p w14:paraId="62CCCA69"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657E03F8"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2E6B3B87" w14:textId="77777777" w:rsidR="00163A3D" w:rsidRPr="006D4801" w:rsidRDefault="00163A3D" w:rsidP="00163A3D">
            <w:pPr>
              <w:spacing w:after="0" w:line="240" w:lineRule="auto"/>
              <w:rPr>
                <w:rFonts w:ascii="Courier New" w:hAnsi="Courier New" w:cs="Courier New"/>
                <w:sz w:val="20"/>
                <w:szCs w:val="20"/>
              </w:rPr>
            </w:pPr>
          </w:p>
          <w:p w14:paraId="62D77C3D"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form-row"&gt;</w:t>
            </w:r>
          </w:p>
          <w:p w14:paraId="7FC613F6"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col-md-4"&gt;</w:t>
            </w:r>
          </w:p>
          <w:p w14:paraId="6CF8C278"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 class="font-weight-bold"&gt;Keadaan Barang&lt;/p&gt;</w:t>
            </w:r>
          </w:p>
          <w:p w14:paraId="1E496A69"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0183F885"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3EE1A689"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gt;{{$g['keadaan_barang']}}&lt;/p&gt;</w:t>
            </w:r>
          </w:p>
          <w:p w14:paraId="71BEB3A7"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3BFF09D3"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4228BCBE" w14:textId="77777777" w:rsidR="00163A3D" w:rsidRPr="006D4801" w:rsidRDefault="00163A3D" w:rsidP="00163A3D">
            <w:pPr>
              <w:spacing w:after="0" w:line="240" w:lineRule="auto"/>
              <w:rPr>
                <w:rFonts w:ascii="Courier New" w:hAnsi="Courier New" w:cs="Courier New"/>
                <w:sz w:val="20"/>
                <w:szCs w:val="20"/>
              </w:rPr>
            </w:pPr>
          </w:p>
          <w:p w14:paraId="7FDAC6E0" w14:textId="2FDD9DBD"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form-row"&gt;                   &lt;div&gt;</w:t>
            </w:r>
          </w:p>
          <w:p w14:paraId="070C7517"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gt;{{$g['no_pabrik']}}&lt;/p&gt;</w:t>
            </w:r>
          </w:p>
          <w:p w14:paraId="03F4B49F"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5DC1F341"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749DE6FE"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form-row"&gt;</w:t>
            </w:r>
          </w:p>
          <w:p w14:paraId="68B38B11"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 class="col-md-4"&gt;</w:t>
            </w:r>
          </w:p>
          <w:p w14:paraId="4AEB017D"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 class="font-weight-bold"&gt;Warna Barang&lt;/p&gt;</w:t>
            </w:r>
          </w:p>
          <w:p w14:paraId="34A4EAFB"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35D77F78"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2741E1BB"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p&gt;{{$g['warna_barang']}}&lt;/p&gt;</w:t>
            </w:r>
          </w:p>
          <w:p w14:paraId="257D932F" w14:textId="77777777" w:rsidR="00163A3D" w:rsidRPr="006D4801"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6D90074C" w14:textId="77777777" w:rsidR="00163A3D" w:rsidRDefault="00163A3D" w:rsidP="00163A3D">
            <w:pPr>
              <w:spacing w:after="0" w:line="240" w:lineRule="auto"/>
              <w:rPr>
                <w:rFonts w:ascii="Courier New" w:hAnsi="Courier New" w:cs="Courier New"/>
                <w:sz w:val="20"/>
                <w:szCs w:val="20"/>
              </w:rPr>
            </w:pPr>
            <w:r w:rsidRPr="006D4801">
              <w:rPr>
                <w:rFonts w:ascii="Courier New" w:hAnsi="Courier New" w:cs="Courier New"/>
                <w:sz w:val="20"/>
                <w:szCs w:val="20"/>
              </w:rPr>
              <w:t xml:space="preserve">                &lt;/div&gt;</w:t>
            </w:r>
          </w:p>
          <w:p w14:paraId="4974EFC9"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 class="form-row"&gt;</w:t>
            </w:r>
          </w:p>
          <w:p w14:paraId="261FD18E"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 class="col-md-4"&gt;</w:t>
            </w:r>
          </w:p>
          <w:p w14:paraId="2DB6FEC4"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p class="font-weight-bold"&gt;Bahan Barang&lt;/p&gt;</w:t>
            </w:r>
          </w:p>
          <w:p w14:paraId="6058784C"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3D0BE64F"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0C8F315B"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p&gt;{{$g['bahan']}}&lt;/p&gt;</w:t>
            </w:r>
          </w:p>
          <w:p w14:paraId="6C651C90"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7E05BC77"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3D1C20AF"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 class="form-row"&gt;</w:t>
            </w:r>
          </w:p>
          <w:p w14:paraId="7B1EB25C"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 class="col-md-4"&gt;</w:t>
            </w:r>
          </w:p>
          <w:p w14:paraId="63AD7CFD"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 class="col-md-4"&gt;</w:t>
            </w:r>
          </w:p>
          <w:p w14:paraId="11A0E2A2"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p class="font-weight-bold"&gt;Lokasi Peroleh&lt;/p&gt;</w:t>
            </w:r>
          </w:p>
          <w:p w14:paraId="642329D4"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3408A712"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4AFE3D72"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p&gt;{{$g['lokasi']}}&lt;/p&gt;</w:t>
            </w:r>
          </w:p>
          <w:p w14:paraId="16882B70"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00F7262F"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gt;</w:t>
            </w:r>
          </w:p>
          <w:p w14:paraId="248078EC" w14:textId="77777777" w:rsidR="00856A7D" w:rsidRPr="00856A7D" w:rsidRDefault="00856A7D" w:rsidP="00856A7D">
            <w:pPr>
              <w:spacing w:after="0" w:line="240" w:lineRule="auto"/>
              <w:rPr>
                <w:rFonts w:ascii="Courier New" w:hAnsi="Courier New" w:cs="Courier New"/>
                <w:sz w:val="20"/>
              </w:rPr>
            </w:pPr>
          </w:p>
          <w:p w14:paraId="6FABB0C7"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 class="form-row"&gt;</w:t>
            </w:r>
          </w:p>
          <w:p w14:paraId="13F68E24"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div class="col-md-4"&gt;</w:t>
            </w:r>
          </w:p>
          <w:p w14:paraId="74B7B8E4" w14:textId="77777777" w:rsidR="00856A7D" w:rsidRPr="00856A7D" w:rsidRDefault="00856A7D" w:rsidP="00856A7D">
            <w:pPr>
              <w:spacing w:after="0" w:line="240" w:lineRule="auto"/>
              <w:rPr>
                <w:rFonts w:ascii="Courier New" w:hAnsi="Courier New" w:cs="Courier New"/>
                <w:sz w:val="20"/>
              </w:rPr>
            </w:pPr>
            <w:r w:rsidRPr="00856A7D">
              <w:rPr>
                <w:rFonts w:ascii="Courier New" w:hAnsi="Courier New" w:cs="Courier New"/>
                <w:sz w:val="20"/>
              </w:rPr>
              <w:t xml:space="preserve">                    &lt;p class="font-weight-bold"&gt;Departemen&lt;/p&gt;</w:t>
            </w:r>
          </w:p>
          <w:p w14:paraId="6CB823D7" w14:textId="0C942C29" w:rsidR="00856A7D" w:rsidRPr="006D4801" w:rsidRDefault="00856A7D" w:rsidP="00000749">
            <w:pPr>
              <w:keepNext/>
              <w:spacing w:after="0" w:line="240" w:lineRule="auto"/>
              <w:rPr>
                <w:rFonts w:ascii="Courier New" w:hAnsi="Courier New" w:cs="Courier New"/>
                <w:sz w:val="20"/>
                <w:szCs w:val="20"/>
              </w:rPr>
            </w:pPr>
          </w:p>
        </w:tc>
      </w:tr>
    </w:tbl>
    <w:p w14:paraId="1BE768E4" w14:textId="077C4FB4" w:rsidR="00037910" w:rsidRDefault="00000749" w:rsidP="00000749">
      <w:pPr>
        <w:pStyle w:val="Caption"/>
        <w:rPr>
          <w:b w:val="0"/>
        </w:rPr>
      </w:pPr>
      <w:bookmarkStart w:id="141" w:name="_Toc5970083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0</w:t>
      </w:r>
      <w:r w:rsidR="00F73158">
        <w:rPr>
          <w:noProof/>
        </w:rPr>
        <w:fldChar w:fldCharType="end"/>
      </w:r>
      <w:r w:rsidR="00037910">
        <w:t xml:space="preserve"> </w:t>
      </w:r>
      <w:r w:rsidR="00037910">
        <w:rPr>
          <w:b w:val="0"/>
        </w:rPr>
        <w:t>Lanjutan</w:t>
      </w:r>
      <w:r w:rsidR="0009454A" w:rsidRPr="0009454A">
        <w:rPr>
          <w:rFonts w:cs="Times New Roman"/>
          <w:b w:val="0"/>
          <w:i/>
        </w:rPr>
        <w:t xml:space="preserve"> </w:t>
      </w:r>
      <w:r w:rsidR="0009454A" w:rsidRPr="005F6539">
        <w:rPr>
          <w:rFonts w:cs="Times New Roman"/>
          <w:b w:val="0"/>
          <w:i/>
        </w:rPr>
        <w:t xml:space="preserve">Source code View </w:t>
      </w:r>
      <w:r w:rsidR="0009454A" w:rsidRPr="006C48F0">
        <w:rPr>
          <w:rFonts w:cs="Times New Roman"/>
          <w:b w:val="0"/>
        </w:rPr>
        <w:t>Verifikasi Barang</w:t>
      </w:r>
      <w:bookmarkEnd w:id="141"/>
    </w:p>
    <w:p w14:paraId="0A91BB9F" w14:textId="7F75F760" w:rsidR="00532566" w:rsidRDefault="00532566" w:rsidP="00532566">
      <w:pPr>
        <w:pStyle w:val="Caption"/>
        <w:rPr>
          <w:rFonts w:cs="Times New Roman"/>
          <w:b w:val="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037910" w:rsidRPr="00856A7D" w14:paraId="33857E6D" w14:textId="77777777" w:rsidTr="00CE7874">
        <w:tc>
          <w:tcPr>
            <w:tcW w:w="8778" w:type="dxa"/>
          </w:tcPr>
          <w:p w14:paraId="281BCCE5"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4D903D11"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318380C8"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select class="form-control" id="Departement" name="departement" required="required"&gt;</w:t>
            </w:r>
          </w:p>
          <w:p w14:paraId="1CF036B3"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w:t>
            </w:r>
            <w:proofErr w:type="gramStart"/>
            <w:r w:rsidRPr="00856A7D">
              <w:rPr>
                <w:rFonts w:ascii="Courier New" w:hAnsi="Courier New" w:cs="Courier New"/>
                <w:sz w:val="20"/>
              </w:rPr>
              <w:t>&lt;?php</w:t>
            </w:r>
            <w:proofErr w:type="gramEnd"/>
            <w:r w:rsidRPr="00856A7D">
              <w:rPr>
                <w:rFonts w:ascii="Courier New" w:hAnsi="Courier New" w:cs="Courier New"/>
                <w:sz w:val="20"/>
              </w:rPr>
              <w:t xml:space="preserve"> foreach($dept as $de):?&gt;</w:t>
            </w:r>
          </w:p>
          <w:p w14:paraId="466F33CA"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option value="{{$de['id_departement']}}"&gt;{{$de['nama_departement']}}&lt;/option&gt;</w:t>
            </w:r>
          </w:p>
          <w:p w14:paraId="3322A027"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w:t>
            </w:r>
            <w:proofErr w:type="gramStart"/>
            <w:r w:rsidRPr="00856A7D">
              <w:rPr>
                <w:rFonts w:ascii="Courier New" w:hAnsi="Courier New" w:cs="Courier New"/>
                <w:sz w:val="20"/>
              </w:rPr>
              <w:t>&lt;?php</w:t>
            </w:r>
            <w:proofErr w:type="gramEnd"/>
            <w:r w:rsidRPr="00856A7D">
              <w:rPr>
                <w:rFonts w:ascii="Courier New" w:hAnsi="Courier New" w:cs="Courier New"/>
                <w:sz w:val="20"/>
              </w:rPr>
              <w:t xml:space="preserve"> endforeach;?&gt;</w:t>
            </w:r>
          </w:p>
          <w:p w14:paraId="5266D4DA"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select&gt;</w:t>
            </w:r>
          </w:p>
          <w:p w14:paraId="4E00A37C"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098CA24B"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733ACD57"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  </w:t>
            </w:r>
          </w:p>
          <w:p w14:paraId="31E4885B"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button class="btn btn-success btn-block" &gt;PROSES&lt;/button&gt;</w:t>
            </w:r>
          </w:p>
          <w:p w14:paraId="274FC761"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form&gt;</w:t>
            </w:r>
          </w:p>
          <w:p w14:paraId="3AA0902E"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3CC81A8A"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63AEF433"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49DB4116"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w:t>
            </w:r>
            <w:proofErr w:type="gramStart"/>
            <w:r w:rsidRPr="00856A7D">
              <w:rPr>
                <w:rFonts w:ascii="Courier New" w:hAnsi="Courier New" w:cs="Courier New"/>
                <w:sz w:val="20"/>
              </w:rPr>
              <w:t>&lt;?php</w:t>
            </w:r>
            <w:proofErr w:type="gramEnd"/>
            <w:r w:rsidRPr="00856A7D">
              <w:rPr>
                <w:rFonts w:ascii="Courier New" w:hAnsi="Courier New" w:cs="Courier New"/>
                <w:sz w:val="20"/>
              </w:rPr>
              <w:t xml:space="preserve"> endforeach;?&gt;      </w:t>
            </w:r>
          </w:p>
          <w:p w14:paraId="7B5CCCCB" w14:textId="77777777" w:rsidR="00163A3D" w:rsidRPr="00856A7D" w:rsidRDefault="00163A3D" w:rsidP="00AC2F32">
            <w:pPr>
              <w:spacing w:after="0" w:line="240" w:lineRule="auto"/>
              <w:rPr>
                <w:rFonts w:ascii="Courier New" w:hAnsi="Courier New" w:cs="Courier New"/>
                <w:sz w:val="20"/>
              </w:rPr>
            </w:pPr>
            <w:r w:rsidRPr="00856A7D">
              <w:rPr>
                <w:rFonts w:ascii="Courier New" w:hAnsi="Courier New" w:cs="Courier New"/>
                <w:sz w:val="20"/>
              </w:rPr>
              <w:t xml:space="preserve">    &lt;!-- End of Main Content --&gt;</w:t>
            </w:r>
          </w:p>
          <w:p w14:paraId="74C7E412" w14:textId="46695FB6" w:rsidR="00163A3D" w:rsidRPr="00856A7D" w:rsidRDefault="00163A3D" w:rsidP="00000749">
            <w:pPr>
              <w:keepNext/>
              <w:spacing w:after="0" w:line="240" w:lineRule="auto"/>
              <w:rPr>
                <w:rFonts w:ascii="Courier New" w:hAnsi="Courier New" w:cs="Courier New"/>
                <w:sz w:val="20"/>
              </w:rPr>
            </w:pPr>
            <w:r w:rsidRPr="00856A7D">
              <w:rPr>
                <w:rFonts w:ascii="Courier New" w:hAnsi="Courier New" w:cs="Courier New"/>
                <w:sz w:val="20"/>
              </w:rPr>
              <w:t>@endsection</w:t>
            </w:r>
          </w:p>
        </w:tc>
      </w:tr>
    </w:tbl>
    <w:p w14:paraId="54CB4A00" w14:textId="1E04F92C" w:rsidR="00037910" w:rsidRDefault="00000749" w:rsidP="00000749">
      <w:pPr>
        <w:pStyle w:val="Caption"/>
        <w:rPr>
          <w:b w:val="0"/>
        </w:rPr>
      </w:pPr>
      <w:bookmarkStart w:id="142" w:name="_Toc5970083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1</w:t>
      </w:r>
      <w:r w:rsidR="00F73158">
        <w:rPr>
          <w:noProof/>
        </w:rPr>
        <w:fldChar w:fldCharType="end"/>
      </w:r>
      <w:r w:rsidR="00037910">
        <w:t xml:space="preserve"> </w:t>
      </w:r>
      <w:r w:rsidR="00037910">
        <w:rPr>
          <w:b w:val="0"/>
        </w:rPr>
        <w:t>Lanjutan</w:t>
      </w:r>
      <w:r w:rsidR="0009454A" w:rsidRPr="0009454A">
        <w:rPr>
          <w:rFonts w:cs="Times New Roman"/>
          <w:b w:val="0"/>
          <w:i/>
        </w:rPr>
        <w:t xml:space="preserve"> </w:t>
      </w:r>
      <w:r w:rsidR="0009454A" w:rsidRPr="005F6539">
        <w:rPr>
          <w:rFonts w:cs="Times New Roman"/>
          <w:b w:val="0"/>
          <w:i/>
        </w:rPr>
        <w:t xml:space="preserve">Source code View </w:t>
      </w:r>
      <w:r w:rsidR="0009454A" w:rsidRPr="006C48F0">
        <w:rPr>
          <w:rFonts w:cs="Times New Roman"/>
          <w:b w:val="0"/>
        </w:rPr>
        <w:t>Verifikasi Barang</w:t>
      </w:r>
      <w:bookmarkEnd w:id="142"/>
    </w:p>
    <w:p w14:paraId="5C78E68B" w14:textId="760668FE" w:rsidR="00902692" w:rsidRPr="009B7AC0" w:rsidRDefault="00522E5F" w:rsidP="00A343A2">
      <w:pPr>
        <w:pStyle w:val="Heading4"/>
        <w:numPr>
          <w:ilvl w:val="3"/>
          <w:numId w:val="17"/>
        </w:numPr>
        <w:rPr>
          <w:rFonts w:ascii="Times New Roman" w:hAnsi="Times New Roman" w:cs="Times New Roman"/>
          <w:b/>
          <w:i w:val="0"/>
          <w:color w:val="auto"/>
          <w:sz w:val="24"/>
        </w:rPr>
      </w:pPr>
      <w:bookmarkStart w:id="143" w:name="_Toc60823054"/>
      <w:r w:rsidRPr="00A343A2">
        <w:rPr>
          <w:rFonts w:ascii="Times New Roman" w:hAnsi="Times New Roman" w:cs="Times New Roman"/>
          <w:b/>
          <w:i w:val="0"/>
          <w:color w:val="auto"/>
          <w:sz w:val="24"/>
        </w:rPr>
        <w:t>View</w:t>
      </w:r>
      <w:r w:rsidR="009B7AC0">
        <w:rPr>
          <w:rFonts w:ascii="Times New Roman" w:hAnsi="Times New Roman" w:cs="Times New Roman"/>
          <w:b/>
          <w:i w:val="0"/>
          <w:color w:val="auto"/>
          <w:sz w:val="24"/>
        </w:rPr>
        <w:t xml:space="preserve"> Cetak</w:t>
      </w:r>
      <w:r w:rsidR="00711DA6" w:rsidRPr="00A343A2">
        <w:rPr>
          <w:rFonts w:ascii="Times New Roman" w:hAnsi="Times New Roman" w:cs="Times New Roman"/>
          <w:b/>
          <w:i w:val="0"/>
          <w:color w:val="auto"/>
          <w:sz w:val="24"/>
        </w:rPr>
        <w:t xml:space="preserve"> Transaksi</w:t>
      </w:r>
      <w:bookmarkEnd w:id="1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30"/>
      </w:tblGrid>
      <w:tr w:rsidR="00902692" w14:paraId="66A10E16" w14:textId="77777777" w:rsidTr="00CE7874">
        <w:tc>
          <w:tcPr>
            <w:tcW w:w="8778" w:type="dxa"/>
          </w:tcPr>
          <w:p w14:paraId="2DA6D77D" w14:textId="77777777" w:rsidR="004E3222" w:rsidRPr="004E3222" w:rsidRDefault="004E3222" w:rsidP="00163A3D">
            <w:pPr>
              <w:spacing w:after="0" w:line="240" w:lineRule="auto"/>
              <w:rPr>
                <w:rFonts w:ascii="Courier New" w:hAnsi="Courier New" w:cs="Courier New"/>
              </w:rPr>
            </w:pPr>
            <w:r w:rsidRPr="004E3222">
              <w:rPr>
                <w:rFonts w:ascii="Courier New" w:hAnsi="Courier New" w:cs="Courier New"/>
              </w:rPr>
              <w:t xml:space="preserve">  @layout('template/main/transaksi/main')</w:t>
            </w:r>
          </w:p>
          <w:p w14:paraId="74A5B1BF" w14:textId="77777777" w:rsidR="004E3222" w:rsidRPr="004E3222" w:rsidRDefault="004E3222" w:rsidP="00163A3D">
            <w:pPr>
              <w:spacing w:after="0" w:line="240" w:lineRule="auto"/>
              <w:rPr>
                <w:rFonts w:ascii="Courier New" w:hAnsi="Courier New" w:cs="Courier New"/>
              </w:rPr>
            </w:pPr>
          </w:p>
          <w:p w14:paraId="528CF06B" w14:textId="77777777" w:rsidR="00CE7874" w:rsidRDefault="004E3222" w:rsidP="00AC2F32">
            <w:pPr>
              <w:keepNext/>
              <w:spacing w:after="0" w:line="240" w:lineRule="auto"/>
              <w:rPr>
                <w:rFonts w:ascii="Courier New" w:hAnsi="Courier New" w:cs="Courier New"/>
              </w:rPr>
            </w:pPr>
            <w:r w:rsidRPr="004E3222">
              <w:rPr>
                <w:rFonts w:ascii="Courier New" w:hAnsi="Courier New" w:cs="Courier New"/>
              </w:rPr>
              <w:t xml:space="preserve">  @section('scripts-css')</w:t>
            </w:r>
          </w:p>
          <w:p w14:paraId="03F00B39"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lt;link rel="stylesheet" href="{{base_url('assets/plugins/select2/css/select2.min.css')}}"&gt;</w:t>
            </w:r>
          </w:p>
          <w:p w14:paraId="2AEB2EB9"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lt;style type="text/css"&gt;</w:t>
            </w:r>
          </w:p>
          <w:p w14:paraId="1B6C3EB5"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selecting{      color:#000000;</w:t>
            </w:r>
          </w:p>
          <w:p w14:paraId="22AE74E1"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19C6AE63"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selecting:hover{</w:t>
            </w:r>
          </w:p>
          <w:p w14:paraId="761CCCDA"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color:#7CFC00;  </w:t>
            </w:r>
          </w:p>
          <w:p w14:paraId="49EBAC93"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71485419"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deleting{</w:t>
            </w:r>
          </w:p>
          <w:p w14:paraId="7ECF34F8"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color: red;</w:t>
            </w:r>
          </w:p>
          <w:p w14:paraId="6E3011E4"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452B4526"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containers{</w:t>
            </w:r>
          </w:p>
          <w:p w14:paraId="28089D3F"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display: none;</w:t>
            </w:r>
          </w:p>
          <w:p w14:paraId="6D853694"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2A8BAA8D"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qrcode</w:t>
            </w:r>
          </w:p>
          <w:p w14:paraId="4B1AB485"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5A8C2F3A"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display: none;</w:t>
            </w:r>
          </w:p>
          <w:p w14:paraId="4EFCA6E6"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4D9BB5CC"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iconhidden</w:t>
            </w:r>
          </w:p>
          <w:p w14:paraId="699A30B1"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5B4AF17B"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display: none;</w:t>
            </w:r>
          </w:p>
          <w:p w14:paraId="651EED33"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z-index: 2;</w:t>
            </w:r>
          </w:p>
          <w:p w14:paraId="6E7E9E7B"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t xml:space="preserve">    }</w:t>
            </w:r>
          </w:p>
          <w:p w14:paraId="2D95CB32" w14:textId="10565679" w:rsidR="00856A7D" w:rsidRPr="004E3222" w:rsidRDefault="00856A7D" w:rsidP="00215216">
            <w:pPr>
              <w:keepNext/>
              <w:spacing w:after="0" w:line="240" w:lineRule="auto"/>
              <w:rPr>
                <w:rFonts w:ascii="Courier New" w:hAnsi="Courier New" w:cs="Courier New"/>
              </w:rPr>
            </w:pPr>
            <w:r w:rsidRPr="004E3222">
              <w:rPr>
                <w:rFonts w:ascii="Courier New" w:hAnsi="Courier New" w:cs="Courier New"/>
              </w:rPr>
              <w:t xml:space="preserve">    #barcode</w:t>
            </w:r>
          </w:p>
        </w:tc>
      </w:tr>
    </w:tbl>
    <w:p w14:paraId="071E421F" w14:textId="179CF2C1" w:rsidR="00532566" w:rsidRPr="00532566" w:rsidRDefault="00215216" w:rsidP="00215216">
      <w:pPr>
        <w:pStyle w:val="Caption"/>
        <w:rPr>
          <w:b w:val="0"/>
        </w:rPr>
      </w:pPr>
      <w:bookmarkStart w:id="144" w:name="_Toc5970083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2</w:t>
      </w:r>
      <w:r w:rsidR="00F73158">
        <w:rPr>
          <w:noProof/>
        </w:rPr>
        <w:fldChar w:fldCharType="end"/>
      </w:r>
      <w:r w:rsidR="00AC2F32">
        <w:t xml:space="preserve"> </w:t>
      </w:r>
      <w:r w:rsidR="00532566" w:rsidRPr="005F6539">
        <w:rPr>
          <w:rFonts w:cs="Times New Roman"/>
          <w:b w:val="0"/>
          <w:i/>
        </w:rPr>
        <w:t xml:space="preserve">Source code View </w:t>
      </w:r>
      <w:r w:rsidR="00532566" w:rsidRPr="00465F58">
        <w:rPr>
          <w:rFonts w:cs="Times New Roman"/>
          <w:b w:val="0"/>
        </w:rPr>
        <w:t>Cetak Transaksi</w:t>
      </w:r>
      <w:bookmarkEnd w:id="144"/>
    </w:p>
    <w:tbl>
      <w:tblPr>
        <w:tblStyle w:val="TableGrid"/>
        <w:tblW w:w="0" w:type="auto"/>
        <w:tblLook w:val="04A0" w:firstRow="1" w:lastRow="0" w:firstColumn="1" w:lastColumn="0" w:noHBand="0" w:noVBand="1"/>
      </w:tblPr>
      <w:tblGrid>
        <w:gridCol w:w="8778"/>
      </w:tblGrid>
      <w:tr w:rsidR="00532566" w14:paraId="32744EF6" w14:textId="77777777" w:rsidTr="00532566">
        <w:tc>
          <w:tcPr>
            <w:tcW w:w="8778" w:type="dxa"/>
          </w:tcPr>
          <w:p w14:paraId="5B4008B7" w14:textId="77777777" w:rsidR="00856A7D" w:rsidRPr="004E3222" w:rsidRDefault="00856A7D" w:rsidP="00856A7D">
            <w:pPr>
              <w:spacing w:after="0" w:line="240" w:lineRule="auto"/>
              <w:rPr>
                <w:rFonts w:ascii="Courier New" w:hAnsi="Courier New" w:cs="Courier New"/>
              </w:rPr>
            </w:pPr>
            <w:r w:rsidRPr="004E3222">
              <w:rPr>
                <w:rFonts w:ascii="Courier New" w:hAnsi="Courier New" w:cs="Courier New"/>
              </w:rPr>
              <w:lastRenderedPageBreak/>
              <w:t xml:space="preserve">    {</w:t>
            </w:r>
          </w:p>
          <w:p w14:paraId="429B4D7D" w14:textId="77777777" w:rsidR="00856A7D" w:rsidRDefault="00856A7D" w:rsidP="00856A7D">
            <w:pPr>
              <w:spacing w:after="0" w:line="240" w:lineRule="auto"/>
              <w:rPr>
                <w:rFonts w:ascii="Courier New" w:hAnsi="Courier New" w:cs="Courier New"/>
              </w:rPr>
            </w:pPr>
            <w:r w:rsidRPr="004E3222">
              <w:rPr>
                <w:rFonts w:ascii="Courier New" w:hAnsi="Courier New" w:cs="Courier New"/>
              </w:rPr>
              <w:t xml:space="preserve">      display: none;</w:t>
            </w:r>
          </w:p>
          <w:p w14:paraId="33C136E1" w14:textId="24A57A2E" w:rsidR="00532566" w:rsidRDefault="00AC2F32" w:rsidP="00856A7D">
            <w:pPr>
              <w:spacing w:after="0" w:line="240" w:lineRule="auto"/>
              <w:rPr>
                <w:rFonts w:ascii="Courier New" w:hAnsi="Courier New" w:cs="Courier New"/>
              </w:rPr>
            </w:pPr>
            <w:r w:rsidRPr="004E3222">
              <w:rPr>
                <w:rFonts w:ascii="Courier New" w:hAnsi="Courier New" w:cs="Courier New"/>
              </w:rPr>
              <w:t xml:space="preserve">  </w:t>
            </w:r>
          </w:p>
          <w:p w14:paraId="166317D4" w14:textId="77777777" w:rsidR="00532566" w:rsidRPr="004E3222" w:rsidRDefault="00532566" w:rsidP="00926CD2">
            <w:pPr>
              <w:spacing w:after="0" w:line="240" w:lineRule="auto"/>
              <w:rPr>
                <w:rFonts w:ascii="Courier New" w:hAnsi="Courier New" w:cs="Courier New"/>
              </w:rPr>
            </w:pPr>
            <w:r w:rsidRPr="004E3222">
              <w:rPr>
                <w:rFonts w:ascii="Courier New" w:hAnsi="Courier New" w:cs="Courier New"/>
              </w:rPr>
              <w:t xml:space="preserve">    } </w:t>
            </w:r>
          </w:p>
          <w:p w14:paraId="7295DB6E" w14:textId="77777777" w:rsidR="00532566" w:rsidRDefault="00532566" w:rsidP="00926CD2">
            <w:pPr>
              <w:spacing w:after="0" w:line="240" w:lineRule="auto"/>
              <w:rPr>
                <w:rFonts w:ascii="Courier New" w:hAnsi="Courier New" w:cs="Courier New"/>
              </w:rPr>
            </w:pPr>
            <w:r w:rsidRPr="004E3222">
              <w:rPr>
                <w:rFonts w:ascii="Courier New" w:hAnsi="Courier New" w:cs="Courier New"/>
              </w:rPr>
              <w:t xml:space="preserve">      #suratsertibar</w:t>
            </w:r>
          </w:p>
          <w:p w14:paraId="4961EA77" w14:textId="77777777" w:rsidR="00532566" w:rsidRDefault="00532566" w:rsidP="00926CD2">
            <w:pPr>
              <w:spacing w:after="0" w:line="240" w:lineRule="auto"/>
              <w:rPr>
                <w:rFonts w:ascii="Courier New" w:hAnsi="Courier New" w:cs="Courier New"/>
              </w:rPr>
            </w:pPr>
            <w:r w:rsidRPr="004E3222">
              <w:rPr>
                <w:rFonts w:ascii="Courier New" w:hAnsi="Courier New" w:cs="Courier New"/>
              </w:rPr>
              <w:t xml:space="preserve">      {</w:t>
            </w:r>
          </w:p>
          <w:p w14:paraId="03ABF05E" w14:textId="1867C6A5"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display: none;</w:t>
            </w:r>
          </w:p>
          <w:p w14:paraId="7630EE3B"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z-index: 1;</w:t>
            </w:r>
          </w:p>
          <w:p w14:paraId="4E305474"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w:t>
            </w:r>
          </w:p>
          <w:p w14:paraId="2F24CC45"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w:t>
            </w:r>
          </w:p>
          <w:p w14:paraId="31BD3CA6"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right: 10px;</w:t>
            </w:r>
          </w:p>
          <w:p w14:paraId="43CC6E04" w14:textId="77777777" w:rsidR="00641AE5" w:rsidRPr="004E3222" w:rsidRDefault="00641AE5" w:rsidP="00926CD2">
            <w:pPr>
              <w:spacing w:after="0" w:line="240" w:lineRule="auto"/>
              <w:rPr>
                <w:rFonts w:ascii="Courier New" w:hAnsi="Courier New" w:cs="Courier New"/>
              </w:rPr>
            </w:pPr>
          </w:p>
          <w:p w14:paraId="14A574C2"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w:t>
            </w:r>
          </w:p>
          <w:p w14:paraId="2A7D0022"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top{</w:t>
            </w:r>
          </w:p>
          <w:p w14:paraId="187AE109"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top: 10px;</w:t>
            </w:r>
          </w:p>
          <w:p w14:paraId="3D17D117"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w:t>
            </w:r>
          </w:p>
          <w:p w14:paraId="55BD2962"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left{</w:t>
            </w:r>
          </w:p>
          <w:p w14:paraId="54E9801F"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left: 25%;</w:t>
            </w:r>
          </w:p>
          <w:p w14:paraId="1CE51834"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w:t>
            </w:r>
          </w:p>
          <w:p w14:paraId="1BDE4ECC"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leftsert{</w:t>
            </w:r>
          </w:p>
          <w:p w14:paraId="3A819BA9"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margin-left: 10%;</w:t>
            </w:r>
          </w:p>
          <w:p w14:paraId="193D7B0A"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w:t>
            </w:r>
          </w:p>
          <w:p w14:paraId="66A5DD89"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btninfo{</w:t>
            </w:r>
          </w:p>
          <w:p w14:paraId="0430C5BD"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position: fixed;</w:t>
            </w:r>
          </w:p>
          <w:p w14:paraId="5E1E8587"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right: 100px;</w:t>
            </w:r>
          </w:p>
          <w:p w14:paraId="53F569C7" w14:textId="77777777" w:rsidR="00641AE5" w:rsidRPr="004E3222" w:rsidRDefault="00641AE5" w:rsidP="00926CD2">
            <w:pPr>
              <w:spacing w:after="0" w:line="240" w:lineRule="auto"/>
              <w:rPr>
                <w:rFonts w:ascii="Courier New" w:hAnsi="Courier New" w:cs="Courier New"/>
              </w:rPr>
            </w:pPr>
          </w:p>
          <w:p w14:paraId="08E7DA0D" w14:textId="77777777" w:rsidR="00641AE5" w:rsidRPr="004E3222" w:rsidRDefault="00641AE5" w:rsidP="00926CD2">
            <w:pPr>
              <w:spacing w:after="0" w:line="240" w:lineRule="auto"/>
              <w:rPr>
                <w:rFonts w:ascii="Courier New" w:hAnsi="Courier New" w:cs="Courier New"/>
              </w:rPr>
            </w:pPr>
            <w:r w:rsidRPr="004E3222">
              <w:rPr>
                <w:rFonts w:ascii="Courier New" w:hAnsi="Courier New" w:cs="Courier New"/>
              </w:rPr>
              <w:t xml:space="preserve">      }</w:t>
            </w:r>
          </w:p>
          <w:p w14:paraId="4029A43E" w14:textId="77777777" w:rsidR="00641AE5" w:rsidRDefault="00641AE5" w:rsidP="00926CD2">
            <w:pPr>
              <w:keepNext/>
              <w:spacing w:after="0" w:line="240" w:lineRule="auto"/>
              <w:rPr>
                <w:rFonts w:ascii="Courier New" w:hAnsi="Courier New" w:cs="Courier New"/>
              </w:rPr>
            </w:pPr>
            <w:r w:rsidRPr="004E3222">
              <w:rPr>
                <w:rFonts w:ascii="Courier New" w:hAnsi="Courier New" w:cs="Courier New"/>
              </w:rPr>
              <w:t xml:space="preserve">      #btnsave{</w:t>
            </w:r>
          </w:p>
          <w:p w14:paraId="188EA2F0" w14:textId="77777777" w:rsidR="00926CD2" w:rsidRPr="004E3222" w:rsidRDefault="00926CD2" w:rsidP="00926CD2">
            <w:pPr>
              <w:spacing w:after="0" w:line="240" w:lineRule="auto"/>
              <w:rPr>
                <w:rFonts w:ascii="Courier New" w:hAnsi="Courier New" w:cs="Courier New"/>
              </w:rPr>
            </w:pPr>
            <w:r w:rsidRPr="004E3222">
              <w:rPr>
                <w:rFonts w:ascii="Courier New" w:hAnsi="Courier New" w:cs="Courier New"/>
              </w:rPr>
              <w:t xml:space="preserve">        position: fixed;</w:t>
            </w:r>
          </w:p>
          <w:p w14:paraId="330D7E72" w14:textId="77777777" w:rsidR="00926CD2" w:rsidRPr="004E3222" w:rsidRDefault="00926CD2" w:rsidP="00926CD2">
            <w:pPr>
              <w:spacing w:after="0" w:line="240" w:lineRule="auto"/>
              <w:rPr>
                <w:rFonts w:ascii="Courier New" w:hAnsi="Courier New" w:cs="Courier New"/>
              </w:rPr>
            </w:pPr>
            <w:r w:rsidRPr="004E3222">
              <w:rPr>
                <w:rFonts w:ascii="Courier New" w:hAnsi="Courier New" w:cs="Courier New"/>
              </w:rPr>
              <w:t xml:space="preserve">        right: 40px;        </w:t>
            </w:r>
          </w:p>
          <w:p w14:paraId="27B8AA2A" w14:textId="77777777" w:rsidR="00926CD2" w:rsidRPr="004E3222" w:rsidRDefault="00926CD2" w:rsidP="00926CD2">
            <w:pPr>
              <w:spacing w:after="0" w:line="240" w:lineRule="auto"/>
              <w:rPr>
                <w:rFonts w:ascii="Courier New" w:hAnsi="Courier New" w:cs="Courier New"/>
              </w:rPr>
            </w:pPr>
            <w:r w:rsidRPr="004E3222">
              <w:rPr>
                <w:rFonts w:ascii="Courier New" w:hAnsi="Courier New" w:cs="Courier New"/>
              </w:rPr>
              <w:t xml:space="preserve">      }</w:t>
            </w:r>
          </w:p>
          <w:p w14:paraId="7264E36C" w14:textId="77777777" w:rsidR="00926CD2" w:rsidRPr="004E3222" w:rsidRDefault="00926CD2" w:rsidP="00926CD2">
            <w:pPr>
              <w:spacing w:after="0" w:line="240" w:lineRule="auto"/>
              <w:rPr>
                <w:rFonts w:ascii="Courier New" w:hAnsi="Courier New" w:cs="Courier New"/>
              </w:rPr>
            </w:pPr>
            <w:r w:rsidRPr="004E3222">
              <w:rPr>
                <w:rFonts w:ascii="Courier New" w:hAnsi="Courier New" w:cs="Courier New"/>
              </w:rPr>
              <w:t xml:space="preserve">      #icon{</w:t>
            </w:r>
          </w:p>
          <w:p w14:paraId="2375A218" w14:textId="77777777" w:rsidR="00926CD2" w:rsidRPr="004E3222" w:rsidRDefault="00926CD2" w:rsidP="00926CD2">
            <w:pPr>
              <w:spacing w:after="0" w:line="240" w:lineRule="auto"/>
              <w:rPr>
                <w:rFonts w:ascii="Courier New" w:hAnsi="Courier New" w:cs="Courier New"/>
              </w:rPr>
            </w:pPr>
            <w:r w:rsidRPr="004E3222">
              <w:rPr>
                <w:rFonts w:ascii="Courier New" w:hAnsi="Courier New" w:cs="Courier New"/>
              </w:rPr>
              <w:t xml:space="preserve">        margin-left:10px: </w:t>
            </w:r>
          </w:p>
          <w:p w14:paraId="72D82FEF" w14:textId="6DEEC96D" w:rsidR="00926CD2" w:rsidRDefault="00926CD2" w:rsidP="00926CD2">
            <w:pPr>
              <w:spacing w:after="0" w:line="240" w:lineRule="auto"/>
              <w:rPr>
                <w:rFonts w:ascii="Courier New" w:hAnsi="Courier New" w:cs="Courier New"/>
              </w:rPr>
            </w:pPr>
            <w:r w:rsidRPr="004E3222">
              <w:rPr>
                <w:rFonts w:ascii="Courier New" w:hAnsi="Courier New" w:cs="Courier New"/>
              </w:rPr>
              <w:t xml:space="preserve">      }</w:t>
            </w:r>
          </w:p>
          <w:p w14:paraId="7CB25FAB" w14:textId="77777777" w:rsidR="00856A7D" w:rsidRPr="004E3222" w:rsidRDefault="00856A7D" w:rsidP="00926CD2">
            <w:pPr>
              <w:spacing w:after="0" w:line="240" w:lineRule="auto"/>
              <w:rPr>
                <w:rFonts w:ascii="Courier New" w:hAnsi="Courier New" w:cs="Courier New"/>
              </w:rPr>
            </w:pPr>
          </w:p>
          <w:p w14:paraId="5C7DBCC8"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style&gt;</w:t>
            </w:r>
          </w:p>
          <w:p w14:paraId="5EC036B2"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endsection</w:t>
            </w:r>
          </w:p>
          <w:p w14:paraId="0EFF360A"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section('content')</w:t>
            </w:r>
          </w:p>
          <w:p w14:paraId="6FC8DC45"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container-fluid" id="tabeltransaksi"&gt;</w:t>
            </w:r>
          </w:p>
          <w:p w14:paraId="07B73D94"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h4 class=" mb-2 text-gray-800"&gt;&lt;strong&gt;{{$subtitle}}&lt;/strong&gt;&lt;/h4&gt;</w:t>
            </w:r>
          </w:p>
          <w:p w14:paraId="1BC209A5"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card shadow mb-4"&gt;</w:t>
            </w:r>
          </w:p>
          <w:p w14:paraId="7DF8BF3A"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card-header py-3"&gt;</w:t>
            </w:r>
          </w:p>
          <w:p w14:paraId="4ACD0E6E"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card-header "&gt;</w:t>
            </w:r>
          </w:p>
          <w:p w14:paraId="37AF5D44"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w:t>
            </w:r>
          </w:p>
          <w:p w14:paraId="5D99C23B"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h5 class=" mb-2 text-gray-800"&gt;TABEL DATA SURAT SERTIBAR&lt;/h5&gt;</w:t>
            </w:r>
          </w:p>
          <w:p w14:paraId="6EBD4B0A"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gt;</w:t>
            </w:r>
          </w:p>
          <w:p w14:paraId="6EF4B744"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 ###### --&gt;</w:t>
            </w:r>
          </w:p>
          <w:p w14:paraId="3D2796A0"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container-fluid margintop margin-left"&gt;</w:t>
            </w:r>
          </w:p>
          <w:p w14:paraId="32CA59C2"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row"&gt; </w:t>
            </w:r>
          </w:p>
          <w:p w14:paraId="17E234F5"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col-6-sm"&gt;</w:t>
            </w:r>
          </w:p>
          <w:p w14:paraId="5C16476F"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a href="{{base_url('barang/selectbarcode/')}}"&gt;&lt;i </w:t>
            </w:r>
          </w:p>
          <w:p w14:paraId="5DBF6283"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class="fas fa-arrow-circle-left fa-2x" id="icon"&gt;&lt;/i&gt;&lt;/a&gt;</w:t>
            </w:r>
          </w:p>
          <w:p w14:paraId="123318BB"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gt; </w:t>
            </w:r>
          </w:p>
          <w:p w14:paraId="4D4868F1" w14:textId="77777777" w:rsidR="00856A7D" w:rsidRPr="00856A7D" w:rsidRDefault="00856A7D" w:rsidP="00856A7D">
            <w:pPr>
              <w:spacing w:after="0" w:line="240" w:lineRule="auto"/>
              <w:rPr>
                <w:rFonts w:ascii="Courier New" w:hAnsi="Courier New" w:cs="Courier New"/>
              </w:rPr>
            </w:pPr>
            <w:r w:rsidRPr="00856A7D">
              <w:rPr>
                <w:rFonts w:ascii="Courier New" w:hAnsi="Courier New" w:cs="Courier New"/>
              </w:rPr>
              <w:t xml:space="preserve">         &lt;div class="col-1-sm "id="btninfo"&gt;</w:t>
            </w:r>
          </w:p>
          <w:p w14:paraId="34E78F61" w14:textId="58D00A58" w:rsidR="00926CD2" w:rsidRPr="002F2268" w:rsidRDefault="00926CD2" w:rsidP="00215216">
            <w:pPr>
              <w:keepNext/>
              <w:spacing w:after="0" w:line="240" w:lineRule="auto"/>
              <w:rPr>
                <w:rFonts w:ascii="Courier New" w:hAnsi="Courier New" w:cs="Courier New"/>
              </w:rPr>
            </w:pPr>
          </w:p>
        </w:tc>
      </w:tr>
    </w:tbl>
    <w:p w14:paraId="76A3FF15" w14:textId="2EF58A85" w:rsidR="005F6539" w:rsidRDefault="00215216" w:rsidP="00215216">
      <w:pPr>
        <w:pStyle w:val="Caption"/>
        <w:rPr>
          <w:rFonts w:cs="Times New Roman"/>
          <w:b w:val="0"/>
        </w:rPr>
      </w:pPr>
      <w:bookmarkStart w:id="145" w:name="_Toc5970083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3</w:t>
      </w:r>
      <w:r w:rsidR="00F73158">
        <w:rPr>
          <w:noProof/>
        </w:rPr>
        <w:fldChar w:fldCharType="end"/>
      </w:r>
      <w:r w:rsidR="002F2268">
        <w:t xml:space="preserve"> </w:t>
      </w:r>
      <w:r w:rsidR="00532566" w:rsidRPr="00532566">
        <w:rPr>
          <w:b w:val="0"/>
        </w:rPr>
        <w:t>Lanjutan</w:t>
      </w:r>
      <w:r w:rsidR="00532566">
        <w:t xml:space="preserve"> </w:t>
      </w:r>
      <w:r w:rsidR="005F6539" w:rsidRPr="005F6539">
        <w:rPr>
          <w:rFonts w:cs="Times New Roman"/>
          <w:b w:val="0"/>
          <w:i/>
        </w:rPr>
        <w:t xml:space="preserve">Source code View </w:t>
      </w:r>
      <w:r w:rsidR="005F6539" w:rsidRPr="00465F58">
        <w:rPr>
          <w:rFonts w:cs="Times New Roman"/>
          <w:b w:val="0"/>
        </w:rPr>
        <w:t>Cetak Transaksi</w:t>
      </w:r>
      <w:bookmarkEnd w:id="145"/>
    </w:p>
    <w:tbl>
      <w:tblPr>
        <w:tblW w:w="0" w:type="auto"/>
        <w:tblLook w:val="04A0" w:firstRow="1" w:lastRow="0" w:firstColumn="1" w:lastColumn="0" w:noHBand="0" w:noVBand="1"/>
      </w:tblPr>
      <w:tblGrid>
        <w:gridCol w:w="8778"/>
      </w:tblGrid>
      <w:tr w:rsidR="007926CD" w:rsidRPr="00856A7D" w14:paraId="37FDA303" w14:textId="77777777" w:rsidTr="00CE7874">
        <w:tc>
          <w:tcPr>
            <w:tcW w:w="8778" w:type="dxa"/>
            <w:tcBorders>
              <w:top w:val="single" w:sz="4" w:space="0" w:color="auto"/>
              <w:left w:val="single" w:sz="4" w:space="0" w:color="auto"/>
              <w:bottom w:val="single" w:sz="4" w:space="0" w:color="auto"/>
              <w:right w:val="single" w:sz="4" w:space="0" w:color="auto"/>
            </w:tcBorders>
          </w:tcPr>
          <w:p w14:paraId="532E5C1C"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lastRenderedPageBreak/>
              <w:t xml:space="preserve">           &lt;button type="button" name="btninfo" id="btninfo" class="btn btn-info py-8 px-8" data-toggle="modal" data-target="#alertInfo"&gt;&lt;i class="fas fa-info"&gt;&lt;/i&gt;&lt;/button&gt;</w:t>
            </w:r>
          </w:p>
          <w:p w14:paraId="3490771D"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25365E51"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 class="col-1-sm "id="btnsave"&gt;</w:t>
            </w:r>
          </w:p>
          <w:p w14:paraId="31CD078B"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button type="button" name="btnsave" id="btnsave" class="btn btn-success py-8 px-8" data-toggle="modal" data-target="#btnSave"&gt;Save&lt;/button&gt;</w:t>
            </w:r>
          </w:p>
          <w:p w14:paraId="21A7293A"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24E565B9"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0F7C20E8"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28072EB0"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gt;</w:t>
            </w:r>
          </w:p>
          <w:p w14:paraId="3696D793"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 ###### --&gt;</w:t>
            </w:r>
          </w:p>
          <w:p w14:paraId="53D900BC"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w:t>
            </w:r>
          </w:p>
          <w:p w14:paraId="46FE2070"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 class="card-body"&gt;</w:t>
            </w:r>
          </w:p>
          <w:p w14:paraId="1E2F30FF"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div class="table-responsive"&gt;</w:t>
            </w:r>
          </w:p>
          <w:p w14:paraId="2594F8EF" w14:textId="77777777" w:rsidR="00641AE5" w:rsidRPr="00856A7D" w:rsidRDefault="00641AE5" w:rsidP="00926CD2">
            <w:pPr>
              <w:spacing w:after="0" w:line="240" w:lineRule="auto"/>
              <w:rPr>
                <w:rFonts w:ascii="Courier New" w:hAnsi="Courier New" w:cs="Courier New"/>
                <w:sz w:val="20"/>
              </w:rPr>
            </w:pPr>
            <w:r w:rsidRPr="00856A7D">
              <w:rPr>
                <w:rFonts w:ascii="Courier New" w:hAnsi="Courier New" w:cs="Courier New"/>
                <w:sz w:val="20"/>
              </w:rPr>
              <w:t xml:space="preserve">          &lt;table class="table table-bordered dataTable" id="dataTable" width="100%" cellspacing="0"&gt;</w:t>
            </w:r>
          </w:p>
          <w:p w14:paraId="5F1EC210"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ead&gt;</w:t>
            </w:r>
          </w:p>
          <w:p w14:paraId="3A07C677"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Action&lt;/th&gt;</w:t>
            </w:r>
          </w:p>
          <w:p w14:paraId="57559739"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No&lt;/th&gt;</w:t>
            </w:r>
          </w:p>
          <w:p w14:paraId="0997574D"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Nama Penyerah&lt;/th&gt;  </w:t>
            </w:r>
          </w:p>
          <w:p w14:paraId="0DFCE68A"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Jabatan Penyerah&lt;/th&gt;  </w:t>
            </w:r>
          </w:p>
          <w:p w14:paraId="3A24ED23"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Nama Penerima&lt;/th&gt;  </w:t>
            </w:r>
          </w:p>
          <w:p w14:paraId="35AA299D"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Jababan Penerima&lt;/th&gt;  </w:t>
            </w:r>
          </w:p>
          <w:p w14:paraId="5C0B33F7"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Lokasi Pindah&lt;/th&gt;  </w:t>
            </w:r>
          </w:p>
          <w:p w14:paraId="34D572F5"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Tanggal Penyerahan Barang&lt;/th&gt;</w:t>
            </w:r>
          </w:p>
          <w:p w14:paraId="7BA7EDE1"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gt;Keterangan Barang&lt;/th&gt;  </w:t>
            </w:r>
          </w:p>
          <w:p w14:paraId="745DB883"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head&gt;</w:t>
            </w:r>
          </w:p>
          <w:p w14:paraId="4A7C6975" w14:textId="77777777" w:rsidR="00926CD2" w:rsidRPr="00856A7D" w:rsidRDefault="00926CD2" w:rsidP="00926CD2">
            <w:pPr>
              <w:spacing w:after="0" w:line="240" w:lineRule="auto"/>
              <w:rPr>
                <w:rFonts w:ascii="Courier New" w:hAnsi="Courier New" w:cs="Courier New"/>
                <w:sz w:val="20"/>
              </w:rPr>
            </w:pPr>
            <w:r w:rsidRPr="00856A7D">
              <w:rPr>
                <w:rFonts w:ascii="Courier New" w:hAnsi="Courier New" w:cs="Courier New"/>
                <w:sz w:val="20"/>
              </w:rPr>
              <w:t xml:space="preserve">            &lt;tbody&gt;</w:t>
            </w:r>
          </w:p>
          <w:p w14:paraId="6C1EBD10"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php $j=0;foreach($ttransaksi as $tr): </w:t>
            </w:r>
          </w:p>
          <w:p w14:paraId="7247F948"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id_transaksi=$tr['Id_transaksi'];</w:t>
            </w:r>
          </w:p>
          <w:p w14:paraId="4E3343B4"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datemut=strtotime($tr['tgl_peletakan']);</w:t>
            </w:r>
          </w:p>
          <w:p w14:paraId="1FB936AC"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tanggal_Peletakan= date('d-m-Y', $datemut);</w:t>
            </w:r>
          </w:p>
          <w:p w14:paraId="1F7315A4"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gt;</w:t>
            </w:r>
          </w:p>
          <w:p w14:paraId="1D11EE0D" w14:textId="77777777" w:rsidR="008065E7" w:rsidRPr="008065E7" w:rsidRDefault="008065E7" w:rsidP="008065E7">
            <w:pPr>
              <w:spacing w:after="0" w:line="240" w:lineRule="auto"/>
              <w:rPr>
                <w:rFonts w:ascii="Courier New" w:hAnsi="Courier New" w:cs="Courier New"/>
                <w:sz w:val="20"/>
              </w:rPr>
            </w:pPr>
          </w:p>
          <w:p w14:paraId="53E62869"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tr&gt;</w:t>
            </w:r>
          </w:p>
          <w:p w14:paraId="3FA92D1F"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td&gt;</w:t>
            </w:r>
          </w:p>
          <w:p w14:paraId="5834C418"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row "&gt;</w:t>
            </w:r>
          </w:p>
          <w:p w14:paraId="7B53B1A5" w14:textId="77777777" w:rsidR="008065E7" w:rsidRPr="008065E7" w:rsidRDefault="008065E7" w:rsidP="008065E7">
            <w:pPr>
              <w:spacing w:after="0" w:line="240" w:lineRule="auto"/>
              <w:rPr>
                <w:rFonts w:ascii="Courier New" w:hAnsi="Courier New" w:cs="Courier New"/>
                <w:sz w:val="20"/>
              </w:rPr>
            </w:pPr>
          </w:p>
          <w:p w14:paraId="54D2FA7B"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button type="button" class="btn btn-</w:t>
            </w:r>
          </w:p>
          <w:p w14:paraId="3CE01E1F"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primary" id="btnedit" data-toggle="modal" data-target="#Edit"</w:t>
            </w:r>
          </w:p>
          <w:p w14:paraId="7CF05224"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idtrans</w:t>
            </w:r>
            <w:proofErr w:type="gramEnd"/>
            <w:r w:rsidRPr="008065E7">
              <w:rPr>
                <w:rFonts w:ascii="Courier New" w:hAnsi="Courier New" w:cs="Courier New"/>
                <w:sz w:val="20"/>
              </w:rPr>
              <w:t>="&lt;?= $tr['Id_transaksi']?&gt;"</w:t>
            </w:r>
          </w:p>
          <w:p w14:paraId="2A8C28D7"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nama_penyerah</w:t>
            </w:r>
            <w:proofErr w:type="gramEnd"/>
            <w:r w:rsidRPr="008065E7">
              <w:rPr>
                <w:rFonts w:ascii="Courier New" w:hAnsi="Courier New" w:cs="Courier New"/>
                <w:sz w:val="20"/>
              </w:rPr>
              <w:t>="&lt;?= $tr['nama_penyerah']?&gt;"</w:t>
            </w:r>
          </w:p>
          <w:p w14:paraId="5E077A06"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jabatan_penyerah</w:t>
            </w:r>
            <w:proofErr w:type="gramEnd"/>
            <w:r w:rsidRPr="008065E7">
              <w:rPr>
                <w:rFonts w:ascii="Courier New" w:hAnsi="Courier New" w:cs="Courier New"/>
                <w:sz w:val="20"/>
              </w:rPr>
              <w:t>="&lt;?= $tr['jabatan_penyerah']?&gt;"</w:t>
            </w:r>
          </w:p>
          <w:p w14:paraId="5FE121AD"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nama_penerima</w:t>
            </w:r>
            <w:proofErr w:type="gramEnd"/>
            <w:r w:rsidRPr="008065E7">
              <w:rPr>
                <w:rFonts w:ascii="Courier New" w:hAnsi="Courier New" w:cs="Courier New"/>
                <w:sz w:val="20"/>
              </w:rPr>
              <w:t>="&lt;?= $tr['nama_penerima']?&gt;"</w:t>
            </w:r>
          </w:p>
          <w:p w14:paraId="5AD5E075"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jabatan_penerima</w:t>
            </w:r>
            <w:proofErr w:type="gramEnd"/>
            <w:r w:rsidRPr="008065E7">
              <w:rPr>
                <w:rFonts w:ascii="Courier New" w:hAnsi="Courier New" w:cs="Courier New"/>
                <w:sz w:val="20"/>
              </w:rPr>
              <w:t xml:space="preserve">="&lt;?= </w:t>
            </w:r>
          </w:p>
          <w:p w14:paraId="5A10D6F2"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w:t>
            </w:r>
            <w:proofErr w:type="gramStart"/>
            <w:r w:rsidRPr="008065E7">
              <w:rPr>
                <w:rFonts w:ascii="Courier New" w:hAnsi="Courier New" w:cs="Courier New"/>
                <w:sz w:val="20"/>
              </w:rPr>
              <w:t>tr[</w:t>
            </w:r>
            <w:proofErr w:type="gramEnd"/>
            <w:r w:rsidRPr="008065E7">
              <w:rPr>
                <w:rFonts w:ascii="Courier New" w:hAnsi="Courier New" w:cs="Courier New"/>
                <w:sz w:val="20"/>
              </w:rPr>
              <w:t>'jabatan_penerima']?&gt;"</w:t>
            </w:r>
          </w:p>
          <w:p w14:paraId="5312F813"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lokasi_peletakan</w:t>
            </w:r>
            <w:proofErr w:type="gramEnd"/>
            <w:r w:rsidRPr="008065E7">
              <w:rPr>
                <w:rFonts w:ascii="Courier New" w:hAnsi="Courier New" w:cs="Courier New"/>
                <w:sz w:val="20"/>
              </w:rPr>
              <w:t>="&lt;?= $tr['lokasi_peletakan']?&gt;"</w:t>
            </w:r>
          </w:p>
          <w:p w14:paraId="19C3DBE7"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tgl_peletakan</w:t>
            </w:r>
            <w:proofErr w:type="gramEnd"/>
            <w:r w:rsidRPr="008065E7">
              <w:rPr>
                <w:rFonts w:ascii="Courier New" w:hAnsi="Courier New" w:cs="Courier New"/>
                <w:sz w:val="20"/>
              </w:rPr>
              <w:t>="&lt;?= $tr['tgl_peletakan']?&gt;"</w:t>
            </w:r>
          </w:p>
          <w:p w14:paraId="09D7EF15"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data-ket</w:t>
            </w:r>
            <w:proofErr w:type="gramEnd"/>
            <w:r w:rsidRPr="008065E7">
              <w:rPr>
                <w:rFonts w:ascii="Courier New" w:hAnsi="Courier New" w:cs="Courier New"/>
                <w:sz w:val="20"/>
              </w:rPr>
              <w:t>="&lt;?=$tr['ket']?&gt;"</w:t>
            </w:r>
          </w:p>
          <w:p w14:paraId="3BFBBB04"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gt;</w:t>
            </w:r>
          </w:p>
          <w:p w14:paraId="43425FBF"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EDIT</w:t>
            </w:r>
          </w:p>
          <w:p w14:paraId="645FED50"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button&gt;</w:t>
            </w:r>
          </w:p>
          <w:p w14:paraId="6A0430A6"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                </w:t>
            </w:r>
          </w:p>
          <w:p w14:paraId="3DCB4C03"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td&gt;</w:t>
            </w:r>
          </w:p>
          <w:p w14:paraId="5F14B200" w14:textId="3763EB81" w:rsidR="00926CD2" w:rsidRPr="00856A7D" w:rsidRDefault="008065E7" w:rsidP="00215216">
            <w:pPr>
              <w:keepNext/>
              <w:spacing w:after="0" w:line="240" w:lineRule="auto"/>
              <w:rPr>
                <w:rFonts w:ascii="Courier New" w:hAnsi="Courier New" w:cs="Courier New"/>
                <w:sz w:val="20"/>
              </w:rPr>
            </w:pPr>
            <w:r w:rsidRPr="008065E7">
              <w:rPr>
                <w:rFonts w:ascii="Courier New" w:hAnsi="Courier New" w:cs="Courier New"/>
                <w:sz w:val="20"/>
              </w:rPr>
              <w:t xml:space="preserve">                &lt;td&gt;{{$j++;}}&lt;/td&gt;</w:t>
            </w:r>
          </w:p>
        </w:tc>
      </w:tr>
    </w:tbl>
    <w:p w14:paraId="12490008" w14:textId="6E6C7AF3" w:rsidR="007926CD" w:rsidRDefault="00215216" w:rsidP="00215216">
      <w:pPr>
        <w:pStyle w:val="Caption"/>
        <w:rPr>
          <w:b w:val="0"/>
        </w:rPr>
      </w:pPr>
      <w:bookmarkStart w:id="146" w:name="_Toc59700839"/>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4</w:t>
      </w:r>
      <w:r w:rsidR="00F73158">
        <w:rPr>
          <w:noProof/>
        </w:rPr>
        <w:fldChar w:fldCharType="end"/>
      </w:r>
      <w:r w:rsidR="00926CD2">
        <w:t xml:space="preserve"> </w:t>
      </w:r>
      <w:r w:rsidR="00944C3E">
        <w:rPr>
          <w:b w:val="0"/>
        </w:rPr>
        <w:t>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46"/>
    </w:p>
    <w:tbl>
      <w:tblPr>
        <w:tblW w:w="0" w:type="auto"/>
        <w:tblLook w:val="04A0" w:firstRow="1" w:lastRow="0" w:firstColumn="1" w:lastColumn="0" w:noHBand="0" w:noVBand="1"/>
      </w:tblPr>
      <w:tblGrid>
        <w:gridCol w:w="9004"/>
      </w:tblGrid>
      <w:tr w:rsidR="00944C3E" w:rsidRPr="008065E7" w14:paraId="163535AE" w14:textId="77777777" w:rsidTr="00CE7874">
        <w:tc>
          <w:tcPr>
            <w:tcW w:w="8778" w:type="dxa"/>
            <w:tcBorders>
              <w:top w:val="single" w:sz="4" w:space="0" w:color="auto"/>
              <w:left w:val="single" w:sz="4" w:space="0" w:color="auto"/>
              <w:bottom w:val="single" w:sz="4" w:space="0" w:color="auto"/>
              <w:right w:val="single" w:sz="4" w:space="0" w:color="auto"/>
            </w:tcBorders>
          </w:tcPr>
          <w:p w14:paraId="59414F69" w14:textId="77777777" w:rsidR="00F46BC7" w:rsidRPr="008065E7" w:rsidRDefault="00F46BC7" w:rsidP="00926CD2">
            <w:pPr>
              <w:spacing w:after="0" w:line="240" w:lineRule="auto"/>
              <w:rPr>
                <w:rFonts w:ascii="Courier New" w:hAnsi="Courier New" w:cs="Courier New"/>
                <w:sz w:val="20"/>
              </w:rPr>
            </w:pPr>
            <w:r w:rsidRPr="008065E7">
              <w:rPr>
                <w:rFonts w:ascii="Courier New" w:hAnsi="Courier New" w:cs="Courier New"/>
                <w:sz w:val="20"/>
              </w:rPr>
              <w:lastRenderedPageBreak/>
              <w:t xml:space="preserve">                &lt;td&gt;{{$tr['nama_penyerah']}}&lt;/td&gt;</w:t>
            </w:r>
          </w:p>
          <w:p w14:paraId="5C91E239" w14:textId="77777777" w:rsidR="00F46BC7" w:rsidRPr="008065E7" w:rsidRDefault="00F46BC7" w:rsidP="00926CD2">
            <w:pPr>
              <w:spacing w:after="0" w:line="240" w:lineRule="auto"/>
              <w:rPr>
                <w:rFonts w:ascii="Courier New" w:hAnsi="Courier New" w:cs="Courier New"/>
                <w:sz w:val="20"/>
              </w:rPr>
            </w:pPr>
            <w:r w:rsidRPr="008065E7">
              <w:rPr>
                <w:rFonts w:ascii="Courier New" w:hAnsi="Courier New" w:cs="Courier New"/>
                <w:sz w:val="20"/>
              </w:rPr>
              <w:t xml:space="preserve">                &lt;td&gt;{{$tr['jabatan_penyerah']}}&lt;/td&gt;</w:t>
            </w:r>
          </w:p>
          <w:p w14:paraId="63A09A1E"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d&gt;{{$tr['nama_penerima']}}&lt;/td&gt;</w:t>
            </w:r>
          </w:p>
          <w:p w14:paraId="234562F1"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d&gt;{{$tr['jabatan_penerima']}}&lt;/td&gt;</w:t>
            </w:r>
          </w:p>
          <w:p w14:paraId="37F17C90"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d&gt;{{$tr['lokasi_peletakan']}}&lt;/td&gt;</w:t>
            </w:r>
          </w:p>
          <w:p w14:paraId="46445EF4"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d&gt;{{$tanggal_Peletakan}}&lt;/td&gt;</w:t>
            </w:r>
          </w:p>
          <w:p w14:paraId="47FB8AC9"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d&gt;{{$tr['ket']}}&lt;/td&gt;</w:t>
            </w:r>
          </w:p>
          <w:p w14:paraId="18081A30"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r&gt;</w:t>
            </w:r>
          </w:p>
          <w:p w14:paraId="09E15CC3"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w:t>
            </w:r>
            <w:proofErr w:type="gramStart"/>
            <w:r w:rsidRPr="008065E7">
              <w:rPr>
                <w:rFonts w:ascii="Courier New" w:hAnsi="Courier New" w:cs="Courier New"/>
                <w:sz w:val="20"/>
              </w:rPr>
              <w:t>&lt;?php</w:t>
            </w:r>
            <w:proofErr w:type="gramEnd"/>
            <w:r w:rsidRPr="008065E7">
              <w:rPr>
                <w:rFonts w:ascii="Courier New" w:hAnsi="Courier New" w:cs="Courier New"/>
                <w:sz w:val="20"/>
              </w:rPr>
              <w:t xml:space="preserve"> endforeach;?&gt;</w:t>
            </w:r>
          </w:p>
          <w:p w14:paraId="25B05698"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body&gt;        </w:t>
            </w:r>
          </w:p>
          <w:p w14:paraId="78F6D012"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table&gt;</w:t>
            </w:r>
          </w:p>
          <w:p w14:paraId="2F992DFD"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div&gt;</w:t>
            </w:r>
          </w:p>
          <w:p w14:paraId="228608AC" w14:textId="77777777" w:rsidR="003E209F" w:rsidRPr="008065E7" w:rsidRDefault="003E209F" w:rsidP="003E209F">
            <w:pPr>
              <w:spacing w:after="0" w:line="240" w:lineRule="auto"/>
              <w:rPr>
                <w:rFonts w:ascii="Courier New" w:hAnsi="Courier New" w:cs="Courier New"/>
                <w:sz w:val="20"/>
              </w:rPr>
            </w:pPr>
          </w:p>
          <w:p w14:paraId="0B076616"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php</w:t>
            </w:r>
          </w:p>
          <w:p w14:paraId="35E404ED"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index1 = '0';</w:t>
            </w:r>
          </w:p>
          <w:p w14:paraId="079DD503"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index2 = '1';</w:t>
            </w:r>
          </w:p>
          <w:p w14:paraId="4D01908E"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gt;</w:t>
            </w:r>
          </w:p>
          <w:p w14:paraId="501387D4"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  --&gt;</w:t>
            </w:r>
          </w:p>
          <w:p w14:paraId="184EAD9B"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div class="row margintop"&gt;</w:t>
            </w:r>
          </w:p>
          <w:p w14:paraId="1D66C1C4" w14:textId="77777777" w:rsidR="003E209F" w:rsidRPr="008065E7" w:rsidRDefault="003E209F" w:rsidP="003E209F">
            <w:pPr>
              <w:spacing w:after="0" w:line="240" w:lineRule="auto"/>
              <w:rPr>
                <w:rFonts w:ascii="Courier New" w:hAnsi="Courier New" w:cs="Courier New"/>
                <w:sz w:val="20"/>
              </w:rPr>
            </w:pPr>
            <w:r w:rsidRPr="008065E7">
              <w:rPr>
                <w:rFonts w:ascii="Courier New" w:hAnsi="Courier New" w:cs="Courier New"/>
                <w:sz w:val="20"/>
              </w:rPr>
              <w:t xml:space="preserve">        &lt;div class="col-2-sm"&gt;</w:t>
            </w:r>
          </w:p>
          <w:p w14:paraId="1DA30A49"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ard" &gt;</w:t>
            </w:r>
          </w:p>
          <w:p w14:paraId="12CE5BA8"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h5 class="card-title"&gt;&lt;center&gt;&lt;strong&gt;Cetak&lt;/strong&gt;&lt;/center&gt;</w:t>
            </w:r>
          </w:p>
          <w:p w14:paraId="119EEAF1"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ard-body"&gt;</w:t>
            </w:r>
          </w:p>
          <w:p w14:paraId="18A7C7CA"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ontainer-fluid"&gt;</w:t>
            </w:r>
          </w:p>
          <w:p w14:paraId="77A8589C"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row"&gt;</w:t>
            </w:r>
          </w:p>
          <w:p w14:paraId="105C5CC6"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ol-6-sm"&gt;</w:t>
            </w:r>
          </w:p>
          <w:p w14:paraId="425FD466"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a href="{{base_url('transaksi/printbarcode/').$index1}}"&gt;</w:t>
            </w:r>
          </w:p>
          <w:p w14:paraId="716416EE"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button type="button" class="btn btn-outline-success" id="cetakqrdanbarcode"&gt; QR/Barcode&lt;/button&gt;</w:t>
            </w:r>
          </w:p>
          <w:p w14:paraId="27D0AC69"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a&gt;</w:t>
            </w:r>
          </w:p>
          <w:p w14:paraId="0B730D0B"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57C80AC1"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ol-6-sm"&gt;</w:t>
            </w:r>
          </w:p>
          <w:p w14:paraId="30516AF3"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a href="{{base_</w:t>
            </w:r>
            <w:proofErr w:type="gramStart"/>
            <w:r w:rsidRPr="008065E7">
              <w:rPr>
                <w:rFonts w:ascii="Courier New" w:hAnsi="Courier New" w:cs="Courier New"/>
                <w:sz w:val="20"/>
              </w:rPr>
              <w:t>url(</w:t>
            </w:r>
            <w:proofErr w:type="gramEnd"/>
            <w:r w:rsidRPr="008065E7">
              <w:rPr>
                <w:rFonts w:ascii="Courier New" w:hAnsi="Courier New" w:cs="Courier New"/>
                <w:sz w:val="20"/>
              </w:rPr>
              <w:t>'transaksi/printsertibar/').$index1.'/'.$id_transaksi}}"&gt;</w:t>
            </w:r>
          </w:p>
          <w:p w14:paraId="3E80C824"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button type="button" class="btn btn-outline-success" id="cetakqrdanbarcode"&gt; Sertibar&lt;/button&gt;</w:t>
            </w:r>
          </w:p>
          <w:p w14:paraId="6D8ADB13"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a&gt;</w:t>
            </w:r>
          </w:p>
          <w:p w14:paraId="03036B7B"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353EFFA9"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4CE2D628"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353E8C42"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3B977DA5"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3DBBE93A"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6CEF1814" w14:textId="77777777" w:rsidR="008065E7" w:rsidRPr="008065E7" w:rsidRDefault="008065E7" w:rsidP="008065E7">
            <w:pPr>
              <w:spacing w:after="0" w:line="240" w:lineRule="auto"/>
              <w:rPr>
                <w:rFonts w:ascii="Courier New" w:hAnsi="Courier New" w:cs="Courier New"/>
                <w:sz w:val="20"/>
              </w:rPr>
            </w:pPr>
          </w:p>
          <w:p w14:paraId="2B7BB872"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ol-2-sm"&gt;</w:t>
            </w:r>
          </w:p>
          <w:p w14:paraId="445FA696"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ard" &gt;</w:t>
            </w:r>
          </w:p>
          <w:p w14:paraId="248692AC"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h5 class="card-title"&gt;&lt;center&gt;&lt;strong&gt;Download&lt;strong&gt;&lt;/center&gt;</w:t>
            </w:r>
          </w:p>
          <w:p w14:paraId="59B5A394"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ard-body"&gt;</w:t>
            </w:r>
          </w:p>
          <w:p w14:paraId="28514F77"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ontainer-fluid"&gt;</w:t>
            </w:r>
          </w:p>
          <w:p w14:paraId="526254E2"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row"&gt;</w:t>
            </w:r>
          </w:p>
          <w:p w14:paraId="215F34F9"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ol-6-sm"&gt;</w:t>
            </w:r>
          </w:p>
          <w:p w14:paraId="66E76134"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a href="{{base_url('transaksi/printbarcode/').$index2}}"&gt;</w:t>
            </w:r>
          </w:p>
          <w:p w14:paraId="3F9D7242" w14:textId="0046B4FA" w:rsidR="008065E7" w:rsidRPr="008065E7" w:rsidRDefault="008065E7" w:rsidP="00215216">
            <w:pPr>
              <w:keepNext/>
              <w:spacing w:after="0" w:line="240" w:lineRule="auto"/>
              <w:rPr>
                <w:rFonts w:ascii="Courier New" w:hAnsi="Courier New" w:cs="Courier New"/>
                <w:sz w:val="20"/>
              </w:rPr>
            </w:pPr>
            <w:r w:rsidRPr="008065E7">
              <w:rPr>
                <w:rFonts w:ascii="Courier New" w:hAnsi="Courier New" w:cs="Courier New"/>
                <w:sz w:val="20"/>
              </w:rPr>
              <w:t xml:space="preserve">                    &lt;button type="button" class="btn btn-outline-success" id="cetakqrdanbarcode"&gt; QR/Barcode&lt;/button&gt;</w:t>
            </w:r>
          </w:p>
        </w:tc>
      </w:tr>
    </w:tbl>
    <w:p w14:paraId="1196A45B" w14:textId="45E0D35E" w:rsidR="00944C3E" w:rsidRDefault="00215216" w:rsidP="00215216">
      <w:pPr>
        <w:pStyle w:val="Caption"/>
        <w:rPr>
          <w:b w:val="0"/>
        </w:rPr>
      </w:pPr>
      <w:bookmarkStart w:id="147" w:name="_Toc5970084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5</w:t>
      </w:r>
      <w:r w:rsidR="00F73158">
        <w:rPr>
          <w:noProof/>
        </w:rPr>
        <w:fldChar w:fldCharType="end"/>
      </w:r>
      <w:r w:rsidR="00944C3E">
        <w:rPr>
          <w:b w:val="0"/>
        </w:rPr>
        <w:t xml:space="preserve"> 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47"/>
    </w:p>
    <w:tbl>
      <w:tblPr>
        <w:tblW w:w="0" w:type="auto"/>
        <w:tblLook w:val="04A0" w:firstRow="1" w:lastRow="0" w:firstColumn="1" w:lastColumn="0" w:noHBand="0" w:noVBand="1"/>
      </w:tblPr>
      <w:tblGrid>
        <w:gridCol w:w="9004"/>
      </w:tblGrid>
      <w:tr w:rsidR="00944C3E" w:rsidRPr="008065E7" w14:paraId="15C99193" w14:textId="77777777" w:rsidTr="00CE7874">
        <w:tc>
          <w:tcPr>
            <w:tcW w:w="8778" w:type="dxa"/>
            <w:tcBorders>
              <w:top w:val="single" w:sz="4" w:space="0" w:color="auto"/>
              <w:left w:val="single" w:sz="4" w:space="0" w:color="auto"/>
              <w:bottom w:val="single" w:sz="4" w:space="0" w:color="auto"/>
              <w:right w:val="single" w:sz="4" w:space="0" w:color="auto"/>
            </w:tcBorders>
          </w:tcPr>
          <w:p w14:paraId="33998F0C"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lastRenderedPageBreak/>
              <w:t xml:space="preserve">                  &lt;/a&gt;</w:t>
            </w:r>
          </w:p>
          <w:p w14:paraId="251189FE"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2CE793D7"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 class="col-6-sm"&gt;</w:t>
            </w:r>
          </w:p>
          <w:p w14:paraId="4B1F6C48"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a href="{{base_</w:t>
            </w:r>
            <w:proofErr w:type="gramStart"/>
            <w:r w:rsidRPr="008065E7">
              <w:rPr>
                <w:rFonts w:ascii="Courier New" w:hAnsi="Courier New" w:cs="Courier New"/>
                <w:sz w:val="20"/>
              </w:rPr>
              <w:t>url(</w:t>
            </w:r>
            <w:proofErr w:type="gramEnd"/>
            <w:r w:rsidRPr="008065E7">
              <w:rPr>
                <w:rFonts w:ascii="Courier New" w:hAnsi="Courier New" w:cs="Courier New"/>
                <w:sz w:val="20"/>
              </w:rPr>
              <w:t>'transaksi/printsertibar/').$index2.'/'.$id_transaksi}}"&gt;</w:t>
            </w:r>
          </w:p>
          <w:p w14:paraId="0F89E372"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button type="button" class="btn btn-outline-success" id="cetakqrdanbarcode"&gt; Sertibar&lt;/button&gt;</w:t>
            </w:r>
          </w:p>
          <w:p w14:paraId="37E7455C"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a&gt;</w:t>
            </w:r>
          </w:p>
          <w:p w14:paraId="3E5CB60F"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05C13CE9"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614A79DA"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01319DC7" w14:textId="77777777" w:rsidR="008065E7" w:rsidRPr="008065E7" w:rsidRDefault="008065E7" w:rsidP="008065E7">
            <w:pPr>
              <w:spacing w:after="0" w:line="240" w:lineRule="auto"/>
              <w:rPr>
                <w:rFonts w:ascii="Courier New" w:hAnsi="Courier New" w:cs="Courier New"/>
                <w:sz w:val="20"/>
              </w:rPr>
            </w:pPr>
            <w:r w:rsidRPr="008065E7">
              <w:rPr>
                <w:rFonts w:ascii="Courier New" w:hAnsi="Courier New" w:cs="Courier New"/>
                <w:sz w:val="20"/>
              </w:rPr>
              <w:t xml:space="preserve">            &lt;/div&gt;</w:t>
            </w:r>
          </w:p>
          <w:p w14:paraId="5CC0AD35"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66C1A8A9"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2E705681"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 </w:t>
            </w:r>
          </w:p>
          <w:p w14:paraId="26B3570D"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491F4C70"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50C43FCD"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lt;/div&gt;</w:t>
            </w:r>
          </w:p>
          <w:p w14:paraId="13D07085"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lt;!-- Modal btn Save --&gt;</w:t>
            </w:r>
          </w:p>
          <w:p w14:paraId="3E795803"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lt;div class="modal fade" id="btnSave" tabindex="-1" role="dialog" aria-labelledby="exampleModalLabel" aria-hidden="true"&gt;</w:t>
            </w:r>
          </w:p>
          <w:p w14:paraId="50323FAF"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 class="modal-dialog modal-dialog-centered" role="document"&gt;</w:t>
            </w:r>
          </w:p>
          <w:p w14:paraId="32C1F930"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 class="modal-content"&gt;</w:t>
            </w:r>
          </w:p>
          <w:p w14:paraId="56816D65"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 class="modal-header"&gt;</w:t>
            </w:r>
          </w:p>
          <w:p w14:paraId="3E4E960E"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h5 class="modal-title" id="exampleModalCenterTitleLabelInfo"&gt;&lt;strong&gt;INFO PENTING&lt;/strong&gt;&lt;/h5&gt;</w:t>
            </w:r>
          </w:p>
          <w:p w14:paraId="67DF732C"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button type="button" class="close" data-dismiss="modal" aria-label="Close"&gt;</w:t>
            </w:r>
          </w:p>
          <w:p w14:paraId="025241E5"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span aria-hidden="true"&gt;&amp;times;&lt;/span&gt;</w:t>
            </w:r>
          </w:p>
          <w:p w14:paraId="28B698AD"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button&gt;</w:t>
            </w:r>
          </w:p>
          <w:p w14:paraId="000BFE52"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67282F42"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 class="modal-body"&gt;</w:t>
            </w:r>
          </w:p>
          <w:p w14:paraId="0BA9DBE9"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p&gt;&lt;b&gt;1)Pastikan Anda Telah Melakukan Download File Maupun Cetak Sertibar Ataupun Barcode&lt;/b&gt;&lt;/p&gt;</w:t>
            </w:r>
          </w:p>
          <w:p w14:paraId="0E662E19"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01032E42"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 class="modal-footer"&gt;</w:t>
            </w:r>
          </w:p>
          <w:p w14:paraId="72123DCA"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button type="button" class=" btn btn-danger" data-dismiss="modal" aria-label="Close"&gt;</w:t>
            </w:r>
          </w:p>
          <w:p w14:paraId="40D967D8"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span aria-hidden="true"&gt;Belum Melakukan&lt;/span&gt;</w:t>
            </w:r>
          </w:p>
          <w:p w14:paraId="6F71996A"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button&gt;</w:t>
            </w:r>
          </w:p>
          <w:p w14:paraId="74177070"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a href="{{base_url('transaksi/historyTransaksi')}}"&gt;&lt;button type="button" class=" btn btn-success" &gt;</w:t>
            </w:r>
          </w:p>
          <w:p w14:paraId="42417F7C"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span aria-hidden="true"&gt;Sudah &amp; Save&lt;/span&gt;&lt;/button&gt;&lt;/a&gt;</w:t>
            </w:r>
          </w:p>
          <w:p w14:paraId="65C48931"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button&gt;                         </w:t>
            </w:r>
          </w:p>
          <w:p w14:paraId="3FD01224"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2C54B3CA"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48821583"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gt;</w:t>
            </w:r>
          </w:p>
          <w:p w14:paraId="41802738"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lt;/div&gt;</w:t>
            </w:r>
          </w:p>
          <w:p w14:paraId="6C6D6702"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lt;!-- ################### --&gt;</w:t>
            </w:r>
          </w:p>
          <w:p w14:paraId="3C15A57F"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lt;!-- Modal Info --&gt;</w:t>
            </w:r>
          </w:p>
          <w:p w14:paraId="257AD706"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lt;div class="modal fade" id="alertInfo" tabindex="-1" role="dialog" aria-labelledby="exampleModalLabel" aria-hidden="true"&gt;</w:t>
            </w:r>
          </w:p>
          <w:p w14:paraId="7497CB81"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 class="modal-dialog modal-dialog-centered" role="document"&gt;</w:t>
            </w:r>
          </w:p>
          <w:p w14:paraId="7E671B41" w14:textId="77777777" w:rsidR="001A35EF" w:rsidRPr="001A35EF" w:rsidRDefault="001A35EF" w:rsidP="001A35EF">
            <w:pPr>
              <w:spacing w:after="0" w:line="240" w:lineRule="auto"/>
              <w:rPr>
                <w:rFonts w:ascii="Courier New" w:hAnsi="Courier New" w:cs="Courier New"/>
                <w:sz w:val="20"/>
              </w:rPr>
            </w:pPr>
            <w:r w:rsidRPr="001A35EF">
              <w:rPr>
                <w:rFonts w:ascii="Courier New" w:hAnsi="Courier New" w:cs="Courier New"/>
                <w:sz w:val="20"/>
              </w:rPr>
              <w:t xml:space="preserve">    &lt;div class="modal-content"&gt;</w:t>
            </w:r>
          </w:p>
          <w:p w14:paraId="316A3654" w14:textId="77777777" w:rsidR="001F5A16" w:rsidRPr="001A35EF" w:rsidRDefault="001F5A16" w:rsidP="001F5A16">
            <w:pPr>
              <w:spacing w:after="0" w:line="240" w:lineRule="auto"/>
              <w:rPr>
                <w:rFonts w:ascii="Courier New" w:hAnsi="Courier New" w:cs="Courier New"/>
                <w:sz w:val="20"/>
              </w:rPr>
            </w:pPr>
            <w:r w:rsidRPr="001A35EF">
              <w:rPr>
                <w:rFonts w:ascii="Courier New" w:hAnsi="Courier New" w:cs="Courier New"/>
                <w:sz w:val="20"/>
              </w:rPr>
              <w:t xml:space="preserve">      &lt;div class="modal-header"&gt;</w:t>
            </w:r>
          </w:p>
          <w:p w14:paraId="155916BA" w14:textId="3B1500E7" w:rsidR="003E209F" w:rsidRPr="008065E7" w:rsidRDefault="001F5A16" w:rsidP="00215216">
            <w:pPr>
              <w:keepNext/>
              <w:spacing w:after="0" w:line="240" w:lineRule="auto"/>
              <w:rPr>
                <w:rFonts w:ascii="Courier New" w:hAnsi="Courier New" w:cs="Courier New"/>
                <w:sz w:val="20"/>
              </w:rPr>
            </w:pPr>
            <w:r w:rsidRPr="001A35EF">
              <w:rPr>
                <w:rFonts w:ascii="Courier New" w:hAnsi="Courier New" w:cs="Courier New"/>
                <w:sz w:val="20"/>
              </w:rPr>
              <w:t xml:space="preserve">        &lt;h5 class="modal-title" id="exampleModalCenterTitleLabelInfo"&gt;Info Tahap Transaksi&lt;/h5&gt;</w:t>
            </w:r>
          </w:p>
        </w:tc>
      </w:tr>
    </w:tbl>
    <w:p w14:paraId="63DE5B6C" w14:textId="43C65AA7" w:rsidR="00944C3E" w:rsidRDefault="00215216" w:rsidP="00215216">
      <w:pPr>
        <w:pStyle w:val="Caption"/>
        <w:rPr>
          <w:b w:val="0"/>
        </w:rPr>
      </w:pPr>
      <w:bookmarkStart w:id="148" w:name="_Toc59700841"/>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6</w:t>
      </w:r>
      <w:r w:rsidR="00F73158">
        <w:rPr>
          <w:noProof/>
        </w:rPr>
        <w:fldChar w:fldCharType="end"/>
      </w:r>
      <w:r w:rsidR="00944C3E">
        <w:t xml:space="preserve"> </w:t>
      </w:r>
      <w:r w:rsidR="00944C3E">
        <w:rPr>
          <w:b w:val="0"/>
        </w:rPr>
        <w:t>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944C3E" w:rsidRPr="001F5A16" w14:paraId="005883F6" w14:textId="77777777" w:rsidTr="00CE7874">
        <w:tc>
          <w:tcPr>
            <w:tcW w:w="8778" w:type="dxa"/>
          </w:tcPr>
          <w:p w14:paraId="2A80FA27"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lastRenderedPageBreak/>
              <w:t xml:space="preserve">        &lt;button type="button" class="close" data-dismiss="modal" aria-label="Close"&gt;</w:t>
            </w:r>
          </w:p>
          <w:p w14:paraId="31097120"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span aria-hidden="true"&gt;&amp;times;&lt;/span&gt;</w:t>
            </w:r>
          </w:p>
          <w:p w14:paraId="5245B2F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button&gt;</w:t>
            </w:r>
          </w:p>
          <w:p w14:paraId="56F06FFF"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61056C8A"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modal-body"&gt;</w:t>
            </w:r>
          </w:p>
          <w:p w14:paraId="2821E158"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p&gt;1)Apabila Dalam Menginput Data Sertibar terdapat Kesalahan, Anda Bisa Menekan Tombol &lt;img src="{{base_url('assets/dist/img/Edit.JPG')}}"&gt; Untuk Memperbaiki Kesalahan&lt;/p&gt;</w:t>
            </w:r>
          </w:p>
          <w:p w14:paraId="36CEC66F"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p&gt;2)Silahkan Download/Cetak Sertibar maupun Barcode Sebelum Menekan Tombol Save&lt;/p&gt;</w:t>
            </w:r>
          </w:p>
          <w:p w14:paraId="359F658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3F0666F3"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modal-footer"&gt;</w:t>
            </w:r>
          </w:p>
          <w:p w14:paraId="73A844A0"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button type="button" class=" btn btn-info" data-dismiss="modal" aria-label="Close"&gt;</w:t>
            </w:r>
          </w:p>
          <w:p w14:paraId="195DB1DA"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span aria-hidden="true"&gt;OKE,PAHAM&lt;/span&gt;</w:t>
            </w:r>
          </w:p>
          <w:p w14:paraId="3A7CB842"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button&gt;                         </w:t>
            </w:r>
          </w:p>
          <w:p w14:paraId="5DB5A16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1BFED08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19939807"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4E3C001C"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lt;/div&gt;</w:t>
            </w:r>
          </w:p>
          <w:p w14:paraId="6EDD1B8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lt;!-- ################## --&gt;     </w:t>
            </w:r>
          </w:p>
          <w:p w14:paraId="3375A5F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lt;!-- Modal Edit--&gt;</w:t>
            </w:r>
          </w:p>
          <w:p w14:paraId="436DD1AC"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lt;div class="modal fade" id="Edit" tabindex="-1" role="dialog" aria-labelledby="Edit" aria-hidden="true"&gt;</w:t>
            </w:r>
          </w:p>
          <w:p w14:paraId="67118980"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modal-dialog modal-dialog-centered" role="document"&gt;</w:t>
            </w:r>
          </w:p>
          <w:p w14:paraId="26D4E16C"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modal-content"&gt;</w:t>
            </w:r>
          </w:p>
          <w:p w14:paraId="4FD8B19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modal-header"&gt;</w:t>
            </w:r>
          </w:p>
          <w:p w14:paraId="4722DBE1"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h5 class="modal-title" id="Edit"&gt;EDIT DATA SERTIBAR&lt;/h5&gt;</w:t>
            </w:r>
          </w:p>
          <w:p w14:paraId="1F5A2CA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button type="button" class="close" data-dismiss="modal" aria-label="Close"&gt;</w:t>
            </w:r>
          </w:p>
          <w:p w14:paraId="616F6A9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span aria-hidden="true"&gt;&amp;times;&lt;/span&gt;</w:t>
            </w:r>
          </w:p>
          <w:p w14:paraId="0A59FD7A"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button&gt;</w:t>
            </w:r>
          </w:p>
          <w:p w14:paraId="395DEF23"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63ABE5EF"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modal-body"&gt;</w:t>
            </w:r>
          </w:p>
          <w:p w14:paraId="54A0E1F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 ########################### --&gt;</w:t>
            </w:r>
          </w:p>
          <w:p w14:paraId="3B094F91"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form id="form" method="POST"</w:t>
            </w:r>
          </w:p>
          <w:p w14:paraId="6F3E462A"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action="{{base_url('transaksi/updatetransaksi/')}}"&gt;</w:t>
            </w:r>
          </w:p>
          <w:p w14:paraId="4316A6F4"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row"&gt;</w:t>
            </w:r>
          </w:p>
          <w:p w14:paraId="570FB57B"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col-6"&gt;</w:t>
            </w:r>
          </w:p>
          <w:p w14:paraId="10B21D88"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group"&gt;</w:t>
            </w:r>
          </w:p>
          <w:p w14:paraId="1C23A8D3"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label-group"&gt;</w:t>
            </w:r>
          </w:p>
          <w:p w14:paraId="1F1065E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label for="penyerah"&gt;Nama yang Menyerahkan&lt;/label&gt;&lt;br&gt;</w:t>
            </w:r>
          </w:p>
          <w:p w14:paraId="5321C15B"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w:t>
            </w:r>
          </w:p>
          <w:p w14:paraId="51039E9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select class=" select2 js-example-responsive form-control " style="width: 100%" name="idPenyerah" id="penyerah" required="true"&gt;</w:t>
            </w:r>
          </w:p>
          <w:p w14:paraId="12E8F61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option value=""&gt;---Pilih Nama----&lt;/option&gt;</w:t>
            </w:r>
          </w:p>
          <w:p w14:paraId="1A9A0AF4"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w:t>
            </w:r>
            <w:proofErr w:type="gramStart"/>
            <w:r w:rsidRPr="001F5A16">
              <w:rPr>
                <w:rFonts w:ascii="Courier New" w:hAnsi="Courier New" w:cs="Courier New"/>
                <w:sz w:val="20"/>
                <w:szCs w:val="20"/>
              </w:rPr>
              <w:t>&lt;?php</w:t>
            </w:r>
            <w:proofErr w:type="gramEnd"/>
            <w:r w:rsidRPr="001F5A16">
              <w:rPr>
                <w:rFonts w:ascii="Courier New" w:hAnsi="Courier New" w:cs="Courier New"/>
                <w:sz w:val="20"/>
                <w:szCs w:val="20"/>
              </w:rPr>
              <w:t xml:space="preserve"> foreach ($karyawan as $key): ?&gt;</w:t>
            </w:r>
          </w:p>
          <w:p w14:paraId="22A2F8B3" w14:textId="77777777" w:rsidR="001F5A16" w:rsidRPr="001F5A16" w:rsidRDefault="001F5A16" w:rsidP="001F5A16">
            <w:pPr>
              <w:spacing w:after="0" w:line="240" w:lineRule="auto"/>
              <w:rPr>
                <w:rFonts w:ascii="Courier New" w:hAnsi="Courier New" w:cs="Courier New"/>
                <w:sz w:val="20"/>
                <w:szCs w:val="20"/>
              </w:rPr>
            </w:pPr>
          </w:p>
          <w:p w14:paraId="612BBE7F"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option value="{{$key['id_karyawan']}}"&gt;{{$key['nama']}}&lt;/option&gt;</w:t>
            </w:r>
          </w:p>
          <w:p w14:paraId="6637F550"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php </w:t>
            </w:r>
          </w:p>
          <w:p w14:paraId="0BCADC7A"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w:t>
            </w:r>
            <w:proofErr w:type="gramStart"/>
            <w:r w:rsidRPr="001F5A16">
              <w:rPr>
                <w:rFonts w:ascii="Courier New" w:hAnsi="Courier New" w:cs="Courier New"/>
                <w:sz w:val="20"/>
                <w:szCs w:val="20"/>
              </w:rPr>
              <w:t>endforeach;</w:t>
            </w:r>
            <w:proofErr w:type="gramEnd"/>
            <w:r w:rsidRPr="001F5A16">
              <w:rPr>
                <w:rFonts w:ascii="Courier New" w:hAnsi="Courier New" w:cs="Courier New"/>
                <w:sz w:val="20"/>
                <w:szCs w:val="20"/>
              </w:rPr>
              <w:t>?&gt;</w:t>
            </w:r>
          </w:p>
          <w:p w14:paraId="0078E2B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select&gt;</w:t>
            </w:r>
          </w:p>
          <w:p w14:paraId="7DA741D0" w14:textId="77777777" w:rsidR="003E209F"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0E7A2E8D" w14:textId="1A941028" w:rsidR="001F5A16" w:rsidRPr="001F5A16" w:rsidRDefault="001F5A16" w:rsidP="00215216">
            <w:pPr>
              <w:keepNext/>
              <w:spacing w:after="0" w:line="240" w:lineRule="auto"/>
              <w:rPr>
                <w:rFonts w:ascii="Courier New" w:hAnsi="Courier New" w:cs="Courier New"/>
                <w:sz w:val="20"/>
                <w:szCs w:val="20"/>
              </w:rPr>
            </w:pPr>
          </w:p>
        </w:tc>
      </w:tr>
    </w:tbl>
    <w:p w14:paraId="6A010321" w14:textId="40DE3C66" w:rsidR="00944C3E" w:rsidRDefault="00215216" w:rsidP="00215216">
      <w:pPr>
        <w:pStyle w:val="Caption"/>
        <w:rPr>
          <w:b w:val="0"/>
        </w:rPr>
      </w:pPr>
      <w:bookmarkStart w:id="149" w:name="_Toc59700842"/>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7</w:t>
      </w:r>
      <w:r w:rsidR="00F73158">
        <w:rPr>
          <w:noProof/>
        </w:rPr>
        <w:fldChar w:fldCharType="end"/>
      </w:r>
      <w:r w:rsidR="00944C3E">
        <w:t xml:space="preserve"> </w:t>
      </w:r>
      <w:r w:rsidR="00944C3E">
        <w:rPr>
          <w:b w:val="0"/>
        </w:rPr>
        <w:t>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49"/>
    </w:p>
    <w:tbl>
      <w:tblPr>
        <w:tblW w:w="0" w:type="auto"/>
        <w:tblLook w:val="04A0" w:firstRow="1" w:lastRow="0" w:firstColumn="1" w:lastColumn="0" w:noHBand="0" w:noVBand="1"/>
      </w:tblPr>
      <w:tblGrid>
        <w:gridCol w:w="8778"/>
      </w:tblGrid>
      <w:tr w:rsidR="00944C3E" w:rsidRPr="001F5A16" w14:paraId="09A90E6A" w14:textId="77777777" w:rsidTr="00CE7874">
        <w:tc>
          <w:tcPr>
            <w:tcW w:w="8778" w:type="dxa"/>
            <w:tcBorders>
              <w:top w:val="single" w:sz="4" w:space="0" w:color="auto"/>
              <w:left w:val="single" w:sz="4" w:space="0" w:color="auto"/>
              <w:bottom w:val="single" w:sz="4" w:space="0" w:color="auto"/>
              <w:right w:val="single" w:sz="4" w:space="0" w:color="auto"/>
            </w:tcBorders>
          </w:tcPr>
          <w:p w14:paraId="69D6042C"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lastRenderedPageBreak/>
              <w:t xml:space="preserve">              &lt;/div&gt;</w:t>
            </w:r>
          </w:p>
          <w:p w14:paraId="526AEA6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group"&gt;</w:t>
            </w:r>
          </w:p>
          <w:p w14:paraId="6AB06968"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label-group"&gt;</w:t>
            </w:r>
          </w:p>
          <w:p w14:paraId="0CC8A6C2"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label for="jabPenyerah"&gt;Jabatan yang Menyerahkan&lt;/label&gt;&lt;br&gt;</w:t>
            </w:r>
          </w:p>
          <w:p w14:paraId="08B20A24" w14:textId="77777777" w:rsidR="001F5A16" w:rsidRPr="001F5A16" w:rsidRDefault="001F5A16" w:rsidP="001F5A16">
            <w:pPr>
              <w:spacing w:after="0" w:line="240" w:lineRule="auto"/>
              <w:rPr>
                <w:rFonts w:ascii="Courier New" w:hAnsi="Courier New" w:cs="Courier New"/>
                <w:sz w:val="20"/>
                <w:szCs w:val="20"/>
              </w:rPr>
            </w:pPr>
          </w:p>
          <w:p w14:paraId="313BBA41"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input type="text" class=" form-control " readonly="true" name="jabPenyerah" id="jabPenyerah"&gt;    </w:t>
            </w:r>
          </w:p>
          <w:p w14:paraId="5B652BC6"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input&gt;</w:t>
            </w:r>
          </w:p>
          <w:p w14:paraId="534D34C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53EF8F90"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28636127"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0792E6D8" w14:textId="77777777" w:rsidR="001F5A16" w:rsidRPr="001F5A16" w:rsidRDefault="001F5A16" w:rsidP="001F5A16">
            <w:pPr>
              <w:spacing w:after="0" w:line="240" w:lineRule="auto"/>
              <w:rPr>
                <w:rFonts w:ascii="Courier New" w:hAnsi="Courier New" w:cs="Courier New"/>
                <w:sz w:val="20"/>
                <w:szCs w:val="20"/>
              </w:rPr>
            </w:pPr>
          </w:p>
          <w:p w14:paraId="29AE9F7F"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col-6"&gt;</w:t>
            </w:r>
          </w:p>
          <w:p w14:paraId="2B29995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group"&gt;</w:t>
            </w:r>
          </w:p>
          <w:p w14:paraId="75ED5089"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label-group"&gt;</w:t>
            </w:r>
          </w:p>
          <w:p w14:paraId="2C378A1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label for="penerima"&gt;Nama Penerima&lt;/label&gt;&lt;br&gt;</w:t>
            </w:r>
          </w:p>
          <w:p w14:paraId="69BA3534" w14:textId="77777777" w:rsidR="001F5A16" w:rsidRPr="001F5A16" w:rsidRDefault="001F5A16" w:rsidP="001F5A16">
            <w:pPr>
              <w:spacing w:after="0" w:line="240" w:lineRule="auto"/>
              <w:rPr>
                <w:rFonts w:ascii="Courier New" w:hAnsi="Courier New" w:cs="Courier New"/>
                <w:sz w:val="20"/>
                <w:szCs w:val="20"/>
              </w:rPr>
            </w:pPr>
          </w:p>
          <w:p w14:paraId="2797EE59"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select class="form-control js-example-responsive select2" id="penerima" style="width: 100%" name="idPenerima" required="true"&gt;</w:t>
            </w:r>
          </w:p>
          <w:p w14:paraId="0A9F99B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option value=""&gt;----Pilih Nama---&lt;/option&gt;</w:t>
            </w:r>
          </w:p>
          <w:p w14:paraId="27D98D20"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w:t>
            </w:r>
            <w:proofErr w:type="gramStart"/>
            <w:r w:rsidRPr="001F5A16">
              <w:rPr>
                <w:rFonts w:ascii="Courier New" w:hAnsi="Courier New" w:cs="Courier New"/>
                <w:sz w:val="20"/>
                <w:szCs w:val="20"/>
              </w:rPr>
              <w:t>&lt;?php</w:t>
            </w:r>
            <w:proofErr w:type="gramEnd"/>
            <w:r w:rsidRPr="001F5A16">
              <w:rPr>
                <w:rFonts w:ascii="Courier New" w:hAnsi="Courier New" w:cs="Courier New"/>
                <w:sz w:val="20"/>
                <w:szCs w:val="20"/>
              </w:rPr>
              <w:t xml:space="preserve"> foreach ($karyawan as $key): ?&gt;</w:t>
            </w:r>
          </w:p>
          <w:p w14:paraId="6007D792"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option class="form control"value="{{$key['id_karyawan']}}"&gt;{{$key['nama']}}&lt;/option&gt;</w:t>
            </w:r>
          </w:p>
          <w:p w14:paraId="27E5D8C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w:t>
            </w:r>
            <w:proofErr w:type="gramStart"/>
            <w:r w:rsidRPr="001F5A16">
              <w:rPr>
                <w:rFonts w:ascii="Courier New" w:hAnsi="Courier New" w:cs="Courier New"/>
                <w:sz w:val="20"/>
                <w:szCs w:val="20"/>
              </w:rPr>
              <w:t>&lt;?php</w:t>
            </w:r>
            <w:proofErr w:type="gramEnd"/>
            <w:r w:rsidRPr="001F5A16">
              <w:rPr>
                <w:rFonts w:ascii="Courier New" w:hAnsi="Courier New" w:cs="Courier New"/>
                <w:sz w:val="20"/>
                <w:szCs w:val="20"/>
              </w:rPr>
              <w:t xml:space="preserve"> endforeach?&gt;</w:t>
            </w:r>
          </w:p>
          <w:p w14:paraId="37BB055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select&gt;</w:t>
            </w:r>
          </w:p>
          <w:p w14:paraId="1CC9B946"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 </w:t>
            </w:r>
          </w:p>
          <w:p w14:paraId="01D568E8" w14:textId="77777777" w:rsidR="001F5A16" w:rsidRPr="001F5A16" w:rsidRDefault="001F5A16" w:rsidP="001F5A16">
            <w:pPr>
              <w:spacing w:after="0" w:line="240" w:lineRule="auto"/>
              <w:rPr>
                <w:rFonts w:ascii="Courier New" w:hAnsi="Courier New" w:cs="Courier New"/>
                <w:sz w:val="20"/>
                <w:szCs w:val="20"/>
              </w:rPr>
            </w:pPr>
          </w:p>
          <w:p w14:paraId="732641C7"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1DB663A9"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group"&gt;</w:t>
            </w:r>
          </w:p>
          <w:p w14:paraId="791A183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label-group"&gt;</w:t>
            </w:r>
          </w:p>
          <w:p w14:paraId="7920F828"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label for="jabPenerimaan"&gt;Jabatan Penerima&lt;/label&gt;</w:t>
            </w:r>
          </w:p>
          <w:p w14:paraId="00DD1DA2"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input type="text" class=" form-control " readonly="true" name="jabPenerima" id="jabPenerimaan"&gt;    </w:t>
            </w:r>
          </w:p>
          <w:p w14:paraId="3DC67025"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input&gt;</w:t>
            </w:r>
          </w:p>
          <w:p w14:paraId="00C9204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3EE8D548"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054B048D" w14:textId="77777777" w:rsidR="001F5A16" w:rsidRPr="001F5A16" w:rsidRDefault="001F5A16" w:rsidP="001F5A16">
            <w:pPr>
              <w:spacing w:after="0" w:line="240" w:lineRule="auto"/>
              <w:rPr>
                <w:rFonts w:ascii="Courier New" w:hAnsi="Courier New" w:cs="Courier New"/>
                <w:sz w:val="20"/>
                <w:szCs w:val="20"/>
              </w:rPr>
            </w:pPr>
          </w:p>
          <w:p w14:paraId="29FA488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01BE0CF6"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gt;</w:t>
            </w:r>
          </w:p>
          <w:p w14:paraId="3FE5579D"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row"&gt;</w:t>
            </w:r>
          </w:p>
          <w:p w14:paraId="5C5EEF96"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col-5-md margin"&gt;</w:t>
            </w:r>
          </w:p>
          <w:p w14:paraId="411A2742"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group"&gt;</w:t>
            </w:r>
          </w:p>
          <w:p w14:paraId="2360D9AF"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div class="form-label-group"&gt;</w:t>
            </w:r>
          </w:p>
          <w:p w14:paraId="6E2D180E"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label for="lokasiBarang"&gt;Lokasi Pindah/Lokasi Mutasi &lt;/label&gt;</w:t>
            </w:r>
          </w:p>
          <w:p w14:paraId="5FD487F0" w14:textId="77777777" w:rsidR="001F5A16" w:rsidRPr="001F5A16" w:rsidRDefault="001F5A16" w:rsidP="001F5A16">
            <w:pPr>
              <w:spacing w:after="0" w:line="240" w:lineRule="auto"/>
              <w:rPr>
                <w:rFonts w:ascii="Courier New" w:hAnsi="Courier New" w:cs="Courier New"/>
                <w:sz w:val="20"/>
                <w:szCs w:val="20"/>
              </w:rPr>
            </w:pPr>
            <w:r w:rsidRPr="001F5A16">
              <w:rPr>
                <w:rFonts w:ascii="Courier New" w:hAnsi="Courier New" w:cs="Courier New"/>
                <w:sz w:val="20"/>
                <w:szCs w:val="20"/>
              </w:rPr>
              <w:t xml:space="preserve">              &lt;input type="text" id="lokasiBarang" class="form-control" placeholder="Lokasi Peletakan " required="required" name="lokasiBarang" &gt;</w:t>
            </w:r>
          </w:p>
          <w:p w14:paraId="28CC6AB7" w14:textId="77777777" w:rsidR="001F5A16" w:rsidRPr="001F5A16" w:rsidRDefault="001F5A16" w:rsidP="001F5A16">
            <w:pPr>
              <w:spacing w:after="0" w:line="240" w:lineRule="auto"/>
              <w:rPr>
                <w:rFonts w:ascii="Courier New" w:hAnsi="Courier New" w:cs="Courier New"/>
                <w:sz w:val="20"/>
              </w:rPr>
            </w:pPr>
            <w:r w:rsidRPr="001F5A16">
              <w:rPr>
                <w:rFonts w:ascii="Courier New" w:hAnsi="Courier New" w:cs="Courier New"/>
                <w:sz w:val="20"/>
              </w:rPr>
              <w:t xml:space="preserve">            &lt;/div&gt;</w:t>
            </w:r>
          </w:p>
          <w:p w14:paraId="4526C193" w14:textId="77777777" w:rsidR="001F5A16" w:rsidRPr="001F5A16" w:rsidRDefault="001F5A16" w:rsidP="001F5A16">
            <w:pPr>
              <w:spacing w:after="0" w:line="240" w:lineRule="auto"/>
              <w:rPr>
                <w:rFonts w:ascii="Courier New" w:hAnsi="Courier New" w:cs="Courier New"/>
                <w:sz w:val="20"/>
              </w:rPr>
            </w:pPr>
            <w:r w:rsidRPr="001F5A16">
              <w:rPr>
                <w:rFonts w:ascii="Courier New" w:hAnsi="Courier New" w:cs="Courier New"/>
                <w:sz w:val="20"/>
              </w:rPr>
              <w:t xml:space="preserve">          &lt;/div&gt;</w:t>
            </w:r>
          </w:p>
          <w:p w14:paraId="7ADD0F19" w14:textId="77777777" w:rsidR="001F5A16" w:rsidRPr="001F5A16" w:rsidRDefault="001F5A16" w:rsidP="001F5A16">
            <w:pPr>
              <w:spacing w:after="0" w:line="240" w:lineRule="auto"/>
              <w:rPr>
                <w:rFonts w:ascii="Courier New" w:hAnsi="Courier New" w:cs="Courier New"/>
                <w:sz w:val="20"/>
              </w:rPr>
            </w:pPr>
            <w:r w:rsidRPr="001F5A16">
              <w:rPr>
                <w:rFonts w:ascii="Courier New" w:hAnsi="Courier New" w:cs="Courier New"/>
                <w:sz w:val="20"/>
              </w:rPr>
              <w:t xml:space="preserve">        &lt;/div&gt;</w:t>
            </w:r>
          </w:p>
          <w:p w14:paraId="0D99251A" w14:textId="77777777" w:rsidR="001F5A16" w:rsidRPr="001F5A16" w:rsidRDefault="001F5A16" w:rsidP="001F5A16">
            <w:pPr>
              <w:spacing w:after="0" w:line="240" w:lineRule="auto"/>
              <w:rPr>
                <w:rFonts w:ascii="Courier New" w:hAnsi="Courier New" w:cs="Courier New"/>
                <w:sz w:val="20"/>
              </w:rPr>
            </w:pPr>
            <w:r w:rsidRPr="001F5A16">
              <w:rPr>
                <w:rFonts w:ascii="Courier New" w:hAnsi="Courier New" w:cs="Courier New"/>
                <w:sz w:val="20"/>
              </w:rPr>
              <w:t xml:space="preserve">        &lt;div class="col-5-md"&gt;</w:t>
            </w:r>
          </w:p>
          <w:p w14:paraId="47310307" w14:textId="77777777" w:rsidR="001F5A16" w:rsidRPr="001F5A16" w:rsidRDefault="001F5A16" w:rsidP="001F5A16">
            <w:pPr>
              <w:spacing w:after="0" w:line="240" w:lineRule="auto"/>
              <w:rPr>
                <w:rFonts w:ascii="Courier New" w:hAnsi="Courier New" w:cs="Courier New"/>
                <w:sz w:val="20"/>
              </w:rPr>
            </w:pPr>
            <w:r w:rsidRPr="001F5A16">
              <w:rPr>
                <w:rFonts w:ascii="Courier New" w:hAnsi="Courier New" w:cs="Courier New"/>
                <w:sz w:val="20"/>
              </w:rPr>
              <w:t xml:space="preserve">          &lt;div class="form-group"&gt;</w:t>
            </w:r>
          </w:p>
          <w:p w14:paraId="3E4E004E" w14:textId="77777777" w:rsidR="001F5A16" w:rsidRPr="001F5A16" w:rsidRDefault="001F5A16" w:rsidP="001F5A16">
            <w:pPr>
              <w:spacing w:after="0" w:line="240" w:lineRule="auto"/>
              <w:rPr>
                <w:rFonts w:ascii="Courier New" w:hAnsi="Courier New" w:cs="Courier New"/>
                <w:sz w:val="20"/>
              </w:rPr>
            </w:pPr>
            <w:r w:rsidRPr="001F5A16">
              <w:rPr>
                <w:rFonts w:ascii="Courier New" w:hAnsi="Courier New" w:cs="Courier New"/>
                <w:sz w:val="20"/>
              </w:rPr>
              <w:t xml:space="preserve">            &lt;div class="form-label-group"&gt;</w:t>
            </w:r>
          </w:p>
          <w:p w14:paraId="23C1114A" w14:textId="77777777" w:rsidR="00734AC5" w:rsidRDefault="001F5A16" w:rsidP="001F5A16">
            <w:pPr>
              <w:spacing w:after="0" w:line="240" w:lineRule="auto"/>
              <w:rPr>
                <w:rFonts w:ascii="Courier New" w:hAnsi="Courier New" w:cs="Courier New"/>
                <w:sz w:val="20"/>
              </w:rPr>
            </w:pPr>
            <w:r w:rsidRPr="001F5A16">
              <w:rPr>
                <w:rFonts w:ascii="Courier New" w:hAnsi="Courier New" w:cs="Courier New"/>
                <w:sz w:val="20"/>
              </w:rPr>
              <w:t xml:space="preserve">              &lt;label for="tglPenyerahan"&gt;Tanggal Penyerahan Barang&lt;/label&gt;</w:t>
            </w:r>
          </w:p>
          <w:p w14:paraId="393A38FD" w14:textId="197D71EC" w:rsidR="00BA4E03" w:rsidRPr="001F5A16" w:rsidRDefault="00BA4E03" w:rsidP="00215216">
            <w:pPr>
              <w:keepNext/>
              <w:spacing w:after="0" w:line="240" w:lineRule="auto"/>
              <w:rPr>
                <w:rFonts w:ascii="Courier New" w:hAnsi="Courier New" w:cs="Courier New"/>
                <w:sz w:val="20"/>
              </w:rPr>
            </w:pPr>
          </w:p>
        </w:tc>
      </w:tr>
    </w:tbl>
    <w:p w14:paraId="34B6B17B" w14:textId="454B7F74" w:rsidR="00944C3E" w:rsidRDefault="00215216" w:rsidP="00215216">
      <w:pPr>
        <w:pStyle w:val="Caption"/>
        <w:rPr>
          <w:b w:val="0"/>
        </w:rPr>
      </w:pPr>
      <w:bookmarkStart w:id="150" w:name="_Toc59700843"/>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8</w:t>
      </w:r>
      <w:r w:rsidR="00F73158">
        <w:rPr>
          <w:noProof/>
        </w:rPr>
        <w:fldChar w:fldCharType="end"/>
      </w:r>
      <w:r w:rsidR="00944C3E">
        <w:t xml:space="preserve"> </w:t>
      </w:r>
      <w:r w:rsidR="00944C3E">
        <w:rPr>
          <w:b w:val="0"/>
        </w:rPr>
        <w:t>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944C3E" w14:paraId="4F52E92B" w14:textId="77777777" w:rsidTr="00CE7874">
        <w:tc>
          <w:tcPr>
            <w:tcW w:w="8778" w:type="dxa"/>
          </w:tcPr>
          <w:p w14:paraId="594C206E"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lastRenderedPageBreak/>
              <w:t xml:space="preserve">              &lt;input type="date" id="tglPenyerahan" class="form-control" placeholder="Tanggal Penyerahan Barang" required="required" name="tglPenyerah"&gt;</w:t>
            </w:r>
          </w:p>
          <w:p w14:paraId="5885017D"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0196F6F9"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178D6AC7"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2746103D"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45E9BF20"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w:t>
            </w:r>
          </w:p>
          <w:p w14:paraId="33561158"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w:t>
            </w:r>
            <w:proofErr w:type="gramStart"/>
            <w:r w:rsidRPr="001F5A16">
              <w:rPr>
                <w:rFonts w:ascii="Courier New" w:hAnsi="Courier New" w:cs="Courier New"/>
                <w:sz w:val="20"/>
              </w:rPr>
              <w:t>&lt;?php</w:t>
            </w:r>
            <w:proofErr w:type="gramEnd"/>
            <w:r w:rsidRPr="001F5A16">
              <w:rPr>
                <w:rFonts w:ascii="Courier New" w:hAnsi="Courier New" w:cs="Courier New"/>
                <w:sz w:val="20"/>
              </w:rPr>
              <w:t xml:space="preserve"> $j=1;foreach($daftar as $k =&gt;$d):?&gt;</w:t>
            </w:r>
          </w:p>
          <w:p w14:paraId="07E42F8B"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 class="form-group"&gt;</w:t>
            </w:r>
          </w:p>
          <w:p w14:paraId="5800A16A"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 class="form-group"&gt;</w:t>
            </w:r>
          </w:p>
          <w:p w14:paraId="2B3D4902"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 class="form-label-group"&gt;</w:t>
            </w:r>
          </w:p>
          <w:p w14:paraId="6926A1F9"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label for="keterangan"&gt;Keterangan Barang {{$d['nama_barang']}}&lt;/label&gt;</w:t>
            </w:r>
          </w:p>
          <w:p w14:paraId="0A20BBE8"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textarea class="form-control" rows="3" placeholder="{{$d['ket_barang']}}" required="required" name="ket[]" readonly="true" value="{{$d['ket_barang']}}"&gt;&lt;/textarea&gt;</w:t>
            </w:r>
          </w:p>
          <w:p w14:paraId="24D55CB8"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2852C37B"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0A2207D9"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5693D238"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w:t>
            </w:r>
            <w:proofErr w:type="gramStart"/>
            <w:r w:rsidRPr="001F5A16">
              <w:rPr>
                <w:rFonts w:ascii="Courier New" w:hAnsi="Courier New" w:cs="Courier New"/>
                <w:sz w:val="20"/>
              </w:rPr>
              <w:t>&lt;?php</w:t>
            </w:r>
            <w:proofErr w:type="gramEnd"/>
            <w:r w:rsidRPr="001F5A16">
              <w:rPr>
                <w:rFonts w:ascii="Courier New" w:hAnsi="Courier New" w:cs="Courier New"/>
                <w:sz w:val="20"/>
              </w:rPr>
              <w:t xml:space="preserve"> $j++; endforeach;?&gt;</w:t>
            </w:r>
          </w:p>
          <w:p w14:paraId="7FF485A2"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          </w:t>
            </w:r>
          </w:p>
          <w:p w14:paraId="62B78924"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 class="modal-footer"&gt;</w:t>
            </w:r>
          </w:p>
          <w:p w14:paraId="36151C7F"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button type="button" class="btn btn-secondary" data-dismiss="modal"&gt;Close&lt;/button&gt;</w:t>
            </w:r>
          </w:p>
          <w:p w14:paraId="62F2F59F"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input type="hidden" name="idTransaksi" id="id_transaksi"/&gt;</w:t>
            </w:r>
          </w:p>
          <w:p w14:paraId="1DC5CB87"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button type="submit" name="btnsubmit" class="btn btn-primary"&gt;Edit &amp; Save&lt;/button&gt;</w:t>
            </w:r>
          </w:p>
          <w:p w14:paraId="481DA9B2"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div&gt;</w:t>
            </w:r>
          </w:p>
          <w:p w14:paraId="3503FF96"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  &lt;/form&gt;  </w:t>
            </w:r>
          </w:p>
          <w:p w14:paraId="7570E2DF"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lt;/div&gt;</w:t>
            </w:r>
          </w:p>
          <w:p w14:paraId="06BC8CDC"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lt;/div&gt;</w:t>
            </w:r>
          </w:p>
          <w:p w14:paraId="0A74938A" w14:textId="77777777" w:rsidR="003A2EF9" w:rsidRPr="001F5A16" w:rsidRDefault="003A2EF9" w:rsidP="003A2EF9">
            <w:pPr>
              <w:spacing w:after="0" w:line="240" w:lineRule="auto"/>
              <w:rPr>
                <w:rFonts w:ascii="Courier New" w:hAnsi="Courier New" w:cs="Courier New"/>
                <w:sz w:val="20"/>
              </w:rPr>
            </w:pPr>
            <w:r w:rsidRPr="001F5A16">
              <w:rPr>
                <w:rFonts w:ascii="Courier New" w:hAnsi="Courier New" w:cs="Courier New"/>
                <w:sz w:val="20"/>
              </w:rPr>
              <w:t xml:space="preserve">&lt;/div&gt; </w:t>
            </w:r>
          </w:p>
          <w:p w14:paraId="12CBD1EA"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lt;!-- End of Main Content --&gt;</w:t>
            </w:r>
          </w:p>
          <w:p w14:paraId="3040A74B"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endsection</w:t>
            </w:r>
          </w:p>
          <w:p w14:paraId="3B5EC54F" w14:textId="77777777" w:rsidR="003A2EF9" w:rsidRPr="003A2EF9" w:rsidRDefault="003A2EF9" w:rsidP="003A2EF9">
            <w:pPr>
              <w:spacing w:after="0" w:line="240" w:lineRule="auto"/>
              <w:rPr>
                <w:rFonts w:ascii="Courier New" w:hAnsi="Courier New" w:cs="Courier New"/>
                <w:sz w:val="20"/>
              </w:rPr>
            </w:pPr>
          </w:p>
          <w:p w14:paraId="3DC4321A"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section('scripts-js')</w:t>
            </w:r>
          </w:p>
          <w:p w14:paraId="2AC2F773"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lt;script src="{{base_url('assets/plugins/jquery/jquery.PrintArea.js')}}"&gt;&lt;/script&gt;</w:t>
            </w:r>
          </w:p>
          <w:p w14:paraId="149BAEC0" w14:textId="77777777" w:rsidR="003A2EF9" w:rsidRPr="003A2EF9" w:rsidRDefault="003A2EF9" w:rsidP="003A2EF9">
            <w:pPr>
              <w:spacing w:after="0" w:line="240" w:lineRule="auto"/>
              <w:rPr>
                <w:rFonts w:ascii="Courier New" w:hAnsi="Courier New" w:cs="Courier New"/>
                <w:sz w:val="20"/>
              </w:rPr>
            </w:pPr>
          </w:p>
          <w:p w14:paraId="338BC987"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lt;script type="text/javascript" charset="utf8" src="https://cdn.datatables.net/1.10.20/js/jquery.dataTables.js"&gt;&lt;/script&gt;</w:t>
            </w:r>
          </w:p>
          <w:p w14:paraId="14BF085A" w14:textId="77777777" w:rsidR="003A2EF9" w:rsidRPr="003A2EF9" w:rsidRDefault="003A2EF9" w:rsidP="003A2EF9">
            <w:pPr>
              <w:spacing w:after="0" w:line="240" w:lineRule="auto"/>
              <w:rPr>
                <w:rFonts w:ascii="Courier New" w:hAnsi="Courier New" w:cs="Courier New"/>
                <w:sz w:val="20"/>
              </w:rPr>
            </w:pPr>
          </w:p>
          <w:p w14:paraId="7FB02308"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lt;script  src="{{base_url('assets/plugins/select2/js/select2.full.min.js')}}"&gt;&lt;/script&gt;</w:t>
            </w:r>
          </w:p>
          <w:p w14:paraId="233CEEE8"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lt;script&gt;</w:t>
            </w:r>
          </w:p>
          <w:p w14:paraId="73A5FDA4"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document).ready(function() {</w:t>
            </w:r>
          </w:p>
          <w:p w14:paraId="420061BB"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select2').select2();</w:t>
            </w:r>
          </w:p>
          <w:p w14:paraId="23B2252B"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04489B1F"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lt;/script&gt;</w:t>
            </w:r>
          </w:p>
          <w:p w14:paraId="7073A616"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lt;script &gt;</w:t>
            </w:r>
          </w:p>
          <w:p w14:paraId="1FB7922E"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document).ready(function(){</w:t>
            </w:r>
          </w:p>
          <w:p w14:paraId="606FAFAC" w14:textId="77777777" w:rsidR="003A2EF9" w:rsidRPr="003A2EF9" w:rsidRDefault="003A2EF9" w:rsidP="003A2EF9">
            <w:pPr>
              <w:spacing w:after="0" w:line="240" w:lineRule="auto"/>
              <w:rPr>
                <w:rFonts w:ascii="Courier New" w:hAnsi="Courier New" w:cs="Courier New"/>
                <w:sz w:val="20"/>
              </w:rPr>
            </w:pPr>
          </w:p>
          <w:p w14:paraId="37B345D5"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hide").click(function(){</w:t>
            </w:r>
          </w:p>
          <w:p w14:paraId="738AC8E1"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containers").hide();</w:t>
            </w:r>
          </w:p>
          <w:p w14:paraId="4F10B740" w14:textId="10CE0F81" w:rsidR="00734AC5" w:rsidRPr="003A2EF9" w:rsidRDefault="003A2EF9" w:rsidP="00F823C1">
            <w:pPr>
              <w:keepNext/>
              <w:spacing w:after="0" w:line="240" w:lineRule="auto"/>
              <w:rPr>
                <w:rFonts w:ascii="Courier New" w:hAnsi="Courier New" w:cs="Courier New"/>
                <w:sz w:val="20"/>
              </w:rPr>
            </w:pPr>
            <w:r w:rsidRPr="003A2EF9">
              <w:rPr>
                <w:rFonts w:ascii="Courier New" w:hAnsi="Courier New" w:cs="Courier New"/>
                <w:sz w:val="20"/>
              </w:rPr>
              <w:t xml:space="preserve">    });</w:t>
            </w:r>
          </w:p>
        </w:tc>
      </w:tr>
    </w:tbl>
    <w:p w14:paraId="59EFDBEB" w14:textId="45AB51AC" w:rsidR="00944C3E" w:rsidRDefault="00F823C1" w:rsidP="00F823C1">
      <w:pPr>
        <w:pStyle w:val="Caption"/>
        <w:rPr>
          <w:b w:val="0"/>
        </w:rPr>
      </w:pPr>
      <w:bookmarkStart w:id="151" w:name="_Toc59700844"/>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39</w:t>
      </w:r>
      <w:r w:rsidR="00F73158">
        <w:rPr>
          <w:noProof/>
        </w:rPr>
        <w:fldChar w:fldCharType="end"/>
      </w:r>
      <w:r w:rsidR="00944C3E">
        <w:t xml:space="preserve"> </w:t>
      </w:r>
      <w:r w:rsidR="00944C3E">
        <w:rPr>
          <w:b w:val="0"/>
        </w:rPr>
        <w:t>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51"/>
    </w:p>
    <w:tbl>
      <w:tblPr>
        <w:tblW w:w="0" w:type="auto"/>
        <w:tblLook w:val="04A0" w:firstRow="1" w:lastRow="0" w:firstColumn="1" w:lastColumn="0" w:noHBand="0" w:noVBand="1"/>
      </w:tblPr>
      <w:tblGrid>
        <w:gridCol w:w="8778"/>
      </w:tblGrid>
      <w:tr w:rsidR="00944C3E" w:rsidRPr="001F5A16" w14:paraId="5ABAB0BE" w14:textId="77777777" w:rsidTr="00CE7874">
        <w:tc>
          <w:tcPr>
            <w:tcW w:w="8778" w:type="dxa"/>
            <w:tcBorders>
              <w:top w:val="single" w:sz="4" w:space="0" w:color="auto"/>
              <w:left w:val="single" w:sz="4" w:space="0" w:color="auto"/>
              <w:bottom w:val="single" w:sz="4" w:space="0" w:color="auto"/>
              <w:right w:val="single" w:sz="4" w:space="0" w:color="auto"/>
            </w:tcBorders>
          </w:tcPr>
          <w:p w14:paraId="4C35921E"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lastRenderedPageBreak/>
              <w:t xml:space="preserve">    $("#btnqrcode").click(function(){</w:t>
            </w:r>
          </w:p>
          <w:p w14:paraId="3E3362F6"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barcode").hide();</w:t>
            </w:r>
          </w:p>
          <w:p w14:paraId="54685DF1"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qrcode").fadeIn(1000);</w:t>
            </w:r>
          </w:p>
          <w:p w14:paraId="42E8D9F1"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79FDC1E6"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btnbarcode").click(function(){</w:t>
            </w:r>
          </w:p>
          <w:p w14:paraId="17047C1C"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qrcode").hide();</w:t>
            </w:r>
          </w:p>
          <w:p w14:paraId="2219F2D9"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barcode").fadeIn(1000);</w:t>
            </w:r>
          </w:p>
          <w:p w14:paraId="58863CE8"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30DB7476"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btnback").click(function(){</w:t>
            </w:r>
          </w:p>
          <w:p w14:paraId="6E0FA716"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qrcode").hide();</w:t>
            </w:r>
          </w:p>
          <w:p w14:paraId="6989D71F"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barcode").hide();</w:t>
            </w:r>
          </w:p>
          <w:p w14:paraId="680EC243"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193F63CD" w14:textId="77777777" w:rsidR="003A2EF9" w:rsidRPr="003A2EF9" w:rsidRDefault="003A2EF9" w:rsidP="003A2EF9">
            <w:pPr>
              <w:spacing w:after="0" w:line="240" w:lineRule="auto"/>
              <w:rPr>
                <w:rFonts w:ascii="Courier New" w:hAnsi="Courier New" w:cs="Courier New"/>
                <w:sz w:val="20"/>
              </w:rPr>
            </w:pPr>
          </w:p>
          <w:p w14:paraId="2FE472AF"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btntabeltransaksi").click(function(){</w:t>
            </w:r>
          </w:p>
          <w:p w14:paraId="6A107ACA"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tabeltransaksi").show();</w:t>
            </w:r>
          </w:p>
          <w:p w14:paraId="154381B6"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59D3CCED"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2D698793"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hidetabel").click(function(){</w:t>
            </w:r>
          </w:p>
          <w:p w14:paraId="4482E652"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tabeltransaksi").hide();</w:t>
            </w:r>
          </w:p>
          <w:p w14:paraId="6CCAC269"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39912231"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cetaksertibar").click(function(){</w:t>
            </w:r>
          </w:p>
          <w:p w14:paraId="0FD988F2"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suratsertibar").show();</w:t>
            </w:r>
          </w:p>
          <w:p w14:paraId="276768E8"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iconhidden").show();</w:t>
            </w:r>
          </w:p>
          <w:p w14:paraId="45306093"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suratsertibar").printArea();</w:t>
            </w:r>
          </w:p>
          <w:p w14:paraId="6BF5CE80" w14:textId="77777777" w:rsidR="003A2EF9" w:rsidRPr="003A2EF9" w:rsidRDefault="003A2EF9" w:rsidP="003A2EF9">
            <w:pPr>
              <w:spacing w:after="0" w:line="240" w:lineRule="auto"/>
              <w:rPr>
                <w:rFonts w:ascii="Courier New" w:hAnsi="Courier New" w:cs="Courier New"/>
                <w:sz w:val="20"/>
              </w:rPr>
            </w:pPr>
            <w:r w:rsidRPr="003A2EF9">
              <w:rPr>
                <w:rFonts w:ascii="Courier New" w:hAnsi="Courier New" w:cs="Courier New"/>
                <w:sz w:val="20"/>
              </w:rPr>
              <w:t xml:space="preserve">      });</w:t>
            </w:r>
          </w:p>
          <w:p w14:paraId="07B62ACC"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iconhidden").click(function(){</w:t>
            </w:r>
          </w:p>
          <w:p w14:paraId="72947C0B"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suratsertibar").hide();</w:t>
            </w:r>
          </w:p>
          <w:p w14:paraId="4567AB15"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iconhidden").hide();</w:t>
            </w:r>
          </w:p>
          <w:p w14:paraId="351B0C7C"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69BAD24D"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3F22CB55"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btndownloadqrcode").click(function() {</w:t>
            </w:r>
          </w:p>
          <w:p w14:paraId="34DF6348"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printqrcode').printArea();</w:t>
            </w:r>
          </w:p>
          <w:p w14:paraId="78F08E1B"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3F88908E"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submit").click(function(){</w:t>
            </w:r>
          </w:p>
          <w:p w14:paraId="751E5D0B"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cetaksertibar").show();</w:t>
            </w:r>
          </w:p>
          <w:p w14:paraId="28E45773"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cetakqrdanbarcode").show();</w:t>
            </w:r>
          </w:p>
          <w:p w14:paraId="5AFB9258"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002A2352"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jsform").click(function(){</w:t>
            </w:r>
          </w:p>
          <w:p w14:paraId="6B99C319"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containers").show();</w:t>
            </w:r>
          </w:p>
          <w:p w14:paraId="04DE8CC6"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68CB3F00"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583CD03F"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lt;/script&gt;</w:t>
            </w:r>
          </w:p>
          <w:p w14:paraId="300DD449" w14:textId="77777777" w:rsidR="003A2EF9" w:rsidRPr="003A2EF9" w:rsidRDefault="003A2EF9" w:rsidP="003A2EF9">
            <w:pPr>
              <w:spacing w:after="0" w:line="240" w:lineRule="auto"/>
              <w:rPr>
                <w:rFonts w:ascii="Courier New" w:hAnsi="Courier New" w:cs="Courier New"/>
                <w:sz w:val="20"/>
                <w:szCs w:val="20"/>
              </w:rPr>
            </w:pPr>
          </w:p>
          <w:p w14:paraId="1D95AE5E"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lt;script&gt;</w:t>
            </w:r>
          </w:p>
          <w:p w14:paraId="124F0852"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document).ready(function() {</w:t>
            </w:r>
          </w:p>
          <w:p w14:paraId="7CFEDFCB"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nama_penyerah").change(function() {</w:t>
            </w:r>
          </w:p>
          <w:p w14:paraId="58DC5CD1" w14:textId="77777777" w:rsidR="003A2EF9" w:rsidRPr="003A2EF9" w:rsidRDefault="003A2EF9" w:rsidP="003A2EF9">
            <w:pPr>
              <w:spacing w:after="0" w:line="240" w:lineRule="auto"/>
              <w:rPr>
                <w:rFonts w:ascii="Courier New" w:hAnsi="Courier New" w:cs="Courier New"/>
                <w:sz w:val="20"/>
                <w:szCs w:val="20"/>
              </w:rPr>
            </w:pPr>
          </w:p>
          <w:p w14:paraId="18E19153"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var postForm = {</w:t>
            </w:r>
          </w:p>
          <w:p w14:paraId="2090D700"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id': document.getElementById("nama_penyerah").value,</w:t>
            </w:r>
          </w:p>
          <w:p w14:paraId="6F94D72A"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op': 1</w:t>
            </w:r>
          </w:p>
          <w:p w14:paraId="3C0F60FE"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3508B821"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ajax({</w:t>
            </w:r>
          </w:p>
          <w:p w14:paraId="2A8CAB3F"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type: "post",</w:t>
            </w:r>
          </w:p>
          <w:p w14:paraId="719260E2"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url: 'http://ysinvetaris.epizy.com/transaksi/selectBox',</w:t>
            </w:r>
          </w:p>
          <w:p w14:paraId="179BA581"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data: postForm,</w:t>
            </w:r>
          </w:p>
          <w:p w14:paraId="492912D0"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success: function(data) {</w:t>
            </w:r>
          </w:p>
          <w:p w14:paraId="47C3A44E"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console.log(data);</w:t>
            </w:r>
          </w:p>
          <w:p w14:paraId="37833002" w14:textId="77777777" w:rsidR="003A2EF9" w:rsidRPr="003A2EF9" w:rsidRDefault="003A2EF9" w:rsidP="003A2EF9">
            <w:pPr>
              <w:spacing w:after="0" w:line="240" w:lineRule="auto"/>
              <w:rPr>
                <w:rFonts w:ascii="Courier New" w:hAnsi="Courier New" w:cs="Courier New"/>
                <w:sz w:val="20"/>
                <w:szCs w:val="20"/>
              </w:rPr>
            </w:pPr>
            <w:r w:rsidRPr="003A2EF9">
              <w:rPr>
                <w:rFonts w:ascii="Courier New" w:hAnsi="Courier New" w:cs="Courier New"/>
                <w:sz w:val="20"/>
                <w:szCs w:val="20"/>
              </w:rPr>
              <w:t xml:space="preserve">            $("#jabMenyerahkan").val(data);</w:t>
            </w:r>
          </w:p>
          <w:p w14:paraId="50E0CA38" w14:textId="57C70E14" w:rsidR="00734AC5" w:rsidRPr="003A2EF9" w:rsidRDefault="003A2EF9" w:rsidP="00A00C87">
            <w:pPr>
              <w:keepNext/>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tc>
      </w:tr>
    </w:tbl>
    <w:p w14:paraId="01298D84" w14:textId="7DF49572" w:rsidR="00944C3E" w:rsidRDefault="00A00C87" w:rsidP="00A00C87">
      <w:pPr>
        <w:pStyle w:val="Caption"/>
        <w:rPr>
          <w:b w:val="0"/>
        </w:rPr>
      </w:pPr>
      <w:bookmarkStart w:id="152" w:name="_Toc5970084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0</w:t>
      </w:r>
      <w:r w:rsidR="00F73158">
        <w:rPr>
          <w:noProof/>
        </w:rPr>
        <w:fldChar w:fldCharType="end"/>
      </w:r>
      <w:r w:rsidR="00944C3E">
        <w:t xml:space="preserve"> </w:t>
      </w:r>
      <w:r w:rsidR="00944C3E">
        <w:rPr>
          <w:b w:val="0"/>
        </w:rPr>
        <w:t>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52"/>
    </w:p>
    <w:tbl>
      <w:tblPr>
        <w:tblW w:w="0" w:type="auto"/>
        <w:tblLook w:val="04A0" w:firstRow="1" w:lastRow="0" w:firstColumn="1" w:lastColumn="0" w:noHBand="0" w:noVBand="1"/>
      </w:tblPr>
      <w:tblGrid>
        <w:gridCol w:w="8778"/>
      </w:tblGrid>
      <w:tr w:rsidR="00944C3E" w:rsidRPr="00B67180" w14:paraId="12AFB8D5" w14:textId="77777777" w:rsidTr="00CE7874">
        <w:tc>
          <w:tcPr>
            <w:tcW w:w="8778" w:type="dxa"/>
            <w:tcBorders>
              <w:top w:val="single" w:sz="4" w:space="0" w:color="auto"/>
              <w:left w:val="single" w:sz="4" w:space="0" w:color="auto"/>
              <w:bottom w:val="single" w:sz="4" w:space="0" w:color="auto"/>
              <w:right w:val="single" w:sz="4" w:space="0" w:color="auto"/>
            </w:tcBorders>
          </w:tcPr>
          <w:p w14:paraId="0A73FD1F"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lastRenderedPageBreak/>
              <w:t xml:space="preserve">        });</w:t>
            </w:r>
          </w:p>
          <w:p w14:paraId="1EC2384D"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1BF691A1"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nama_penerima").change(function() {</w:t>
            </w:r>
          </w:p>
          <w:p w14:paraId="5D3D950B" w14:textId="77777777" w:rsidR="003A2EF9" w:rsidRPr="00B67180" w:rsidRDefault="003A2EF9" w:rsidP="003A2EF9">
            <w:pPr>
              <w:spacing w:after="0" w:line="240" w:lineRule="auto"/>
              <w:rPr>
                <w:rFonts w:ascii="Courier New" w:hAnsi="Courier New" w:cs="Courier New"/>
                <w:sz w:val="20"/>
                <w:szCs w:val="20"/>
              </w:rPr>
            </w:pPr>
          </w:p>
          <w:p w14:paraId="1E8BB2BF"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postForm = {</w:t>
            </w:r>
          </w:p>
          <w:p w14:paraId="70550481"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id': document.getElementById("nama_penerima").value,</w:t>
            </w:r>
          </w:p>
          <w:p w14:paraId="089AAEC5"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op': 2</w:t>
            </w:r>
          </w:p>
          <w:p w14:paraId="312F703E"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03F1C89A"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ajax({</w:t>
            </w:r>
          </w:p>
          <w:p w14:paraId="6DA979C2"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type: "post",</w:t>
            </w:r>
          </w:p>
          <w:p w14:paraId="19B10210"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url: 'http://ysinvetaris.epizy.com/transaksi/selectBox',</w:t>
            </w:r>
          </w:p>
          <w:p w14:paraId="36A8D995"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data: postForm,</w:t>
            </w:r>
          </w:p>
          <w:p w14:paraId="06B004B2"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success: function(data) {</w:t>
            </w:r>
          </w:p>
          <w:p w14:paraId="29B0D2CB"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console.log(data);</w:t>
            </w:r>
          </w:p>
          <w:p w14:paraId="7F937D13"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jabPenerima").val(data);</w:t>
            </w:r>
          </w:p>
          <w:p w14:paraId="02A822EA" w14:textId="77777777" w:rsidR="00734AC5" w:rsidRPr="00B67180" w:rsidRDefault="003A2EF9" w:rsidP="003A2EF9">
            <w:pPr>
              <w:keepNext/>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075023A8"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2874A3CD"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1DBCA9AF"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69C66E55"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7C83AD92"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lt;/script&gt;</w:t>
            </w:r>
          </w:p>
          <w:p w14:paraId="62A6B7C4"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lt;script type="text/javascript"&gt;</w:t>
            </w:r>
          </w:p>
          <w:p w14:paraId="30E4D29D"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document).on("click",'#btnedit',function(){</w:t>
            </w:r>
          </w:p>
          <w:p w14:paraId="5570A6E7" w14:textId="77777777" w:rsidR="003A2EF9" w:rsidRPr="00B67180" w:rsidRDefault="003A2EF9" w:rsidP="003A2EF9">
            <w:pPr>
              <w:spacing w:after="0" w:line="240" w:lineRule="auto"/>
              <w:rPr>
                <w:rFonts w:ascii="Courier New" w:hAnsi="Courier New" w:cs="Courier New"/>
                <w:sz w:val="20"/>
                <w:szCs w:val="20"/>
              </w:rPr>
            </w:pPr>
          </w:p>
          <w:p w14:paraId="5DBFCBE6"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id=$(this).data('idtrans');</w:t>
            </w:r>
          </w:p>
          <w:p w14:paraId="21FE2A8C"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nama_penyerah=$(this).data('nama_penyerah');</w:t>
            </w:r>
          </w:p>
          <w:p w14:paraId="2EB2F73B"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jabatan_penyerah=$(this).data('jabatan_penyerah');</w:t>
            </w:r>
          </w:p>
          <w:p w14:paraId="22C35905"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nama_penerima=$(this).data('nama_penerima');</w:t>
            </w:r>
          </w:p>
          <w:p w14:paraId="3B3ACC57"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jabatan_penerima=$(this).data('jabatan_penerima');</w:t>
            </w:r>
          </w:p>
          <w:p w14:paraId="59BDEFEF"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lokasi_peletakan=$(this).data('lokasi_peletakan');</w:t>
            </w:r>
          </w:p>
          <w:p w14:paraId="66AA84DB"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tgl_peletakan=$(this).data('tgl_peletakan');</w:t>
            </w:r>
          </w:p>
          <w:p w14:paraId="36B7A804"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ket=$(this).data('ket');</w:t>
            </w:r>
          </w:p>
          <w:p w14:paraId="3EB56EDB"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516A9363"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modal-footer #id_transaksi").val(id);</w:t>
            </w:r>
          </w:p>
          <w:p w14:paraId="00A50FEA"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modal-body #penyerah").val(nama_penyerah);</w:t>
            </w:r>
          </w:p>
          <w:p w14:paraId="57603A68"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modal-body #jabPenyerah").val(jabatan_penyerah);</w:t>
            </w:r>
          </w:p>
          <w:p w14:paraId="21AD7CAE"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modal-body #penerima").val(nama_penerima);</w:t>
            </w:r>
          </w:p>
          <w:p w14:paraId="1794D670"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modal-body #jabPenerimaan").val(jabatan_penerima);</w:t>
            </w:r>
          </w:p>
          <w:p w14:paraId="43F33525"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modal-body #lokasiBarang").val(lokasi_peletakan);</w:t>
            </w:r>
          </w:p>
          <w:p w14:paraId="644A9798"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modal-body #tglPenyerahan").val(tgl_peletakan);</w:t>
            </w:r>
          </w:p>
          <w:p w14:paraId="1CA6832E"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3B0330D6"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lt;/script&gt;</w:t>
            </w:r>
          </w:p>
          <w:p w14:paraId="04755345" w14:textId="77777777" w:rsidR="003A2EF9" w:rsidRPr="00B67180" w:rsidRDefault="003A2EF9" w:rsidP="003A2EF9">
            <w:pPr>
              <w:spacing w:after="0" w:line="240" w:lineRule="auto"/>
              <w:rPr>
                <w:rFonts w:ascii="Courier New" w:hAnsi="Courier New" w:cs="Courier New"/>
                <w:sz w:val="20"/>
                <w:szCs w:val="20"/>
              </w:rPr>
            </w:pPr>
          </w:p>
          <w:p w14:paraId="24082328"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lt;!-- Cript modal edit --&gt;</w:t>
            </w:r>
          </w:p>
          <w:p w14:paraId="67398BFF"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lt;script&gt;</w:t>
            </w:r>
          </w:p>
          <w:p w14:paraId="25BCA701"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document).ready(function() {</w:t>
            </w:r>
          </w:p>
          <w:p w14:paraId="515FA462"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penyerah").change(function() {</w:t>
            </w:r>
          </w:p>
          <w:p w14:paraId="5D322754" w14:textId="77777777" w:rsidR="003A2EF9" w:rsidRPr="00B67180" w:rsidRDefault="003A2EF9" w:rsidP="003A2EF9">
            <w:pPr>
              <w:spacing w:after="0" w:line="240" w:lineRule="auto"/>
              <w:rPr>
                <w:rFonts w:ascii="Courier New" w:hAnsi="Courier New" w:cs="Courier New"/>
                <w:sz w:val="20"/>
                <w:szCs w:val="20"/>
              </w:rPr>
            </w:pPr>
          </w:p>
          <w:p w14:paraId="681BB8A6"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var postForm = {</w:t>
            </w:r>
          </w:p>
          <w:p w14:paraId="0A87B12B"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id': document.getElementById("penyerah").value,</w:t>
            </w:r>
          </w:p>
          <w:p w14:paraId="12A47193"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op': 1</w:t>
            </w:r>
          </w:p>
          <w:p w14:paraId="49A5DBA9"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w:t>
            </w:r>
          </w:p>
          <w:p w14:paraId="7AE8B244"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ajax({</w:t>
            </w:r>
          </w:p>
          <w:p w14:paraId="4C0BCCAB"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type: "post",</w:t>
            </w:r>
          </w:p>
          <w:p w14:paraId="7BB7A099"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url: 'http://ysinvetaris.epizy.com/transaksi/selectBox',</w:t>
            </w:r>
          </w:p>
          <w:p w14:paraId="4E98FDAD"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data: postForm,</w:t>
            </w:r>
          </w:p>
          <w:p w14:paraId="5E48A57F"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success: function(data) {</w:t>
            </w:r>
          </w:p>
          <w:p w14:paraId="2401D633" w14:textId="77777777" w:rsidR="003A2EF9" w:rsidRPr="00B67180" w:rsidRDefault="003A2EF9" w:rsidP="003A2EF9">
            <w:pPr>
              <w:spacing w:after="0" w:line="240" w:lineRule="auto"/>
              <w:rPr>
                <w:rFonts w:ascii="Courier New" w:hAnsi="Courier New" w:cs="Courier New"/>
                <w:sz w:val="20"/>
                <w:szCs w:val="20"/>
              </w:rPr>
            </w:pPr>
            <w:r w:rsidRPr="00B67180">
              <w:rPr>
                <w:rFonts w:ascii="Courier New" w:hAnsi="Courier New" w:cs="Courier New"/>
                <w:sz w:val="20"/>
                <w:szCs w:val="20"/>
              </w:rPr>
              <w:t xml:space="preserve">            console.log(data);</w:t>
            </w:r>
          </w:p>
          <w:p w14:paraId="08AA9200" w14:textId="53B7FCF5" w:rsidR="003A2EF9" w:rsidRPr="00B67180" w:rsidRDefault="003A2EF9" w:rsidP="00A00C87">
            <w:pPr>
              <w:keepNext/>
              <w:spacing w:after="0" w:line="240" w:lineRule="auto"/>
              <w:rPr>
                <w:rFonts w:ascii="Courier New" w:hAnsi="Courier New" w:cs="Courier New"/>
                <w:sz w:val="20"/>
                <w:szCs w:val="20"/>
              </w:rPr>
            </w:pPr>
            <w:r w:rsidRPr="00B67180">
              <w:rPr>
                <w:rFonts w:ascii="Courier New" w:hAnsi="Courier New" w:cs="Courier New"/>
                <w:sz w:val="20"/>
                <w:szCs w:val="20"/>
              </w:rPr>
              <w:t xml:space="preserve">            $("#jabPenyerah").val(data);</w:t>
            </w:r>
          </w:p>
        </w:tc>
      </w:tr>
    </w:tbl>
    <w:p w14:paraId="69B5E4B5" w14:textId="0FDF5244" w:rsidR="00944C3E" w:rsidRDefault="00A00C87" w:rsidP="00A00C87">
      <w:pPr>
        <w:pStyle w:val="Caption"/>
        <w:rPr>
          <w:b w:val="0"/>
        </w:rPr>
      </w:pPr>
      <w:bookmarkStart w:id="153" w:name="_Toc5970084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1</w:t>
      </w:r>
      <w:r w:rsidR="00F73158">
        <w:rPr>
          <w:noProof/>
        </w:rPr>
        <w:fldChar w:fldCharType="end"/>
      </w:r>
      <w:r w:rsidR="00944C3E">
        <w:t xml:space="preserve"> </w:t>
      </w:r>
      <w:r w:rsidR="00944C3E">
        <w:rPr>
          <w:b w:val="0"/>
        </w:rPr>
        <w:t>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53"/>
    </w:p>
    <w:tbl>
      <w:tblPr>
        <w:tblW w:w="0" w:type="auto"/>
        <w:tblLook w:val="04A0" w:firstRow="1" w:lastRow="0" w:firstColumn="1" w:lastColumn="0" w:noHBand="0" w:noVBand="1"/>
      </w:tblPr>
      <w:tblGrid>
        <w:gridCol w:w="8778"/>
      </w:tblGrid>
      <w:tr w:rsidR="00944C3E" w:rsidRPr="003A2EF9" w14:paraId="2834441D" w14:textId="77777777" w:rsidTr="00CE7874">
        <w:tc>
          <w:tcPr>
            <w:tcW w:w="8778" w:type="dxa"/>
            <w:tcBorders>
              <w:top w:val="single" w:sz="4" w:space="0" w:color="auto"/>
              <w:left w:val="single" w:sz="4" w:space="0" w:color="auto"/>
              <w:bottom w:val="single" w:sz="4" w:space="0" w:color="auto"/>
              <w:right w:val="single" w:sz="4" w:space="0" w:color="auto"/>
            </w:tcBorders>
          </w:tcPr>
          <w:p w14:paraId="54702130" w14:textId="77777777" w:rsidR="003A2EF9" w:rsidRPr="003A2EF9" w:rsidRDefault="003A2EF9" w:rsidP="00B67180">
            <w:pPr>
              <w:spacing w:after="0" w:line="240" w:lineRule="auto"/>
              <w:rPr>
                <w:rFonts w:ascii="Courier New" w:hAnsi="Courier New" w:cs="Courier New"/>
                <w:sz w:val="20"/>
                <w:szCs w:val="20"/>
              </w:rPr>
            </w:pPr>
            <w:r w:rsidRPr="003A2EF9">
              <w:rPr>
                <w:rFonts w:ascii="Courier New" w:hAnsi="Courier New" w:cs="Courier New"/>
                <w:sz w:val="20"/>
                <w:szCs w:val="20"/>
              </w:rPr>
              <w:lastRenderedPageBreak/>
              <w:t xml:space="preserve">          }</w:t>
            </w:r>
          </w:p>
          <w:p w14:paraId="6CB6201A" w14:textId="77777777" w:rsidR="003A2EF9" w:rsidRPr="003A2EF9" w:rsidRDefault="003A2EF9" w:rsidP="00B67180">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p>
          <w:p w14:paraId="7E732BA5" w14:textId="77777777" w:rsidR="000F01A0" w:rsidRDefault="003A2EF9" w:rsidP="00B67180">
            <w:pPr>
              <w:spacing w:after="0" w:line="240" w:lineRule="auto"/>
              <w:rPr>
                <w:rFonts w:ascii="Courier New" w:hAnsi="Courier New" w:cs="Courier New"/>
                <w:sz w:val="20"/>
                <w:szCs w:val="20"/>
              </w:rPr>
            </w:pPr>
            <w:r w:rsidRPr="003A2EF9">
              <w:rPr>
                <w:rFonts w:ascii="Courier New" w:hAnsi="Courier New" w:cs="Courier New"/>
                <w:sz w:val="20"/>
                <w:szCs w:val="20"/>
              </w:rPr>
              <w:t xml:space="preserve">      });</w:t>
            </w:r>
            <w:r w:rsidR="00CE7874" w:rsidRPr="003A2EF9">
              <w:rPr>
                <w:rFonts w:ascii="Courier New" w:hAnsi="Courier New" w:cs="Courier New"/>
                <w:sz w:val="20"/>
                <w:szCs w:val="20"/>
              </w:rPr>
              <w:t xml:space="preserve">     </w:t>
            </w:r>
          </w:p>
          <w:p w14:paraId="235E4B6F" w14:textId="77777777" w:rsidR="000F01A0" w:rsidRPr="003A2EF9" w:rsidRDefault="000F01A0" w:rsidP="00B67180">
            <w:pPr>
              <w:keepNext/>
              <w:spacing w:after="0" w:line="240" w:lineRule="auto"/>
              <w:rPr>
                <w:rFonts w:ascii="Courier New" w:hAnsi="Courier New" w:cs="Courier New"/>
                <w:sz w:val="20"/>
                <w:szCs w:val="20"/>
              </w:rPr>
            </w:pPr>
            <w:r w:rsidRPr="003A2EF9">
              <w:rPr>
                <w:rFonts w:ascii="Courier New" w:hAnsi="Courier New" w:cs="Courier New"/>
                <w:sz w:val="20"/>
                <w:szCs w:val="20"/>
              </w:rPr>
              <w:t xml:space="preserve">      $("#penerima").change(function() {</w:t>
            </w:r>
          </w:p>
          <w:p w14:paraId="7380A9C7" w14:textId="77777777" w:rsidR="000F01A0" w:rsidRPr="003A2EF9" w:rsidRDefault="000F01A0" w:rsidP="00B67180">
            <w:pPr>
              <w:spacing w:after="0" w:line="240" w:lineRule="auto"/>
              <w:rPr>
                <w:rFonts w:ascii="Courier New" w:hAnsi="Courier New" w:cs="Courier New"/>
                <w:sz w:val="20"/>
                <w:szCs w:val="20"/>
              </w:rPr>
            </w:pPr>
          </w:p>
          <w:p w14:paraId="29FE29EF" w14:textId="77777777" w:rsidR="000F01A0" w:rsidRPr="003A2EF9" w:rsidRDefault="000F01A0" w:rsidP="00B67180">
            <w:pPr>
              <w:spacing w:after="0" w:line="240" w:lineRule="auto"/>
              <w:rPr>
                <w:rFonts w:ascii="Courier New" w:hAnsi="Courier New" w:cs="Courier New"/>
                <w:sz w:val="20"/>
                <w:szCs w:val="20"/>
              </w:rPr>
            </w:pPr>
            <w:r w:rsidRPr="003A2EF9">
              <w:rPr>
                <w:rFonts w:ascii="Courier New" w:hAnsi="Courier New" w:cs="Courier New"/>
                <w:sz w:val="20"/>
                <w:szCs w:val="20"/>
              </w:rPr>
              <w:t xml:space="preserve">        var postForm = {</w:t>
            </w:r>
          </w:p>
          <w:p w14:paraId="32D08F62" w14:textId="77777777" w:rsidR="000F01A0" w:rsidRPr="004E3222" w:rsidRDefault="00CE7874" w:rsidP="00B67180">
            <w:pPr>
              <w:spacing w:after="0" w:line="240" w:lineRule="auto"/>
              <w:rPr>
                <w:rFonts w:ascii="Courier New" w:hAnsi="Courier New" w:cs="Courier New"/>
              </w:rPr>
            </w:pPr>
            <w:r w:rsidRPr="003A2EF9">
              <w:rPr>
                <w:rFonts w:ascii="Courier New" w:hAnsi="Courier New" w:cs="Courier New"/>
                <w:sz w:val="20"/>
                <w:szCs w:val="20"/>
              </w:rPr>
              <w:t xml:space="preserve"> </w:t>
            </w:r>
            <w:r w:rsidR="000F01A0" w:rsidRPr="004E3222">
              <w:rPr>
                <w:rFonts w:ascii="Courier New" w:hAnsi="Courier New" w:cs="Courier New"/>
              </w:rPr>
              <w:t xml:space="preserve">          'id': document.getElementById("penerima").value,</w:t>
            </w:r>
          </w:p>
          <w:p w14:paraId="061962EE"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op': 2</w:t>
            </w:r>
          </w:p>
          <w:p w14:paraId="16F508C3"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w:t>
            </w:r>
          </w:p>
          <w:p w14:paraId="515DD6D3"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ajax({</w:t>
            </w:r>
          </w:p>
          <w:p w14:paraId="180744C5"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type: "post",</w:t>
            </w:r>
          </w:p>
          <w:p w14:paraId="69E5E8C5" w14:textId="77777777" w:rsidR="000F01A0" w:rsidRDefault="000F01A0" w:rsidP="00B67180">
            <w:pPr>
              <w:keepNext/>
              <w:spacing w:after="0" w:line="240" w:lineRule="auto"/>
              <w:rPr>
                <w:rFonts w:ascii="Courier New" w:hAnsi="Courier New" w:cs="Courier New"/>
              </w:rPr>
            </w:pPr>
            <w:r w:rsidRPr="004E3222">
              <w:rPr>
                <w:rFonts w:ascii="Courier New" w:hAnsi="Courier New" w:cs="Courier New"/>
              </w:rPr>
              <w:t xml:space="preserve">          url: 'http://ysinvetaris.epizy.com/transaksi/selectBox',</w:t>
            </w:r>
          </w:p>
          <w:p w14:paraId="341FB80A"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data: postForm,</w:t>
            </w:r>
          </w:p>
          <w:p w14:paraId="3FE435BE"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success: function(data) {</w:t>
            </w:r>
          </w:p>
          <w:p w14:paraId="30EE9942"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console.log(data);</w:t>
            </w:r>
          </w:p>
          <w:p w14:paraId="4C7A4DA5"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jabPenerimaan").val(data);</w:t>
            </w:r>
          </w:p>
          <w:p w14:paraId="0B019686"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w:t>
            </w:r>
          </w:p>
          <w:p w14:paraId="56F85584"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w:t>
            </w:r>
          </w:p>
          <w:p w14:paraId="0FF583B2"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w:t>
            </w:r>
          </w:p>
          <w:p w14:paraId="58C9F5DD"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w:t>
            </w:r>
          </w:p>
          <w:p w14:paraId="56EA13F3"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w:t>
            </w:r>
          </w:p>
          <w:p w14:paraId="6D0C23FF"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lt;/script&gt;</w:t>
            </w:r>
          </w:p>
          <w:p w14:paraId="05CDDBDC"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lt;script&gt;</w:t>
            </w:r>
          </w:p>
          <w:p w14:paraId="457841E4"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document).ready(function(){</w:t>
            </w:r>
          </w:p>
          <w:p w14:paraId="31849FCC"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var table = $('.dataTable').DataTable();</w:t>
            </w:r>
          </w:p>
          <w:p w14:paraId="47F31207" w14:textId="77777777" w:rsidR="000F01A0" w:rsidRPr="004E3222" w:rsidRDefault="000F01A0" w:rsidP="00B67180">
            <w:pPr>
              <w:spacing w:after="0" w:line="240" w:lineRule="auto"/>
              <w:rPr>
                <w:rFonts w:ascii="Courier New" w:hAnsi="Courier New" w:cs="Courier New"/>
              </w:rPr>
            </w:pPr>
            <w:r w:rsidRPr="004E3222">
              <w:rPr>
                <w:rFonts w:ascii="Courier New" w:hAnsi="Courier New" w:cs="Courier New"/>
              </w:rPr>
              <w:t xml:space="preserve">  }); </w:t>
            </w:r>
          </w:p>
          <w:p w14:paraId="530763DE" w14:textId="77777777" w:rsidR="000F01A0" w:rsidRDefault="000F01A0" w:rsidP="00B67180">
            <w:pPr>
              <w:spacing w:after="0" w:line="240" w:lineRule="auto"/>
              <w:rPr>
                <w:rFonts w:ascii="Courier New" w:hAnsi="Courier New" w:cs="Courier New"/>
              </w:rPr>
            </w:pPr>
            <w:r w:rsidRPr="004E3222">
              <w:rPr>
                <w:rFonts w:ascii="Courier New" w:hAnsi="Courier New" w:cs="Courier New"/>
              </w:rPr>
              <w:t>&lt;/script&gt;</w:t>
            </w:r>
          </w:p>
          <w:p w14:paraId="375A8F32" w14:textId="5D8F26DF" w:rsidR="00734AC5" w:rsidRPr="003A2EF9" w:rsidRDefault="000F01A0" w:rsidP="00A00C87">
            <w:pPr>
              <w:keepNext/>
              <w:spacing w:after="0" w:line="240" w:lineRule="auto"/>
              <w:rPr>
                <w:rFonts w:ascii="Courier New" w:hAnsi="Courier New" w:cs="Courier New"/>
                <w:sz w:val="20"/>
                <w:szCs w:val="20"/>
              </w:rPr>
            </w:pPr>
            <w:r w:rsidRPr="004E3222">
              <w:rPr>
                <w:rFonts w:ascii="Courier New" w:hAnsi="Courier New" w:cs="Courier New"/>
              </w:rPr>
              <w:t>@endsection</w:t>
            </w:r>
          </w:p>
        </w:tc>
      </w:tr>
    </w:tbl>
    <w:p w14:paraId="30FCC63F" w14:textId="2FE5E45D" w:rsidR="00944C3E" w:rsidRDefault="00A00C87" w:rsidP="00A00C87">
      <w:pPr>
        <w:pStyle w:val="Caption"/>
        <w:rPr>
          <w:b w:val="0"/>
        </w:rPr>
      </w:pPr>
      <w:bookmarkStart w:id="154" w:name="_Toc5970084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2</w:t>
      </w:r>
      <w:r w:rsidR="00F73158">
        <w:rPr>
          <w:noProof/>
        </w:rPr>
        <w:fldChar w:fldCharType="end"/>
      </w:r>
      <w:r w:rsidR="00944C3E">
        <w:rPr>
          <w:b w:val="0"/>
        </w:rPr>
        <w:t xml:space="preserve"> Lanjutan</w:t>
      </w:r>
      <w:r w:rsidR="009B7AC0" w:rsidRPr="009B7AC0">
        <w:rPr>
          <w:rFonts w:cs="Times New Roman"/>
          <w:b w:val="0"/>
          <w:i/>
        </w:rPr>
        <w:t xml:space="preserve"> </w:t>
      </w:r>
      <w:r w:rsidR="009B7AC0" w:rsidRPr="005F6539">
        <w:rPr>
          <w:rFonts w:cs="Times New Roman"/>
          <w:b w:val="0"/>
          <w:i/>
        </w:rPr>
        <w:t xml:space="preserve">Source code View </w:t>
      </w:r>
      <w:r w:rsidR="009B7AC0" w:rsidRPr="00465F58">
        <w:rPr>
          <w:rFonts w:cs="Times New Roman"/>
          <w:b w:val="0"/>
        </w:rPr>
        <w:t>Cetak Transaksi</w:t>
      </w:r>
      <w:bookmarkEnd w:id="154"/>
    </w:p>
    <w:p w14:paraId="39F2BC7F" w14:textId="3AFCF883" w:rsidR="002C29E5" w:rsidRPr="009B7AC0" w:rsidRDefault="009B7AC0" w:rsidP="009B7AC0">
      <w:pPr>
        <w:pStyle w:val="Heading4"/>
        <w:rPr>
          <w:rFonts w:ascii="Times New Roman" w:hAnsi="Times New Roman" w:cs="Times New Roman"/>
          <w:b/>
          <w:i w:val="0"/>
          <w:color w:val="auto"/>
          <w:sz w:val="24"/>
        </w:rPr>
      </w:pPr>
      <w:bookmarkStart w:id="155" w:name="_Toc60823055"/>
      <w:r w:rsidRPr="009B7AC0">
        <w:rPr>
          <w:rFonts w:ascii="Times New Roman" w:hAnsi="Times New Roman" w:cs="Times New Roman"/>
          <w:b/>
          <w:i w:val="0"/>
          <w:color w:val="auto"/>
          <w:sz w:val="24"/>
        </w:rPr>
        <w:t xml:space="preserve">4.2.1.7 </w:t>
      </w:r>
      <w:r w:rsidR="002C29E5" w:rsidRPr="009B7AC0">
        <w:rPr>
          <w:rFonts w:ascii="Times New Roman" w:hAnsi="Times New Roman" w:cs="Times New Roman"/>
          <w:b/>
          <w:i w:val="0"/>
          <w:color w:val="auto"/>
          <w:sz w:val="24"/>
        </w:rPr>
        <w:t>View</w:t>
      </w:r>
      <w:r w:rsidR="004E3222" w:rsidRPr="009B7AC0">
        <w:rPr>
          <w:rFonts w:ascii="Times New Roman" w:hAnsi="Times New Roman" w:cs="Times New Roman"/>
          <w:b/>
          <w:i w:val="0"/>
          <w:color w:val="auto"/>
          <w:sz w:val="24"/>
        </w:rPr>
        <w:t xml:space="preserve"> Transaksi Barang</w:t>
      </w:r>
      <w:bookmarkEnd w:id="15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2C29E5" w:rsidRPr="00B67180" w14:paraId="35723C0C" w14:textId="77777777" w:rsidTr="00FF3958">
        <w:tc>
          <w:tcPr>
            <w:tcW w:w="8778" w:type="dxa"/>
          </w:tcPr>
          <w:p w14:paraId="30035749" w14:textId="77777777" w:rsidR="004E3222" w:rsidRPr="00B67180" w:rsidRDefault="004E3222" w:rsidP="00B67180">
            <w:pPr>
              <w:spacing w:after="0" w:line="240" w:lineRule="auto"/>
              <w:rPr>
                <w:rFonts w:ascii="Courier New" w:hAnsi="Courier New" w:cs="Courier New"/>
                <w:sz w:val="20"/>
              </w:rPr>
            </w:pPr>
            <w:r w:rsidRPr="00B67180">
              <w:rPr>
                <w:rFonts w:ascii="Courier New" w:hAnsi="Courier New" w:cs="Courier New"/>
                <w:sz w:val="20"/>
              </w:rPr>
              <w:t xml:space="preserve">  @layout('template/main/transaksi/main')</w:t>
            </w:r>
          </w:p>
          <w:p w14:paraId="0B384990" w14:textId="77777777" w:rsidR="004E3222" w:rsidRPr="00B67180" w:rsidRDefault="004E3222" w:rsidP="00B67180">
            <w:pPr>
              <w:spacing w:after="0" w:line="240" w:lineRule="auto"/>
              <w:rPr>
                <w:rFonts w:ascii="Courier New" w:hAnsi="Courier New" w:cs="Courier New"/>
                <w:sz w:val="20"/>
              </w:rPr>
            </w:pPr>
          </w:p>
          <w:p w14:paraId="096ADC14" w14:textId="77777777" w:rsidR="004E3222" w:rsidRPr="00B67180" w:rsidRDefault="004E3222" w:rsidP="00B67180">
            <w:pPr>
              <w:spacing w:after="0" w:line="240" w:lineRule="auto"/>
              <w:rPr>
                <w:rFonts w:ascii="Courier New" w:hAnsi="Courier New" w:cs="Courier New"/>
                <w:sz w:val="20"/>
              </w:rPr>
            </w:pPr>
            <w:r w:rsidRPr="00B67180">
              <w:rPr>
                <w:rFonts w:ascii="Courier New" w:hAnsi="Courier New" w:cs="Courier New"/>
                <w:sz w:val="20"/>
              </w:rPr>
              <w:t xml:space="preserve">  @section('scripts-css')</w:t>
            </w:r>
          </w:p>
          <w:p w14:paraId="7D94DAD4"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lt;link rel="stylesheet" href="{{base_url('assets/plugins/select2/css/select2.min.css')}}"&gt;</w:t>
            </w:r>
          </w:p>
          <w:p w14:paraId="529BEEC0"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lt;style type="text/css"&gt;</w:t>
            </w:r>
          </w:p>
          <w:p w14:paraId="43231FC8"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selecting{</w:t>
            </w:r>
          </w:p>
          <w:p w14:paraId="358701F1"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color:#000000;</w:t>
            </w:r>
          </w:p>
          <w:p w14:paraId="17623C91"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w:t>
            </w:r>
          </w:p>
          <w:p w14:paraId="2EBA3B21"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selecting:hover{</w:t>
            </w:r>
          </w:p>
          <w:p w14:paraId="397B1A29"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color:#7CFC00;  </w:t>
            </w:r>
          </w:p>
          <w:p w14:paraId="42A76113"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w:t>
            </w:r>
          </w:p>
          <w:p w14:paraId="2A43E900"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deleting{</w:t>
            </w:r>
          </w:p>
          <w:p w14:paraId="0A4E6957"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color: red;</w:t>
            </w:r>
          </w:p>
          <w:p w14:paraId="7D2BD4E4"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w:t>
            </w:r>
          </w:p>
          <w:p w14:paraId="15932811"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containers{</w:t>
            </w:r>
          </w:p>
          <w:p w14:paraId="4974C3C1"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display: none;</w:t>
            </w:r>
          </w:p>
          <w:p w14:paraId="1F86AA11"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w:t>
            </w:r>
          </w:p>
          <w:p w14:paraId="0C3717AF"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qrcode</w:t>
            </w:r>
          </w:p>
          <w:p w14:paraId="38944F52"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w:t>
            </w:r>
          </w:p>
          <w:p w14:paraId="2CB3BFDA"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display: none;</w:t>
            </w:r>
          </w:p>
          <w:p w14:paraId="06D3D77B"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w:t>
            </w:r>
          </w:p>
          <w:p w14:paraId="07FE2F87" w14:textId="77777777" w:rsidR="000222B3" w:rsidRPr="00B67180" w:rsidRDefault="000222B3" w:rsidP="00B67180">
            <w:pPr>
              <w:spacing w:after="0" w:line="240" w:lineRule="auto"/>
              <w:rPr>
                <w:rFonts w:ascii="Courier New" w:hAnsi="Courier New" w:cs="Courier New"/>
                <w:sz w:val="20"/>
              </w:rPr>
            </w:pPr>
            <w:r w:rsidRPr="00B67180">
              <w:rPr>
                <w:rFonts w:ascii="Courier New" w:hAnsi="Courier New" w:cs="Courier New"/>
                <w:sz w:val="20"/>
              </w:rPr>
              <w:t xml:space="preserve">    #iconhidden</w:t>
            </w:r>
          </w:p>
          <w:p w14:paraId="1595F8B0" w14:textId="75237ACB" w:rsidR="006102DA" w:rsidRPr="00B67180" w:rsidRDefault="000222B3" w:rsidP="00046150">
            <w:pPr>
              <w:keepNext/>
              <w:spacing w:after="0" w:line="240" w:lineRule="auto"/>
              <w:rPr>
                <w:rFonts w:ascii="Courier New" w:hAnsi="Courier New" w:cs="Courier New"/>
                <w:sz w:val="20"/>
              </w:rPr>
            </w:pPr>
            <w:r w:rsidRPr="00B67180">
              <w:rPr>
                <w:rFonts w:ascii="Courier New" w:hAnsi="Courier New" w:cs="Courier New"/>
                <w:sz w:val="20"/>
              </w:rPr>
              <w:t xml:space="preserve">    {</w:t>
            </w:r>
          </w:p>
        </w:tc>
      </w:tr>
    </w:tbl>
    <w:p w14:paraId="0C83901A" w14:textId="7D63C789" w:rsidR="0018223D" w:rsidRPr="0018223D" w:rsidRDefault="00046150" w:rsidP="00046150">
      <w:pPr>
        <w:pStyle w:val="Caption"/>
        <w:rPr>
          <w:b w:val="0"/>
        </w:rPr>
      </w:pPr>
      <w:bookmarkStart w:id="156" w:name="_Toc5970084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3</w:t>
      </w:r>
      <w:r w:rsidR="00F73158">
        <w:rPr>
          <w:noProof/>
        </w:rPr>
        <w:fldChar w:fldCharType="end"/>
      </w:r>
      <w:r w:rsidR="0018223D">
        <w:t xml:space="preserve"> </w:t>
      </w:r>
      <w:r w:rsidR="0018223D" w:rsidRPr="005F6539">
        <w:rPr>
          <w:rFonts w:cs="Times New Roman"/>
          <w:b w:val="0"/>
          <w:i/>
        </w:rPr>
        <w:t xml:space="preserve">Source code View </w:t>
      </w:r>
      <w:r w:rsidR="0018223D" w:rsidRPr="00465F58">
        <w:rPr>
          <w:rFonts w:cs="Times New Roman"/>
          <w:b w:val="0"/>
        </w:rPr>
        <w:t>Transaksi Barang</w:t>
      </w:r>
      <w:bookmarkEnd w:id="156"/>
    </w:p>
    <w:tbl>
      <w:tblPr>
        <w:tblStyle w:val="TableGrid"/>
        <w:tblW w:w="0" w:type="auto"/>
        <w:tblLook w:val="04A0" w:firstRow="1" w:lastRow="0" w:firstColumn="1" w:lastColumn="0" w:noHBand="0" w:noVBand="1"/>
      </w:tblPr>
      <w:tblGrid>
        <w:gridCol w:w="8778"/>
      </w:tblGrid>
      <w:tr w:rsidR="0018223D" w14:paraId="4F9A5C12" w14:textId="77777777" w:rsidTr="0018223D">
        <w:tc>
          <w:tcPr>
            <w:tcW w:w="8778" w:type="dxa"/>
          </w:tcPr>
          <w:p w14:paraId="65596C9F" w14:textId="4430BA3E" w:rsidR="005A2AB6" w:rsidRDefault="005A2AB6" w:rsidP="005A2AB6">
            <w:pPr>
              <w:spacing w:after="0" w:line="240" w:lineRule="auto"/>
              <w:rPr>
                <w:rFonts w:ascii="Courier New" w:hAnsi="Courier New" w:cs="Courier New"/>
              </w:rPr>
            </w:pPr>
            <w:r w:rsidRPr="00B67180">
              <w:rPr>
                <w:rFonts w:ascii="Courier New" w:hAnsi="Courier New" w:cs="Courier New"/>
              </w:rPr>
              <w:lastRenderedPageBreak/>
              <w:t xml:space="preserve">      display: none;</w:t>
            </w:r>
          </w:p>
          <w:p w14:paraId="1C65ACA0" w14:textId="77777777" w:rsidR="005A2AB6" w:rsidRPr="00B67180" w:rsidRDefault="005A2AB6" w:rsidP="005A2AB6">
            <w:pPr>
              <w:spacing w:after="0" w:line="240" w:lineRule="auto"/>
              <w:rPr>
                <w:rFonts w:ascii="Courier New" w:hAnsi="Courier New" w:cs="Courier New"/>
              </w:rPr>
            </w:pPr>
          </w:p>
          <w:p w14:paraId="32A8E9FA" w14:textId="77777777" w:rsidR="005A2AB6" w:rsidRPr="00B67180" w:rsidRDefault="005A2AB6" w:rsidP="005A2AB6">
            <w:pPr>
              <w:spacing w:after="0" w:line="240" w:lineRule="auto"/>
              <w:rPr>
                <w:rFonts w:ascii="Courier New" w:hAnsi="Courier New" w:cs="Courier New"/>
              </w:rPr>
            </w:pPr>
            <w:r w:rsidRPr="00B67180">
              <w:rPr>
                <w:rFonts w:ascii="Courier New" w:hAnsi="Courier New" w:cs="Courier New"/>
              </w:rPr>
              <w:t xml:space="preserve">      z-index: 2;</w:t>
            </w:r>
          </w:p>
          <w:p w14:paraId="38746BD4" w14:textId="1524E9F9" w:rsidR="005A2AB6" w:rsidRDefault="005A2AB6" w:rsidP="005A2AB6">
            <w:pPr>
              <w:spacing w:after="0" w:line="240" w:lineRule="auto"/>
              <w:rPr>
                <w:rFonts w:ascii="Courier New" w:hAnsi="Courier New" w:cs="Courier New"/>
              </w:rPr>
            </w:pPr>
            <w:r w:rsidRPr="00B67180">
              <w:rPr>
                <w:rFonts w:ascii="Courier New" w:hAnsi="Courier New" w:cs="Courier New"/>
              </w:rPr>
              <w:t xml:space="preserve">    }</w:t>
            </w:r>
          </w:p>
          <w:p w14:paraId="332E34D1" w14:textId="44B03F2D" w:rsidR="006102DA" w:rsidRDefault="006102DA" w:rsidP="00920270">
            <w:pPr>
              <w:spacing w:after="0" w:line="240" w:lineRule="auto"/>
              <w:rPr>
                <w:rFonts w:ascii="Courier New" w:hAnsi="Courier New" w:cs="Courier New"/>
              </w:rPr>
            </w:pPr>
            <w:r w:rsidRPr="004E3222">
              <w:rPr>
                <w:rFonts w:ascii="Courier New" w:hAnsi="Courier New" w:cs="Courier New"/>
              </w:rPr>
              <w:t xml:space="preserve">    #barcode</w:t>
            </w:r>
          </w:p>
          <w:p w14:paraId="08A23185" w14:textId="53C1217A"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w:t>
            </w:r>
          </w:p>
          <w:p w14:paraId="51527F0D"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display: none;</w:t>
            </w:r>
          </w:p>
          <w:p w14:paraId="64E0F75A" w14:textId="77777777" w:rsidR="00FA7B29" w:rsidRPr="004E3222" w:rsidRDefault="00FA7B29" w:rsidP="00920270">
            <w:pPr>
              <w:spacing w:after="0" w:line="240" w:lineRule="auto"/>
              <w:rPr>
                <w:rFonts w:ascii="Courier New" w:hAnsi="Courier New" w:cs="Courier New"/>
              </w:rPr>
            </w:pPr>
            <w:r>
              <w:rPr>
                <w:rFonts w:ascii="Courier New" w:hAnsi="Courier New" w:cs="Courier New"/>
              </w:rPr>
              <w:t xml:space="preserve">    }</w:t>
            </w:r>
          </w:p>
          <w:p w14:paraId="257E2B89"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suratsertibar</w:t>
            </w:r>
          </w:p>
          <w:p w14:paraId="7458F990"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w:t>
            </w:r>
          </w:p>
          <w:p w14:paraId="146AFE81"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display: none;</w:t>
            </w:r>
          </w:p>
          <w:p w14:paraId="67B251A2" w14:textId="77777777" w:rsidR="00FA7B29" w:rsidRPr="004E3222" w:rsidRDefault="00FA7B29" w:rsidP="00920270">
            <w:pPr>
              <w:spacing w:after="0" w:line="240" w:lineRule="auto"/>
              <w:rPr>
                <w:rFonts w:ascii="Courier New" w:hAnsi="Courier New" w:cs="Courier New"/>
              </w:rPr>
            </w:pPr>
          </w:p>
          <w:p w14:paraId="3EF2AB96"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z-index: 1;</w:t>
            </w:r>
          </w:p>
          <w:p w14:paraId="7EAD7D5E"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w:t>
            </w:r>
          </w:p>
          <w:p w14:paraId="60AF8438"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margin{</w:t>
            </w:r>
          </w:p>
          <w:p w14:paraId="487048F6"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margin-right: 10px;</w:t>
            </w:r>
          </w:p>
          <w:p w14:paraId="16ABDF6F" w14:textId="77777777" w:rsidR="00FA7B29" w:rsidRPr="004E3222" w:rsidRDefault="00FA7B29" w:rsidP="00920270">
            <w:pPr>
              <w:spacing w:after="0" w:line="240" w:lineRule="auto"/>
              <w:rPr>
                <w:rFonts w:ascii="Courier New" w:hAnsi="Courier New" w:cs="Courier New"/>
              </w:rPr>
            </w:pPr>
          </w:p>
          <w:p w14:paraId="5AA76589"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w:t>
            </w:r>
          </w:p>
          <w:p w14:paraId="62EF2C28"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margin-top{</w:t>
            </w:r>
          </w:p>
          <w:p w14:paraId="0C7DF03F"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margin-top: 10px;</w:t>
            </w:r>
          </w:p>
          <w:p w14:paraId="56766213"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w:t>
            </w:r>
          </w:p>
          <w:p w14:paraId="169D4DCB"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tabeltransaksi{</w:t>
            </w:r>
          </w:p>
          <w:p w14:paraId="2BBE24E3" w14:textId="77777777" w:rsidR="00FA7B29" w:rsidRPr="004E3222" w:rsidRDefault="00FA7B29" w:rsidP="00920270">
            <w:pPr>
              <w:spacing w:after="0" w:line="240" w:lineRule="auto"/>
              <w:rPr>
                <w:rFonts w:ascii="Courier New" w:hAnsi="Courier New" w:cs="Courier New"/>
              </w:rPr>
            </w:pPr>
            <w:r w:rsidRPr="004E3222">
              <w:rPr>
                <w:rFonts w:ascii="Courier New" w:hAnsi="Courier New" w:cs="Courier New"/>
              </w:rPr>
              <w:t xml:space="preserve">        display: none;</w:t>
            </w:r>
          </w:p>
          <w:p w14:paraId="3899DE86" w14:textId="77777777" w:rsidR="00FA7B29" w:rsidRPr="00920270" w:rsidRDefault="00FA7B29" w:rsidP="00920270">
            <w:pPr>
              <w:spacing w:after="0" w:line="240" w:lineRule="auto"/>
              <w:rPr>
                <w:rFonts w:ascii="Courier New" w:hAnsi="Courier New" w:cs="Courier New"/>
              </w:rPr>
            </w:pPr>
            <w:r w:rsidRPr="004E3222">
              <w:rPr>
                <w:rFonts w:ascii="Courier New" w:hAnsi="Courier New" w:cs="Courier New"/>
              </w:rPr>
              <w:t xml:space="preserve">      </w:t>
            </w:r>
            <w:r w:rsidRPr="00920270">
              <w:rPr>
                <w:rFonts w:ascii="Courier New" w:hAnsi="Courier New" w:cs="Courier New"/>
              </w:rPr>
              <w:t>}</w:t>
            </w:r>
          </w:p>
          <w:p w14:paraId="01FA8E27" w14:textId="77777777" w:rsidR="00FA7B29" w:rsidRPr="00920270" w:rsidRDefault="00FA7B29" w:rsidP="00920270">
            <w:pPr>
              <w:spacing w:after="0" w:line="240" w:lineRule="auto"/>
              <w:rPr>
                <w:rFonts w:ascii="Courier New" w:hAnsi="Courier New" w:cs="Courier New"/>
              </w:rPr>
            </w:pPr>
            <w:r w:rsidRPr="00920270">
              <w:rPr>
                <w:rFonts w:ascii="Courier New" w:hAnsi="Courier New" w:cs="Courier New"/>
              </w:rPr>
              <w:t xml:space="preserve">      #icon{</w:t>
            </w:r>
          </w:p>
          <w:p w14:paraId="042C2EFC" w14:textId="77777777" w:rsidR="00FA7B29" w:rsidRPr="00920270" w:rsidRDefault="00FA7B29" w:rsidP="00920270">
            <w:pPr>
              <w:spacing w:after="0" w:line="240" w:lineRule="auto"/>
              <w:rPr>
                <w:rFonts w:ascii="Courier New" w:hAnsi="Courier New" w:cs="Courier New"/>
              </w:rPr>
            </w:pPr>
            <w:r w:rsidRPr="00920270">
              <w:rPr>
                <w:rFonts w:ascii="Courier New" w:hAnsi="Courier New" w:cs="Courier New"/>
              </w:rPr>
              <w:t xml:space="preserve">        margin-top: 10px;</w:t>
            </w:r>
          </w:p>
          <w:p w14:paraId="7EC98B61" w14:textId="77777777" w:rsidR="00FA7B29" w:rsidRPr="00920270" w:rsidRDefault="00FA7B29" w:rsidP="00920270">
            <w:pPr>
              <w:spacing w:after="0" w:line="240" w:lineRule="auto"/>
              <w:rPr>
                <w:rFonts w:ascii="Courier New" w:hAnsi="Courier New" w:cs="Courier New"/>
              </w:rPr>
            </w:pPr>
            <w:r w:rsidRPr="00920270">
              <w:rPr>
                <w:rFonts w:ascii="Courier New" w:hAnsi="Courier New" w:cs="Courier New"/>
              </w:rPr>
              <w:t xml:space="preserve">      }</w:t>
            </w:r>
          </w:p>
          <w:p w14:paraId="0D0303EF" w14:textId="77777777" w:rsidR="00FA7B29" w:rsidRPr="00920270" w:rsidRDefault="00FA7B29" w:rsidP="00920270">
            <w:pPr>
              <w:spacing w:after="0" w:line="240" w:lineRule="auto"/>
              <w:rPr>
                <w:rFonts w:ascii="Courier New" w:hAnsi="Courier New" w:cs="Courier New"/>
              </w:rPr>
            </w:pPr>
            <w:r w:rsidRPr="00920270">
              <w:rPr>
                <w:rFonts w:ascii="Courier New" w:hAnsi="Courier New" w:cs="Courier New"/>
              </w:rPr>
              <w:t xml:space="preserve">    &lt;/style&gt;</w:t>
            </w:r>
          </w:p>
          <w:p w14:paraId="47BAB2AD" w14:textId="77777777" w:rsidR="00FA7B29" w:rsidRPr="00920270" w:rsidRDefault="00FA7B29" w:rsidP="00920270">
            <w:pPr>
              <w:spacing w:after="0" w:line="240" w:lineRule="auto"/>
              <w:rPr>
                <w:rFonts w:ascii="Courier New" w:hAnsi="Courier New" w:cs="Courier New"/>
              </w:rPr>
            </w:pPr>
            <w:r w:rsidRPr="00920270">
              <w:rPr>
                <w:rFonts w:ascii="Courier New" w:hAnsi="Courier New" w:cs="Courier New"/>
              </w:rPr>
              <w:t xml:space="preserve">    @endsection</w:t>
            </w:r>
          </w:p>
          <w:p w14:paraId="6065824B" w14:textId="273E7A9C" w:rsidR="00FA7B29" w:rsidRPr="00920270" w:rsidRDefault="00FA7B29" w:rsidP="00920270">
            <w:pPr>
              <w:spacing w:after="0" w:line="240" w:lineRule="auto"/>
              <w:rPr>
                <w:rFonts w:ascii="Courier New" w:hAnsi="Courier New" w:cs="Courier New"/>
              </w:rPr>
            </w:pPr>
            <w:r w:rsidRPr="00920270">
              <w:rPr>
                <w:rFonts w:ascii="Courier New" w:hAnsi="Courier New" w:cs="Courier New"/>
              </w:rPr>
              <w:t xml:space="preserve">    @section('content')</w:t>
            </w:r>
          </w:p>
          <w:p w14:paraId="493FA63A" w14:textId="77777777" w:rsidR="00920270" w:rsidRPr="004E3222" w:rsidRDefault="00920270" w:rsidP="00920270">
            <w:pPr>
              <w:spacing w:after="0" w:line="240" w:lineRule="auto"/>
              <w:rPr>
                <w:rFonts w:ascii="Courier New" w:hAnsi="Courier New" w:cs="Courier New"/>
              </w:rPr>
            </w:pPr>
            <w:r w:rsidRPr="00920270">
              <w:rPr>
                <w:rFonts w:ascii="Courier New" w:hAnsi="Courier New" w:cs="Courier New"/>
              </w:rPr>
              <w:t xml:space="preserve">    &lt;!-- Begin Page Content --&gt;</w:t>
            </w:r>
          </w:p>
          <w:p w14:paraId="29D8CB33"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div class="container-fluid"&gt;</w:t>
            </w:r>
          </w:p>
          <w:p w14:paraId="7CF82BFB"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h4 class=" mb-2 text-gray-800"&gt;&lt;strong&gt;{{$subtitle}}&lt;/strong&gt;&lt;/h4&gt;</w:t>
            </w:r>
          </w:p>
          <w:p w14:paraId="57BC2ED3"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 Page Heading --&gt;</w:t>
            </w:r>
          </w:p>
          <w:p w14:paraId="695D2B31"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 DataTales Example --&gt;</w:t>
            </w:r>
          </w:p>
          <w:p w14:paraId="364EEF23"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div class="card shadow mb-4"&gt;</w:t>
            </w:r>
          </w:p>
          <w:p w14:paraId="0D38E09E"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div class="card-header py-3"&gt;</w:t>
            </w:r>
          </w:p>
          <w:p w14:paraId="5A0DCB23"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div class="card-header"&gt;</w:t>
            </w:r>
          </w:p>
          <w:p w14:paraId="5E36F154"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h5 class=" mb-2 text-gray-800"&gt;{{$headerpencetakan}}&lt;/h5&gt;</w:t>
            </w:r>
          </w:p>
          <w:p w14:paraId="7CD507C4"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div&gt;</w:t>
            </w:r>
          </w:p>
          <w:p w14:paraId="1397EBC2"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a data-toggle="modal" data-target="#btnDelete"&gt;&lt;i class="fas fa-arrow-circle-left fa-2x " id="icon"&gt;&lt;/i&gt;&lt;/a&gt;</w:t>
            </w:r>
          </w:p>
          <w:p w14:paraId="463C2733"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div class="card-body"&gt;</w:t>
            </w:r>
          </w:p>
          <w:p w14:paraId="0CB8B270"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div class="table-responsive"&gt;</w:t>
            </w:r>
          </w:p>
          <w:p w14:paraId="24A21D2D"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able class="table table-bordered" id="dataTable" width="100%" cellspacing="0"&gt;</w:t>
            </w:r>
          </w:p>
          <w:p w14:paraId="7A45FA72" w14:textId="77777777" w:rsidR="00920270" w:rsidRDefault="00920270" w:rsidP="00920270">
            <w:pPr>
              <w:spacing w:after="0" w:line="240" w:lineRule="auto"/>
              <w:rPr>
                <w:rFonts w:ascii="Courier New" w:hAnsi="Courier New" w:cs="Courier New"/>
              </w:rPr>
            </w:pPr>
            <w:r w:rsidRPr="004E3222">
              <w:rPr>
                <w:rFonts w:ascii="Courier New" w:hAnsi="Courier New" w:cs="Courier New"/>
              </w:rPr>
              <w:t xml:space="preserve">              &lt;thead&gt;</w:t>
            </w:r>
          </w:p>
          <w:p w14:paraId="69A5E2F8"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r&gt;</w:t>
            </w:r>
          </w:p>
          <w:p w14:paraId="1C01322A"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No&lt;/center&gt;&lt;/th&gt;</w:t>
            </w:r>
          </w:p>
          <w:p w14:paraId="74EE4893"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Nama Barang&lt;/center&gt;&lt;/th&gt;</w:t>
            </w:r>
          </w:p>
          <w:p w14:paraId="74632F01"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Merk&lt;/center&gt;&lt;/th&gt;</w:t>
            </w:r>
          </w:p>
          <w:p w14:paraId="1C0F2018"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No. Pabrik&lt;/center&gt;&lt;/th&gt;</w:t>
            </w:r>
          </w:p>
          <w:p w14:paraId="0B4EED66"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Bahan&lt;/center&gt;&lt;/th&gt;</w:t>
            </w:r>
          </w:p>
          <w:p w14:paraId="29030BCE"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Cara Peroleh&lt;/center&gt;&lt;/th&gt;</w:t>
            </w:r>
          </w:p>
          <w:p w14:paraId="74E8A1CB"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TGL Perolehan&lt;/center&gt;&lt;/th&gt;</w:t>
            </w:r>
          </w:p>
          <w:p w14:paraId="1B93DF49"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Warna Barang&lt;/center&gt;&lt;/th&gt;</w:t>
            </w:r>
          </w:p>
          <w:p w14:paraId="12E9B4C9" w14:textId="77777777" w:rsidR="00920270" w:rsidRPr="004E3222" w:rsidRDefault="00920270" w:rsidP="00920270">
            <w:pPr>
              <w:spacing w:after="0" w:line="240" w:lineRule="auto"/>
              <w:rPr>
                <w:rFonts w:ascii="Courier New" w:hAnsi="Courier New" w:cs="Courier New"/>
              </w:rPr>
            </w:pPr>
            <w:r w:rsidRPr="004E3222">
              <w:rPr>
                <w:rFonts w:ascii="Courier New" w:hAnsi="Courier New" w:cs="Courier New"/>
              </w:rPr>
              <w:t xml:space="preserve">                  &lt;th&gt;&lt;center&gt;Satuan&lt;/center&gt;&lt;/th&gt;</w:t>
            </w:r>
          </w:p>
          <w:p w14:paraId="22090891" w14:textId="25BA1B44" w:rsidR="00FA7B29" w:rsidRPr="005A2AB6" w:rsidRDefault="00920270" w:rsidP="00046150">
            <w:pPr>
              <w:keepNext/>
              <w:spacing w:after="0" w:line="240" w:lineRule="auto"/>
              <w:rPr>
                <w:rFonts w:ascii="Courier New" w:hAnsi="Courier New" w:cs="Courier New"/>
              </w:rPr>
            </w:pPr>
            <w:r w:rsidRPr="004E3222">
              <w:rPr>
                <w:rFonts w:ascii="Courier New" w:hAnsi="Courier New" w:cs="Courier New"/>
              </w:rPr>
              <w:t xml:space="preserve">                  &lt;th&gt;&lt;center&gt;Keadaan Barang&lt;/center&gt;&lt;/th&gt;</w:t>
            </w:r>
          </w:p>
        </w:tc>
      </w:tr>
    </w:tbl>
    <w:p w14:paraId="3AC32613" w14:textId="2FCC4CAB" w:rsidR="005F6539" w:rsidRDefault="00046150" w:rsidP="00046150">
      <w:pPr>
        <w:pStyle w:val="Caption"/>
        <w:rPr>
          <w:rFonts w:cs="Times New Roman"/>
          <w:b w:val="0"/>
        </w:rPr>
      </w:pPr>
      <w:bookmarkStart w:id="157" w:name="_Toc59700849"/>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4</w:t>
      </w:r>
      <w:r w:rsidR="00F73158">
        <w:rPr>
          <w:noProof/>
        </w:rPr>
        <w:fldChar w:fldCharType="end"/>
      </w:r>
      <w:r w:rsidR="003A70A5">
        <w:t xml:space="preserve"> </w:t>
      </w:r>
      <w:r w:rsidR="0018223D" w:rsidRPr="0018223D">
        <w:rPr>
          <w:b w:val="0"/>
        </w:rPr>
        <w:t>Lanjutan</w:t>
      </w:r>
      <w:r w:rsidR="0018223D">
        <w:t xml:space="preserve"> </w:t>
      </w:r>
      <w:r w:rsidR="005F6539" w:rsidRPr="005F6539">
        <w:rPr>
          <w:rFonts w:cs="Times New Roman"/>
          <w:b w:val="0"/>
          <w:i/>
        </w:rPr>
        <w:t xml:space="preserve">Source code View </w:t>
      </w:r>
      <w:r w:rsidR="005F6539" w:rsidRPr="00465F58">
        <w:rPr>
          <w:rFonts w:cs="Times New Roman"/>
          <w:b w:val="0"/>
        </w:rPr>
        <w:t>Transaksi Barang</w:t>
      </w:r>
      <w:bookmarkEnd w:id="157"/>
    </w:p>
    <w:tbl>
      <w:tblPr>
        <w:tblW w:w="0" w:type="auto"/>
        <w:tblLook w:val="04A0" w:firstRow="1" w:lastRow="0" w:firstColumn="1" w:lastColumn="0" w:noHBand="0" w:noVBand="1"/>
      </w:tblPr>
      <w:tblGrid>
        <w:gridCol w:w="8778"/>
      </w:tblGrid>
      <w:tr w:rsidR="009B7AC0" w:rsidRPr="00195604" w14:paraId="349A3C18" w14:textId="77777777" w:rsidTr="00FF3958">
        <w:tc>
          <w:tcPr>
            <w:tcW w:w="8778" w:type="dxa"/>
            <w:tcBorders>
              <w:top w:val="single" w:sz="4" w:space="0" w:color="auto"/>
              <w:left w:val="single" w:sz="4" w:space="0" w:color="auto"/>
              <w:bottom w:val="single" w:sz="4" w:space="0" w:color="auto"/>
              <w:right w:val="single" w:sz="4" w:space="0" w:color="auto"/>
            </w:tcBorders>
          </w:tcPr>
          <w:p w14:paraId="66093B58" w14:textId="77777777" w:rsidR="005A2AB6" w:rsidRPr="00195604" w:rsidRDefault="005A2AB6" w:rsidP="005A2AB6">
            <w:pPr>
              <w:spacing w:after="0" w:line="240" w:lineRule="auto"/>
              <w:rPr>
                <w:rFonts w:ascii="Courier New" w:hAnsi="Courier New" w:cs="Courier New"/>
                <w:sz w:val="20"/>
              </w:rPr>
            </w:pPr>
            <w:r w:rsidRPr="00195604">
              <w:rPr>
                <w:rFonts w:ascii="Courier New" w:hAnsi="Courier New" w:cs="Courier New"/>
                <w:sz w:val="20"/>
              </w:rPr>
              <w:lastRenderedPageBreak/>
              <w:t xml:space="preserve">                  &lt;th&gt;&lt;center&gt;Harga/Satuan&lt;/center&gt;&lt;/th&gt;</w:t>
            </w:r>
          </w:p>
          <w:p w14:paraId="0B368207" w14:textId="77777777" w:rsidR="005A2AB6" w:rsidRPr="00195604" w:rsidRDefault="005A2AB6" w:rsidP="005A2AB6">
            <w:pPr>
              <w:spacing w:after="0" w:line="240" w:lineRule="auto"/>
              <w:rPr>
                <w:rFonts w:ascii="Courier New" w:hAnsi="Courier New" w:cs="Courier New"/>
                <w:sz w:val="20"/>
              </w:rPr>
            </w:pPr>
            <w:r w:rsidRPr="00195604">
              <w:rPr>
                <w:rFonts w:ascii="Courier New" w:hAnsi="Courier New" w:cs="Courier New"/>
                <w:sz w:val="20"/>
              </w:rPr>
              <w:t xml:space="preserve">                  &lt;th&gt;&lt;center&gt;TGL Rusak&lt;/center&gt;&lt;/th&gt;</w:t>
            </w:r>
          </w:p>
          <w:p w14:paraId="4526FEF7" w14:textId="77777777" w:rsidR="005A2AB6" w:rsidRPr="00195604" w:rsidRDefault="005A2AB6" w:rsidP="005A2AB6">
            <w:pPr>
              <w:spacing w:after="0" w:line="240" w:lineRule="auto"/>
              <w:rPr>
                <w:rFonts w:ascii="Courier New" w:hAnsi="Courier New" w:cs="Courier New"/>
                <w:sz w:val="20"/>
              </w:rPr>
            </w:pPr>
            <w:r w:rsidRPr="00195604">
              <w:rPr>
                <w:rFonts w:ascii="Courier New" w:hAnsi="Courier New" w:cs="Courier New"/>
                <w:sz w:val="20"/>
              </w:rPr>
              <w:t xml:space="preserve">                  &lt;th&gt;&lt;center&gt;Lokasi Barang&lt;/center&gt;&lt;/th&gt;</w:t>
            </w:r>
          </w:p>
          <w:p w14:paraId="07190609" w14:textId="77777777" w:rsidR="005A2AB6" w:rsidRPr="00195604" w:rsidRDefault="005A2AB6" w:rsidP="00920270">
            <w:pPr>
              <w:spacing w:after="0" w:line="240" w:lineRule="auto"/>
              <w:rPr>
                <w:rFonts w:ascii="Courier New" w:hAnsi="Courier New" w:cs="Courier New"/>
                <w:sz w:val="20"/>
              </w:rPr>
            </w:pPr>
          </w:p>
          <w:p w14:paraId="2156A3F6" w14:textId="6FB4D33F"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lt;/tr&gt;&lt;/center&gt;</w:t>
            </w:r>
          </w:p>
          <w:p w14:paraId="13DCC825"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lt;/thead&gt;</w:t>
            </w:r>
          </w:p>
          <w:p w14:paraId="17F6FAA0"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lt;tbody&gt;</w:t>
            </w:r>
          </w:p>
          <w:p w14:paraId="78F99507"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w:t>
            </w:r>
          </w:p>
          <w:p w14:paraId="19D723A2"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j=1;foreach($daftar as $k =&gt;$d):?&gt;</w:t>
            </w:r>
          </w:p>
          <w:p w14:paraId="6D7EBB84"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lt;tr&gt;</w:t>
            </w:r>
          </w:p>
          <w:p w14:paraId="31ECA39A" w14:textId="77777777" w:rsidR="00FA7B29" w:rsidRPr="00195604" w:rsidRDefault="00FA7B29" w:rsidP="00920270">
            <w:pPr>
              <w:spacing w:after="0" w:line="240" w:lineRule="auto"/>
              <w:rPr>
                <w:rFonts w:ascii="Courier New" w:hAnsi="Courier New" w:cs="Courier New"/>
                <w:sz w:val="20"/>
              </w:rPr>
            </w:pPr>
          </w:p>
          <w:p w14:paraId="5E4D0D1B"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lt;?php </w:t>
            </w:r>
          </w:p>
          <w:p w14:paraId="4CFCAD8F"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idbark untuk membungkus id barcode looping menjadi array</w:t>
            </w:r>
          </w:p>
          <w:p w14:paraId="149B1E3E"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idbark=array($k=&gt;$d['id_barcode']);</w:t>
            </w:r>
          </w:p>
          <w:p w14:paraId="396461EA"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idbar=$d['id_barcode'];</w:t>
            </w:r>
          </w:p>
          <w:p w14:paraId="27021A3F" w14:textId="77777777" w:rsidR="00FA7B29" w:rsidRPr="00195604" w:rsidRDefault="00FA7B29" w:rsidP="00920270">
            <w:pPr>
              <w:spacing w:after="0" w:line="240" w:lineRule="auto"/>
              <w:rPr>
                <w:rFonts w:ascii="Courier New" w:hAnsi="Courier New" w:cs="Courier New"/>
                <w:sz w:val="20"/>
              </w:rPr>
            </w:pPr>
            <w:r w:rsidRPr="00195604">
              <w:rPr>
                <w:rFonts w:ascii="Courier New" w:hAnsi="Courier New" w:cs="Courier New"/>
                <w:sz w:val="20"/>
              </w:rPr>
              <w:t xml:space="preserve">                    $id=$d['id_barcode'];</w:t>
            </w:r>
          </w:p>
          <w:p w14:paraId="16B59E02"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id_barang=$d['id_barang'];</w:t>
            </w:r>
          </w:p>
          <w:p w14:paraId="507B7244"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id_dept=$d['id_departement'];</w:t>
            </w:r>
          </w:p>
          <w:p w14:paraId="2ADB75BE"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id_yayasan=$d['id_yayasan'];</w:t>
            </w:r>
          </w:p>
          <w:p w14:paraId="4040C819"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convert format tanggal_pengadaan</w:t>
            </w:r>
          </w:p>
          <w:p w14:paraId="10494B44"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date=strtotime($d['tanggal_pengadaan']);</w:t>
            </w:r>
          </w:p>
          <w:p w14:paraId="66D91D8F"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date_month=date('m',$date);</w:t>
            </w:r>
          </w:p>
          <w:p w14:paraId="324FD715"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date_year=date('y',$date);</w:t>
            </w:r>
          </w:p>
          <w:p w14:paraId="3BFB1C31"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tanggal_Pengadaan= date('d-m-Y', $date);</w:t>
            </w:r>
          </w:p>
          <w:p w14:paraId="2B755C4B"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convert format tanggal_rusak</w:t>
            </w:r>
          </w:p>
          <w:p w14:paraId="50627094"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tanggalrusak=$d['tanggal_rusak'];</w:t>
            </w:r>
          </w:p>
          <w:p w14:paraId="6B85B49B"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if(isset($tanggalrusak))</w:t>
            </w:r>
          </w:p>
          <w:p w14:paraId="036E8C28"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w:t>
            </w:r>
          </w:p>
          <w:p w14:paraId="43039919"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tanggalrusak=strtotime($d['tanggal_rusak']);</w:t>
            </w:r>
          </w:p>
          <w:p w14:paraId="7C152141"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tanggal_Rusak=date('d-m-Y',$tanggalrusak);</w:t>
            </w:r>
          </w:p>
          <w:p w14:paraId="51A9BE43"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w:t>
            </w:r>
          </w:p>
          <w:p w14:paraId="77F4EFB8"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else</w:t>
            </w:r>
          </w:p>
          <w:p w14:paraId="0A9D6ED1"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w:t>
            </w:r>
          </w:p>
          <w:p w14:paraId="54B0FCE6"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tanggal_Rusak=$d['tanggal_rusak'];</w:t>
            </w:r>
          </w:p>
          <w:p w14:paraId="24E2ED81"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w:t>
            </w:r>
          </w:p>
          <w:p w14:paraId="30BE418F"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gt;</w:t>
            </w:r>
          </w:p>
          <w:p w14:paraId="0DE5E0AC"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lt;td&gt;{{$j}}&lt;/td&gt;</w:t>
            </w:r>
          </w:p>
          <w:p w14:paraId="46E8D22B"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lt;td&gt;&lt;center&gt;&lt;?=strtoupper($d['nama_barang'])?&gt;&lt;/center&gt;&lt;/td&gt;</w:t>
            </w:r>
          </w:p>
          <w:p w14:paraId="6CD3917D"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lt;td&gt;&lt;center&gt;&lt;?=strtoupper($d['merk'])?&gt;&lt;/center&gt;&lt;/td&gt;</w:t>
            </w:r>
          </w:p>
          <w:p w14:paraId="0B814866"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lt;td&gt;&lt;center&gt;&lt;?=strtoupper($d['no_pabrik'])?&gt;&lt;/center&gt;&lt;/td&gt;</w:t>
            </w:r>
          </w:p>
          <w:p w14:paraId="79C31864"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lt;td&gt;&lt;center&gt;&lt;?=strtoupper($d['bahan'])?&gt;&lt;/center&gt;&lt;/td&gt;</w:t>
            </w:r>
          </w:p>
          <w:p w14:paraId="4C8B9C07"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lt;td&gt;&lt;center&gt;&lt;?=strtoupper($d['cara_peroleh'])?&gt;&lt;/center&gt;&lt;/td&gt;</w:t>
            </w:r>
          </w:p>
          <w:p w14:paraId="22EDA15F" w14:textId="77777777" w:rsidR="003A70A5" w:rsidRPr="00195604" w:rsidRDefault="003A70A5" w:rsidP="003A70A5">
            <w:pPr>
              <w:spacing w:after="0" w:line="240" w:lineRule="auto"/>
              <w:rPr>
                <w:rFonts w:ascii="Courier New" w:hAnsi="Courier New" w:cs="Courier New"/>
                <w:sz w:val="20"/>
              </w:rPr>
            </w:pPr>
            <w:r w:rsidRPr="00195604">
              <w:rPr>
                <w:rFonts w:ascii="Courier New" w:hAnsi="Courier New" w:cs="Courier New"/>
                <w:sz w:val="20"/>
              </w:rPr>
              <w:t xml:space="preserve">                   &lt;td&gt;&lt;center&gt;&lt;?=$tanggal_Pengadaan?&gt;&lt;/center&gt;&lt;/td&gt;</w:t>
            </w:r>
          </w:p>
          <w:p w14:paraId="03125D2C" w14:textId="77777777" w:rsidR="00195604" w:rsidRDefault="00195604" w:rsidP="00195604">
            <w:pPr>
              <w:spacing w:after="0" w:line="240" w:lineRule="auto"/>
              <w:rPr>
                <w:rFonts w:ascii="Courier New" w:hAnsi="Courier New" w:cs="Courier New"/>
                <w:sz w:val="20"/>
              </w:rPr>
            </w:pPr>
          </w:p>
          <w:p w14:paraId="34ACCFE3" w14:textId="529A433D"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lt;td&gt;&lt;center&gt;&lt;?=strtoupper($d['warna_barang'])?&gt;&lt;/center&gt;&lt;/td&gt;</w:t>
            </w:r>
          </w:p>
          <w:p w14:paraId="64B0181F"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td&gt;&lt;center&gt;&lt;?=strtoupper($d['satuan'])?&gt;&lt;/center&gt;&lt;/td&gt;</w:t>
            </w:r>
          </w:p>
          <w:p w14:paraId="72028921" w14:textId="77777777" w:rsidR="003A70A5" w:rsidRDefault="003A70A5" w:rsidP="005A2AB6">
            <w:pPr>
              <w:spacing w:after="0" w:line="240" w:lineRule="auto"/>
              <w:rPr>
                <w:rFonts w:ascii="Courier New" w:hAnsi="Courier New" w:cs="Courier New"/>
                <w:sz w:val="20"/>
              </w:rPr>
            </w:pPr>
            <w:r w:rsidRPr="00195604">
              <w:rPr>
                <w:rFonts w:ascii="Courier New" w:hAnsi="Courier New" w:cs="Courier New"/>
                <w:sz w:val="20"/>
              </w:rPr>
              <w:t xml:space="preserve">                   </w:t>
            </w:r>
          </w:p>
          <w:p w14:paraId="6653A49B"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lt;td&gt;&lt;center&gt;&lt;?=strtoupper($d['warna_barang'])?&gt;&lt;/center&gt;&lt;/td&gt;</w:t>
            </w:r>
          </w:p>
          <w:p w14:paraId="6B428FF0" w14:textId="77777777" w:rsid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w:t>
            </w:r>
          </w:p>
          <w:p w14:paraId="7398D8A1"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lt;td&gt;&lt;center&gt;&lt;?=strtoupper($d['satuan'])?&gt;&lt;/center&gt;&lt;/td&gt;</w:t>
            </w:r>
          </w:p>
          <w:p w14:paraId="43D3BD64" w14:textId="77777777" w:rsidR="00195604" w:rsidRDefault="00195604" w:rsidP="00195604">
            <w:pPr>
              <w:spacing w:after="0" w:line="240" w:lineRule="auto"/>
              <w:rPr>
                <w:rFonts w:ascii="Courier New" w:hAnsi="Courier New" w:cs="Courier New"/>
                <w:sz w:val="20"/>
              </w:rPr>
            </w:pPr>
          </w:p>
          <w:p w14:paraId="623F61DD" w14:textId="1F674660" w:rsidR="00195604" w:rsidRPr="00195604" w:rsidRDefault="00195604" w:rsidP="00046150">
            <w:pPr>
              <w:keepNext/>
              <w:spacing w:after="0" w:line="240" w:lineRule="auto"/>
              <w:rPr>
                <w:rFonts w:ascii="Courier New" w:hAnsi="Courier New" w:cs="Courier New"/>
                <w:sz w:val="20"/>
              </w:rPr>
            </w:pPr>
            <w:r w:rsidRPr="00195604">
              <w:rPr>
                <w:rFonts w:ascii="Courier New" w:hAnsi="Courier New" w:cs="Courier New"/>
                <w:sz w:val="20"/>
              </w:rPr>
              <w:t>&lt;td&gt;&lt;center&gt;&lt;?=strtoupper($d['keadaan_barang'])?&gt;&lt;/center&gt;&lt;/td&gt;</w:t>
            </w:r>
          </w:p>
        </w:tc>
      </w:tr>
    </w:tbl>
    <w:p w14:paraId="19A2F734" w14:textId="32156997" w:rsidR="009B7AC0" w:rsidRDefault="00046150" w:rsidP="00046150">
      <w:pPr>
        <w:pStyle w:val="Caption"/>
        <w:rPr>
          <w:b w:val="0"/>
        </w:rPr>
      </w:pPr>
      <w:bookmarkStart w:id="158" w:name="_Toc5970085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5</w:t>
      </w:r>
      <w:r w:rsidR="00F73158">
        <w:rPr>
          <w:noProof/>
        </w:rPr>
        <w:fldChar w:fldCharType="end"/>
      </w:r>
      <w:r w:rsidR="009B7AC0">
        <w:t xml:space="preserve"> </w:t>
      </w:r>
      <w:r w:rsidR="009B7AC0">
        <w:rPr>
          <w:b w:val="0"/>
        </w:rPr>
        <w:t>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58"/>
    </w:p>
    <w:tbl>
      <w:tblPr>
        <w:tblW w:w="0" w:type="auto"/>
        <w:tblLook w:val="04A0" w:firstRow="1" w:lastRow="0" w:firstColumn="1" w:lastColumn="0" w:noHBand="0" w:noVBand="1"/>
      </w:tblPr>
      <w:tblGrid>
        <w:gridCol w:w="9004"/>
      </w:tblGrid>
      <w:tr w:rsidR="009B7AC0" w:rsidRPr="00195604" w14:paraId="3820EA39" w14:textId="77777777" w:rsidTr="00FF3958">
        <w:tc>
          <w:tcPr>
            <w:tcW w:w="8778" w:type="dxa"/>
            <w:tcBorders>
              <w:top w:val="single" w:sz="4" w:space="0" w:color="auto"/>
              <w:left w:val="single" w:sz="4" w:space="0" w:color="auto"/>
              <w:bottom w:val="single" w:sz="4" w:space="0" w:color="auto"/>
              <w:right w:val="single" w:sz="4" w:space="0" w:color="auto"/>
            </w:tcBorders>
          </w:tcPr>
          <w:p w14:paraId="509DDDA2" w14:textId="1FBFA979" w:rsidR="00B9723D" w:rsidRPr="00195604" w:rsidRDefault="00B9723D" w:rsidP="003A70A5">
            <w:pPr>
              <w:spacing w:after="0" w:line="240" w:lineRule="auto"/>
              <w:rPr>
                <w:rFonts w:ascii="Courier New" w:hAnsi="Courier New" w:cs="Courier New"/>
                <w:sz w:val="20"/>
              </w:rPr>
            </w:pPr>
            <w:r w:rsidRPr="00195604">
              <w:rPr>
                <w:rFonts w:ascii="Courier New" w:hAnsi="Courier New" w:cs="Courier New"/>
                <w:sz w:val="20"/>
              </w:rPr>
              <w:lastRenderedPageBreak/>
              <w:t xml:space="preserve">                   &lt;td&gt;&lt;center&gt;&lt;?='Rp.'.number_format($d['harga_satuan'],2,",",".");?&gt;&lt;/center&gt;&lt;/td&gt;</w:t>
            </w:r>
          </w:p>
          <w:p w14:paraId="2CE5FFA6" w14:textId="77777777" w:rsidR="00B9723D" w:rsidRPr="00195604" w:rsidRDefault="00B9723D" w:rsidP="003A70A5">
            <w:pPr>
              <w:spacing w:after="0" w:line="240" w:lineRule="auto"/>
              <w:rPr>
                <w:rFonts w:ascii="Courier New" w:hAnsi="Courier New" w:cs="Courier New"/>
                <w:sz w:val="20"/>
              </w:rPr>
            </w:pPr>
          </w:p>
          <w:p w14:paraId="0C236B03" w14:textId="77777777" w:rsidR="00B9723D" w:rsidRPr="00195604" w:rsidRDefault="00B9723D" w:rsidP="0077264F">
            <w:pPr>
              <w:keepNext/>
              <w:spacing w:after="0" w:line="240" w:lineRule="auto"/>
              <w:rPr>
                <w:rFonts w:ascii="Courier New" w:hAnsi="Courier New" w:cs="Courier New"/>
                <w:sz w:val="20"/>
              </w:rPr>
            </w:pPr>
            <w:r w:rsidRPr="00195604">
              <w:rPr>
                <w:rFonts w:ascii="Courier New" w:hAnsi="Courier New" w:cs="Courier New"/>
                <w:sz w:val="20"/>
              </w:rPr>
              <w:t xml:space="preserve">                   &lt;td&gt;&lt;center&gt;&lt;?=$tanggal_Rusak?&gt;&lt;/center&gt;&lt;/td&gt;</w:t>
            </w:r>
          </w:p>
          <w:p w14:paraId="45CCFF92"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td&gt;&lt;center&gt;&lt;?=strtoupper($d['lokasi'])?&gt;&lt;/center&gt;&lt;/td&gt;</w:t>
            </w:r>
          </w:p>
          <w:p w14:paraId="647567B1"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tr&gt;          </w:t>
            </w:r>
          </w:p>
          <w:p w14:paraId="0717E179"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j++;endforeach;?&gt;            </w:t>
            </w:r>
          </w:p>
          <w:p w14:paraId="3A318F36"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tbody&gt;</w:t>
            </w:r>
          </w:p>
          <w:p w14:paraId="1A4FE38F"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table&gt;</w:t>
            </w:r>
          </w:p>
          <w:p w14:paraId="05D9AFBB"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0B37570D" w14:textId="77777777" w:rsidR="00E92517" w:rsidRPr="00195604" w:rsidRDefault="00E92517" w:rsidP="00E92517">
            <w:pPr>
              <w:spacing w:after="0" w:line="240" w:lineRule="auto"/>
              <w:rPr>
                <w:rFonts w:ascii="Courier New" w:hAnsi="Courier New" w:cs="Courier New"/>
                <w:sz w:val="20"/>
              </w:rPr>
            </w:pPr>
          </w:p>
          <w:p w14:paraId="65135773"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row"&gt;</w:t>
            </w:r>
          </w:p>
          <w:p w14:paraId="320ECCCA"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col-md-8 margin"&gt;</w:t>
            </w:r>
          </w:p>
          <w:p w14:paraId="7CD33E71"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card" style="width: 15rem;"&gt;&lt;br&gt;      </w:t>
            </w:r>
          </w:p>
          <w:p w14:paraId="4F0F65D1"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h5 class="card-title"&gt;&lt;strong&gt;&lt;center&gt;Lihat&lt;/center&gt;&lt;/strong&gt;&lt;/h5&gt;</w:t>
            </w:r>
          </w:p>
          <w:p w14:paraId="1CC1EB01"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card-body"&gt;</w:t>
            </w:r>
          </w:p>
          <w:p w14:paraId="5661444D"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row"&gt;</w:t>
            </w:r>
          </w:p>
          <w:p w14:paraId="6C862DFD"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col-xs-6 margin"&gt;</w:t>
            </w:r>
          </w:p>
          <w:p w14:paraId="729F31F3"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if(!isset($_SESSION['btncetakkuu'])) :?&gt;</w:t>
            </w:r>
          </w:p>
          <w:p w14:paraId="604C3EF9"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button type="button" class="btn btn-info" id="jsform"&gt;Form Sertibar&lt;/button&gt;</w:t>
            </w:r>
          </w:p>
          <w:p w14:paraId="6818AE7F"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else : ?&gt;</w:t>
            </w:r>
          </w:p>
          <w:p w14:paraId="15EB2863"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button type="button" class="btn btn-info" data-toggle="modal" data-target="#btnalert" &gt;Form Sertibar&lt;/button&gt; </w:t>
            </w:r>
          </w:p>
          <w:p w14:paraId="7979272B"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endif;?&gt;</w:t>
            </w:r>
          </w:p>
          <w:p w14:paraId="37E08838"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3BD69FE4"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col-xs-6"&gt;</w:t>
            </w:r>
          </w:p>
          <w:p w14:paraId="33C0B59C"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echo $this-&gt;session-&gt;userdata('btncetakkuu')?&gt;</w:t>
            </w:r>
          </w:p>
          <w:p w14:paraId="0303FBF7"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4AE5E17C"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70083913"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06827562"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55DDDE3B"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3BA36F07"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 ####################################### --&gt;</w:t>
            </w:r>
          </w:p>
          <w:p w14:paraId="07E7211C"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 &lt;!-- div row --&gt;</w:t>
            </w:r>
          </w:p>
          <w:p w14:paraId="48EDE02D"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68BDF03E"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59B668D1"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gt;</w:t>
            </w:r>
          </w:p>
          <w:p w14:paraId="45E00227" w14:textId="77777777" w:rsidR="00E92517" w:rsidRPr="00195604" w:rsidRDefault="00E92517" w:rsidP="00E92517">
            <w:pPr>
              <w:spacing w:after="0" w:line="240" w:lineRule="auto"/>
              <w:rPr>
                <w:rFonts w:ascii="Courier New" w:hAnsi="Courier New" w:cs="Courier New"/>
                <w:sz w:val="20"/>
              </w:rPr>
            </w:pPr>
          </w:p>
          <w:p w14:paraId="3DBF5F0B"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 TABEL TRANSAKSI --&gt;</w:t>
            </w:r>
          </w:p>
          <w:p w14:paraId="71AE10C5"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container-fluid" id="tabeltransaksi"&gt;</w:t>
            </w:r>
          </w:p>
          <w:p w14:paraId="3DC6455C" w14:textId="77777777" w:rsidR="00E92517" w:rsidRPr="00195604" w:rsidRDefault="00E92517" w:rsidP="00E92517">
            <w:pPr>
              <w:spacing w:after="0" w:line="240" w:lineRule="auto"/>
              <w:rPr>
                <w:rFonts w:ascii="Courier New" w:hAnsi="Courier New" w:cs="Courier New"/>
                <w:sz w:val="20"/>
              </w:rPr>
            </w:pPr>
            <w:r w:rsidRPr="00195604">
              <w:rPr>
                <w:rFonts w:ascii="Courier New" w:hAnsi="Courier New" w:cs="Courier New"/>
                <w:sz w:val="20"/>
              </w:rPr>
              <w:t xml:space="preserve">        &lt;div class="card card-register mx-auto mt-5"&gt;</w:t>
            </w:r>
          </w:p>
          <w:p w14:paraId="19253432" w14:textId="6605C224" w:rsidR="00E92517" w:rsidRPr="00195604" w:rsidRDefault="00E92517" w:rsidP="00E92517">
            <w:pPr>
              <w:keepNext/>
              <w:spacing w:after="0" w:line="240" w:lineRule="auto"/>
              <w:rPr>
                <w:rFonts w:ascii="Courier New" w:hAnsi="Courier New" w:cs="Courier New"/>
                <w:sz w:val="20"/>
              </w:rPr>
            </w:pPr>
            <w:r w:rsidRPr="00195604">
              <w:rPr>
                <w:rFonts w:ascii="Courier New" w:hAnsi="Courier New" w:cs="Courier New"/>
                <w:sz w:val="20"/>
              </w:rPr>
              <w:t xml:space="preserve">          &lt;button type="button" class="btn btn-info" id="hidetabel"&gt;Hide&lt;/button&gt;</w:t>
            </w:r>
          </w:p>
          <w:p w14:paraId="5D36371F"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center&gt;</w:t>
            </w:r>
          </w:p>
          <w:p w14:paraId="03ED9813"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h4 class="card-header"&gt;Table Data Surat SERTIBAR&lt;/h4&gt;</w:t>
            </w:r>
          </w:p>
          <w:p w14:paraId="4CEFD563"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center&gt;</w:t>
            </w:r>
          </w:p>
          <w:p w14:paraId="27DA118E"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div class="card-body"&gt;</w:t>
            </w:r>
          </w:p>
          <w:p w14:paraId="73E03F36"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table class="table table-bordered" id="dataTable" width="100%" cellspacing="0"&gt;</w:t>
            </w:r>
          </w:p>
          <w:p w14:paraId="7CE5F785"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thead&gt;</w:t>
            </w:r>
          </w:p>
          <w:p w14:paraId="1D55A1BB"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th&gt;Action&lt;/th&gt;</w:t>
            </w:r>
          </w:p>
          <w:p w14:paraId="2A830AE9"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th&gt;No&lt;/th&gt;</w:t>
            </w:r>
          </w:p>
          <w:p w14:paraId="0046551B" w14:textId="77777777" w:rsidR="00195604" w:rsidRPr="00195604" w:rsidRDefault="00195604" w:rsidP="00195604">
            <w:pPr>
              <w:spacing w:after="0" w:line="240" w:lineRule="auto"/>
              <w:rPr>
                <w:rFonts w:ascii="Courier New" w:hAnsi="Courier New" w:cs="Courier New"/>
                <w:sz w:val="20"/>
              </w:rPr>
            </w:pPr>
            <w:r w:rsidRPr="00195604">
              <w:rPr>
                <w:rFonts w:ascii="Courier New" w:hAnsi="Courier New" w:cs="Courier New"/>
                <w:sz w:val="20"/>
              </w:rPr>
              <w:t xml:space="preserve">                &lt;th&gt;Nama Penyerah&lt;/th&gt;  </w:t>
            </w:r>
          </w:p>
          <w:p w14:paraId="2449A3E2" w14:textId="5AEE977E" w:rsidR="00E92517" w:rsidRPr="00195604" w:rsidRDefault="00195604" w:rsidP="00046150">
            <w:pPr>
              <w:keepNext/>
              <w:spacing w:after="0" w:line="240" w:lineRule="auto"/>
              <w:rPr>
                <w:rFonts w:ascii="Courier New" w:hAnsi="Courier New" w:cs="Courier New"/>
                <w:sz w:val="20"/>
              </w:rPr>
            </w:pPr>
            <w:r w:rsidRPr="00195604">
              <w:rPr>
                <w:rFonts w:ascii="Courier New" w:hAnsi="Courier New" w:cs="Courier New"/>
                <w:sz w:val="20"/>
              </w:rPr>
              <w:t xml:space="preserve">                &lt;th&gt;Jabatan Penyerah&lt;/th&gt;</w:t>
            </w:r>
          </w:p>
        </w:tc>
      </w:tr>
    </w:tbl>
    <w:p w14:paraId="5476A4A0" w14:textId="582E94BB" w:rsidR="009B7AC0" w:rsidRDefault="00046150" w:rsidP="00046150">
      <w:pPr>
        <w:pStyle w:val="Caption"/>
        <w:rPr>
          <w:b w:val="0"/>
        </w:rPr>
      </w:pPr>
      <w:bookmarkStart w:id="159" w:name="_Toc59700851"/>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6</w:t>
      </w:r>
      <w:r w:rsidR="00F73158">
        <w:rPr>
          <w:noProof/>
        </w:rPr>
        <w:fldChar w:fldCharType="end"/>
      </w:r>
      <w:r w:rsidR="009B7AC0">
        <w:t xml:space="preserve"> </w:t>
      </w:r>
      <w:r w:rsidR="009B7AC0">
        <w:rPr>
          <w:b w:val="0"/>
        </w:rPr>
        <w:t>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59"/>
    </w:p>
    <w:tbl>
      <w:tblPr>
        <w:tblW w:w="0" w:type="auto"/>
        <w:tblLook w:val="04A0" w:firstRow="1" w:lastRow="0" w:firstColumn="1" w:lastColumn="0" w:noHBand="0" w:noVBand="1"/>
      </w:tblPr>
      <w:tblGrid>
        <w:gridCol w:w="9004"/>
      </w:tblGrid>
      <w:tr w:rsidR="009B7AC0" w:rsidRPr="00195604" w14:paraId="59BA8BE6" w14:textId="77777777" w:rsidTr="00FF3958">
        <w:tc>
          <w:tcPr>
            <w:tcW w:w="8778" w:type="dxa"/>
            <w:tcBorders>
              <w:top w:val="single" w:sz="4" w:space="0" w:color="auto"/>
              <w:left w:val="single" w:sz="4" w:space="0" w:color="auto"/>
              <w:bottom w:val="single" w:sz="4" w:space="0" w:color="auto"/>
              <w:right w:val="single" w:sz="4" w:space="0" w:color="auto"/>
            </w:tcBorders>
          </w:tcPr>
          <w:p w14:paraId="77247DFE"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lastRenderedPageBreak/>
              <w:t xml:space="preserve">                &lt;th&gt;Nama Penerima&lt;/th&gt;  </w:t>
            </w:r>
          </w:p>
          <w:p w14:paraId="4E0264F2"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h&gt;Jababan Penerima&lt;/th&gt;  </w:t>
            </w:r>
          </w:p>
          <w:p w14:paraId="4CE77280"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h&gt;Lokasi Pindah&lt;/th&gt;  </w:t>
            </w:r>
          </w:p>
          <w:p w14:paraId="6620897D"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h&gt;Tanggal Penyerahan Barang&lt;/th&gt;</w:t>
            </w:r>
          </w:p>
          <w:p w14:paraId="09477D52"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h&gt;Keterangan Barang&lt;/th&gt;  </w:t>
            </w:r>
          </w:p>
          <w:p w14:paraId="169F5E66"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head&gt;</w:t>
            </w:r>
          </w:p>
          <w:p w14:paraId="7AF53DF3"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body&gt;</w:t>
            </w:r>
          </w:p>
          <w:p w14:paraId="2D569DBF"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j=0;foreach($ttransaksi as $tr): var_dump($tr['nama_penyerah']);var_dump($tr['Id_transaksi']);?&gt;</w:t>
            </w:r>
          </w:p>
          <w:p w14:paraId="6EEE75A3"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r&gt;</w:t>
            </w:r>
          </w:p>
          <w:p w14:paraId="4D23D278"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d&gt;</w:t>
            </w:r>
          </w:p>
          <w:p w14:paraId="724E20EE"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button type="button" class="btn btn-primary" id="btnedit" data-toggle="modal" data-target="#Edit"</w:t>
            </w:r>
          </w:p>
          <w:p w14:paraId="3A523469"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idtrans</w:t>
            </w:r>
            <w:proofErr w:type="gramEnd"/>
            <w:r w:rsidRPr="00195604">
              <w:rPr>
                <w:rFonts w:ascii="Courier New" w:hAnsi="Courier New" w:cs="Courier New"/>
                <w:sz w:val="20"/>
              </w:rPr>
              <w:t>="&lt;?= $tr['Id_transaksi']?&gt;"</w:t>
            </w:r>
          </w:p>
          <w:p w14:paraId="7EB173FC"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nama_penyerah</w:t>
            </w:r>
            <w:proofErr w:type="gramEnd"/>
            <w:r w:rsidRPr="00195604">
              <w:rPr>
                <w:rFonts w:ascii="Courier New" w:hAnsi="Courier New" w:cs="Courier New"/>
                <w:sz w:val="20"/>
              </w:rPr>
              <w:t>="&lt;?= $tr['nama_penyerah']?&gt;"</w:t>
            </w:r>
          </w:p>
          <w:p w14:paraId="78BB9490"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jabatan_penyerah</w:t>
            </w:r>
            <w:proofErr w:type="gramEnd"/>
            <w:r w:rsidRPr="00195604">
              <w:rPr>
                <w:rFonts w:ascii="Courier New" w:hAnsi="Courier New" w:cs="Courier New"/>
                <w:sz w:val="20"/>
              </w:rPr>
              <w:t>="&lt;?= $tr['jabatan_penyerah']?&gt;"</w:t>
            </w:r>
          </w:p>
          <w:p w14:paraId="4F3F48A1"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nama_penerima</w:t>
            </w:r>
            <w:proofErr w:type="gramEnd"/>
            <w:r w:rsidRPr="00195604">
              <w:rPr>
                <w:rFonts w:ascii="Courier New" w:hAnsi="Courier New" w:cs="Courier New"/>
                <w:sz w:val="20"/>
              </w:rPr>
              <w:t>="&lt;?= $tr['nama_penerima']?&gt;"</w:t>
            </w:r>
          </w:p>
          <w:p w14:paraId="49D22D1E"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jabatan_penerima</w:t>
            </w:r>
            <w:proofErr w:type="gramEnd"/>
            <w:r w:rsidRPr="00195604">
              <w:rPr>
                <w:rFonts w:ascii="Courier New" w:hAnsi="Courier New" w:cs="Courier New"/>
                <w:sz w:val="20"/>
              </w:rPr>
              <w:t>="&lt;?= $tr['jabatan_penerima']?&gt;"</w:t>
            </w:r>
          </w:p>
          <w:p w14:paraId="1F19AF91"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lokasi_peletakan</w:t>
            </w:r>
            <w:proofErr w:type="gramEnd"/>
            <w:r w:rsidRPr="00195604">
              <w:rPr>
                <w:rFonts w:ascii="Courier New" w:hAnsi="Courier New" w:cs="Courier New"/>
                <w:sz w:val="20"/>
              </w:rPr>
              <w:t>="&lt;?= $tr['lokasi_peletakan']?&gt;"</w:t>
            </w:r>
          </w:p>
          <w:p w14:paraId="37711515"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tgl_peletakan</w:t>
            </w:r>
            <w:proofErr w:type="gramEnd"/>
            <w:r w:rsidRPr="00195604">
              <w:rPr>
                <w:rFonts w:ascii="Courier New" w:hAnsi="Courier New" w:cs="Courier New"/>
                <w:sz w:val="20"/>
              </w:rPr>
              <w:t>="&lt;?= $tr['tgl_peletakan']?&gt;"</w:t>
            </w:r>
          </w:p>
          <w:p w14:paraId="0842A471"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data-ket</w:t>
            </w:r>
            <w:proofErr w:type="gramEnd"/>
            <w:r w:rsidRPr="00195604">
              <w:rPr>
                <w:rFonts w:ascii="Courier New" w:hAnsi="Courier New" w:cs="Courier New"/>
                <w:sz w:val="20"/>
              </w:rPr>
              <w:t>="&lt;?=$tr['ket']?&gt;"</w:t>
            </w:r>
          </w:p>
          <w:p w14:paraId="7FAB4668"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gt;</w:t>
            </w:r>
          </w:p>
          <w:p w14:paraId="68B90F4C"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EDIT</w:t>
            </w:r>
          </w:p>
          <w:p w14:paraId="1E8CB8D8"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button&gt;</w:t>
            </w:r>
          </w:p>
          <w:p w14:paraId="179BEEF8"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d&gt;</w:t>
            </w:r>
          </w:p>
          <w:p w14:paraId="1FC0C4C7"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d&gt;{{$j++;}}&lt;/td&gt;</w:t>
            </w:r>
          </w:p>
          <w:p w14:paraId="4149CB3A" w14:textId="77777777" w:rsidR="00E92517"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d&gt;{{$tr['nama_penyerah']}}&lt;/td&gt;</w:t>
            </w:r>
          </w:p>
          <w:p w14:paraId="177346DA" w14:textId="47064E1B" w:rsidR="00B9723D" w:rsidRPr="00195604" w:rsidRDefault="00E92517" w:rsidP="00F76E49">
            <w:pPr>
              <w:spacing w:after="0" w:line="240" w:lineRule="auto"/>
              <w:rPr>
                <w:rFonts w:ascii="Courier New" w:hAnsi="Courier New" w:cs="Courier New"/>
                <w:sz w:val="20"/>
              </w:rPr>
            </w:pPr>
            <w:r w:rsidRPr="00195604">
              <w:rPr>
                <w:rFonts w:ascii="Courier New" w:hAnsi="Courier New" w:cs="Courier New"/>
                <w:sz w:val="20"/>
              </w:rPr>
              <w:t xml:space="preserve">                &lt;td&gt;{{$tr['jabatan_penyerah']}}&lt;/td&gt;</w:t>
            </w:r>
          </w:p>
          <w:p w14:paraId="0C52C383" w14:textId="77777777" w:rsidR="00F76E49" w:rsidRPr="00195604" w:rsidRDefault="00F76E49" w:rsidP="00F76E49">
            <w:pPr>
              <w:spacing w:after="0" w:line="240" w:lineRule="auto"/>
              <w:rPr>
                <w:rFonts w:ascii="Courier New" w:hAnsi="Courier New" w:cs="Courier New"/>
                <w:sz w:val="20"/>
              </w:rPr>
            </w:pPr>
            <w:r w:rsidRPr="00195604">
              <w:rPr>
                <w:rFonts w:ascii="Courier New" w:hAnsi="Courier New" w:cs="Courier New"/>
                <w:sz w:val="20"/>
              </w:rPr>
              <w:t xml:space="preserve">                &lt;td&gt;{{$tr['nama_penerima']}}&lt;/td&gt;</w:t>
            </w:r>
          </w:p>
          <w:p w14:paraId="5E232240" w14:textId="77777777" w:rsidR="00F76E49" w:rsidRPr="00195604" w:rsidRDefault="00F76E49" w:rsidP="00F76E49">
            <w:pPr>
              <w:spacing w:after="0" w:line="240" w:lineRule="auto"/>
              <w:rPr>
                <w:rFonts w:ascii="Courier New" w:hAnsi="Courier New" w:cs="Courier New"/>
                <w:sz w:val="20"/>
              </w:rPr>
            </w:pPr>
            <w:r w:rsidRPr="00195604">
              <w:rPr>
                <w:rFonts w:ascii="Courier New" w:hAnsi="Courier New" w:cs="Courier New"/>
                <w:sz w:val="20"/>
              </w:rPr>
              <w:t xml:space="preserve">                &lt;td&gt;{{$tr['jabatan_penerima']}}&lt;/td&gt;</w:t>
            </w:r>
          </w:p>
          <w:p w14:paraId="04E5CACB" w14:textId="77777777" w:rsidR="00F76E49" w:rsidRPr="00195604" w:rsidRDefault="00F76E49" w:rsidP="00F76E49">
            <w:pPr>
              <w:spacing w:after="0" w:line="240" w:lineRule="auto"/>
              <w:rPr>
                <w:rFonts w:ascii="Courier New" w:hAnsi="Courier New" w:cs="Courier New"/>
                <w:sz w:val="20"/>
              </w:rPr>
            </w:pPr>
            <w:r w:rsidRPr="00195604">
              <w:rPr>
                <w:rFonts w:ascii="Courier New" w:hAnsi="Courier New" w:cs="Courier New"/>
                <w:sz w:val="20"/>
              </w:rPr>
              <w:t xml:space="preserve">                &lt;td&gt;{{$tr['lokasi_peletakan']}}&lt;/td&gt;</w:t>
            </w:r>
          </w:p>
          <w:p w14:paraId="7EA1838B" w14:textId="77777777" w:rsidR="00F76E49" w:rsidRPr="00195604" w:rsidRDefault="00F76E49" w:rsidP="00F76E49">
            <w:pPr>
              <w:spacing w:after="0" w:line="240" w:lineRule="auto"/>
              <w:rPr>
                <w:rFonts w:ascii="Courier New" w:hAnsi="Courier New" w:cs="Courier New"/>
                <w:sz w:val="20"/>
              </w:rPr>
            </w:pPr>
            <w:r w:rsidRPr="00195604">
              <w:rPr>
                <w:rFonts w:ascii="Courier New" w:hAnsi="Courier New" w:cs="Courier New"/>
                <w:sz w:val="20"/>
              </w:rPr>
              <w:t xml:space="preserve">                &lt;td&gt;{{$tr['tgl_peletakan']}}&lt;/td&gt;</w:t>
            </w:r>
          </w:p>
          <w:p w14:paraId="1540555F" w14:textId="77777777" w:rsidR="00F76E49" w:rsidRPr="00195604" w:rsidRDefault="00F76E49" w:rsidP="00F76E49">
            <w:pPr>
              <w:spacing w:after="0" w:line="240" w:lineRule="auto"/>
              <w:rPr>
                <w:rFonts w:ascii="Courier New" w:hAnsi="Courier New" w:cs="Courier New"/>
                <w:sz w:val="20"/>
              </w:rPr>
            </w:pPr>
            <w:r w:rsidRPr="00195604">
              <w:rPr>
                <w:rFonts w:ascii="Courier New" w:hAnsi="Courier New" w:cs="Courier New"/>
                <w:sz w:val="20"/>
              </w:rPr>
              <w:t xml:space="preserve">                &lt;td&gt;{{$tr['ket']}}&lt;/td&gt;</w:t>
            </w:r>
          </w:p>
          <w:p w14:paraId="5F147B66" w14:textId="77777777" w:rsidR="00F76E49" w:rsidRPr="00195604" w:rsidRDefault="00F76E49" w:rsidP="00F76E49">
            <w:pPr>
              <w:spacing w:after="0" w:line="240" w:lineRule="auto"/>
              <w:rPr>
                <w:rFonts w:ascii="Courier New" w:hAnsi="Courier New" w:cs="Courier New"/>
                <w:sz w:val="20"/>
              </w:rPr>
            </w:pPr>
            <w:r w:rsidRPr="00195604">
              <w:rPr>
                <w:rFonts w:ascii="Courier New" w:hAnsi="Courier New" w:cs="Courier New"/>
                <w:sz w:val="20"/>
              </w:rPr>
              <w:t xml:space="preserve">              &lt;/tr&gt;</w:t>
            </w:r>
          </w:p>
          <w:p w14:paraId="005BA6F2" w14:textId="77777777" w:rsidR="00F76E49" w:rsidRDefault="00F76E49" w:rsidP="00F76E49">
            <w:pPr>
              <w:spacing w:after="0" w:line="240" w:lineRule="auto"/>
              <w:rPr>
                <w:rFonts w:ascii="Courier New" w:hAnsi="Courier New" w:cs="Courier New"/>
                <w:sz w:val="20"/>
              </w:rPr>
            </w:pPr>
            <w:r w:rsidRPr="00195604">
              <w:rPr>
                <w:rFonts w:ascii="Courier New" w:hAnsi="Courier New" w:cs="Courier New"/>
                <w:sz w:val="20"/>
              </w:rPr>
              <w:t xml:space="preserve">            </w:t>
            </w:r>
            <w:proofErr w:type="gramStart"/>
            <w:r w:rsidRPr="00195604">
              <w:rPr>
                <w:rFonts w:ascii="Courier New" w:hAnsi="Courier New" w:cs="Courier New"/>
                <w:sz w:val="20"/>
              </w:rPr>
              <w:t>&lt;?php</w:t>
            </w:r>
            <w:proofErr w:type="gramEnd"/>
            <w:r w:rsidRPr="00195604">
              <w:rPr>
                <w:rFonts w:ascii="Courier New" w:hAnsi="Courier New" w:cs="Courier New"/>
                <w:sz w:val="20"/>
              </w:rPr>
              <w:t xml:space="preserve"> endforeach;?&gt;</w:t>
            </w:r>
          </w:p>
          <w:p w14:paraId="57205114"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tbody&gt;</w:t>
            </w:r>
          </w:p>
          <w:p w14:paraId="0DD34AD4"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table&gt;</w:t>
            </w:r>
          </w:p>
          <w:p w14:paraId="7DEA71B7"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26197D5B"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3AEAD9E9"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5EB68EEB"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  --&gt;</w:t>
            </w:r>
          </w:p>
          <w:p w14:paraId="1C95ADF5"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container-fluid" id="containers"&gt;</w:t>
            </w:r>
          </w:p>
          <w:p w14:paraId="353F48A7"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card card-register mx-auto mt-5"&gt;</w:t>
            </w:r>
          </w:p>
          <w:p w14:paraId="57D2EE6E"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button type="button" class="btn btn-info" id="hide"&gt;Hide&lt;/button&gt;</w:t>
            </w:r>
          </w:p>
          <w:p w14:paraId="5211E1E7"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center&gt;</w:t>
            </w:r>
          </w:p>
          <w:p w14:paraId="131442FF"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h5 class="card-header"&gt;Form Berita Acara Serah Terima&lt;/h5&gt;</w:t>
            </w:r>
          </w:p>
          <w:p w14:paraId="0B5AEF94"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center&gt;</w:t>
            </w:r>
          </w:p>
          <w:p w14:paraId="3AA5CA6C"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card-body"&gt;</w:t>
            </w:r>
          </w:p>
          <w:p w14:paraId="055359EB"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form id="form" method="POST" action="{{base_url('transaksi/setTambah/')}}"&gt;</w:t>
            </w:r>
          </w:p>
          <w:p w14:paraId="69AD4730"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row"&gt;</w:t>
            </w:r>
          </w:p>
          <w:p w14:paraId="532BFDF5" w14:textId="13BE2344" w:rsidR="00A426E2" w:rsidRPr="00195604" w:rsidRDefault="00A426E2" w:rsidP="00046150">
            <w:pPr>
              <w:keepNext/>
              <w:spacing w:after="0" w:line="240" w:lineRule="auto"/>
              <w:rPr>
                <w:rFonts w:ascii="Courier New" w:hAnsi="Courier New" w:cs="Courier New"/>
                <w:sz w:val="20"/>
              </w:rPr>
            </w:pPr>
          </w:p>
        </w:tc>
      </w:tr>
    </w:tbl>
    <w:p w14:paraId="32C74082" w14:textId="05337AD2" w:rsidR="00E92517" w:rsidRPr="00E92517" w:rsidRDefault="00046150" w:rsidP="00046150">
      <w:pPr>
        <w:pStyle w:val="Caption"/>
        <w:rPr>
          <w:b w:val="0"/>
        </w:rPr>
      </w:pPr>
      <w:bookmarkStart w:id="160" w:name="_Toc59700852"/>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7</w:t>
      </w:r>
      <w:r w:rsidR="00F73158">
        <w:rPr>
          <w:noProof/>
        </w:rPr>
        <w:fldChar w:fldCharType="end"/>
      </w:r>
      <w:r w:rsidR="00E92517">
        <w:t xml:space="preserve"> </w:t>
      </w:r>
      <w:r w:rsidR="00E92517">
        <w:rPr>
          <w:b w:val="0"/>
        </w:rPr>
        <w:t>Lanjutan</w:t>
      </w:r>
      <w:r w:rsidR="00E92517" w:rsidRPr="0009454A">
        <w:rPr>
          <w:rFonts w:cs="Times New Roman"/>
          <w:b w:val="0"/>
          <w:i/>
        </w:rPr>
        <w:t xml:space="preserve"> </w:t>
      </w:r>
      <w:r w:rsidR="00E92517" w:rsidRPr="005F6539">
        <w:rPr>
          <w:rFonts w:cs="Times New Roman"/>
          <w:b w:val="0"/>
          <w:i/>
        </w:rPr>
        <w:t xml:space="preserve">Source code View </w:t>
      </w:r>
      <w:r w:rsidR="00E92517" w:rsidRPr="00465F58">
        <w:rPr>
          <w:rFonts w:cs="Times New Roman"/>
          <w:b w:val="0"/>
        </w:rPr>
        <w:t>Transaksi Barang</w:t>
      </w:r>
      <w:bookmarkEnd w:id="160"/>
    </w:p>
    <w:tbl>
      <w:tblPr>
        <w:tblW w:w="0" w:type="auto"/>
        <w:tblLook w:val="04A0" w:firstRow="1" w:lastRow="0" w:firstColumn="1" w:lastColumn="0" w:noHBand="0" w:noVBand="1"/>
      </w:tblPr>
      <w:tblGrid>
        <w:gridCol w:w="8778"/>
      </w:tblGrid>
      <w:tr w:rsidR="00F76E49" w:rsidRPr="00A426E2" w14:paraId="7A3FD0AF" w14:textId="77777777" w:rsidTr="004F515D">
        <w:tc>
          <w:tcPr>
            <w:tcW w:w="8778" w:type="dxa"/>
            <w:tcBorders>
              <w:top w:val="single" w:sz="4" w:space="0" w:color="auto"/>
              <w:left w:val="single" w:sz="4" w:space="0" w:color="auto"/>
              <w:bottom w:val="single" w:sz="4" w:space="0" w:color="auto"/>
              <w:right w:val="single" w:sz="4" w:space="0" w:color="auto"/>
            </w:tcBorders>
          </w:tcPr>
          <w:p w14:paraId="53952BA9"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div class="col-6"&gt;</w:t>
            </w:r>
          </w:p>
          <w:p w14:paraId="1CB8E70F"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group"&gt;</w:t>
            </w:r>
          </w:p>
          <w:p w14:paraId="7C84FD2B"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label-group"&gt;</w:t>
            </w:r>
          </w:p>
          <w:p w14:paraId="14F148D8"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lastRenderedPageBreak/>
              <w:t xml:space="preserve">                  &lt;label for="ygMenyerahkan"&gt;Nama Penyerah&lt;/label&gt;&lt;br&gt;</w:t>
            </w:r>
          </w:p>
          <w:p w14:paraId="07844171"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select class=" select2 js-example-responsive form-control " style="width: 100%" name="idpenyerah" id="nama_penyerah" required="true"&gt;</w:t>
            </w:r>
          </w:p>
          <w:p w14:paraId="77CF3DA6"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option value=""&gt;-------------------------------------------------------------Pilih Nama------------------------------------------------------&lt;/option&gt;</w:t>
            </w:r>
          </w:p>
          <w:p w14:paraId="647D12F2"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foreach ($karyawan as $key): ?&gt;</w:t>
            </w:r>
          </w:p>
          <w:p w14:paraId="2D4CC1AE"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if($key['nama']==$nama):?&gt;</w:t>
            </w:r>
          </w:p>
          <w:p w14:paraId="74AEFC09"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option value="{{$</w:t>
            </w:r>
            <w:proofErr w:type="gramStart"/>
            <w:r w:rsidRPr="00A426E2">
              <w:rPr>
                <w:rFonts w:ascii="Courier New" w:hAnsi="Courier New" w:cs="Courier New"/>
                <w:sz w:val="20"/>
              </w:rPr>
              <w:t>key[</w:t>
            </w:r>
            <w:proofErr w:type="gramEnd"/>
            <w:r w:rsidRPr="00A426E2">
              <w:rPr>
                <w:rFonts w:ascii="Courier New" w:hAnsi="Courier New" w:cs="Courier New"/>
                <w:sz w:val="20"/>
              </w:rPr>
              <w:t>'id_karyawan']}}"&gt;{{$key['nama'].'/'}}&lt;/option&gt;</w:t>
            </w:r>
          </w:p>
          <w:p w14:paraId="7807DE93"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endif;?&gt; </w:t>
            </w:r>
          </w:p>
          <w:p w14:paraId="60F2B09A"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if($key['nama']!=$nama):?&gt;</w:t>
            </w:r>
          </w:p>
          <w:p w14:paraId="64B5B0B5"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option value="{{$key['id_karyawan']}}"&gt;{{$key['nama']}}&lt;/option&gt;</w:t>
            </w:r>
          </w:p>
          <w:p w14:paraId="2948F5E2"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endif;?&gt; </w:t>
            </w:r>
          </w:p>
          <w:p w14:paraId="6F0DA8AE" w14:textId="77777777" w:rsidR="00F76E49" w:rsidRPr="00A426E2" w:rsidRDefault="00F76E49" w:rsidP="00A426E2">
            <w:pPr>
              <w:spacing w:after="0" w:line="240" w:lineRule="auto"/>
              <w:rPr>
                <w:rFonts w:ascii="Courier New" w:hAnsi="Courier New" w:cs="Courier New"/>
                <w:sz w:val="20"/>
              </w:rPr>
            </w:pPr>
          </w:p>
          <w:p w14:paraId="7A0D0348"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php </w:t>
            </w:r>
          </w:p>
          <w:p w14:paraId="6043ECE5"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endforeach;</w:t>
            </w:r>
            <w:proofErr w:type="gramEnd"/>
            <w:r w:rsidRPr="00A426E2">
              <w:rPr>
                <w:rFonts w:ascii="Courier New" w:hAnsi="Courier New" w:cs="Courier New"/>
                <w:sz w:val="20"/>
              </w:rPr>
              <w:t>?&gt;</w:t>
            </w:r>
          </w:p>
          <w:p w14:paraId="28E40441"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select&gt;</w:t>
            </w:r>
          </w:p>
          <w:p w14:paraId="4E83FD24"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38932B84"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00F92DD7"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group"&gt;</w:t>
            </w:r>
          </w:p>
          <w:p w14:paraId="72603E22"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label-group"&gt;</w:t>
            </w:r>
          </w:p>
          <w:p w14:paraId="4FFDF3F5" w14:textId="6F61EAC0"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label for="jabMenyerahkan"&gt;Jabatan Penyerah&lt;/label&gt;&lt;br&gt;</w:t>
            </w:r>
          </w:p>
          <w:p w14:paraId="5C84D811" w14:textId="77777777" w:rsidR="00F76E49" w:rsidRPr="00A426E2" w:rsidRDefault="00F76E49" w:rsidP="00A426E2">
            <w:pPr>
              <w:spacing w:after="0" w:line="240" w:lineRule="auto"/>
              <w:rPr>
                <w:rFonts w:ascii="Courier New" w:hAnsi="Courier New" w:cs="Courier New"/>
                <w:sz w:val="20"/>
              </w:rPr>
            </w:pPr>
            <w:r w:rsidRPr="00A426E2">
              <w:rPr>
                <w:rFonts w:ascii="Courier New" w:hAnsi="Courier New" w:cs="Courier New"/>
                <w:sz w:val="20"/>
              </w:rPr>
              <w:t xml:space="preserve">                  &lt;input type="text" class=" form-control " readonly="true" name="jabpenyerah" id="jabMenyerahkan"&gt;    </w:t>
            </w:r>
          </w:p>
          <w:p w14:paraId="0A3545F1"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input&gt;</w:t>
            </w:r>
          </w:p>
          <w:p w14:paraId="38C8D91C"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0C3DE79C"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3DEAF662"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79FAD59B" w14:textId="77777777" w:rsidR="00A426E2" w:rsidRPr="00A426E2" w:rsidRDefault="00A426E2" w:rsidP="00A426E2">
            <w:pPr>
              <w:spacing w:after="0" w:line="240" w:lineRule="auto"/>
              <w:rPr>
                <w:rFonts w:ascii="Courier New" w:hAnsi="Courier New" w:cs="Courier New"/>
                <w:sz w:val="20"/>
              </w:rPr>
            </w:pPr>
          </w:p>
          <w:p w14:paraId="26E18A81"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col-6"&gt;</w:t>
            </w:r>
          </w:p>
          <w:p w14:paraId="358B3F9F"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group"&gt;</w:t>
            </w:r>
          </w:p>
          <w:p w14:paraId="3A14788D"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label-group"&gt;</w:t>
            </w:r>
          </w:p>
          <w:p w14:paraId="3E617F22"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label for="nama_penerima"&gt;Nama Penerima&lt;/label&gt;&lt;br&gt;</w:t>
            </w:r>
          </w:p>
          <w:p w14:paraId="3D5700E3"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select class="form-control js-example-responsive select2" id="nama_penerima" style="width: 100%" name="idpenerima" required="true"&gt;</w:t>
            </w:r>
          </w:p>
          <w:p w14:paraId="4DC9CD85"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option value=""&gt;-------------------------------------------------------------Pilih Nama------------------------------------------------------&lt;/option&gt;</w:t>
            </w:r>
          </w:p>
          <w:p w14:paraId="51DE44FA"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foreach ($karyawan as $key): ?&gt;</w:t>
            </w:r>
          </w:p>
          <w:p w14:paraId="5709069B"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option class="form control" value="{{$key['id_karyawan']}}"&gt;{{$key['nama']}}&lt;/option&gt;</w:t>
            </w:r>
          </w:p>
          <w:p w14:paraId="104F55B5"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endforeach?&gt;</w:t>
            </w:r>
          </w:p>
          <w:p w14:paraId="4E97BBB9"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select&gt;</w:t>
            </w:r>
          </w:p>
          <w:p w14:paraId="2E09802D"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 </w:t>
            </w:r>
          </w:p>
          <w:p w14:paraId="3D86FB44" w14:textId="77777777" w:rsidR="00A426E2" w:rsidRPr="00A426E2" w:rsidRDefault="00A426E2" w:rsidP="00A426E2">
            <w:pPr>
              <w:spacing w:after="0" w:line="240" w:lineRule="auto"/>
              <w:rPr>
                <w:rFonts w:ascii="Courier New" w:hAnsi="Courier New" w:cs="Courier New"/>
                <w:sz w:val="20"/>
              </w:rPr>
            </w:pPr>
          </w:p>
          <w:p w14:paraId="7E622D07"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gt;</w:t>
            </w:r>
          </w:p>
          <w:p w14:paraId="176650C5"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group"&gt;</w:t>
            </w:r>
          </w:p>
          <w:p w14:paraId="4B354658" w14:textId="77777777" w:rsidR="00A426E2" w:rsidRPr="00A426E2" w:rsidRDefault="00A426E2" w:rsidP="00A426E2">
            <w:pPr>
              <w:spacing w:after="0" w:line="240" w:lineRule="auto"/>
              <w:rPr>
                <w:rFonts w:ascii="Courier New" w:hAnsi="Courier New" w:cs="Courier New"/>
                <w:sz w:val="20"/>
              </w:rPr>
            </w:pPr>
            <w:r w:rsidRPr="00A426E2">
              <w:rPr>
                <w:rFonts w:ascii="Courier New" w:hAnsi="Courier New" w:cs="Courier New"/>
                <w:sz w:val="20"/>
              </w:rPr>
              <w:t xml:space="preserve">              &lt;div class="form-label-group"&gt;</w:t>
            </w:r>
          </w:p>
          <w:p w14:paraId="7DAB087D" w14:textId="77777777" w:rsidR="00CC2F5E" w:rsidRPr="00A426E2" w:rsidRDefault="00CC2F5E" w:rsidP="00CC2F5E">
            <w:pPr>
              <w:spacing w:after="0" w:line="240" w:lineRule="auto"/>
              <w:rPr>
                <w:rFonts w:ascii="Courier New" w:hAnsi="Courier New" w:cs="Courier New"/>
                <w:sz w:val="20"/>
              </w:rPr>
            </w:pPr>
            <w:r w:rsidRPr="00A426E2">
              <w:rPr>
                <w:rFonts w:ascii="Courier New" w:hAnsi="Courier New" w:cs="Courier New"/>
                <w:sz w:val="20"/>
              </w:rPr>
              <w:t xml:space="preserve">                &lt;label for="jabPenerima"&gt;Jabatan Penerima&lt;/label&gt;</w:t>
            </w:r>
          </w:p>
          <w:p w14:paraId="6C0AED55" w14:textId="1495C4AA" w:rsidR="00F76E49" w:rsidRPr="00A426E2" w:rsidRDefault="00CC2F5E" w:rsidP="00046150">
            <w:pPr>
              <w:keepNext/>
              <w:spacing w:after="0" w:line="240" w:lineRule="auto"/>
              <w:rPr>
                <w:rFonts w:ascii="Courier New" w:hAnsi="Courier New" w:cs="Courier New"/>
                <w:sz w:val="20"/>
              </w:rPr>
            </w:pPr>
            <w:r w:rsidRPr="00A426E2">
              <w:rPr>
                <w:rFonts w:ascii="Courier New" w:hAnsi="Courier New" w:cs="Courier New"/>
                <w:sz w:val="20"/>
              </w:rPr>
              <w:t xml:space="preserve">                &lt;input type="text" class=" form-control " readonly="true" name="jabpenerima" id="jabPenerima"&gt;    </w:t>
            </w:r>
          </w:p>
        </w:tc>
      </w:tr>
    </w:tbl>
    <w:p w14:paraId="029AAA7C" w14:textId="51BD1BA7" w:rsidR="009B7AC0" w:rsidRDefault="00046150" w:rsidP="00046150">
      <w:pPr>
        <w:pStyle w:val="Caption"/>
        <w:rPr>
          <w:b w:val="0"/>
        </w:rPr>
      </w:pPr>
      <w:bookmarkStart w:id="161" w:name="_Toc59700853"/>
      <w:proofErr w:type="gramStart"/>
      <w:r>
        <w:lastRenderedPageBreak/>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8</w:t>
      </w:r>
      <w:r w:rsidR="00F73158">
        <w:rPr>
          <w:noProof/>
        </w:rPr>
        <w:fldChar w:fldCharType="end"/>
      </w:r>
      <w:r w:rsidR="009B7AC0">
        <w:rPr>
          <w:b w:val="0"/>
        </w:rPr>
        <w:t xml:space="preserve"> 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61"/>
    </w:p>
    <w:tbl>
      <w:tblPr>
        <w:tblW w:w="0" w:type="auto"/>
        <w:tblLook w:val="04A0" w:firstRow="1" w:lastRow="0" w:firstColumn="1" w:lastColumn="0" w:noHBand="0" w:noVBand="1"/>
      </w:tblPr>
      <w:tblGrid>
        <w:gridCol w:w="8778"/>
      </w:tblGrid>
      <w:tr w:rsidR="009B7AC0" w:rsidRPr="00A426E2" w14:paraId="53BD570F" w14:textId="77777777" w:rsidTr="00FF3958">
        <w:tc>
          <w:tcPr>
            <w:tcW w:w="8778" w:type="dxa"/>
            <w:tcBorders>
              <w:top w:val="single" w:sz="4" w:space="0" w:color="auto"/>
              <w:left w:val="single" w:sz="4" w:space="0" w:color="auto"/>
              <w:bottom w:val="single" w:sz="4" w:space="0" w:color="auto"/>
              <w:right w:val="single" w:sz="4" w:space="0" w:color="auto"/>
            </w:tcBorders>
          </w:tcPr>
          <w:p w14:paraId="2535D556"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input&gt;</w:t>
            </w:r>
          </w:p>
          <w:p w14:paraId="1D460356"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lastRenderedPageBreak/>
              <w:t xml:space="preserve">            &lt;/div&gt;</w:t>
            </w:r>
          </w:p>
          <w:p w14:paraId="05D461F6" w14:textId="77777777" w:rsidR="00B9723D"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gt;</w:t>
            </w:r>
          </w:p>
          <w:p w14:paraId="3FBECE4B"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gt;</w:t>
            </w:r>
          </w:p>
          <w:p w14:paraId="15FCE85E"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gt;</w:t>
            </w:r>
          </w:p>
          <w:p w14:paraId="226B1ED0"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 class="row"&gt;</w:t>
            </w:r>
          </w:p>
          <w:p w14:paraId="0289E20A"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 class="col-4 margin"&gt;</w:t>
            </w:r>
          </w:p>
          <w:p w14:paraId="7EB15041"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 class="form-label-group"&gt;</w:t>
            </w:r>
          </w:p>
          <w:p w14:paraId="7360B769"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label for="LokasiBarang"&gt;Lokasi Barang&lt;/label&gt;</w:t>
            </w:r>
          </w:p>
          <w:p w14:paraId="60693A58"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select class=" select2 js-example-responsive form-control " id="LokasiBarang" name ="lokasiBarang" required="required" style="width: 100%"&gt;</w:t>
            </w:r>
          </w:p>
          <w:p w14:paraId="05410BAC"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option value=""&gt;----------------------------------Pilih Lokasi Barang------------------------------------------&lt;/option&gt;</w:t>
            </w:r>
          </w:p>
          <w:p w14:paraId="2B697092"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foreach ($lokasi as $l):?&gt;</w:t>
            </w:r>
          </w:p>
          <w:p w14:paraId="07105587"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option class="form control" value="{{$l['id_lokasi']}}"&gt;{{$l['nama_lokasi']}}&lt;/option&gt;</w:t>
            </w:r>
          </w:p>
          <w:p w14:paraId="18ADD045"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w:t>
            </w:r>
            <w:proofErr w:type="gramStart"/>
            <w:r w:rsidRPr="00A426E2">
              <w:rPr>
                <w:rFonts w:ascii="Courier New" w:hAnsi="Courier New" w:cs="Courier New"/>
                <w:sz w:val="20"/>
              </w:rPr>
              <w:t>&lt;?php</w:t>
            </w:r>
            <w:proofErr w:type="gramEnd"/>
            <w:r w:rsidRPr="00A426E2">
              <w:rPr>
                <w:rFonts w:ascii="Courier New" w:hAnsi="Courier New" w:cs="Courier New"/>
                <w:sz w:val="20"/>
              </w:rPr>
              <w:t xml:space="preserve"> endforeach?&gt;</w:t>
            </w:r>
          </w:p>
          <w:p w14:paraId="5F1BB1B2"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select&gt;</w:t>
            </w:r>
          </w:p>
          <w:p w14:paraId="447CD035"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gt;</w:t>
            </w:r>
          </w:p>
          <w:p w14:paraId="76CFF415" w14:textId="77777777" w:rsidR="00F76E49" w:rsidRPr="00A426E2"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gt;</w:t>
            </w:r>
          </w:p>
          <w:p w14:paraId="73446674" w14:textId="77777777" w:rsidR="00F76E49" w:rsidRDefault="00F76E49" w:rsidP="00F76E49">
            <w:pPr>
              <w:spacing w:after="0" w:line="240" w:lineRule="auto"/>
              <w:rPr>
                <w:rFonts w:ascii="Courier New" w:hAnsi="Courier New" w:cs="Courier New"/>
                <w:sz w:val="20"/>
              </w:rPr>
            </w:pPr>
            <w:r w:rsidRPr="00A426E2">
              <w:rPr>
                <w:rFonts w:ascii="Courier New" w:hAnsi="Courier New" w:cs="Courier New"/>
                <w:sz w:val="20"/>
              </w:rPr>
              <w:t xml:space="preserve">       &lt;div class="col-4 margin"&gt;</w:t>
            </w:r>
          </w:p>
          <w:p w14:paraId="221B6F39"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form-label-group"&gt;</w:t>
            </w:r>
          </w:p>
          <w:p w14:paraId="11869395"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label for="LokasiDetail"&gt;Lokasi/Ruangan Detail&lt;/label&gt;</w:t>
            </w:r>
          </w:p>
          <w:p w14:paraId="72D8859B"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select class=" select2 js-example-responsive form-control "id="LokasiDetail" name ="lokasiDetail" required="required" style="width: 100%"&gt;</w:t>
            </w:r>
          </w:p>
          <w:p w14:paraId="778A7A46"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option value=""&gt;----------------------------------Pilih Detail Ruangan------------------------------------------&lt;/option&gt;</w:t>
            </w:r>
          </w:p>
          <w:p w14:paraId="1681D016"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select&gt;</w:t>
            </w:r>
          </w:p>
          <w:p w14:paraId="0D188AD3"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0192884A"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6D8324DE"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5B2A5C5F"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row"&gt;</w:t>
            </w:r>
          </w:p>
          <w:p w14:paraId="03269A55"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col-4 margin-top"&gt;</w:t>
            </w:r>
          </w:p>
          <w:p w14:paraId="7AFB5EFB"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form-group margin-top" style="width: 100%"&gt;</w:t>
            </w:r>
          </w:p>
          <w:p w14:paraId="1877B48E"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form-label-group"&gt;</w:t>
            </w:r>
          </w:p>
          <w:p w14:paraId="43566F3F"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label for="tglPenyerahan"&gt;Tanggal Penyerahan Barang&lt;/label&gt;</w:t>
            </w:r>
          </w:p>
          <w:p w14:paraId="65F69E8C"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input type="date" id="tglPenyerahan" class="form-control" placeholder="Tanggal Penyerahan  Barang" required="required" name="tglpenyerah"&gt;</w:t>
            </w:r>
          </w:p>
          <w:p w14:paraId="412D58D2"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03B542B7"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5BCD1276"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654A2A9B"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6951722B"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 keterangan barang diambil dari id barang yang telah dipilih dan berasal dari table barangs nantinya dimasukan di table ttransaksi --&gt;</w:t>
            </w:r>
          </w:p>
          <w:p w14:paraId="7495D11B"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w:t>
            </w:r>
            <w:proofErr w:type="gramStart"/>
            <w:r w:rsidRPr="00CC2F5E">
              <w:rPr>
                <w:rFonts w:ascii="Courier New" w:hAnsi="Courier New" w:cs="Courier New"/>
                <w:sz w:val="20"/>
              </w:rPr>
              <w:t>&lt;?php</w:t>
            </w:r>
            <w:proofErr w:type="gramEnd"/>
            <w:r w:rsidRPr="00CC2F5E">
              <w:rPr>
                <w:rFonts w:ascii="Courier New" w:hAnsi="Courier New" w:cs="Courier New"/>
                <w:sz w:val="20"/>
              </w:rPr>
              <w:t xml:space="preserve"> $j=1;foreach($daftar as $k =&gt;$d):?&gt;</w:t>
            </w:r>
          </w:p>
          <w:p w14:paraId="3283F1D2"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form-group"&gt;</w:t>
            </w:r>
          </w:p>
          <w:p w14:paraId="0AE0C641"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form-group"&gt;</w:t>
            </w:r>
          </w:p>
          <w:p w14:paraId="6C227198"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 class="form-label-group"&gt;</w:t>
            </w:r>
          </w:p>
          <w:p w14:paraId="006CC717"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label for="keterangan"&gt;Keterangan Barang {{$d['nama_barang']}}&lt;/label&gt;</w:t>
            </w:r>
          </w:p>
          <w:p w14:paraId="681E5C00"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textarea class="form-control" rows="3" placeholder="{{$d['ket_barang']}}" required="required" name="ket[]" readonly="true" value="{{$d['ket_barang']}}"&gt;&lt;/textarea&gt;</w:t>
            </w:r>
          </w:p>
          <w:p w14:paraId="35747090" w14:textId="77777777" w:rsidR="00CC2F5E" w:rsidRPr="00CC2F5E" w:rsidRDefault="00CC2F5E" w:rsidP="00CC2F5E">
            <w:pPr>
              <w:spacing w:after="0" w:line="240" w:lineRule="auto"/>
              <w:rPr>
                <w:rFonts w:ascii="Courier New" w:hAnsi="Courier New" w:cs="Courier New"/>
                <w:sz w:val="20"/>
              </w:rPr>
            </w:pPr>
            <w:r w:rsidRPr="00CC2F5E">
              <w:rPr>
                <w:rFonts w:ascii="Courier New" w:hAnsi="Courier New" w:cs="Courier New"/>
                <w:sz w:val="20"/>
              </w:rPr>
              <w:t xml:space="preserve">      &lt;/div&gt;</w:t>
            </w:r>
          </w:p>
          <w:p w14:paraId="0F3DDFBF" w14:textId="0EA636A4" w:rsidR="00CC2F5E" w:rsidRPr="00A426E2" w:rsidRDefault="00CC2F5E" w:rsidP="00046150">
            <w:pPr>
              <w:keepNext/>
              <w:spacing w:after="0" w:line="240" w:lineRule="auto"/>
              <w:rPr>
                <w:rFonts w:ascii="Courier New" w:hAnsi="Courier New" w:cs="Courier New"/>
                <w:sz w:val="20"/>
              </w:rPr>
            </w:pPr>
            <w:r w:rsidRPr="00CC2F5E">
              <w:rPr>
                <w:rFonts w:ascii="Courier New" w:hAnsi="Courier New" w:cs="Courier New"/>
                <w:sz w:val="20"/>
              </w:rPr>
              <w:t xml:space="preserve">    &lt;/div&gt;</w:t>
            </w:r>
          </w:p>
        </w:tc>
      </w:tr>
    </w:tbl>
    <w:p w14:paraId="1D28289C" w14:textId="48218D5B" w:rsidR="009B7AC0" w:rsidRDefault="00046150" w:rsidP="00046150">
      <w:pPr>
        <w:pStyle w:val="Caption"/>
        <w:rPr>
          <w:b w:val="0"/>
        </w:rPr>
      </w:pPr>
      <w:bookmarkStart w:id="162" w:name="_Toc59700854"/>
      <w:proofErr w:type="gramStart"/>
      <w:r>
        <w:lastRenderedPageBreak/>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49</w:t>
      </w:r>
      <w:r w:rsidR="00F73158">
        <w:rPr>
          <w:noProof/>
        </w:rPr>
        <w:fldChar w:fldCharType="end"/>
      </w:r>
      <w:r w:rsidR="009B7AC0">
        <w:t xml:space="preserve"> </w:t>
      </w:r>
      <w:r w:rsidR="009B7AC0">
        <w:rPr>
          <w:b w:val="0"/>
        </w:rPr>
        <w:t>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62"/>
    </w:p>
    <w:tbl>
      <w:tblPr>
        <w:tblW w:w="0" w:type="auto"/>
        <w:tblLook w:val="04A0" w:firstRow="1" w:lastRow="0" w:firstColumn="1" w:lastColumn="0" w:noHBand="0" w:noVBand="1"/>
      </w:tblPr>
      <w:tblGrid>
        <w:gridCol w:w="8778"/>
      </w:tblGrid>
      <w:tr w:rsidR="009B7AC0" w:rsidRPr="00CC2F5E" w14:paraId="76833BFA" w14:textId="77777777" w:rsidTr="00982C98">
        <w:tc>
          <w:tcPr>
            <w:tcW w:w="8778" w:type="dxa"/>
            <w:tcBorders>
              <w:top w:val="single" w:sz="4" w:space="0" w:color="auto"/>
              <w:left w:val="single" w:sz="4" w:space="0" w:color="auto"/>
              <w:bottom w:val="single" w:sz="4" w:space="0" w:color="auto"/>
              <w:right w:val="single" w:sz="4" w:space="0" w:color="auto"/>
            </w:tcBorders>
          </w:tcPr>
          <w:p w14:paraId="6478E57A" w14:textId="77777777" w:rsidR="001E5894" w:rsidRPr="00CC2F5E" w:rsidRDefault="001E5894" w:rsidP="001E5894">
            <w:pPr>
              <w:spacing w:after="0" w:line="240" w:lineRule="auto"/>
              <w:rPr>
                <w:rFonts w:ascii="Courier New" w:hAnsi="Courier New" w:cs="Courier New"/>
                <w:sz w:val="20"/>
              </w:rPr>
            </w:pPr>
            <w:r w:rsidRPr="00CC2F5E">
              <w:rPr>
                <w:rFonts w:ascii="Courier New" w:hAnsi="Courier New" w:cs="Courier New"/>
                <w:sz w:val="20"/>
              </w:rPr>
              <w:lastRenderedPageBreak/>
              <w:t xml:space="preserve">  &lt;/div&gt;</w:t>
            </w:r>
          </w:p>
          <w:p w14:paraId="0D0872EF" w14:textId="77777777" w:rsidR="001E5894" w:rsidRPr="004F515D" w:rsidRDefault="001E5894" w:rsidP="001E5894">
            <w:pPr>
              <w:spacing w:after="0" w:line="240" w:lineRule="auto"/>
              <w:rPr>
                <w:rFonts w:ascii="Courier New" w:hAnsi="Courier New" w:cs="Courier New"/>
                <w:sz w:val="20"/>
              </w:rPr>
            </w:pPr>
            <w:r w:rsidRPr="00CC2F5E">
              <w:rPr>
                <w:rFonts w:ascii="Courier New" w:hAnsi="Courier New" w:cs="Courier New"/>
                <w:sz w:val="20"/>
              </w:rPr>
              <w:t xml:space="preserve">  </w:t>
            </w:r>
            <w:proofErr w:type="gramStart"/>
            <w:r w:rsidRPr="004F515D">
              <w:rPr>
                <w:rFonts w:ascii="Courier New" w:hAnsi="Courier New" w:cs="Courier New"/>
                <w:sz w:val="20"/>
              </w:rPr>
              <w:t>&lt;?php</w:t>
            </w:r>
            <w:proofErr w:type="gramEnd"/>
            <w:r w:rsidRPr="004F515D">
              <w:rPr>
                <w:rFonts w:ascii="Courier New" w:hAnsi="Courier New" w:cs="Courier New"/>
                <w:sz w:val="20"/>
              </w:rPr>
              <w:t xml:space="preserve"> $j++; endforeach;?&gt;</w:t>
            </w:r>
          </w:p>
          <w:p w14:paraId="182DE6BC"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lt;/div&gt;          </w:t>
            </w:r>
          </w:p>
          <w:p w14:paraId="33F97EB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lt;button type="submit" name="btnforminput" class="btn btn-</w:t>
            </w:r>
          </w:p>
          <w:p w14:paraId="057EB961"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success" id="submit"&gt;Submit&lt;/button&gt;</w:t>
            </w:r>
          </w:p>
          <w:p w14:paraId="699A669F" w14:textId="77777777" w:rsidR="001E5894" w:rsidRPr="004F515D" w:rsidRDefault="001E5894" w:rsidP="001E5894">
            <w:pPr>
              <w:spacing w:after="0" w:line="240" w:lineRule="auto"/>
              <w:rPr>
                <w:rFonts w:ascii="Courier New" w:hAnsi="Courier New" w:cs="Courier New"/>
                <w:sz w:val="20"/>
              </w:rPr>
            </w:pPr>
          </w:p>
          <w:p w14:paraId="635FDE4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lt;/form&gt;</w:t>
            </w:r>
          </w:p>
          <w:p w14:paraId="6FDFB8BD"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lt;/div&gt;</w:t>
            </w:r>
          </w:p>
          <w:p w14:paraId="74BF0E2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lt;/div&gt;</w:t>
            </w:r>
          </w:p>
          <w:p w14:paraId="608F437D" w14:textId="77777777" w:rsidR="001E5894" w:rsidRPr="00CC2F5E" w:rsidRDefault="001E5894" w:rsidP="001E5894">
            <w:pPr>
              <w:spacing w:after="0" w:line="240" w:lineRule="auto"/>
              <w:rPr>
                <w:rFonts w:ascii="Courier New" w:hAnsi="Courier New" w:cs="Courier New"/>
                <w:sz w:val="20"/>
              </w:rPr>
            </w:pPr>
            <w:r w:rsidRPr="004F515D">
              <w:rPr>
                <w:rFonts w:ascii="Courier New" w:hAnsi="Courier New" w:cs="Courier New"/>
                <w:sz w:val="20"/>
              </w:rPr>
              <w:t>&lt;/div&gt;</w:t>
            </w:r>
          </w:p>
          <w:p w14:paraId="731CF157" w14:textId="77777777" w:rsidR="001E5894" w:rsidRPr="00CC2F5E" w:rsidRDefault="001E5894" w:rsidP="001E5894">
            <w:pPr>
              <w:spacing w:after="0" w:line="240" w:lineRule="auto"/>
              <w:rPr>
                <w:rFonts w:ascii="Courier New" w:hAnsi="Courier New" w:cs="Courier New"/>
                <w:sz w:val="20"/>
              </w:rPr>
            </w:pPr>
          </w:p>
          <w:p w14:paraId="614296C8"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lt;!-- Modal btn Delete --&gt;</w:t>
            </w:r>
          </w:p>
          <w:p w14:paraId="529F640D"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lt;div class="modal fade" id="btnDelete" tabindex="-1" role="dialog" aria-labelledby="exampleModalLabel" aria-hidden="true"&gt;</w:t>
            </w:r>
          </w:p>
          <w:p w14:paraId="47CE280E"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dialog modal-dialog-centered" role="document"&gt;</w:t>
            </w:r>
          </w:p>
          <w:p w14:paraId="4AE3790D"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content"&gt;</w:t>
            </w:r>
          </w:p>
          <w:p w14:paraId="13A7CB01"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header"&gt;</w:t>
            </w:r>
          </w:p>
          <w:p w14:paraId="2723B2B1"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h5 class="modal-title" id="exampleModalCenterTitleLabelInfo"&gt;&lt;strong&gt;INFO PENTING&lt;/strong&gt;&lt;/h5&gt;</w:t>
            </w:r>
          </w:p>
          <w:p w14:paraId="1F8AF52A"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button type="button" class="close" data-dismiss="modal" aria-label="Close"&gt;</w:t>
            </w:r>
          </w:p>
          <w:p w14:paraId="30EBFCF6"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span aria-hidden="true"&gt;&amp;times;&lt;/span&gt;</w:t>
            </w:r>
          </w:p>
          <w:p w14:paraId="685445C0"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button&gt;</w:t>
            </w:r>
          </w:p>
          <w:p w14:paraId="0404D588"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gt;</w:t>
            </w:r>
          </w:p>
          <w:p w14:paraId="488082C5"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body"&gt;</w:t>
            </w:r>
          </w:p>
          <w:p w14:paraId="05259A89"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p&gt;&lt;b&gt;Apabila Anda Meninggalkan Halaman Ini Maka Data Yang Telah Anda Inputkan Baru Saja Akan Otomatis Terhapus&lt;/b&gt;&lt;/p&gt;</w:t>
            </w:r>
          </w:p>
          <w:p w14:paraId="0EA61A84"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p&gt;Apakah Anda Tetap Ingin Meninggalkan Halaman ini?&lt;/p&gt;</w:t>
            </w:r>
          </w:p>
          <w:p w14:paraId="1553FBE5"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gt;</w:t>
            </w:r>
          </w:p>
          <w:p w14:paraId="51F32DAC"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footer"&gt;</w:t>
            </w:r>
          </w:p>
          <w:p w14:paraId="792C0323"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a href="{{base_url('transaksi/clearId')}}"&gt;&lt;button </w:t>
            </w:r>
          </w:p>
          <w:p w14:paraId="288145E2"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type="button" class=" btn btn-Danger" &gt;</w:t>
            </w:r>
          </w:p>
          <w:p w14:paraId="0262C5CC"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span aria-hidden="true"&gt;Tinggalkan Halaman&lt;/span&gt;&lt;/button&gt;&lt;/a&gt;</w:t>
            </w:r>
          </w:p>
          <w:p w14:paraId="224ADCA8"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button type="button" class=" btn btn-success" data-dismiss="modal" aria-label="Close"&gt;</w:t>
            </w:r>
          </w:p>
          <w:p w14:paraId="2CFFDFB1"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span aria-hidden="true"&gt;Tetap di Halaman ini&lt;/span&gt;</w:t>
            </w:r>
          </w:p>
          <w:p w14:paraId="6F355ECB"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button&gt;</w:t>
            </w:r>
          </w:p>
          <w:p w14:paraId="6D827540"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button&gt;                         </w:t>
            </w:r>
          </w:p>
          <w:p w14:paraId="40D8FA7B"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gt;</w:t>
            </w:r>
          </w:p>
          <w:p w14:paraId="5F0E1F9E"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gt;</w:t>
            </w:r>
          </w:p>
          <w:p w14:paraId="3BDFCF8F"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gt;</w:t>
            </w:r>
          </w:p>
          <w:p w14:paraId="142A6EA7"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lt;/div&gt;</w:t>
            </w:r>
          </w:p>
          <w:p w14:paraId="3AE3BE02"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lt;!-- ################### --&gt;</w:t>
            </w:r>
          </w:p>
          <w:p w14:paraId="4DFD1530"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lt;!-- Modal btnAlert --&gt;</w:t>
            </w:r>
          </w:p>
          <w:p w14:paraId="0122B0B4"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lt;div class="modal fade" id="btnalert" tabindex="-1" role="dialog" aria-labelledby="exampleModalLabel" aria-hidden="true"&gt;</w:t>
            </w:r>
          </w:p>
          <w:p w14:paraId="2AE189D6"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dialog modal-dialog-centered" role="document"&gt;</w:t>
            </w:r>
          </w:p>
          <w:p w14:paraId="2971A32C"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content"&gt;</w:t>
            </w:r>
          </w:p>
          <w:p w14:paraId="078D9875"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 class="modal-header"&gt;</w:t>
            </w:r>
          </w:p>
          <w:p w14:paraId="5E1E6495"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h5 class="modal-title" id="exampleModalCenterTitleLabelInfo"&gt;Info Tahap Transaksi&lt;/h5&gt;</w:t>
            </w:r>
          </w:p>
          <w:p w14:paraId="4F05806E" w14:textId="77777777" w:rsid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button type="button" class="close" data-dismiss="modal" aria-label="Close"&gt;</w:t>
            </w:r>
          </w:p>
          <w:p w14:paraId="211CEB75"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span aria-hidden="true"&gt;&amp;times;&lt;/span&gt;</w:t>
            </w:r>
          </w:p>
          <w:p w14:paraId="2FCD594F"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button&gt;</w:t>
            </w:r>
          </w:p>
          <w:p w14:paraId="73E80649"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div&gt;</w:t>
            </w:r>
          </w:p>
          <w:p w14:paraId="0E15D46E" w14:textId="27460F83" w:rsidR="004F515D" w:rsidRPr="00CC2F5E" w:rsidRDefault="004F515D" w:rsidP="005B611C">
            <w:pPr>
              <w:keepNext/>
              <w:spacing w:after="0" w:line="240" w:lineRule="auto"/>
              <w:rPr>
                <w:rFonts w:ascii="Courier New" w:hAnsi="Courier New" w:cs="Courier New"/>
                <w:sz w:val="20"/>
              </w:rPr>
            </w:pPr>
          </w:p>
        </w:tc>
      </w:tr>
    </w:tbl>
    <w:p w14:paraId="707032D3" w14:textId="3E99FFB1" w:rsidR="009B7AC0" w:rsidRDefault="005B611C" w:rsidP="005B611C">
      <w:pPr>
        <w:pStyle w:val="Caption"/>
        <w:rPr>
          <w:b w:val="0"/>
        </w:rPr>
      </w:pPr>
      <w:bookmarkStart w:id="163" w:name="_Toc5970085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0</w:t>
      </w:r>
      <w:r w:rsidR="00F73158">
        <w:rPr>
          <w:noProof/>
        </w:rPr>
        <w:fldChar w:fldCharType="end"/>
      </w:r>
      <w:r w:rsidR="0014438D">
        <w:rPr>
          <w:b w:val="0"/>
        </w:rPr>
        <w:t xml:space="preserve"> 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63"/>
    </w:p>
    <w:tbl>
      <w:tblPr>
        <w:tblW w:w="0" w:type="auto"/>
        <w:tblLook w:val="04A0" w:firstRow="1" w:lastRow="0" w:firstColumn="1" w:lastColumn="0" w:noHBand="0" w:noVBand="1"/>
      </w:tblPr>
      <w:tblGrid>
        <w:gridCol w:w="8778"/>
      </w:tblGrid>
      <w:tr w:rsidR="0014438D" w:rsidRPr="004F515D" w14:paraId="7D773188" w14:textId="77777777" w:rsidTr="00982C98">
        <w:tc>
          <w:tcPr>
            <w:tcW w:w="8778" w:type="dxa"/>
            <w:tcBorders>
              <w:top w:val="single" w:sz="4" w:space="0" w:color="auto"/>
              <w:left w:val="single" w:sz="4" w:space="0" w:color="auto"/>
              <w:bottom w:val="single" w:sz="4" w:space="0" w:color="auto"/>
              <w:right w:val="single" w:sz="4" w:space="0" w:color="auto"/>
            </w:tcBorders>
          </w:tcPr>
          <w:p w14:paraId="5D246868" w14:textId="77777777" w:rsidR="001E5894" w:rsidRPr="004F515D" w:rsidRDefault="0014438D" w:rsidP="001E5894">
            <w:pPr>
              <w:spacing w:after="0" w:line="240" w:lineRule="auto"/>
              <w:rPr>
                <w:rFonts w:ascii="Courier New" w:hAnsi="Courier New" w:cs="Courier New"/>
                <w:sz w:val="20"/>
              </w:rPr>
            </w:pPr>
            <w:r w:rsidRPr="004F515D">
              <w:rPr>
                <w:rFonts w:ascii="Courier New" w:hAnsi="Courier New" w:cs="Courier New"/>
                <w:sz w:val="20"/>
              </w:rPr>
              <w:lastRenderedPageBreak/>
              <w:t xml:space="preserve"> </w:t>
            </w:r>
            <w:r w:rsidR="001E5894" w:rsidRPr="004F515D">
              <w:rPr>
                <w:rFonts w:ascii="Courier New" w:hAnsi="Courier New" w:cs="Courier New"/>
                <w:sz w:val="20"/>
              </w:rPr>
              <w:t xml:space="preserve">      &lt;div class="modal-body"&gt;</w:t>
            </w:r>
          </w:p>
          <w:p w14:paraId="58C64F26"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p&gt;Anda Telah Melakukan Input Form Sertibar, Lakukan Verifikasi Dengan Menekan Tombol&lt;img src="{{base_url('assets/dist/img/img/Verifikasi.jpg')}}" height="50px" width="100px"&gt;&lt;/p&gt;</w:t>
            </w:r>
          </w:p>
          <w:p w14:paraId="4AD7434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452109A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 class="modal-footer"&gt;</w:t>
            </w:r>
          </w:p>
          <w:p w14:paraId="1F7C68B8"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button type="button" class=" btn btn-info" data-dismiss="modal" aria-label="Close"&gt;</w:t>
            </w:r>
          </w:p>
          <w:p w14:paraId="02CA29E6"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span aria-hidden="true"&gt;OKE,PAHAM&lt;/span&gt;</w:t>
            </w:r>
          </w:p>
          <w:p w14:paraId="20B601DF"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button&gt;                         </w:t>
            </w:r>
          </w:p>
          <w:p w14:paraId="01728D07"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7A2472FE" w14:textId="77777777" w:rsidR="0014438D"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635C7FA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6E99C311"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lt;/div&gt;</w:t>
            </w:r>
          </w:p>
          <w:p w14:paraId="1BDD531F" w14:textId="77777777" w:rsidR="001E5894" w:rsidRPr="004F515D" w:rsidRDefault="001E5894" w:rsidP="001E5894">
            <w:pPr>
              <w:spacing w:after="0" w:line="240" w:lineRule="auto"/>
              <w:rPr>
                <w:rFonts w:ascii="Courier New" w:hAnsi="Courier New" w:cs="Courier New"/>
                <w:sz w:val="20"/>
              </w:rPr>
            </w:pPr>
          </w:p>
          <w:p w14:paraId="14CA8E2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lt;!-- Form untuk cetak sertibar tetapi di hidden --&gt;</w:t>
            </w:r>
          </w:p>
          <w:p w14:paraId="39BB2E81"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lt;div class="container-fluid " id="iconhidden"&gt;</w:t>
            </w:r>
          </w:p>
          <w:p w14:paraId="5CF3CC46"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 class="card card-register mx-auto mt-5"&gt;</w:t>
            </w:r>
          </w:p>
          <w:p w14:paraId="0FF0893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button class="btn btn-info"&gt;&lt;i class="fas fa-arrow-circle-up fa-2x"&gt;&lt;/i&gt;&lt;/button&gt;</w:t>
            </w:r>
          </w:p>
          <w:p w14:paraId="19CD29D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6ECB3103"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lt;/div&gt; </w:t>
            </w:r>
          </w:p>
          <w:p w14:paraId="04242F5D"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lt;div class="container-fluid" id="suratsertibar"&gt;   </w:t>
            </w:r>
          </w:p>
          <w:p w14:paraId="7B39AC38"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 class="card card-register mx-auto mt-5"&gt;</w:t>
            </w:r>
          </w:p>
          <w:p w14:paraId="6E90CB57" w14:textId="77777777" w:rsidR="001E5894" w:rsidRPr="004F515D" w:rsidRDefault="001E5894" w:rsidP="001E5894">
            <w:pPr>
              <w:spacing w:after="0" w:line="240" w:lineRule="auto"/>
              <w:rPr>
                <w:rFonts w:ascii="Courier New" w:hAnsi="Courier New" w:cs="Courier New"/>
                <w:sz w:val="20"/>
              </w:rPr>
            </w:pPr>
          </w:p>
          <w:p w14:paraId="43D5B121"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lt;h2 class="card-header"&gt;YAYASAN SINAI INDONESIA&lt;/h2&gt;&lt;/center&gt;</w:t>
            </w:r>
          </w:p>
          <w:p w14:paraId="77F927CF"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hr&gt;</w:t>
            </w:r>
          </w:p>
          <w:p w14:paraId="2C7934D3"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 class="card-body"&gt;</w:t>
            </w:r>
          </w:p>
          <w:p w14:paraId="40EC499C"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 class="col-md-20 mt-3"&gt;</w:t>
            </w:r>
          </w:p>
          <w:p w14:paraId="43D0C00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able  class="table table-bordered  "&gt;</w:t>
            </w:r>
          </w:p>
          <w:p w14:paraId="3A63F55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ead&gt;</w:t>
            </w:r>
          </w:p>
          <w:p w14:paraId="27C886F7"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r&gt;</w:t>
            </w:r>
          </w:p>
          <w:p w14:paraId="52EE8294"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2314413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No.&lt;/center&gt;</w:t>
            </w:r>
          </w:p>
          <w:p w14:paraId="5B1749A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27706D1F"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1F170A9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Nama Barang&lt;/center&gt;</w:t>
            </w:r>
          </w:p>
          <w:p w14:paraId="51FF066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3FA536F8"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403A9F9C"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Barcode&lt;/center&gt;</w:t>
            </w:r>
          </w:p>
          <w:p w14:paraId="240A0382"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2F3551E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2B9466FC"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Keterangan&lt;/center&gt;</w:t>
            </w:r>
          </w:p>
          <w:p w14:paraId="056398A3"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gt;</w:t>
            </w:r>
          </w:p>
          <w:p w14:paraId="58E34EE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r&gt;</w:t>
            </w:r>
          </w:p>
          <w:p w14:paraId="2355C0E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head&gt;</w:t>
            </w:r>
          </w:p>
          <w:p w14:paraId="2BD6AD2C"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body&gt;</w:t>
            </w:r>
          </w:p>
          <w:p w14:paraId="65BE347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roofErr w:type="gramStart"/>
            <w:r w:rsidRPr="004F515D">
              <w:rPr>
                <w:rFonts w:ascii="Courier New" w:hAnsi="Courier New" w:cs="Courier New"/>
                <w:sz w:val="20"/>
              </w:rPr>
              <w:t>&lt;?php</w:t>
            </w:r>
            <w:proofErr w:type="gramEnd"/>
            <w:r w:rsidRPr="004F515D">
              <w:rPr>
                <w:rFonts w:ascii="Courier New" w:hAnsi="Courier New" w:cs="Courier New"/>
                <w:sz w:val="20"/>
              </w:rPr>
              <w:t xml:space="preserve"> error_reporting(0);?&gt;</w:t>
            </w:r>
          </w:p>
          <w:p w14:paraId="4CF0B8DD"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roofErr w:type="gramStart"/>
            <w:r w:rsidRPr="004F515D">
              <w:rPr>
                <w:rFonts w:ascii="Courier New" w:hAnsi="Courier New" w:cs="Courier New"/>
                <w:sz w:val="20"/>
              </w:rPr>
              <w:t>&lt;?php</w:t>
            </w:r>
            <w:proofErr w:type="gramEnd"/>
            <w:r w:rsidRPr="004F515D">
              <w:rPr>
                <w:rFonts w:ascii="Courier New" w:hAnsi="Courier New" w:cs="Courier New"/>
                <w:sz w:val="20"/>
              </w:rPr>
              <w:t xml:space="preserve"> foreach($ttransaksi as $tr):?&gt;</w:t>
            </w:r>
          </w:p>
          <w:p w14:paraId="49F0D02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php $i=1;foreach($daftar as $k =&gt;$c):</w:t>
            </w:r>
          </w:p>
          <w:p w14:paraId="1C010881" w14:textId="77777777" w:rsidR="001E5894"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date=strtotime($d['tanggal_pengadaan']);</w:t>
            </w:r>
          </w:p>
          <w:p w14:paraId="6EAFEB77"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date_month=date('M',$date);</w:t>
            </w:r>
          </w:p>
          <w:p w14:paraId="6DE933AE"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date_year=date('y',$date);</w:t>
            </w:r>
          </w:p>
          <w:p w14:paraId="2670995E"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gt;</w:t>
            </w:r>
          </w:p>
          <w:p w14:paraId="48B86811"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tr&gt;</w:t>
            </w:r>
          </w:p>
          <w:p w14:paraId="657D2180"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td&gt;&lt;center&gt;{{$i}}&lt;/center&gt;&lt;/td&gt;</w:t>
            </w:r>
          </w:p>
          <w:p w14:paraId="78194BA0" w14:textId="0EB6F5D1" w:rsidR="004F515D" w:rsidRPr="004F515D" w:rsidRDefault="004F515D" w:rsidP="00AA5495">
            <w:pPr>
              <w:keepNext/>
              <w:spacing w:after="0" w:line="240" w:lineRule="auto"/>
              <w:rPr>
                <w:rFonts w:ascii="Courier New" w:hAnsi="Courier New" w:cs="Courier New"/>
                <w:sz w:val="20"/>
              </w:rPr>
            </w:pPr>
          </w:p>
        </w:tc>
      </w:tr>
    </w:tbl>
    <w:p w14:paraId="6277CAA8" w14:textId="75FC4207" w:rsidR="0014438D" w:rsidRDefault="00AA5495" w:rsidP="00AA5495">
      <w:pPr>
        <w:pStyle w:val="Caption"/>
        <w:rPr>
          <w:b w:val="0"/>
        </w:rPr>
      </w:pPr>
      <w:bookmarkStart w:id="164" w:name="_Toc5970085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1</w:t>
      </w:r>
      <w:r w:rsidR="00F73158">
        <w:rPr>
          <w:noProof/>
        </w:rPr>
        <w:fldChar w:fldCharType="end"/>
      </w:r>
      <w:r w:rsidR="0014438D">
        <w:rPr>
          <w:b w:val="0"/>
        </w:rPr>
        <w:t xml:space="preserve"> 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64"/>
    </w:p>
    <w:tbl>
      <w:tblPr>
        <w:tblW w:w="0" w:type="auto"/>
        <w:tblLook w:val="04A0" w:firstRow="1" w:lastRow="0" w:firstColumn="1" w:lastColumn="0" w:noHBand="0" w:noVBand="1"/>
      </w:tblPr>
      <w:tblGrid>
        <w:gridCol w:w="9004"/>
      </w:tblGrid>
      <w:tr w:rsidR="0014438D" w:rsidRPr="004F515D" w14:paraId="2C48A89C" w14:textId="77777777" w:rsidTr="00982C98">
        <w:tc>
          <w:tcPr>
            <w:tcW w:w="8778" w:type="dxa"/>
            <w:tcBorders>
              <w:top w:val="single" w:sz="4" w:space="0" w:color="auto"/>
              <w:left w:val="single" w:sz="4" w:space="0" w:color="auto"/>
              <w:bottom w:val="single" w:sz="4" w:space="0" w:color="auto"/>
              <w:right w:val="single" w:sz="4" w:space="0" w:color="auto"/>
            </w:tcBorders>
          </w:tcPr>
          <w:p w14:paraId="185C7F79" w14:textId="77777777" w:rsidR="0014438D"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lastRenderedPageBreak/>
              <w:t xml:space="preserve">                &lt;td&gt;{{$c['nama_barang']}}&lt;/td&gt;</w:t>
            </w:r>
          </w:p>
          <w:p w14:paraId="2F92FDF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w:t>
            </w:r>
            <w:proofErr w:type="gramStart"/>
            <w:r w:rsidRPr="004F515D">
              <w:rPr>
                <w:rFonts w:ascii="Courier New" w:hAnsi="Courier New" w:cs="Courier New"/>
                <w:sz w:val="20"/>
              </w:rPr>
              <w:t>td</w:t>
            </w:r>
            <w:proofErr w:type="gramEnd"/>
            <w:r w:rsidRPr="004F515D">
              <w:rPr>
                <w:rFonts w:ascii="Courier New" w:hAnsi="Courier New" w:cs="Courier New"/>
                <w:sz w:val="20"/>
              </w:rPr>
              <w:t>&gt;{{$c['id_barang'].'/'</w:t>
            </w:r>
            <w:proofErr w:type="gramStart"/>
            <w:r w:rsidRPr="004F515D">
              <w:rPr>
                <w:rFonts w:ascii="Courier New" w:hAnsi="Courier New" w:cs="Courier New"/>
                <w:sz w:val="20"/>
              </w:rPr>
              <w:t>.$</w:t>
            </w:r>
            <w:proofErr w:type="gramEnd"/>
            <w:r w:rsidRPr="004F515D">
              <w:rPr>
                <w:rFonts w:ascii="Courier New" w:hAnsi="Courier New" w:cs="Courier New"/>
                <w:sz w:val="20"/>
              </w:rPr>
              <w:t>c['id_departement'].'/'</w:t>
            </w:r>
            <w:proofErr w:type="gramStart"/>
            <w:r w:rsidRPr="004F515D">
              <w:rPr>
                <w:rFonts w:ascii="Courier New" w:hAnsi="Courier New" w:cs="Courier New"/>
                <w:sz w:val="20"/>
              </w:rPr>
              <w:t>.$</w:t>
            </w:r>
            <w:proofErr w:type="gramEnd"/>
            <w:r w:rsidRPr="004F515D">
              <w:rPr>
                <w:rFonts w:ascii="Courier New" w:hAnsi="Courier New" w:cs="Courier New"/>
                <w:sz w:val="20"/>
              </w:rPr>
              <w:t>c['id_yayasan'].'/'</w:t>
            </w:r>
            <w:proofErr w:type="gramStart"/>
            <w:r w:rsidRPr="004F515D">
              <w:rPr>
                <w:rFonts w:ascii="Courier New" w:hAnsi="Courier New" w:cs="Courier New"/>
                <w:sz w:val="20"/>
              </w:rPr>
              <w:t>.$</w:t>
            </w:r>
            <w:proofErr w:type="gramEnd"/>
            <w:r w:rsidRPr="004F515D">
              <w:rPr>
                <w:rFonts w:ascii="Courier New" w:hAnsi="Courier New" w:cs="Courier New"/>
                <w:sz w:val="20"/>
              </w:rPr>
              <w:t>date_month.'/'.$date_year}}&lt;/td&gt;</w:t>
            </w:r>
          </w:p>
          <w:p w14:paraId="3526426D"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d&gt;{{$c['keadaan_barang']}}&lt;/td&gt;</w:t>
            </w:r>
          </w:p>
          <w:p w14:paraId="17CF2AF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r&gt;</w:t>
            </w:r>
          </w:p>
          <w:p w14:paraId="01AEFCC7"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roofErr w:type="gramStart"/>
            <w:r w:rsidRPr="004F515D">
              <w:rPr>
                <w:rFonts w:ascii="Courier New" w:hAnsi="Courier New" w:cs="Courier New"/>
                <w:sz w:val="20"/>
              </w:rPr>
              <w:t>&lt;?php</w:t>
            </w:r>
            <w:proofErr w:type="gramEnd"/>
            <w:r w:rsidRPr="004F515D">
              <w:rPr>
                <w:rFonts w:ascii="Courier New" w:hAnsi="Courier New" w:cs="Courier New"/>
                <w:sz w:val="20"/>
              </w:rPr>
              <w:t xml:space="preserve"> $i++;endforeach;?&gt;</w:t>
            </w:r>
          </w:p>
          <w:p w14:paraId="31240BA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body&gt;</w:t>
            </w:r>
          </w:p>
          <w:p w14:paraId="4EDECED8"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able&gt;</w:t>
            </w:r>
          </w:p>
          <w:p w14:paraId="54B21D84"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br&gt;</w:t>
            </w:r>
          </w:p>
          <w:p w14:paraId="5023441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 class="col-md-20 mt-3"&gt;</w:t>
            </w:r>
          </w:p>
          <w:p w14:paraId="73F913B4"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able class="table" &gt;</w:t>
            </w:r>
          </w:p>
          <w:p w14:paraId="3575D44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body&gt;</w:t>
            </w:r>
          </w:p>
          <w:p w14:paraId="045E8E2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r&gt;</w:t>
            </w:r>
          </w:p>
          <w:p w14:paraId="3A81260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d&gt;</w:t>
            </w:r>
          </w:p>
          <w:p w14:paraId="079C6736"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br&gt;</w:t>
            </w:r>
          </w:p>
          <w:p w14:paraId="16302A7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Yang Menyerahkan&lt;/center&gt;</w:t>
            </w:r>
          </w:p>
          <w:p w14:paraId="50DA7C6F"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Staff Teknologi Informasi&lt;/center&gt;</w:t>
            </w:r>
          </w:p>
          <w:p w14:paraId="68E4A0A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br&gt;&lt;br&gt;&lt;br&gt;</w:t>
            </w:r>
          </w:p>
          <w:p w14:paraId="25F47AA4"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tr['nama_penyerah']}}&lt;/center&gt; &lt;!-- dinamis --&gt;</w:t>
            </w:r>
          </w:p>
          <w:p w14:paraId="2F11BA1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d&gt;</w:t>
            </w:r>
          </w:p>
          <w:p w14:paraId="561D26B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d&gt;</w:t>
            </w:r>
          </w:p>
          <w:p w14:paraId="376378A6"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Yogyakarta, {{$tr['tgl_peletakan']}}&lt;/center&gt; &lt;!-- dinamis --&gt;</w:t>
            </w:r>
          </w:p>
          <w:p w14:paraId="7E18524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Yang Menerima&lt;/center&gt;</w:t>
            </w:r>
          </w:p>
          <w:p w14:paraId="0619E6DC"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br&gt;&lt;br&gt;&lt;br&gt;&lt;br&gt;</w:t>
            </w:r>
          </w:p>
          <w:p w14:paraId="2ABA30B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center&gt;{{$tr['nama_penerima']}}&lt;/center&gt; &lt;!-- dinamis --&gt;</w:t>
            </w:r>
          </w:p>
          <w:p w14:paraId="43EB5EB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d&gt;</w:t>
            </w:r>
          </w:p>
          <w:p w14:paraId="379DF0A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r&gt;</w:t>
            </w:r>
          </w:p>
          <w:p w14:paraId="4125B312"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body&gt;</w:t>
            </w:r>
          </w:p>
          <w:p w14:paraId="5E539E2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table&gt;</w:t>
            </w:r>
          </w:p>
          <w:p w14:paraId="48E7AF4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roofErr w:type="gramStart"/>
            <w:r w:rsidRPr="004F515D">
              <w:rPr>
                <w:rFonts w:ascii="Courier New" w:hAnsi="Courier New" w:cs="Courier New"/>
                <w:sz w:val="20"/>
              </w:rPr>
              <w:t>&lt;?php</w:t>
            </w:r>
            <w:proofErr w:type="gramEnd"/>
            <w:r w:rsidRPr="004F515D">
              <w:rPr>
                <w:rFonts w:ascii="Courier New" w:hAnsi="Courier New" w:cs="Courier New"/>
                <w:sz w:val="20"/>
              </w:rPr>
              <w:t xml:space="preserve"> endforeach;?&gt;</w:t>
            </w:r>
          </w:p>
          <w:p w14:paraId="7B3C714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58D301B1"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31F4CD07"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176A4456"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hr&gt;</w:t>
            </w:r>
          </w:p>
          <w:p w14:paraId="62CC52F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div&gt;</w:t>
            </w:r>
          </w:p>
          <w:p w14:paraId="3A077EA9" w14:textId="77777777" w:rsidR="001E5894" w:rsidRPr="004F515D" w:rsidRDefault="001E5894" w:rsidP="001E5894">
            <w:pPr>
              <w:spacing w:after="0" w:line="240" w:lineRule="auto"/>
              <w:rPr>
                <w:rFonts w:ascii="Courier New" w:hAnsi="Courier New" w:cs="Courier New"/>
                <w:sz w:val="20"/>
              </w:rPr>
            </w:pPr>
          </w:p>
          <w:p w14:paraId="4C92FDA6"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 End of Main Content --&gt;</w:t>
            </w:r>
          </w:p>
          <w:p w14:paraId="3E19A47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endsection</w:t>
            </w:r>
          </w:p>
          <w:p w14:paraId="78C851C8" w14:textId="77777777" w:rsidR="001E5894" w:rsidRPr="004F515D" w:rsidRDefault="001E5894" w:rsidP="001E5894">
            <w:pPr>
              <w:spacing w:after="0" w:line="240" w:lineRule="auto"/>
              <w:rPr>
                <w:rFonts w:ascii="Courier New" w:hAnsi="Courier New" w:cs="Courier New"/>
                <w:sz w:val="20"/>
              </w:rPr>
            </w:pPr>
          </w:p>
          <w:p w14:paraId="37F667F5"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section('scripts-js')</w:t>
            </w:r>
          </w:p>
          <w:p w14:paraId="7C844877"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lt;script src="{{base_url('assets/plugins/jquery/jquery.PrintArea.js')}}"&gt;&lt;/script&gt;</w:t>
            </w:r>
          </w:p>
          <w:p w14:paraId="68B74370"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lt;script  src="{{base_url('assets/plugins/select2/js/select2.full.min.js')}}"&gt;&lt;/script&gt;</w:t>
            </w:r>
          </w:p>
          <w:p w14:paraId="59A30C8F"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t;script&gt;</w:t>
            </w:r>
          </w:p>
          <w:p w14:paraId="5F25A0DD"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document).ready(function() {</w:t>
            </w:r>
          </w:p>
          <w:p w14:paraId="41993319"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select2').select2();</w:t>
            </w:r>
          </w:p>
          <w:p w14:paraId="2D4A26BE"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10BD06A4"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t;/script&gt;</w:t>
            </w:r>
          </w:p>
          <w:p w14:paraId="3EB47D39"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t;script &gt;</w:t>
            </w:r>
          </w:p>
          <w:p w14:paraId="2D34BDAA"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document).ready(function(){</w:t>
            </w:r>
          </w:p>
          <w:p w14:paraId="3B544E32" w14:textId="79DCF0D5" w:rsidR="001E5894" w:rsidRPr="004F515D" w:rsidRDefault="001E5894" w:rsidP="00AA5495">
            <w:pPr>
              <w:keepNext/>
              <w:spacing w:after="0" w:line="240" w:lineRule="auto"/>
              <w:rPr>
                <w:rFonts w:ascii="Courier New" w:hAnsi="Courier New" w:cs="Courier New"/>
                <w:sz w:val="20"/>
              </w:rPr>
            </w:pPr>
          </w:p>
        </w:tc>
      </w:tr>
    </w:tbl>
    <w:p w14:paraId="1BF165A5" w14:textId="63166374" w:rsidR="0014438D" w:rsidRDefault="00AA5495" w:rsidP="00AA5495">
      <w:pPr>
        <w:pStyle w:val="Caption"/>
        <w:rPr>
          <w:b w:val="0"/>
        </w:rPr>
      </w:pPr>
      <w:bookmarkStart w:id="165" w:name="_Toc5970085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2</w:t>
      </w:r>
      <w:r w:rsidR="00F73158">
        <w:rPr>
          <w:noProof/>
        </w:rPr>
        <w:fldChar w:fldCharType="end"/>
      </w:r>
      <w:r w:rsidR="0014438D">
        <w:rPr>
          <w:b w:val="0"/>
        </w:rPr>
        <w:t xml:space="preserve"> 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65"/>
    </w:p>
    <w:tbl>
      <w:tblPr>
        <w:tblW w:w="0" w:type="auto"/>
        <w:tblLook w:val="04A0" w:firstRow="1" w:lastRow="0" w:firstColumn="1" w:lastColumn="0" w:noHBand="0" w:noVBand="1"/>
      </w:tblPr>
      <w:tblGrid>
        <w:gridCol w:w="8778"/>
      </w:tblGrid>
      <w:tr w:rsidR="0014438D" w:rsidRPr="004F515D" w14:paraId="3B945D34" w14:textId="77777777" w:rsidTr="00B22E45">
        <w:tc>
          <w:tcPr>
            <w:tcW w:w="8778" w:type="dxa"/>
            <w:tcBorders>
              <w:top w:val="single" w:sz="4" w:space="0" w:color="auto"/>
              <w:left w:val="single" w:sz="4" w:space="0" w:color="auto"/>
              <w:bottom w:val="single" w:sz="4" w:space="0" w:color="auto"/>
              <w:right w:val="single" w:sz="4" w:space="0" w:color="auto"/>
            </w:tcBorders>
          </w:tcPr>
          <w:p w14:paraId="2BC08F99" w14:textId="77777777" w:rsidR="001E5894" w:rsidRPr="004F515D" w:rsidRDefault="001E5894" w:rsidP="001E5894">
            <w:pPr>
              <w:spacing w:after="0" w:line="240" w:lineRule="auto"/>
              <w:rPr>
                <w:rFonts w:ascii="Courier New" w:hAnsi="Courier New" w:cs="Courier New"/>
                <w:sz w:val="20"/>
                <w:szCs w:val="20"/>
              </w:rPr>
            </w:pPr>
          </w:p>
          <w:p w14:paraId="1551BDDF"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hide").click(function(){</w:t>
            </w:r>
          </w:p>
          <w:p w14:paraId="7BEDCCF4"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containers").hide();</w:t>
            </w:r>
          </w:p>
          <w:p w14:paraId="6CDCAEA4" w14:textId="77777777" w:rsidR="001E5894" w:rsidRPr="004F515D" w:rsidRDefault="001E5894" w:rsidP="001E5894">
            <w:pPr>
              <w:spacing w:after="0" w:line="240" w:lineRule="auto"/>
              <w:rPr>
                <w:rFonts w:ascii="Courier New" w:hAnsi="Courier New" w:cs="Courier New"/>
                <w:sz w:val="20"/>
                <w:szCs w:val="20"/>
              </w:rPr>
            </w:pPr>
          </w:p>
          <w:p w14:paraId="6924A91C"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3E7887CA"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tnqrcode").click(function(){</w:t>
            </w:r>
          </w:p>
          <w:p w14:paraId="30FE2A73"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arcode").hide();</w:t>
            </w:r>
          </w:p>
          <w:p w14:paraId="21AF3DFE"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qrcode").fadeIn(1000);</w:t>
            </w:r>
          </w:p>
          <w:p w14:paraId="5AEA064C"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5F008752"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tnbarcode").click(function(){</w:t>
            </w:r>
          </w:p>
          <w:p w14:paraId="32543C57"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qrcode").hide();</w:t>
            </w:r>
          </w:p>
          <w:p w14:paraId="649BB07E"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arcode").fadeIn(1000);</w:t>
            </w:r>
          </w:p>
          <w:p w14:paraId="43CEB847"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6C8041D9"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tnback").click(function(){</w:t>
            </w:r>
          </w:p>
          <w:p w14:paraId="0F6B1BAB"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qrcode").hide();</w:t>
            </w:r>
          </w:p>
          <w:p w14:paraId="1B113016"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arcode").hide();</w:t>
            </w:r>
          </w:p>
          <w:p w14:paraId="7D6E81F9"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137D2053" w14:textId="77777777" w:rsidR="001E5894" w:rsidRPr="004F515D" w:rsidRDefault="001E5894" w:rsidP="001E5894">
            <w:pPr>
              <w:spacing w:after="0" w:line="240" w:lineRule="auto"/>
              <w:rPr>
                <w:rFonts w:ascii="Courier New" w:hAnsi="Courier New" w:cs="Courier New"/>
                <w:sz w:val="20"/>
                <w:szCs w:val="20"/>
              </w:rPr>
            </w:pPr>
          </w:p>
          <w:p w14:paraId="424DD529"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tntabeltransaksi").click(function(){</w:t>
            </w:r>
          </w:p>
          <w:p w14:paraId="3EF76AE6"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tabeltransaksi").show();</w:t>
            </w:r>
          </w:p>
          <w:p w14:paraId="34CCCDB3"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2FFC2531"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772BA87B"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hidetabel").click(function(){</w:t>
            </w:r>
          </w:p>
          <w:p w14:paraId="60EB7529"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tabeltransaksi").hide();</w:t>
            </w:r>
          </w:p>
          <w:p w14:paraId="43FA971C"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7F83F89E"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04E5B160"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cetaksertibar").click(function(){</w:t>
            </w:r>
          </w:p>
          <w:p w14:paraId="7AD2599B"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suratsertibar").show();</w:t>
            </w:r>
          </w:p>
          <w:p w14:paraId="72C4962D"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iconhidden").show();</w:t>
            </w:r>
          </w:p>
          <w:p w14:paraId="7AC23AC0"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suratsertibar").printArea();</w:t>
            </w:r>
          </w:p>
          <w:p w14:paraId="0854C214"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36A62327" w14:textId="77777777" w:rsidR="001E5894" w:rsidRPr="004F515D" w:rsidRDefault="001E5894" w:rsidP="001E5894">
            <w:pPr>
              <w:spacing w:after="0" w:line="240" w:lineRule="auto"/>
              <w:rPr>
                <w:rFonts w:ascii="Courier New" w:hAnsi="Courier New" w:cs="Courier New"/>
                <w:sz w:val="20"/>
                <w:szCs w:val="20"/>
              </w:rPr>
            </w:pPr>
          </w:p>
          <w:p w14:paraId="1E9F5740"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iconhidden").click(function(){</w:t>
            </w:r>
          </w:p>
          <w:p w14:paraId="61E3020C"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suratsertibar").hide();</w:t>
            </w:r>
          </w:p>
          <w:p w14:paraId="5CD2715B"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iconhidden").hide();</w:t>
            </w:r>
          </w:p>
          <w:p w14:paraId="0AEEC758"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0562374A"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23EFCDD4"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btndownloadqrcode").click(function() {</w:t>
            </w:r>
          </w:p>
          <w:p w14:paraId="41B7FD7B"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4A842BC1"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printqrcode').printArea();</w:t>
            </w:r>
          </w:p>
          <w:p w14:paraId="4B8F5D4F" w14:textId="77777777" w:rsidR="001E5894" w:rsidRPr="004F515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55FB8381" w14:textId="77777777" w:rsidR="001E5894" w:rsidRPr="004F515D" w:rsidRDefault="001E5894" w:rsidP="001E5894">
            <w:pPr>
              <w:spacing w:after="0" w:line="240" w:lineRule="auto"/>
              <w:rPr>
                <w:rFonts w:ascii="Courier New" w:hAnsi="Courier New" w:cs="Courier New"/>
                <w:sz w:val="20"/>
                <w:szCs w:val="20"/>
              </w:rPr>
            </w:pPr>
          </w:p>
          <w:p w14:paraId="13B66A25" w14:textId="77777777" w:rsidR="0014438D" w:rsidRDefault="001E5894" w:rsidP="001E5894">
            <w:pPr>
              <w:spacing w:after="0" w:line="240" w:lineRule="auto"/>
              <w:rPr>
                <w:rFonts w:ascii="Courier New" w:hAnsi="Courier New" w:cs="Courier New"/>
                <w:sz w:val="20"/>
                <w:szCs w:val="20"/>
              </w:rPr>
            </w:pPr>
            <w:r w:rsidRPr="004F515D">
              <w:rPr>
                <w:rFonts w:ascii="Courier New" w:hAnsi="Courier New" w:cs="Courier New"/>
                <w:sz w:val="20"/>
                <w:szCs w:val="20"/>
              </w:rPr>
              <w:t xml:space="preserve">      $("#submit").click(function(){</w:t>
            </w:r>
          </w:p>
          <w:p w14:paraId="5812C69C"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cetaksertibar").show();</w:t>
            </w:r>
          </w:p>
          <w:p w14:paraId="635A3F36"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cetakqrdanbarcode").show();</w:t>
            </w:r>
          </w:p>
          <w:p w14:paraId="1837F414"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w:t>
            </w:r>
          </w:p>
          <w:p w14:paraId="359B679A"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w:t>
            </w:r>
          </w:p>
          <w:p w14:paraId="25E24B99"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jsform").click(function(){</w:t>
            </w:r>
          </w:p>
          <w:p w14:paraId="757AFF73"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containers").show();</w:t>
            </w:r>
          </w:p>
          <w:p w14:paraId="0AA6DAF0"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w:t>
            </w:r>
          </w:p>
          <w:p w14:paraId="3E29DBEA"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w:t>
            </w:r>
          </w:p>
          <w:p w14:paraId="66E678B9"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script&gt;</w:t>
            </w:r>
          </w:p>
          <w:p w14:paraId="32B22D72" w14:textId="77777777" w:rsidR="004F515D" w:rsidRPr="004F515D" w:rsidRDefault="004F515D" w:rsidP="004F515D">
            <w:pPr>
              <w:spacing w:after="0" w:line="240" w:lineRule="auto"/>
              <w:rPr>
                <w:rFonts w:ascii="Courier New" w:hAnsi="Courier New" w:cs="Courier New"/>
                <w:sz w:val="20"/>
              </w:rPr>
            </w:pPr>
          </w:p>
          <w:p w14:paraId="788638E4"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lt;script&gt;</w:t>
            </w:r>
          </w:p>
          <w:p w14:paraId="504171CC"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document).ready(function() {</w:t>
            </w:r>
          </w:p>
          <w:p w14:paraId="79B77965"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nama_penyerah").change(function() {</w:t>
            </w:r>
          </w:p>
          <w:p w14:paraId="0EB9132D" w14:textId="77777777" w:rsidR="004F515D" w:rsidRPr="004F515D" w:rsidRDefault="004F515D" w:rsidP="004F515D">
            <w:pPr>
              <w:spacing w:after="0" w:line="240" w:lineRule="auto"/>
              <w:rPr>
                <w:rFonts w:ascii="Courier New" w:hAnsi="Courier New" w:cs="Courier New"/>
                <w:sz w:val="20"/>
              </w:rPr>
            </w:pPr>
          </w:p>
          <w:p w14:paraId="6D216602"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 xml:space="preserve">        var postForm = {</w:t>
            </w:r>
          </w:p>
          <w:p w14:paraId="0324F33F" w14:textId="35535190" w:rsidR="004F515D" w:rsidRPr="004F515D" w:rsidRDefault="004F515D" w:rsidP="00AA5495">
            <w:pPr>
              <w:keepNext/>
              <w:spacing w:after="0" w:line="240" w:lineRule="auto"/>
              <w:rPr>
                <w:rFonts w:ascii="Courier New" w:hAnsi="Courier New" w:cs="Courier New"/>
                <w:sz w:val="20"/>
                <w:szCs w:val="20"/>
              </w:rPr>
            </w:pPr>
          </w:p>
        </w:tc>
      </w:tr>
    </w:tbl>
    <w:p w14:paraId="7D7D71E5" w14:textId="4970EFAA" w:rsidR="0014438D" w:rsidRDefault="00AA5495" w:rsidP="00AA5495">
      <w:pPr>
        <w:pStyle w:val="Caption"/>
        <w:rPr>
          <w:b w:val="0"/>
        </w:rPr>
      </w:pPr>
      <w:bookmarkStart w:id="166" w:name="_Toc5970085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3</w:t>
      </w:r>
      <w:r w:rsidR="00F73158">
        <w:rPr>
          <w:noProof/>
        </w:rPr>
        <w:fldChar w:fldCharType="end"/>
      </w:r>
      <w:r w:rsidR="0014438D">
        <w:t xml:space="preserve"> </w:t>
      </w:r>
      <w:r w:rsidR="0014438D">
        <w:rPr>
          <w:b w:val="0"/>
        </w:rPr>
        <w:t>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66"/>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778"/>
      </w:tblGrid>
      <w:tr w:rsidR="0014438D" w:rsidRPr="004F515D" w14:paraId="3020AA54" w14:textId="77777777" w:rsidTr="001C39C3">
        <w:tc>
          <w:tcPr>
            <w:tcW w:w="8778" w:type="dxa"/>
          </w:tcPr>
          <w:p w14:paraId="7397A81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lastRenderedPageBreak/>
              <w:t xml:space="preserve">          'id': document.getElementById("nama_penyerah").value,</w:t>
            </w:r>
          </w:p>
          <w:p w14:paraId="1C176972"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op': 1</w:t>
            </w:r>
          </w:p>
          <w:p w14:paraId="4935092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
          <w:p w14:paraId="12AD666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ajax({</w:t>
            </w:r>
          </w:p>
          <w:p w14:paraId="213F3918"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type: "post",</w:t>
            </w:r>
          </w:p>
          <w:p w14:paraId="72548BED"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
          <w:p w14:paraId="3088F90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url: 'http://ysinvetaris.epizy.com/transaksi/selectBox',</w:t>
            </w:r>
          </w:p>
          <w:p w14:paraId="11C6A484"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data: postForm,</w:t>
            </w:r>
          </w:p>
          <w:p w14:paraId="0CA2120E"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success: function(data) {</w:t>
            </w:r>
          </w:p>
          <w:p w14:paraId="409B5C1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console.log(data);</w:t>
            </w:r>
          </w:p>
          <w:p w14:paraId="23295A6B"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jabMenyerahkan").val(data);</w:t>
            </w:r>
          </w:p>
          <w:p w14:paraId="047E6FD9"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
          <w:p w14:paraId="01959B6C"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
          <w:p w14:paraId="63782B9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
          <w:p w14:paraId="142C2F66" w14:textId="77777777" w:rsidR="001E5894" w:rsidRPr="004F515D" w:rsidRDefault="001E5894" w:rsidP="001E5894">
            <w:pPr>
              <w:spacing w:after="0" w:line="240" w:lineRule="auto"/>
              <w:rPr>
                <w:rFonts w:ascii="Courier New" w:hAnsi="Courier New" w:cs="Courier New"/>
                <w:sz w:val="20"/>
              </w:rPr>
            </w:pPr>
          </w:p>
          <w:p w14:paraId="7E231333"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nama_penerima").change(function() {</w:t>
            </w:r>
          </w:p>
          <w:p w14:paraId="22A47FBE" w14:textId="77777777" w:rsidR="001E5894" w:rsidRPr="004F515D" w:rsidRDefault="001E5894" w:rsidP="001E5894">
            <w:pPr>
              <w:spacing w:after="0" w:line="240" w:lineRule="auto"/>
              <w:rPr>
                <w:rFonts w:ascii="Courier New" w:hAnsi="Courier New" w:cs="Courier New"/>
                <w:sz w:val="20"/>
              </w:rPr>
            </w:pPr>
          </w:p>
          <w:p w14:paraId="1BC56B60"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var postForm = {</w:t>
            </w:r>
          </w:p>
          <w:p w14:paraId="7FB5030F"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id': document.getElementById("nama_penerima").value,</w:t>
            </w:r>
          </w:p>
          <w:p w14:paraId="5E4357B3"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op': 2</w:t>
            </w:r>
          </w:p>
          <w:p w14:paraId="5888549A" w14:textId="77777777" w:rsidR="001E5894" w:rsidRPr="004F515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w:t>
            </w:r>
          </w:p>
          <w:p w14:paraId="1430C9AE" w14:textId="77777777" w:rsidR="0014438D" w:rsidRDefault="001E5894" w:rsidP="001E5894">
            <w:pPr>
              <w:spacing w:after="0" w:line="240" w:lineRule="auto"/>
              <w:rPr>
                <w:rFonts w:ascii="Courier New" w:hAnsi="Courier New" w:cs="Courier New"/>
                <w:sz w:val="20"/>
              </w:rPr>
            </w:pPr>
            <w:r w:rsidRPr="004F515D">
              <w:rPr>
                <w:rFonts w:ascii="Courier New" w:hAnsi="Courier New" w:cs="Courier New"/>
                <w:sz w:val="20"/>
              </w:rPr>
              <w:t xml:space="preserve">        $.ajax({</w:t>
            </w:r>
          </w:p>
          <w:p w14:paraId="2EB5C279"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type: "post",</w:t>
            </w:r>
          </w:p>
          <w:p w14:paraId="0DF26085"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266D8983"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url: 'http://ysinvetaris.epizy.com/transaksi/selectBox',</w:t>
            </w:r>
          </w:p>
          <w:p w14:paraId="53412D19"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data: postForm,</w:t>
            </w:r>
          </w:p>
          <w:p w14:paraId="066BEF01"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success: function(data) {</w:t>
            </w:r>
          </w:p>
          <w:p w14:paraId="75BCA172"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console.log(data);</w:t>
            </w:r>
          </w:p>
          <w:p w14:paraId="608A996F"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jabPenerima").val(data);</w:t>
            </w:r>
          </w:p>
          <w:p w14:paraId="402D1D74"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1DCFB4B9"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4454DEEB"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06F8C2AE"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10513081"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15BE8D8C"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t;/script&gt;</w:t>
            </w:r>
          </w:p>
          <w:p w14:paraId="4A48EEAE" w14:textId="77777777" w:rsidR="004F515D" w:rsidRPr="004F515D" w:rsidRDefault="004F515D" w:rsidP="004F515D">
            <w:pPr>
              <w:spacing w:after="0" w:line="240" w:lineRule="auto"/>
              <w:rPr>
                <w:rFonts w:ascii="Courier New" w:hAnsi="Courier New" w:cs="Courier New"/>
                <w:sz w:val="20"/>
                <w:szCs w:val="20"/>
              </w:rPr>
            </w:pPr>
          </w:p>
          <w:p w14:paraId="6AF9533D"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t;script type="text/javascript"&gt;</w:t>
            </w:r>
          </w:p>
          <w:p w14:paraId="79FB36AE"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document).ready(function() {</w:t>
            </w:r>
          </w:p>
          <w:p w14:paraId="356DA43A"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okasiBarang").change(function() {</w:t>
            </w:r>
          </w:p>
          <w:p w14:paraId="4A421804"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var postForm = {</w:t>
            </w:r>
          </w:p>
          <w:p w14:paraId="64A02E36"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id': document.getElementById("LokasiBarang").value,</w:t>
            </w:r>
          </w:p>
          <w:p w14:paraId="7019C8DF"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op': 1</w:t>
            </w:r>
          </w:p>
          <w:p w14:paraId="283C0B80"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2291E3FA"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ajax({</w:t>
            </w:r>
          </w:p>
          <w:p w14:paraId="51E3A351"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type: "post",</w:t>
            </w:r>
          </w:p>
          <w:p w14:paraId="24FD4ECB"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24C47898"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url: 'http://ysinvetaris.epizy.com/transaksi/selectBox_lokasi',</w:t>
            </w:r>
          </w:p>
          <w:p w14:paraId="20533790"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data: postForm,</w:t>
            </w:r>
          </w:p>
          <w:p w14:paraId="338748B5"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success: function(data) {</w:t>
            </w:r>
          </w:p>
          <w:p w14:paraId="67FD26D6"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console.log(data);</w:t>
            </w:r>
          </w:p>
          <w:p w14:paraId="75C7CCD6"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okasiDetail").html(data);</w:t>
            </w:r>
          </w:p>
          <w:p w14:paraId="0D0A1991"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578391D6"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6D7EA77D"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2EEC6411"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w:t>
            </w:r>
          </w:p>
          <w:p w14:paraId="3DC7AB2E" w14:textId="77777777" w:rsidR="004F515D" w:rsidRPr="004F515D" w:rsidRDefault="004F515D" w:rsidP="004F515D">
            <w:pPr>
              <w:spacing w:after="0" w:line="240" w:lineRule="auto"/>
              <w:rPr>
                <w:rFonts w:ascii="Courier New" w:hAnsi="Courier New" w:cs="Courier New"/>
                <w:sz w:val="20"/>
                <w:szCs w:val="20"/>
              </w:rPr>
            </w:pPr>
          </w:p>
          <w:p w14:paraId="2FFED6BC" w14:textId="77777777" w:rsidR="004F515D" w:rsidRPr="004F515D" w:rsidRDefault="004F515D" w:rsidP="004F515D">
            <w:pPr>
              <w:spacing w:after="0" w:line="240" w:lineRule="auto"/>
              <w:rPr>
                <w:rFonts w:ascii="Courier New" w:hAnsi="Courier New" w:cs="Courier New"/>
                <w:sz w:val="20"/>
                <w:szCs w:val="20"/>
              </w:rPr>
            </w:pPr>
            <w:r w:rsidRPr="004F515D">
              <w:rPr>
                <w:rFonts w:ascii="Courier New" w:hAnsi="Courier New" w:cs="Courier New"/>
                <w:sz w:val="20"/>
                <w:szCs w:val="20"/>
              </w:rPr>
              <w:t xml:space="preserve">  &lt;/script&gt;</w:t>
            </w:r>
          </w:p>
          <w:p w14:paraId="174AEADC" w14:textId="363B18BD" w:rsidR="004F515D" w:rsidRPr="004F515D" w:rsidRDefault="004F515D" w:rsidP="00AF3227">
            <w:pPr>
              <w:keepNext/>
              <w:spacing w:after="0" w:line="240" w:lineRule="auto"/>
              <w:rPr>
                <w:rFonts w:ascii="Courier New" w:hAnsi="Courier New" w:cs="Courier New"/>
                <w:sz w:val="20"/>
              </w:rPr>
            </w:pPr>
          </w:p>
        </w:tc>
      </w:tr>
    </w:tbl>
    <w:p w14:paraId="6536B503" w14:textId="1D2E5C14" w:rsidR="0014438D" w:rsidRDefault="00AF3227" w:rsidP="00AF3227">
      <w:pPr>
        <w:pStyle w:val="Caption"/>
        <w:rPr>
          <w:b w:val="0"/>
        </w:rPr>
      </w:pPr>
      <w:bookmarkStart w:id="167" w:name="_Toc59700859"/>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4</w:t>
      </w:r>
      <w:r w:rsidR="00F73158">
        <w:rPr>
          <w:noProof/>
        </w:rPr>
        <w:fldChar w:fldCharType="end"/>
      </w:r>
      <w:r w:rsidR="0014438D">
        <w:rPr>
          <w:b w:val="0"/>
        </w:rPr>
        <w:t xml:space="preserve"> Lanjutan</w:t>
      </w:r>
      <w:r w:rsidR="0009454A" w:rsidRPr="0009454A">
        <w:rPr>
          <w:rFonts w:cs="Times New Roman"/>
          <w:b w:val="0"/>
          <w:i/>
        </w:rPr>
        <w:t xml:space="preserve"> </w:t>
      </w:r>
      <w:r w:rsidR="0009454A" w:rsidRPr="005F6539">
        <w:rPr>
          <w:rFonts w:cs="Times New Roman"/>
          <w:b w:val="0"/>
          <w:i/>
        </w:rPr>
        <w:t xml:space="preserve">Source code View </w:t>
      </w:r>
      <w:r w:rsidR="0009454A" w:rsidRPr="00465F58">
        <w:rPr>
          <w:rFonts w:cs="Times New Roman"/>
          <w:b w:val="0"/>
        </w:rPr>
        <w:t>Transaksi Barang</w:t>
      </w:r>
      <w:bookmarkEnd w:id="167"/>
    </w:p>
    <w:tbl>
      <w:tblPr>
        <w:tblStyle w:val="TableGrid"/>
        <w:tblW w:w="0" w:type="auto"/>
        <w:tblLook w:val="04A0" w:firstRow="1" w:lastRow="0" w:firstColumn="1" w:lastColumn="0" w:noHBand="0" w:noVBand="1"/>
      </w:tblPr>
      <w:tblGrid>
        <w:gridCol w:w="8778"/>
      </w:tblGrid>
      <w:tr w:rsidR="009C7042" w:rsidRPr="004F515D" w14:paraId="7742BB2A" w14:textId="77777777" w:rsidTr="009C7042">
        <w:tc>
          <w:tcPr>
            <w:tcW w:w="8778" w:type="dxa"/>
          </w:tcPr>
          <w:p w14:paraId="189CF50B" w14:textId="77777777" w:rsidR="009C7042" w:rsidRPr="004F515D" w:rsidRDefault="009C7042" w:rsidP="001E5894">
            <w:pPr>
              <w:spacing w:after="0" w:line="240" w:lineRule="auto"/>
              <w:rPr>
                <w:rFonts w:ascii="Courier New" w:hAnsi="Courier New" w:cs="Courier New"/>
              </w:rPr>
            </w:pPr>
          </w:p>
          <w:p w14:paraId="587167E2"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lt;script type="text/javascript"&gt;</w:t>
            </w:r>
          </w:p>
          <w:p w14:paraId="11AB2E7C"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document).on("click",'#btnedit',function(){</w:t>
            </w:r>
          </w:p>
          <w:p w14:paraId="6F22F54E" w14:textId="77777777" w:rsidR="009C7042" w:rsidRPr="004F515D" w:rsidRDefault="009C7042" w:rsidP="001E5894">
            <w:pPr>
              <w:spacing w:after="0" w:line="240" w:lineRule="auto"/>
              <w:rPr>
                <w:rFonts w:ascii="Courier New" w:hAnsi="Courier New" w:cs="Courier New"/>
              </w:rPr>
            </w:pPr>
          </w:p>
          <w:p w14:paraId="2B299C43"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id=$(this).data('idtrans');</w:t>
            </w:r>
          </w:p>
          <w:p w14:paraId="765C719B"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nama_penyerah=$(this).data('nama_penyerah');</w:t>
            </w:r>
          </w:p>
          <w:p w14:paraId="537F3B26"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jabatan_penyerah=$(this).data('jabatan_penyerah');</w:t>
            </w:r>
          </w:p>
          <w:p w14:paraId="530CF3C0"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nama_penerima=$(this).data('nama_penerima');</w:t>
            </w:r>
          </w:p>
          <w:p w14:paraId="32EFE983"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jabatan_penerima=$(this).data('jabatan_penerima');</w:t>
            </w:r>
          </w:p>
          <w:p w14:paraId="38DE1B7C"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lokasi_peletakan=$(this).data('lokasi_peletakan');</w:t>
            </w:r>
          </w:p>
          <w:p w14:paraId="3BD1362B"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tgl_peletakan=$(this).data('tgl_peletakan');</w:t>
            </w:r>
          </w:p>
          <w:p w14:paraId="6417EC75"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var ket=$(this).data('ket');</w:t>
            </w:r>
          </w:p>
          <w:p w14:paraId="04D7205F"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w:t>
            </w:r>
          </w:p>
          <w:p w14:paraId="4C018426" w14:textId="77777777" w:rsidR="009C7042" w:rsidRPr="004F515D" w:rsidRDefault="009C7042" w:rsidP="001E5894">
            <w:pPr>
              <w:spacing w:after="0" w:line="240" w:lineRule="auto"/>
              <w:rPr>
                <w:rFonts w:ascii="Courier New" w:hAnsi="Courier New" w:cs="Courier New"/>
              </w:rPr>
            </w:pPr>
            <w:r w:rsidRPr="004F515D">
              <w:rPr>
                <w:rFonts w:ascii="Courier New" w:hAnsi="Courier New" w:cs="Courier New"/>
              </w:rPr>
              <w:t xml:space="preserve">      $(".modal-footer #id_transaksi").val(id);</w:t>
            </w:r>
          </w:p>
          <w:p w14:paraId="2330D7DC" w14:textId="77777777" w:rsidR="009C7042" w:rsidRDefault="009C7042" w:rsidP="001E5894">
            <w:pPr>
              <w:spacing w:after="0" w:line="240" w:lineRule="auto"/>
              <w:rPr>
                <w:rFonts w:ascii="Courier New" w:hAnsi="Courier New" w:cs="Courier New"/>
              </w:rPr>
            </w:pPr>
            <w:r w:rsidRPr="004F515D">
              <w:rPr>
                <w:rFonts w:ascii="Courier New" w:hAnsi="Courier New" w:cs="Courier New"/>
              </w:rPr>
              <w:t xml:space="preserve">      $(".modal-body #penyerah").val(nama_penyerah);</w:t>
            </w:r>
          </w:p>
          <w:p w14:paraId="23D5E0D9" w14:textId="77777777" w:rsidR="004F515D" w:rsidRPr="004E3222" w:rsidRDefault="004F515D" w:rsidP="004F515D">
            <w:pPr>
              <w:spacing w:after="0"/>
              <w:rPr>
                <w:rFonts w:ascii="Courier New" w:hAnsi="Courier New" w:cs="Courier New"/>
              </w:rPr>
            </w:pPr>
            <w:r w:rsidRPr="004E3222">
              <w:rPr>
                <w:rFonts w:ascii="Courier New" w:hAnsi="Courier New" w:cs="Courier New"/>
              </w:rPr>
              <w:t xml:space="preserve">      $(".modal-body #jabPenyerah").val(jabatan_penyerah);</w:t>
            </w:r>
          </w:p>
          <w:p w14:paraId="5F1FBB13" w14:textId="77777777" w:rsidR="004F515D" w:rsidRPr="004E3222" w:rsidRDefault="004F515D" w:rsidP="004F515D">
            <w:pPr>
              <w:spacing w:after="0"/>
              <w:rPr>
                <w:rFonts w:ascii="Courier New" w:hAnsi="Courier New" w:cs="Courier New"/>
              </w:rPr>
            </w:pPr>
            <w:r w:rsidRPr="004E3222">
              <w:rPr>
                <w:rFonts w:ascii="Courier New" w:hAnsi="Courier New" w:cs="Courier New"/>
              </w:rPr>
              <w:t xml:space="preserve">      $(".modal-body #penerima").val(nama_penerima);</w:t>
            </w:r>
          </w:p>
          <w:p w14:paraId="5F58A45D" w14:textId="77777777" w:rsidR="004F515D" w:rsidRPr="004E3222" w:rsidRDefault="004F515D" w:rsidP="004F515D">
            <w:pPr>
              <w:spacing w:after="0"/>
              <w:rPr>
                <w:rFonts w:ascii="Courier New" w:hAnsi="Courier New" w:cs="Courier New"/>
              </w:rPr>
            </w:pPr>
            <w:r w:rsidRPr="004E3222">
              <w:rPr>
                <w:rFonts w:ascii="Courier New" w:hAnsi="Courier New" w:cs="Courier New"/>
              </w:rPr>
              <w:t xml:space="preserve">      $(".modal-body #jabPenerimaan").val(jabatan_penerima);</w:t>
            </w:r>
          </w:p>
          <w:p w14:paraId="66A6632B" w14:textId="77777777" w:rsidR="004F515D" w:rsidRPr="004E3222" w:rsidRDefault="004F515D" w:rsidP="004F515D">
            <w:pPr>
              <w:spacing w:after="0"/>
              <w:rPr>
                <w:rFonts w:ascii="Courier New" w:hAnsi="Courier New" w:cs="Courier New"/>
              </w:rPr>
            </w:pPr>
            <w:r w:rsidRPr="004E3222">
              <w:rPr>
                <w:rFonts w:ascii="Courier New" w:hAnsi="Courier New" w:cs="Courier New"/>
              </w:rPr>
              <w:t xml:space="preserve">      $(".modal-body #lokasiBarang").val(lokasi_peletakan);</w:t>
            </w:r>
          </w:p>
          <w:p w14:paraId="18374B3B" w14:textId="77777777" w:rsidR="004F515D" w:rsidRPr="004E3222" w:rsidRDefault="004F515D" w:rsidP="004F515D">
            <w:pPr>
              <w:spacing w:after="0"/>
              <w:rPr>
                <w:rFonts w:ascii="Courier New" w:hAnsi="Courier New" w:cs="Courier New"/>
              </w:rPr>
            </w:pPr>
            <w:r w:rsidRPr="004E3222">
              <w:rPr>
                <w:rFonts w:ascii="Courier New" w:hAnsi="Courier New" w:cs="Courier New"/>
              </w:rPr>
              <w:t xml:space="preserve">      $(".modal-body #tglPenyerahan").val(tgl_peletakan);</w:t>
            </w:r>
          </w:p>
          <w:p w14:paraId="1C4DCB69" w14:textId="77777777" w:rsidR="004F515D" w:rsidRPr="004E3222" w:rsidRDefault="004F515D" w:rsidP="004F515D">
            <w:pPr>
              <w:spacing w:after="0"/>
              <w:rPr>
                <w:rFonts w:ascii="Courier New" w:hAnsi="Courier New" w:cs="Courier New"/>
              </w:rPr>
            </w:pPr>
            <w:r w:rsidRPr="004E3222">
              <w:rPr>
                <w:rFonts w:ascii="Courier New" w:hAnsi="Courier New" w:cs="Courier New"/>
              </w:rPr>
              <w:t xml:space="preserve">    });</w:t>
            </w:r>
          </w:p>
          <w:p w14:paraId="6F813EBA" w14:textId="77777777" w:rsidR="004F515D" w:rsidRPr="004E3222" w:rsidRDefault="004F515D" w:rsidP="004F515D">
            <w:pPr>
              <w:spacing w:after="0"/>
              <w:rPr>
                <w:rFonts w:ascii="Courier New" w:hAnsi="Courier New" w:cs="Courier New"/>
              </w:rPr>
            </w:pPr>
            <w:r w:rsidRPr="004E3222">
              <w:rPr>
                <w:rFonts w:ascii="Courier New" w:hAnsi="Courier New" w:cs="Courier New"/>
              </w:rPr>
              <w:t xml:space="preserve">  &lt;/script&gt;</w:t>
            </w:r>
          </w:p>
          <w:p w14:paraId="071CCF20" w14:textId="4C505FA1" w:rsidR="004F515D" w:rsidRPr="004F515D" w:rsidRDefault="004F515D" w:rsidP="00AF3227">
            <w:pPr>
              <w:keepNext/>
              <w:spacing w:after="0" w:line="240" w:lineRule="auto"/>
              <w:rPr>
                <w:rFonts w:ascii="Courier New" w:hAnsi="Courier New" w:cs="Courier New"/>
              </w:rPr>
            </w:pPr>
            <w:r w:rsidRPr="004E3222">
              <w:rPr>
                <w:rFonts w:ascii="Courier New" w:hAnsi="Courier New" w:cs="Courier New"/>
              </w:rPr>
              <w:t>@endsection</w:t>
            </w:r>
          </w:p>
        </w:tc>
      </w:tr>
    </w:tbl>
    <w:p w14:paraId="3AD90E6F" w14:textId="6A015E6F" w:rsidR="009C7042" w:rsidRDefault="00AF3227" w:rsidP="00AF3227">
      <w:pPr>
        <w:pStyle w:val="Caption"/>
      </w:pPr>
      <w:bookmarkStart w:id="168" w:name="_Toc5970086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5</w:t>
      </w:r>
      <w:r w:rsidR="00F73158">
        <w:rPr>
          <w:noProof/>
        </w:rPr>
        <w:fldChar w:fldCharType="end"/>
      </w:r>
      <w:r w:rsidR="009C7042">
        <w:t xml:space="preserve"> </w:t>
      </w:r>
      <w:r w:rsidR="00175D7E" w:rsidRPr="0014438D">
        <w:rPr>
          <w:b w:val="0"/>
        </w:rPr>
        <w:t>Lanjutan</w:t>
      </w:r>
      <w:r w:rsidR="00175D7E" w:rsidRPr="0009454A">
        <w:rPr>
          <w:rFonts w:cs="Times New Roman"/>
          <w:b w:val="0"/>
          <w:i/>
        </w:rPr>
        <w:t xml:space="preserve"> </w:t>
      </w:r>
      <w:r w:rsidR="00175D7E" w:rsidRPr="005F6539">
        <w:rPr>
          <w:rFonts w:cs="Times New Roman"/>
          <w:b w:val="0"/>
          <w:i/>
        </w:rPr>
        <w:t xml:space="preserve">Source code View </w:t>
      </w:r>
      <w:r w:rsidR="00175D7E" w:rsidRPr="00465F58">
        <w:rPr>
          <w:rFonts w:cs="Times New Roman"/>
          <w:b w:val="0"/>
        </w:rPr>
        <w:t>Transaksi Barang</w:t>
      </w:r>
      <w:bookmarkEnd w:id="168"/>
    </w:p>
    <w:p w14:paraId="1E2E81FA" w14:textId="77D90DA0" w:rsidR="00835875" w:rsidRDefault="00835875" w:rsidP="00835875">
      <w:pPr>
        <w:pStyle w:val="Heading3"/>
      </w:pPr>
      <w:bookmarkStart w:id="169" w:name="_Toc60823056"/>
      <w:r w:rsidRPr="00835875">
        <w:t>4.2.2</w:t>
      </w:r>
      <w:r w:rsidRPr="00835875">
        <w:tab/>
        <w:t>Controller</w:t>
      </w:r>
      <w:bookmarkEnd w:id="169"/>
    </w:p>
    <w:p w14:paraId="5EF3BCFB" w14:textId="6B7DD5F6" w:rsidR="00976A7F" w:rsidRPr="0014438D" w:rsidRDefault="0014438D" w:rsidP="0014438D">
      <w:pPr>
        <w:pStyle w:val="Heading4"/>
        <w:rPr>
          <w:rFonts w:ascii="Times New Roman" w:hAnsi="Times New Roman" w:cs="Times New Roman"/>
          <w:b/>
          <w:i w:val="0"/>
          <w:color w:val="auto"/>
          <w:sz w:val="24"/>
        </w:rPr>
      </w:pPr>
      <w:bookmarkStart w:id="170" w:name="_Toc60823057"/>
      <w:r w:rsidRPr="0014438D">
        <w:rPr>
          <w:rFonts w:ascii="Times New Roman" w:hAnsi="Times New Roman" w:cs="Times New Roman"/>
          <w:b/>
          <w:i w:val="0"/>
          <w:color w:val="auto"/>
          <w:sz w:val="24"/>
        </w:rPr>
        <w:t xml:space="preserve">4.2.2.1 </w:t>
      </w:r>
      <w:r w:rsidR="00BC2DCD" w:rsidRPr="0014438D">
        <w:rPr>
          <w:rFonts w:ascii="Times New Roman" w:hAnsi="Times New Roman" w:cs="Times New Roman"/>
          <w:b/>
          <w:i w:val="0"/>
          <w:color w:val="auto"/>
          <w:sz w:val="24"/>
        </w:rPr>
        <w:t>Controller Start</w:t>
      </w:r>
      <w:bookmarkEnd w:id="170"/>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778"/>
      </w:tblGrid>
      <w:tr w:rsidR="00935625" w:rsidRPr="004F515D" w14:paraId="4AEBA0B5" w14:textId="77777777" w:rsidTr="00175D7E">
        <w:tc>
          <w:tcPr>
            <w:tcW w:w="8778" w:type="dxa"/>
          </w:tcPr>
          <w:p w14:paraId="53124B03"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lt;?php</w:t>
            </w:r>
          </w:p>
          <w:p w14:paraId="7FD49B23"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defined('BASEPATH') OR exit('No direct script access allowed');</w:t>
            </w:r>
          </w:p>
          <w:p w14:paraId="1A5080E2" w14:textId="77777777" w:rsidR="00935625" w:rsidRPr="004F515D" w:rsidRDefault="00935625" w:rsidP="004F515D">
            <w:pPr>
              <w:spacing w:after="0" w:line="240" w:lineRule="auto"/>
              <w:rPr>
                <w:rFonts w:ascii="Courier New" w:hAnsi="Courier New" w:cs="Courier New"/>
                <w:sz w:val="20"/>
              </w:rPr>
            </w:pPr>
          </w:p>
          <w:p w14:paraId="1D6D189F"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class Start extends MY_Controller {</w:t>
            </w:r>
          </w:p>
          <w:p w14:paraId="7D566047" w14:textId="77777777" w:rsidR="00935625" w:rsidRPr="004F515D" w:rsidRDefault="00935625" w:rsidP="004F515D">
            <w:pPr>
              <w:spacing w:after="0" w:line="240" w:lineRule="auto"/>
              <w:rPr>
                <w:rFonts w:ascii="Courier New" w:hAnsi="Courier New" w:cs="Courier New"/>
                <w:sz w:val="20"/>
              </w:rPr>
            </w:pPr>
          </w:p>
          <w:p w14:paraId="75B87FCC"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public function __construct()</w:t>
            </w:r>
          </w:p>
          <w:p w14:paraId="420BA6A0"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t>{</w:t>
            </w:r>
          </w:p>
          <w:p w14:paraId="54042928"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t>parent :: __construct();</w:t>
            </w:r>
          </w:p>
          <w:p w14:paraId="3EABC5FD"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p>
          <w:p w14:paraId="5ED7484F"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t>$this-&gt;load-&gt;helper('form');</w:t>
            </w:r>
          </w:p>
          <w:p w14:paraId="03FDF0E5"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t>$this-&gt;load-&gt;model('StartModel');</w:t>
            </w:r>
          </w:p>
          <w:p w14:paraId="400F2DC6"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 xml:space="preserve">        $this-&gt;load-&gt;library('session');</w:t>
            </w:r>
          </w:p>
          <w:p w14:paraId="215BE1B1"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t>}</w:t>
            </w:r>
          </w:p>
          <w:p w14:paraId="5CEE1831" w14:textId="77777777" w:rsidR="00935625" w:rsidRPr="004F515D" w:rsidRDefault="00935625" w:rsidP="004F515D">
            <w:pPr>
              <w:spacing w:after="0" w:line="240" w:lineRule="auto"/>
              <w:rPr>
                <w:rFonts w:ascii="Courier New" w:hAnsi="Courier New" w:cs="Courier New"/>
                <w:sz w:val="20"/>
              </w:rPr>
            </w:pPr>
          </w:p>
          <w:p w14:paraId="35230849"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t>public function index()</w:t>
            </w:r>
          </w:p>
          <w:p w14:paraId="1C01B55C"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t>{</w:t>
            </w:r>
          </w:p>
          <w:p w14:paraId="08973FED" w14:textId="77777777" w:rsidR="00935625" w:rsidRPr="004F515D" w:rsidRDefault="00935625"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t>$this-&gt;blade-&gt;render('start');</w:t>
            </w:r>
          </w:p>
          <w:p w14:paraId="6AB0553A" w14:textId="77777777" w:rsidR="00935625" w:rsidRPr="004F515D" w:rsidRDefault="00935625" w:rsidP="004F515D">
            <w:pPr>
              <w:keepNext/>
              <w:spacing w:after="0" w:line="240" w:lineRule="auto"/>
              <w:rPr>
                <w:rFonts w:ascii="Courier New" w:hAnsi="Courier New" w:cs="Courier New"/>
                <w:sz w:val="20"/>
              </w:rPr>
            </w:pPr>
            <w:r w:rsidRPr="004F515D">
              <w:rPr>
                <w:rFonts w:ascii="Courier New" w:hAnsi="Courier New" w:cs="Courier New"/>
                <w:sz w:val="20"/>
              </w:rPr>
              <w:tab/>
              <w:t>}</w:t>
            </w:r>
          </w:p>
          <w:p w14:paraId="09C27714"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t>public function auth()</w:t>
            </w:r>
          </w:p>
          <w:p w14:paraId="045EE80D"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t>{</w:t>
            </w:r>
          </w:p>
          <w:p w14:paraId="47F8ED86"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username=$this-&gt;input-&gt;post('username');</w:t>
            </w:r>
          </w:p>
          <w:p w14:paraId="33BD0D5D"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password=$this-&gt;input-&gt;post('password');</w:t>
            </w:r>
          </w:p>
          <w:p w14:paraId="76B680E6"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cek_akun=$this-&gt;StartModel-&gt;getAkunkaryawan($username);</w:t>
            </w:r>
          </w:p>
          <w:p w14:paraId="527BE8C5"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jika akun ada</w:t>
            </w:r>
          </w:p>
          <w:p w14:paraId="769DB916"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if($cek_akun)</w:t>
            </w:r>
          </w:p>
          <w:p w14:paraId="1BD273EF"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r w:rsidRPr="004F515D">
              <w:rPr>
                <w:rFonts w:ascii="Courier New" w:hAnsi="Courier New" w:cs="Courier New"/>
                <w:sz w:val="20"/>
              </w:rPr>
              <w:tab/>
              <w:t>//jika akun akctive maka</w:t>
            </w:r>
          </w:p>
          <w:p w14:paraId="73B663E0"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 xml:space="preserve">if ($cek_akun['is_active']==1) </w:t>
            </w:r>
          </w:p>
          <w:p w14:paraId="67B5F7AD" w14:textId="584CA8F0" w:rsidR="00175D7E" w:rsidRPr="004F515D" w:rsidRDefault="00175D7E" w:rsidP="009A59A5">
            <w:pPr>
              <w:keepNext/>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tc>
      </w:tr>
    </w:tbl>
    <w:p w14:paraId="4FBD2BDA" w14:textId="5CEBBA88" w:rsidR="00EB424B" w:rsidRDefault="009A59A5" w:rsidP="009A59A5">
      <w:pPr>
        <w:pStyle w:val="Caption"/>
        <w:rPr>
          <w:rFonts w:cs="Times New Roman"/>
          <w:b w:val="0"/>
          <w:i/>
        </w:rPr>
      </w:pPr>
      <w:bookmarkStart w:id="171" w:name="_Toc59700861"/>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6</w:t>
      </w:r>
      <w:r w:rsidR="00F73158">
        <w:rPr>
          <w:noProof/>
        </w:rPr>
        <w:fldChar w:fldCharType="end"/>
      </w:r>
      <w:r w:rsidR="0014438D">
        <w:rPr>
          <w:b w:val="0"/>
        </w:rPr>
        <w:t xml:space="preserve"> </w:t>
      </w:r>
      <w:r w:rsidR="00EB424B" w:rsidRPr="00EB424B">
        <w:rPr>
          <w:rFonts w:cs="Times New Roman"/>
          <w:b w:val="0"/>
          <w:i/>
        </w:rPr>
        <w:t>Source code Controller Start</w:t>
      </w:r>
      <w:bookmarkEnd w:id="171"/>
    </w:p>
    <w:tbl>
      <w:tblPr>
        <w:tblW w:w="0" w:type="auto"/>
        <w:tblLook w:val="04A0" w:firstRow="1" w:lastRow="0" w:firstColumn="1" w:lastColumn="0" w:noHBand="0" w:noVBand="1"/>
      </w:tblPr>
      <w:tblGrid>
        <w:gridCol w:w="8778"/>
      </w:tblGrid>
      <w:tr w:rsidR="0014438D" w:rsidRPr="004F515D" w14:paraId="31221121" w14:textId="77777777" w:rsidTr="00175D7E">
        <w:tc>
          <w:tcPr>
            <w:tcW w:w="8778" w:type="dxa"/>
            <w:tcBorders>
              <w:top w:val="single" w:sz="4" w:space="0" w:color="auto"/>
              <w:left w:val="single" w:sz="4" w:space="0" w:color="auto"/>
              <w:bottom w:val="single" w:sz="4" w:space="0" w:color="auto"/>
              <w:right w:val="single" w:sz="4" w:space="0" w:color="auto"/>
            </w:tcBorders>
          </w:tcPr>
          <w:p w14:paraId="40190E16" w14:textId="77777777" w:rsidR="004F515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lastRenderedPageBreak/>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if(password_verify($password, $cek_akun['akun_password']))</w:t>
            </w:r>
          </w:p>
          <w:p w14:paraId="313EF823" w14:textId="1C3E49EC" w:rsidR="0014438D" w:rsidRPr="004F515D" w:rsidRDefault="004F515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r w:rsidRPr="004F515D">
              <w:rPr>
                <w:rFonts w:ascii="Courier New" w:hAnsi="Courier New" w:cs="Courier New"/>
                <w:sz w:val="20"/>
              </w:rPr>
              <w:tab/>
            </w:r>
            <w:r w:rsidR="0014438D" w:rsidRPr="004F515D">
              <w:rPr>
                <w:rFonts w:ascii="Courier New" w:hAnsi="Courier New" w:cs="Courier New"/>
                <w:sz w:val="20"/>
              </w:rPr>
              <w:tab/>
            </w:r>
          </w:p>
          <w:p w14:paraId="57C225C3"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status=$cek_akun['status'];</w:t>
            </w:r>
          </w:p>
          <w:p w14:paraId="4E2F9BE1"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this-&gt;session-&gt;set_userdata('status',$status);</w:t>
            </w:r>
          </w:p>
          <w:p w14:paraId="137BF21D"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 xml:space="preserve">//cek status </w:t>
            </w:r>
          </w:p>
          <w:p w14:paraId="1504012E"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if($status == 1)</w:t>
            </w:r>
          </w:p>
          <w:p w14:paraId="55ADEF7E"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r w:rsidRPr="004F515D">
              <w:rPr>
                <w:rFonts w:ascii="Courier New" w:hAnsi="Courier New" w:cs="Courier New"/>
                <w:sz w:val="20"/>
              </w:rPr>
              <w:tab/>
              <w:t>//akun _id karyawan user</w:t>
            </w:r>
          </w:p>
          <w:p w14:paraId="0CC98DF1"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akun_id=$cek_akun['akun_id'];</w:t>
            </w:r>
          </w:p>
          <w:p w14:paraId="2B570FDF"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p>
          <w:p w14:paraId="4608B621"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dataKaryawan=$this-&gt;StartModel-&gt;getKaryawanbyId($akun_id);</w:t>
            </w:r>
          </w:p>
          <w:p w14:paraId="573FDAD7"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data =array(</w:t>
            </w:r>
          </w:p>
          <w:p w14:paraId="47BB558D"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nama'=&gt;$dataKaryawan['nama'],</w:t>
            </w:r>
          </w:p>
          <w:p w14:paraId="78CDEE31"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akun_id'=&gt;$akun_id,</w:t>
            </w:r>
          </w:p>
          <w:p w14:paraId="0F37C431"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id_karyawan'=&gt;$dataKaryawan['id_karyawan'],</w:t>
            </w:r>
          </w:p>
          <w:p w14:paraId="696E3EF9"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nama_jabatan'=&gt;$dataKaryawan['nama_jabatan'],</w:t>
            </w:r>
          </w:p>
          <w:p w14:paraId="4572D8FB"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logged_in'=&gt;TRUE</w:t>
            </w:r>
          </w:p>
          <w:p w14:paraId="61FAFF0E"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p>
          <w:p w14:paraId="7517AF2C"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28A82B30"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this-&gt;session-&gt;set_userdata($data);</w:t>
            </w:r>
          </w:p>
          <w:p w14:paraId="568DA22F"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redirect('admin/admin');</w:t>
            </w:r>
          </w:p>
          <w:p w14:paraId="1293C56F"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4A09FD6E"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else if($status==2)</w:t>
            </w:r>
          </w:p>
          <w:p w14:paraId="7C4C3116"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120407D0"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akun _id karyawan user</w:t>
            </w:r>
          </w:p>
          <w:p w14:paraId="3FAC82EA"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akun_id=$cek_akun['akun_id'];</w:t>
            </w:r>
          </w:p>
          <w:p w14:paraId="5827285E"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dataKaryawan=$this-&gt;StartModel-&gt;getKaryawanbyId($akun_id);</w:t>
            </w:r>
          </w:p>
          <w:p w14:paraId="7144846C"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data =array(</w:t>
            </w:r>
          </w:p>
          <w:p w14:paraId="371782A4" w14:textId="77777777" w:rsidR="0014438D" w:rsidRPr="004F515D" w:rsidRDefault="0014438D" w:rsidP="004F515D">
            <w:pPr>
              <w:keepNext/>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nama'=&gt;$dataKaryawan['nama'],</w:t>
            </w:r>
          </w:p>
          <w:p w14:paraId="1BFBAEB0"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akun_id'=&gt;$akun_id,</w:t>
            </w:r>
          </w:p>
          <w:p w14:paraId="21695900"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id_karyawan'=&gt;$dataKaryawan['id_karyawan'],</w:t>
            </w:r>
          </w:p>
          <w:p w14:paraId="61881E47"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nama_jabatan'=&gt;$dataKaryawan['nama_jabatan'],</w:t>
            </w:r>
          </w:p>
          <w:p w14:paraId="3DFE7C5C"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logged_in'=&gt;TRUE</w:t>
            </w:r>
          </w:p>
          <w:p w14:paraId="66F5A4D8" w14:textId="77777777" w:rsidR="00175D7E" w:rsidRPr="004F515D"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5D571456" w14:textId="77777777" w:rsidR="007C26F1" w:rsidRPr="004F515D" w:rsidRDefault="007C26F1" w:rsidP="007C26F1">
            <w:pPr>
              <w:spacing w:after="0" w:line="240" w:lineRule="auto"/>
              <w:rPr>
                <w:rFonts w:ascii="Courier New" w:hAnsi="Courier New" w:cs="Courier New"/>
                <w:sz w:val="20"/>
              </w:rPr>
            </w:pPr>
            <w:r w:rsidRPr="004F515D">
              <w:rPr>
                <w:rFonts w:ascii="Courier New" w:hAnsi="Courier New" w:cs="Courier New"/>
                <w:sz w:val="20"/>
              </w:rPr>
              <w:t>-&gt;set_userdata($data);</w:t>
            </w:r>
          </w:p>
          <w:p w14:paraId="70B4068C" w14:textId="77777777" w:rsidR="007C26F1" w:rsidRPr="004F515D" w:rsidRDefault="007C26F1" w:rsidP="007C26F1">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redirect('direktur/direktur');</w:t>
            </w:r>
            <w:r w:rsidRPr="004F515D">
              <w:rPr>
                <w:rFonts w:ascii="Courier New" w:hAnsi="Courier New" w:cs="Courier New"/>
                <w:sz w:val="20"/>
              </w:rPr>
              <w:tab/>
            </w:r>
          </w:p>
          <w:p w14:paraId="456C2ADC" w14:textId="77777777" w:rsidR="007C26F1" w:rsidRPr="004F515D" w:rsidRDefault="007C26F1" w:rsidP="007C26F1">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61B51974" w14:textId="77777777" w:rsidR="007C26F1" w:rsidRPr="004F515D" w:rsidRDefault="007C26F1" w:rsidP="007C26F1">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else</w:t>
            </w:r>
          </w:p>
          <w:p w14:paraId="7B9E67AE" w14:textId="77777777" w:rsidR="007C26F1" w:rsidRPr="004F515D" w:rsidRDefault="007C26F1" w:rsidP="007C26F1">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06FC77AC" w14:textId="77777777" w:rsidR="007C26F1" w:rsidRPr="004F515D" w:rsidRDefault="007C26F1" w:rsidP="007C26F1">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this-&gt;session-&gt;set_flashdata('message','&lt;div class="alert alert-warning" role="alert"&gt;Illegal Account, Tampil Sebagai User&lt;/div&gt;');</w:t>
            </w:r>
          </w:p>
          <w:p w14:paraId="1E87C5E5" w14:textId="77777777" w:rsidR="007C26F1" w:rsidRPr="004F515D" w:rsidRDefault="007C26F1" w:rsidP="007C26F1">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redirect(base_url('start'));</w:t>
            </w:r>
          </w:p>
          <w:p w14:paraId="568B17EF" w14:textId="28D9657F" w:rsidR="00175D7E" w:rsidRPr="004F515D" w:rsidRDefault="00175D7E" w:rsidP="009A59A5">
            <w:pPr>
              <w:keepNext/>
              <w:spacing w:after="0" w:line="240" w:lineRule="auto"/>
              <w:rPr>
                <w:rFonts w:ascii="Courier New" w:hAnsi="Courier New" w:cs="Courier New"/>
                <w:sz w:val="20"/>
              </w:rPr>
            </w:pPr>
          </w:p>
        </w:tc>
      </w:tr>
    </w:tbl>
    <w:p w14:paraId="7F60CF92" w14:textId="56950A16" w:rsidR="0014438D" w:rsidRDefault="009A59A5" w:rsidP="009A59A5">
      <w:pPr>
        <w:pStyle w:val="Caption"/>
        <w:rPr>
          <w:b w:val="0"/>
        </w:rPr>
      </w:pPr>
      <w:bookmarkStart w:id="172" w:name="_Toc59700862"/>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7</w:t>
      </w:r>
      <w:r w:rsidR="00F73158">
        <w:rPr>
          <w:noProof/>
        </w:rPr>
        <w:fldChar w:fldCharType="end"/>
      </w:r>
      <w:r w:rsidR="0014438D">
        <w:rPr>
          <w:b w:val="0"/>
        </w:rPr>
        <w:t xml:space="preserve"> Lanjutan</w:t>
      </w:r>
      <w:r w:rsidR="0009454A" w:rsidRPr="0009454A">
        <w:rPr>
          <w:rFonts w:cs="Times New Roman"/>
          <w:b w:val="0"/>
          <w:i/>
        </w:rPr>
        <w:t xml:space="preserve"> </w:t>
      </w:r>
      <w:r w:rsidR="0009454A" w:rsidRPr="00EB424B">
        <w:rPr>
          <w:rFonts w:cs="Times New Roman"/>
          <w:b w:val="0"/>
          <w:i/>
        </w:rPr>
        <w:t>Source code Controller Start</w:t>
      </w:r>
      <w:bookmarkEnd w:id="172"/>
    </w:p>
    <w:tbl>
      <w:tblPr>
        <w:tblW w:w="0" w:type="auto"/>
        <w:tblLook w:val="04A0" w:firstRow="1" w:lastRow="0" w:firstColumn="1" w:lastColumn="0" w:noHBand="0" w:noVBand="1"/>
      </w:tblPr>
      <w:tblGrid>
        <w:gridCol w:w="9004"/>
      </w:tblGrid>
      <w:tr w:rsidR="0014438D" w:rsidRPr="004F515D" w14:paraId="27325733" w14:textId="77777777" w:rsidTr="00175D7E">
        <w:tc>
          <w:tcPr>
            <w:tcW w:w="8778" w:type="dxa"/>
            <w:tcBorders>
              <w:top w:val="single" w:sz="4" w:space="0" w:color="auto"/>
              <w:left w:val="single" w:sz="4" w:space="0" w:color="auto"/>
              <w:bottom w:val="single" w:sz="4" w:space="0" w:color="auto"/>
              <w:right w:val="single" w:sz="4" w:space="0" w:color="auto"/>
            </w:tcBorders>
          </w:tcPr>
          <w:p w14:paraId="3B20B6F7" w14:textId="1BF9E872" w:rsidR="0014438D" w:rsidRPr="004F515D" w:rsidRDefault="0014438D" w:rsidP="007C26F1">
            <w:pPr>
              <w:spacing w:after="0" w:line="240" w:lineRule="auto"/>
              <w:rPr>
                <w:rFonts w:ascii="Courier New" w:hAnsi="Courier New" w:cs="Courier New"/>
                <w:sz w:val="20"/>
              </w:rPr>
            </w:pPr>
            <w:r w:rsidRPr="004F515D">
              <w:rPr>
                <w:rFonts w:ascii="Courier New" w:hAnsi="Courier New" w:cs="Courier New"/>
                <w:sz w:val="20"/>
              </w:rPr>
              <w:lastRenderedPageBreak/>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this-&gt;session</w:t>
            </w:r>
          </w:p>
          <w:p w14:paraId="7117F10A"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3E8703EB"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5CAE2ECD"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else</w:t>
            </w:r>
          </w:p>
          <w:p w14:paraId="214665E9"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24C063A7"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this-&gt;session-&gt;set_flashdata('message','&lt;div class="alert alert-warning" role="alert"&gt;&lt;center&gt;Password Salah&lt;/center&gt;&lt;/div&gt;');</w:t>
            </w:r>
          </w:p>
          <w:p w14:paraId="55BAE541" w14:textId="050910C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redirect(base_url('start'));</w:t>
            </w:r>
          </w:p>
          <w:p w14:paraId="7DF9D6C3"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74B0E31C"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41059525"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else</w:t>
            </w:r>
          </w:p>
          <w:p w14:paraId="0E377C8B"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01B19AA5"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this-&gt;session-&gt;set_flashdata('message','&lt;div class="alert alert-danger" role="alert"&gt;&lt;center&gt;Akun Sudah Tidak Aktif !&lt;/center&gt;&lt;/div&gt;');</w:t>
            </w:r>
          </w:p>
          <w:p w14:paraId="15865D9F"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redirect(base_url('start'));</w:t>
            </w:r>
          </w:p>
          <w:p w14:paraId="5EC260A6"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6202A083"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19D4A420"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else</w:t>
            </w:r>
          </w:p>
          <w:p w14:paraId="0DA90DA2"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297CC78F"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this-&gt;session-&gt;set_flashdata('message','&lt;div class="alert alert-warning" role="alert"&gt;&lt;center&gt;Username Salah&lt;/center&gt;&lt;/div&gt;');</w:t>
            </w:r>
          </w:p>
          <w:p w14:paraId="33008C45"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redirect(base_url('start'));</w:t>
            </w:r>
          </w:p>
          <w:p w14:paraId="050A309D" w14:textId="636B7D1B"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t>}</w:t>
            </w:r>
          </w:p>
          <w:p w14:paraId="72F7A99C"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t>}</w:t>
            </w:r>
          </w:p>
          <w:p w14:paraId="2232B6D1" w14:textId="77777777" w:rsidR="0014438D" w:rsidRPr="004F515D" w:rsidRDefault="0014438D" w:rsidP="004F515D">
            <w:pPr>
              <w:spacing w:after="0" w:line="240" w:lineRule="auto"/>
              <w:rPr>
                <w:rFonts w:ascii="Courier New" w:hAnsi="Courier New" w:cs="Courier New"/>
                <w:sz w:val="20"/>
              </w:rPr>
            </w:pPr>
          </w:p>
          <w:p w14:paraId="0E9C2E32"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t>public function logout()</w:t>
            </w:r>
          </w:p>
          <w:p w14:paraId="18A4E578" w14:textId="7777777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t>{</w:t>
            </w:r>
          </w:p>
          <w:p w14:paraId="77B481CF" w14:textId="23142407" w:rsidR="0014438D" w:rsidRPr="004F515D" w:rsidRDefault="0014438D"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t>$data =array('nama','akun_id','id_karyawan','nama_jabatan','logged_in','status');</w:t>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r w:rsidRPr="004F515D">
              <w:rPr>
                <w:rFonts w:ascii="Courier New" w:hAnsi="Courier New" w:cs="Courier New"/>
                <w:sz w:val="20"/>
              </w:rPr>
              <w:tab/>
            </w:r>
          </w:p>
          <w:p w14:paraId="40E120AD" w14:textId="77777777" w:rsidR="0014438D" w:rsidRPr="004F515D" w:rsidRDefault="0014438D" w:rsidP="004F515D">
            <w:pPr>
              <w:keepNext/>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t>$this-&gt;session-&gt;unset_userdata($data);</w:t>
            </w:r>
          </w:p>
          <w:p w14:paraId="24425231" w14:textId="77777777" w:rsidR="00175D7E" w:rsidRDefault="00175D7E" w:rsidP="004F515D">
            <w:pPr>
              <w:spacing w:after="0" w:line="240" w:lineRule="auto"/>
              <w:rPr>
                <w:rFonts w:ascii="Courier New" w:hAnsi="Courier New" w:cs="Courier New"/>
                <w:sz w:val="20"/>
              </w:rPr>
            </w:pPr>
            <w:r w:rsidRPr="004F515D">
              <w:rPr>
                <w:rFonts w:ascii="Courier New" w:hAnsi="Courier New" w:cs="Courier New"/>
                <w:sz w:val="20"/>
              </w:rPr>
              <w:tab/>
            </w:r>
            <w:r w:rsidRPr="004F515D">
              <w:rPr>
                <w:rFonts w:ascii="Courier New" w:hAnsi="Courier New" w:cs="Courier New"/>
                <w:sz w:val="20"/>
              </w:rPr>
              <w:tab/>
              <w:t>$this-&gt;session-&gt;unset_userdata('idrang');</w:t>
            </w:r>
          </w:p>
          <w:p w14:paraId="1F57FA12"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session-&gt;unset_userdata('iddepartement');</w:t>
            </w:r>
          </w:p>
          <w:p w14:paraId="0D2136F8"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array $id barcode select</w:t>
            </w:r>
          </w:p>
          <w:p w14:paraId="4E4684EF"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session-&gt;unset_userdata('idbarcode');</w:t>
            </w:r>
          </w:p>
          <w:p w14:paraId="0266B18D"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session-&gt;unset_userdata('cardcetak');</w:t>
            </w:r>
          </w:p>
          <w:p w14:paraId="38B610D7"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session-&gt;unset_userdata('cetak');</w:t>
            </w:r>
          </w:p>
          <w:p w14:paraId="3BB0DECD"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session_destroy($data);</w:t>
            </w:r>
          </w:p>
          <w:p w14:paraId="0B602F06"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redirect('start');</w:t>
            </w:r>
          </w:p>
          <w:p w14:paraId="03F8B6C6"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w:t>
            </w:r>
          </w:p>
          <w:p w14:paraId="7EF5650B" w14:textId="7788893E" w:rsidR="007C26F1" w:rsidRPr="004F515D" w:rsidRDefault="007C26F1" w:rsidP="00ED2824">
            <w:pPr>
              <w:keepNext/>
              <w:spacing w:after="0" w:line="240" w:lineRule="auto"/>
              <w:rPr>
                <w:rFonts w:ascii="Courier New" w:hAnsi="Courier New" w:cs="Courier New"/>
                <w:sz w:val="20"/>
              </w:rPr>
            </w:pPr>
            <w:r w:rsidRPr="007C26F1">
              <w:rPr>
                <w:rFonts w:ascii="Courier New" w:hAnsi="Courier New" w:cs="Courier New"/>
                <w:sz w:val="20"/>
              </w:rPr>
              <w:t>}</w:t>
            </w:r>
          </w:p>
        </w:tc>
      </w:tr>
    </w:tbl>
    <w:p w14:paraId="67CF6A44" w14:textId="3637F42A" w:rsidR="0014438D" w:rsidRDefault="00ED2824" w:rsidP="00ED2824">
      <w:pPr>
        <w:pStyle w:val="Caption"/>
        <w:rPr>
          <w:b w:val="0"/>
        </w:rPr>
      </w:pPr>
      <w:bookmarkStart w:id="173" w:name="_Toc59700863"/>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8</w:t>
      </w:r>
      <w:r w:rsidR="00F73158">
        <w:rPr>
          <w:noProof/>
        </w:rPr>
        <w:fldChar w:fldCharType="end"/>
      </w:r>
      <w:r w:rsidR="0014438D">
        <w:rPr>
          <w:b w:val="0"/>
        </w:rPr>
        <w:t xml:space="preserve"> Lanjutan</w:t>
      </w:r>
      <w:r w:rsidR="0009454A" w:rsidRPr="0009454A">
        <w:rPr>
          <w:rFonts w:cs="Times New Roman"/>
          <w:b w:val="0"/>
          <w:i/>
        </w:rPr>
        <w:t xml:space="preserve"> </w:t>
      </w:r>
      <w:r w:rsidR="0009454A" w:rsidRPr="00EB424B">
        <w:rPr>
          <w:rFonts w:cs="Times New Roman"/>
          <w:b w:val="0"/>
          <w:i/>
        </w:rPr>
        <w:t>Source code Controller Start</w:t>
      </w:r>
      <w:bookmarkEnd w:id="173"/>
    </w:p>
    <w:p w14:paraId="3A81E773" w14:textId="7FB94411" w:rsidR="00935625" w:rsidRPr="008337D0" w:rsidRDefault="008337D0" w:rsidP="008337D0">
      <w:pPr>
        <w:pStyle w:val="Heading4"/>
        <w:rPr>
          <w:rFonts w:ascii="Times New Roman" w:hAnsi="Times New Roman" w:cs="Times New Roman"/>
          <w:b/>
          <w:i w:val="0"/>
          <w:color w:val="auto"/>
          <w:sz w:val="24"/>
        </w:rPr>
      </w:pPr>
      <w:bookmarkStart w:id="174" w:name="_Toc60823058"/>
      <w:r w:rsidRPr="008337D0">
        <w:rPr>
          <w:rFonts w:ascii="Times New Roman" w:hAnsi="Times New Roman" w:cs="Times New Roman"/>
          <w:b/>
          <w:i w:val="0"/>
          <w:color w:val="auto"/>
          <w:sz w:val="24"/>
        </w:rPr>
        <w:t xml:space="preserve">4.2.2.2 </w:t>
      </w:r>
      <w:r w:rsidR="00935625" w:rsidRPr="008337D0">
        <w:rPr>
          <w:rFonts w:ascii="Times New Roman" w:hAnsi="Times New Roman" w:cs="Times New Roman"/>
          <w:b/>
          <w:i w:val="0"/>
          <w:color w:val="auto"/>
          <w:sz w:val="24"/>
        </w:rPr>
        <w:t>Con</w:t>
      </w:r>
      <w:r w:rsidR="009125E8" w:rsidRPr="008337D0">
        <w:rPr>
          <w:rFonts w:ascii="Times New Roman" w:hAnsi="Times New Roman" w:cs="Times New Roman"/>
          <w:b/>
          <w:i w:val="0"/>
          <w:color w:val="auto"/>
          <w:sz w:val="24"/>
        </w:rPr>
        <w:t xml:space="preserve">troller </w:t>
      </w:r>
      <w:r w:rsidR="00481FF5" w:rsidRPr="008337D0">
        <w:rPr>
          <w:rFonts w:ascii="Times New Roman" w:hAnsi="Times New Roman" w:cs="Times New Roman"/>
          <w:b/>
          <w:i w:val="0"/>
          <w:color w:val="auto"/>
          <w:sz w:val="24"/>
        </w:rPr>
        <w:t>Barang</w:t>
      </w:r>
      <w:bookmarkEnd w:id="174"/>
    </w:p>
    <w:tbl>
      <w:tblPr>
        <w:tblW w:w="0" w:type="auto"/>
        <w:tblLook w:val="04A0" w:firstRow="1" w:lastRow="0" w:firstColumn="1" w:lastColumn="0" w:noHBand="0" w:noVBand="1"/>
      </w:tblPr>
      <w:tblGrid>
        <w:gridCol w:w="8778"/>
      </w:tblGrid>
      <w:tr w:rsidR="00481FF5" w:rsidRPr="007C26F1" w14:paraId="6CC2F31B" w14:textId="77777777" w:rsidTr="00175D7E">
        <w:tc>
          <w:tcPr>
            <w:tcW w:w="8778" w:type="dxa"/>
            <w:tcBorders>
              <w:top w:val="single" w:sz="4" w:space="0" w:color="auto"/>
              <w:left w:val="single" w:sz="4" w:space="0" w:color="auto"/>
              <w:bottom w:val="single" w:sz="4" w:space="0" w:color="auto"/>
              <w:right w:val="single" w:sz="4" w:space="0" w:color="auto"/>
            </w:tcBorders>
          </w:tcPr>
          <w:p w14:paraId="52B96ED9"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lt;?php</w:t>
            </w:r>
          </w:p>
          <w:p w14:paraId="2EDE6AA0"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defined('BASEPATH') OR exit('No direct script access allowed');</w:t>
            </w:r>
          </w:p>
          <w:p w14:paraId="25AD5644" w14:textId="77777777" w:rsidR="00481FF5" w:rsidRPr="007C26F1" w:rsidRDefault="00481FF5" w:rsidP="007C26F1">
            <w:pPr>
              <w:spacing w:after="0" w:line="240" w:lineRule="auto"/>
              <w:rPr>
                <w:rFonts w:ascii="Courier New" w:hAnsi="Courier New" w:cs="Courier New"/>
                <w:sz w:val="20"/>
              </w:rPr>
            </w:pPr>
          </w:p>
          <w:p w14:paraId="05D335E4"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require('vendor/autoload.php') ;</w:t>
            </w:r>
          </w:p>
          <w:p w14:paraId="12C70E60"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include "phpqrcode/qrlib.php"; //&lt;-- LOKASI FILE UTAMA PLUGINNYA</w:t>
            </w:r>
          </w:p>
          <w:p w14:paraId="5070FA5F" w14:textId="77777777" w:rsidR="00481FF5" w:rsidRPr="007C26F1" w:rsidRDefault="00481FF5" w:rsidP="007C26F1">
            <w:pPr>
              <w:spacing w:after="0" w:line="240" w:lineRule="auto"/>
              <w:rPr>
                <w:rFonts w:ascii="Courier New" w:hAnsi="Courier New" w:cs="Courier New"/>
                <w:sz w:val="20"/>
              </w:rPr>
            </w:pPr>
          </w:p>
          <w:p w14:paraId="1941FDDC"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class Barang extends MY_Controller {</w:t>
            </w:r>
          </w:p>
          <w:p w14:paraId="13B49141"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ab/>
              <w:t>public function __construct(){</w:t>
            </w:r>
          </w:p>
          <w:p w14:paraId="11352429"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parent :: __construct();</w:t>
            </w:r>
          </w:p>
          <w:p w14:paraId="3EB8FF8D" w14:textId="77777777" w:rsidR="00481FF5" w:rsidRPr="007C26F1" w:rsidRDefault="00481FF5"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r>
          </w:p>
          <w:p w14:paraId="77D9774E" w14:textId="561237C8" w:rsidR="00602217" w:rsidRPr="007C26F1" w:rsidRDefault="00481FF5" w:rsidP="00705689">
            <w:pPr>
              <w:keepNext/>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load-&gt;helper('form');</w:t>
            </w:r>
          </w:p>
        </w:tc>
      </w:tr>
    </w:tbl>
    <w:p w14:paraId="626756A3" w14:textId="67C5D30A" w:rsidR="00EB424B" w:rsidRDefault="00705689" w:rsidP="00705689">
      <w:pPr>
        <w:pStyle w:val="Caption"/>
        <w:rPr>
          <w:rFonts w:cs="Times New Roman"/>
          <w:b w:val="0"/>
        </w:rPr>
      </w:pPr>
      <w:bookmarkStart w:id="175" w:name="_Toc59700864"/>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59</w:t>
      </w:r>
      <w:r w:rsidR="00F73158">
        <w:rPr>
          <w:noProof/>
        </w:rPr>
        <w:fldChar w:fldCharType="end"/>
      </w:r>
      <w:r w:rsidR="008337D0">
        <w:rPr>
          <w:b w:val="0"/>
        </w:rPr>
        <w:t xml:space="preserve"> </w:t>
      </w:r>
      <w:r w:rsidR="00EB424B" w:rsidRPr="00EB424B">
        <w:rPr>
          <w:rFonts w:cs="Times New Roman"/>
          <w:b w:val="0"/>
          <w:i/>
        </w:rPr>
        <w:t xml:space="preserve">Source code Controller </w:t>
      </w:r>
      <w:r w:rsidR="00EB424B" w:rsidRPr="00465F58">
        <w:rPr>
          <w:rFonts w:cs="Times New Roman"/>
          <w:b w:val="0"/>
        </w:rPr>
        <w:t>Barang</w:t>
      </w:r>
      <w:bookmarkEnd w:id="1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8337D0" w:rsidRPr="007C26F1" w14:paraId="1CFB139C" w14:textId="77777777" w:rsidTr="007C26F1">
        <w:tc>
          <w:tcPr>
            <w:tcW w:w="8778" w:type="dxa"/>
          </w:tcPr>
          <w:p w14:paraId="66BBACC1"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lastRenderedPageBreak/>
              <w:tab/>
            </w:r>
            <w:r w:rsidRPr="007C26F1">
              <w:rPr>
                <w:rFonts w:ascii="Courier New" w:hAnsi="Courier New" w:cs="Courier New"/>
                <w:sz w:val="20"/>
              </w:rPr>
              <w:tab/>
              <w:t>$this-&gt;load-&gt;model('BarangModel');</w:t>
            </w:r>
          </w:p>
          <w:p w14:paraId="48DF4BEB"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load-&gt;model('DepartementModel');</w:t>
            </w:r>
          </w:p>
          <w:p w14:paraId="39704E1D"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load-&gt;model('YayasanModel');</w:t>
            </w:r>
          </w:p>
          <w:p w14:paraId="24717CEA"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load-&gt;model('KaryawanModel');</w:t>
            </w:r>
          </w:p>
          <w:p w14:paraId="30D1D056"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load-&gt;library('pdf');</w:t>
            </w:r>
          </w:p>
          <w:p w14:paraId="7C3236F9"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this-&gt;load-&gt;library('session');</w:t>
            </w:r>
          </w:p>
          <w:p w14:paraId="2D73F674"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r>
          </w:p>
          <w:p w14:paraId="54C28DB1"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Agar dapat ngeload user model tanpa deklasrasi disetiap fungsi yang ada dia auth*/</w:t>
            </w:r>
            <w:r w:rsidRPr="007C26F1">
              <w:rPr>
                <w:rFonts w:ascii="Courier New" w:hAnsi="Courier New" w:cs="Courier New"/>
                <w:sz w:val="20"/>
              </w:rPr>
              <w:tab/>
            </w:r>
            <w:r w:rsidRPr="007C26F1">
              <w:rPr>
                <w:rFonts w:ascii="Courier New" w:hAnsi="Courier New" w:cs="Courier New"/>
                <w:sz w:val="20"/>
              </w:rPr>
              <w:tab/>
            </w:r>
          </w:p>
          <w:p w14:paraId="46C29911"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w:t>
            </w:r>
          </w:p>
          <w:p w14:paraId="3276EBE1"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p>
          <w:p w14:paraId="1743F440"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public function index()</w:t>
            </w:r>
          </w:p>
          <w:p w14:paraId="24FE091A"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if($_SESSION['status'] !== NULL){</w:t>
            </w:r>
          </w:p>
          <w:p w14:paraId="40AFF9B8"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data['title']="INVENTARIS YSI";</w:t>
            </w:r>
          </w:p>
          <w:p w14:paraId="3A0BE86D"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data['subtitle']="YAYASAN SINAI INDONESIA";</w:t>
            </w:r>
          </w:p>
          <w:p w14:paraId="75E07C9B"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data['status']="admin";</w:t>
            </w:r>
          </w:p>
          <w:p w14:paraId="40192C70"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redirect('barang/daftarbarangview');</w:t>
            </w:r>
          </w:p>
          <w:p w14:paraId="20CA8E58"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w:t>
            </w:r>
          </w:p>
          <w:p w14:paraId="15C38EA7"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else</w:t>
            </w:r>
          </w:p>
          <w:p w14:paraId="0A44577E"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w:t>
            </w:r>
          </w:p>
          <w:p w14:paraId="7ADD2070"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r>
            <w:r w:rsidRPr="007C26F1">
              <w:rPr>
                <w:rFonts w:ascii="Courier New" w:hAnsi="Courier New" w:cs="Courier New"/>
                <w:sz w:val="20"/>
              </w:rPr>
              <w:tab/>
              <w:t>redirect('start/start');</w:t>
            </w:r>
          </w:p>
          <w:p w14:paraId="10325436" w14:textId="77777777" w:rsidR="007C26F1" w:rsidRPr="007C26F1" w:rsidRDefault="007C26F1" w:rsidP="007C26F1">
            <w:pPr>
              <w:spacing w:after="0" w:line="240" w:lineRule="auto"/>
              <w:rPr>
                <w:rFonts w:ascii="Courier New" w:hAnsi="Courier New" w:cs="Courier New"/>
                <w:sz w:val="20"/>
              </w:rPr>
            </w:pPr>
            <w:r w:rsidRPr="007C26F1">
              <w:rPr>
                <w:rFonts w:ascii="Courier New" w:hAnsi="Courier New" w:cs="Courier New"/>
                <w:sz w:val="20"/>
              </w:rPr>
              <w:tab/>
              <w:t>}</w:t>
            </w:r>
          </w:p>
          <w:p w14:paraId="75D56844" w14:textId="77777777" w:rsidR="007C26F1" w:rsidRPr="00481FF5" w:rsidRDefault="007C26F1" w:rsidP="007C26F1">
            <w:pPr>
              <w:spacing w:after="0"/>
              <w:rPr>
                <w:rFonts w:ascii="Courier New" w:hAnsi="Courier New" w:cs="Courier New"/>
              </w:rPr>
            </w:pPr>
            <w:r w:rsidRPr="007C26F1">
              <w:rPr>
                <w:rFonts w:ascii="Courier New" w:hAnsi="Courier New" w:cs="Courier New"/>
                <w:sz w:val="20"/>
              </w:rPr>
              <w:t>}</w:t>
            </w:r>
          </w:p>
          <w:p w14:paraId="170DF1F1" w14:textId="77777777" w:rsidR="007C26F1" w:rsidRDefault="007C26F1" w:rsidP="007C26F1">
            <w:pPr>
              <w:keepNext/>
              <w:spacing w:after="0"/>
              <w:rPr>
                <w:rFonts w:ascii="Courier New" w:hAnsi="Courier New" w:cs="Courier New"/>
              </w:rPr>
            </w:pPr>
            <w:r w:rsidRPr="00481FF5">
              <w:rPr>
                <w:rFonts w:ascii="Courier New" w:hAnsi="Courier New" w:cs="Courier New"/>
              </w:rPr>
              <w:t>public function dashboard()</w:t>
            </w:r>
          </w:p>
          <w:p w14:paraId="0D075A22" w14:textId="77777777" w:rsidR="007C26F1" w:rsidRPr="00481FF5" w:rsidRDefault="007C26F1" w:rsidP="007C26F1">
            <w:pPr>
              <w:spacing w:after="0"/>
              <w:rPr>
                <w:rFonts w:ascii="Courier New" w:hAnsi="Courier New" w:cs="Courier New"/>
              </w:rPr>
            </w:pPr>
            <w:r w:rsidRPr="00481FF5">
              <w:rPr>
                <w:rFonts w:ascii="Courier New" w:hAnsi="Courier New" w:cs="Courier New"/>
              </w:rPr>
              <w:t>{</w:t>
            </w:r>
          </w:p>
          <w:p w14:paraId="06139996" w14:textId="6E198AF0" w:rsidR="008337D0" w:rsidRPr="007C26F1" w:rsidRDefault="007C26F1" w:rsidP="007C26F1">
            <w:pPr>
              <w:spacing w:after="0" w:line="240" w:lineRule="auto"/>
              <w:rPr>
                <w:rFonts w:ascii="Courier New" w:hAnsi="Courier New" w:cs="Courier New"/>
                <w:sz w:val="20"/>
                <w:szCs w:val="20"/>
              </w:rPr>
            </w:pPr>
            <w:r w:rsidRPr="00481FF5">
              <w:rPr>
                <w:rFonts w:ascii="Courier New" w:hAnsi="Courier New" w:cs="Courier New"/>
              </w:rPr>
              <w:tab/>
              <w:t>$data['title']="INVENTARIS YSI";</w:t>
            </w:r>
            <w:r w:rsidR="008337D0" w:rsidRPr="007C26F1">
              <w:rPr>
                <w:rFonts w:ascii="Courier New" w:hAnsi="Courier New" w:cs="Courier New"/>
                <w:sz w:val="20"/>
                <w:szCs w:val="20"/>
              </w:rPr>
              <w:tab/>
              <w:t>$data['subtitle']="Dashboard";</w:t>
            </w:r>
          </w:p>
          <w:p w14:paraId="38F7CDC2"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data['status']="admin";</w:t>
            </w:r>
          </w:p>
          <w:p w14:paraId="159D6325"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data['active']=1;</w:t>
            </w:r>
          </w:p>
          <w:p w14:paraId="51F149D9"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this-&gt;blade-&gt;render('dashBoard',$data);</w:t>
            </w:r>
            <w:r w:rsidRPr="007C26F1">
              <w:rPr>
                <w:rFonts w:ascii="Courier New" w:hAnsi="Courier New" w:cs="Courier New"/>
                <w:sz w:val="20"/>
                <w:szCs w:val="20"/>
              </w:rPr>
              <w:tab/>
            </w:r>
          </w:p>
          <w:p w14:paraId="30AAE7A5"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w:t>
            </w:r>
          </w:p>
          <w:p w14:paraId="2785684E"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public function daftarbarangview()</w:t>
            </w:r>
          </w:p>
          <w:p w14:paraId="43FF3720"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if($_SESSION['status'] !== NULL){</w:t>
            </w:r>
          </w:p>
          <w:p w14:paraId="683EF8AD" w14:textId="77777777" w:rsidR="008337D0" w:rsidRPr="007C26F1" w:rsidRDefault="008337D0" w:rsidP="007C26F1">
            <w:pPr>
              <w:spacing w:after="0" w:line="240" w:lineRule="auto"/>
              <w:rPr>
                <w:rFonts w:ascii="Courier New" w:hAnsi="Courier New" w:cs="Courier New"/>
                <w:sz w:val="20"/>
                <w:szCs w:val="20"/>
              </w:rPr>
            </w:pPr>
          </w:p>
          <w:p w14:paraId="52D6E548"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data['title']="INVENTARIS YSI";</w:t>
            </w:r>
          </w:p>
          <w:p w14:paraId="1926CC3B"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data['subtitle']="Daftar Barang";</w:t>
            </w:r>
          </w:p>
          <w:p w14:paraId="0075BB72"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data['active']="DaftarBarang";</w:t>
            </w:r>
          </w:p>
          <w:p w14:paraId="3FA4A6E2"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status=$_SESSION['status'];</w:t>
            </w:r>
          </w:p>
          <w:p w14:paraId="2AA2F4DC"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data['status']=$_SESSION['status'];</w:t>
            </w:r>
          </w:p>
          <w:p w14:paraId="4898692C"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if($status==1)</w:t>
            </w:r>
          </w:p>
          <w:p w14:paraId="1A07A13E"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w:t>
            </w:r>
          </w:p>
          <w:p w14:paraId="31C17C59"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r>
            <w:r w:rsidRPr="007C26F1">
              <w:rPr>
                <w:rFonts w:ascii="Courier New" w:hAnsi="Courier New" w:cs="Courier New"/>
                <w:sz w:val="20"/>
                <w:szCs w:val="20"/>
              </w:rPr>
              <w:tab/>
              <w:t>$data['status']="admin";</w:t>
            </w:r>
          </w:p>
          <w:p w14:paraId="66CC3E58"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w:t>
            </w:r>
          </w:p>
          <w:p w14:paraId="448091E8"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else if($status==2)</w:t>
            </w:r>
          </w:p>
          <w:p w14:paraId="136A4641"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w:t>
            </w:r>
          </w:p>
          <w:p w14:paraId="6F15DE56"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r>
            <w:r w:rsidRPr="007C26F1">
              <w:rPr>
                <w:rFonts w:ascii="Courier New" w:hAnsi="Courier New" w:cs="Courier New"/>
                <w:sz w:val="20"/>
                <w:szCs w:val="20"/>
              </w:rPr>
              <w:tab/>
              <w:t>$data['status']="direktur";</w:t>
            </w:r>
            <w:r w:rsidRPr="007C26F1">
              <w:rPr>
                <w:rFonts w:ascii="Courier New" w:hAnsi="Courier New" w:cs="Courier New"/>
                <w:sz w:val="20"/>
                <w:szCs w:val="20"/>
              </w:rPr>
              <w:tab/>
            </w:r>
          </w:p>
          <w:p w14:paraId="34FF8852"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w:t>
            </w:r>
          </w:p>
          <w:p w14:paraId="4A1D8E07"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else if($status==3)</w:t>
            </w:r>
          </w:p>
          <w:p w14:paraId="6ADE6D05"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w:t>
            </w:r>
          </w:p>
          <w:p w14:paraId="720947C8"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r>
            <w:r w:rsidRPr="007C26F1">
              <w:rPr>
                <w:rFonts w:ascii="Courier New" w:hAnsi="Courier New" w:cs="Courier New"/>
                <w:sz w:val="20"/>
                <w:szCs w:val="20"/>
              </w:rPr>
              <w:tab/>
              <w:t>$data['status']="user";</w:t>
            </w:r>
          </w:p>
          <w:p w14:paraId="6913C44E"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w:t>
            </w:r>
          </w:p>
          <w:p w14:paraId="365EDFE5" w14:textId="77777777" w:rsidR="008337D0" w:rsidRPr="007C26F1" w:rsidRDefault="008337D0" w:rsidP="007C26F1">
            <w:pPr>
              <w:spacing w:after="0" w:line="240" w:lineRule="auto"/>
              <w:rPr>
                <w:rFonts w:ascii="Courier New" w:hAnsi="Courier New" w:cs="Courier New"/>
                <w:sz w:val="20"/>
                <w:szCs w:val="20"/>
              </w:rPr>
            </w:pPr>
          </w:p>
          <w:p w14:paraId="70C01BD2"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if($this-&gt;input-&gt;post()){</w:t>
            </w:r>
          </w:p>
          <w:p w14:paraId="14F83A02"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r>
            <w:r w:rsidRPr="007C26F1">
              <w:rPr>
                <w:rFonts w:ascii="Courier New" w:hAnsi="Courier New" w:cs="Courier New"/>
                <w:sz w:val="20"/>
                <w:szCs w:val="20"/>
              </w:rPr>
              <w:tab/>
              <w:t>echo json_encode($this-&gt;input-&gt;post());</w:t>
            </w:r>
          </w:p>
          <w:p w14:paraId="11D615CD" w14:textId="77777777" w:rsidR="008337D0" w:rsidRPr="007C26F1" w:rsidRDefault="008337D0" w:rsidP="007C26F1">
            <w:pPr>
              <w:spacing w:after="0" w:line="240" w:lineRule="auto"/>
              <w:rPr>
                <w:rFonts w:ascii="Courier New" w:hAnsi="Courier New" w:cs="Courier New"/>
                <w:sz w:val="20"/>
                <w:szCs w:val="20"/>
              </w:rPr>
            </w:pPr>
            <w:r w:rsidRPr="007C26F1">
              <w:rPr>
                <w:rFonts w:ascii="Courier New" w:hAnsi="Courier New" w:cs="Courier New"/>
                <w:sz w:val="20"/>
                <w:szCs w:val="20"/>
              </w:rPr>
              <w:tab/>
              <w:t>}</w:t>
            </w:r>
          </w:p>
          <w:p w14:paraId="5D0F205A" w14:textId="77777777" w:rsidR="008337D0" w:rsidRPr="007C26F1" w:rsidRDefault="008337D0" w:rsidP="007C26F1">
            <w:pPr>
              <w:spacing w:after="0" w:line="240" w:lineRule="auto"/>
              <w:rPr>
                <w:rFonts w:ascii="Courier New" w:hAnsi="Courier New" w:cs="Courier New"/>
                <w:sz w:val="20"/>
                <w:szCs w:val="20"/>
              </w:rPr>
            </w:pPr>
          </w:p>
          <w:p w14:paraId="341B78EE" w14:textId="290D59E6" w:rsidR="008337D0" w:rsidRPr="007C26F1" w:rsidRDefault="008337D0" w:rsidP="00893F4A">
            <w:pPr>
              <w:keepNext/>
              <w:spacing w:after="0" w:line="240" w:lineRule="auto"/>
              <w:rPr>
                <w:rFonts w:ascii="Courier New" w:hAnsi="Courier New" w:cs="Courier New"/>
                <w:sz w:val="20"/>
                <w:szCs w:val="20"/>
              </w:rPr>
            </w:pPr>
            <w:r w:rsidRPr="007C26F1">
              <w:rPr>
                <w:rFonts w:ascii="Courier New" w:hAnsi="Courier New" w:cs="Courier New"/>
                <w:sz w:val="20"/>
                <w:szCs w:val="20"/>
              </w:rPr>
              <w:tab/>
            </w:r>
            <w:r w:rsidRPr="007C26F1">
              <w:rPr>
                <w:rFonts w:ascii="Courier New" w:hAnsi="Courier New" w:cs="Courier New"/>
                <w:sz w:val="20"/>
                <w:szCs w:val="20"/>
              </w:rPr>
              <w:tab/>
              <w:t>//jika terdapat session pda awal load daftar barang maka akan di unset</w:t>
            </w:r>
          </w:p>
        </w:tc>
      </w:tr>
    </w:tbl>
    <w:p w14:paraId="48040493" w14:textId="79615164" w:rsidR="008337D0" w:rsidRDefault="00893F4A" w:rsidP="00893F4A">
      <w:pPr>
        <w:pStyle w:val="Caption"/>
        <w:rPr>
          <w:b w:val="0"/>
        </w:rPr>
      </w:pPr>
      <w:bookmarkStart w:id="176" w:name="_Toc5970086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0</w:t>
      </w:r>
      <w:r w:rsidR="00F73158">
        <w:rPr>
          <w:noProof/>
        </w:rPr>
        <w:fldChar w:fldCharType="end"/>
      </w:r>
      <w:r w:rsidR="008337D0">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8337D0" w:rsidRPr="00CD0F2E" w14:paraId="0FAEC47C" w14:textId="77777777" w:rsidTr="007C26F1">
        <w:tc>
          <w:tcPr>
            <w:tcW w:w="8778" w:type="dxa"/>
          </w:tcPr>
          <w:p w14:paraId="5D0A2144"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lastRenderedPageBreak/>
              <w:tab/>
              <w:t>if(isset($_SESSION['idcode']) ||isset($_SESSION['idbarcode']))</w:t>
            </w:r>
          </w:p>
          <w:p w14:paraId="68AB0465"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t>{</w:t>
            </w:r>
          </w:p>
          <w:p w14:paraId="03D4769B"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unset($_SESSION['idcode']);</w:t>
            </w:r>
          </w:p>
          <w:p w14:paraId="08D6B89B"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unset($_SESSION['idbarcode']);</w:t>
            </w:r>
          </w:p>
          <w:p w14:paraId="3074D0CD"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daftar']=$this-&gt;BarangModel-&gt;getAll();</w:t>
            </w:r>
          </w:p>
          <w:p w14:paraId="0C7B0EAF" w14:textId="77777777" w:rsidR="007C26F1" w:rsidRPr="00CD0F2E" w:rsidRDefault="007C26F1" w:rsidP="007C26F1">
            <w:pPr>
              <w:spacing w:after="0" w:line="240" w:lineRule="auto"/>
              <w:rPr>
                <w:rFonts w:ascii="Courier New" w:hAnsi="Courier New" w:cs="Courier New"/>
                <w:sz w:val="20"/>
                <w:szCs w:val="20"/>
              </w:rPr>
            </w:pPr>
          </w:p>
          <w:p w14:paraId="67EF0A9E"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var_dump($transaksi);</w:t>
            </w:r>
          </w:p>
          <w:p w14:paraId="58772E55"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this-&gt;blade-&gt;render('daftarBarangview',$data);</w:t>
            </w:r>
          </w:p>
          <w:p w14:paraId="6F395209"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t>}</w:t>
            </w:r>
          </w:p>
          <w:p w14:paraId="050D1756"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t>else</w:t>
            </w:r>
          </w:p>
          <w:p w14:paraId="6244FFA7"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t>{</w:t>
            </w:r>
            <w:r w:rsidRPr="00CD0F2E">
              <w:rPr>
                <w:rFonts w:ascii="Courier New" w:hAnsi="Courier New" w:cs="Courier New"/>
                <w:sz w:val="20"/>
                <w:szCs w:val="20"/>
              </w:rPr>
              <w:tab/>
            </w:r>
            <w:r w:rsidRPr="00CD0F2E">
              <w:rPr>
                <w:rFonts w:ascii="Courier New" w:hAnsi="Courier New" w:cs="Courier New"/>
                <w:sz w:val="20"/>
                <w:szCs w:val="20"/>
              </w:rPr>
              <w:tab/>
            </w:r>
          </w:p>
          <w:p w14:paraId="0C109977"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daftar']=$this-&gt;BarangModel-&gt;getAll();</w:t>
            </w:r>
          </w:p>
          <w:p w14:paraId="73DC1E01" w14:textId="77777777" w:rsidR="007C26F1" w:rsidRPr="00CD0F2E" w:rsidRDefault="007C26F1" w:rsidP="007C26F1">
            <w:pPr>
              <w:spacing w:after="0" w:line="240" w:lineRule="auto"/>
              <w:rPr>
                <w:rFonts w:ascii="Courier New" w:hAnsi="Courier New" w:cs="Courier New"/>
                <w:sz w:val="20"/>
                <w:szCs w:val="20"/>
              </w:rPr>
            </w:pPr>
          </w:p>
          <w:p w14:paraId="5E77F9E8"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this-&gt;blade-&gt;render('daftarBarangview',$data);</w:t>
            </w:r>
          </w:p>
          <w:p w14:paraId="3BBB28B3"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var_dump($transaksi);</w:t>
            </w:r>
          </w:p>
          <w:p w14:paraId="161538B1"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ab/>
              <w:t>}</w:t>
            </w:r>
          </w:p>
          <w:p w14:paraId="472C93B9"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142C0D9B"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else</w:t>
            </w:r>
          </w:p>
          <w:p w14:paraId="5A44BC36" w14:textId="77777777" w:rsidR="007C26F1" w:rsidRPr="00CD0F2E" w:rsidRDefault="007C26F1" w:rsidP="007C26F1">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3EB479FA" w14:textId="02AA4C7B"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t>redirect('start/start');</w:t>
            </w:r>
          </w:p>
          <w:p w14:paraId="2CB836C0"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32192FCE"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0B4BB354"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t>//function tentang transaksi barang</w:t>
            </w:r>
          </w:p>
          <w:p w14:paraId="722B478C"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public function daftarbarang()</w:t>
            </w:r>
          </w:p>
          <w:p w14:paraId="0164C23F"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117C8C15"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t>if($_SESSION['status'] !== NULL){</w:t>
            </w:r>
          </w:p>
          <w:p w14:paraId="7216C703"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title']="INVENTARIS YSI";</w:t>
            </w:r>
          </w:p>
          <w:p w14:paraId="6EDDAB12"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subtitle']="Transaksi Barang";</w:t>
            </w:r>
          </w:p>
          <w:p w14:paraId="48F8C634"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active']="TransaksiBarang";</w:t>
            </w:r>
          </w:p>
          <w:p w14:paraId="0AD88BB1" w14:textId="77777777" w:rsidR="008337D0" w:rsidRPr="00CD0F2E" w:rsidRDefault="008337D0" w:rsidP="007C26F1">
            <w:pPr>
              <w:spacing w:after="0" w:line="240" w:lineRule="auto"/>
              <w:rPr>
                <w:rFonts w:ascii="Courier New" w:hAnsi="Courier New" w:cs="Courier New"/>
                <w:sz w:val="20"/>
                <w:szCs w:val="20"/>
              </w:rPr>
            </w:pPr>
          </w:p>
          <w:p w14:paraId="3073ADC3"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status=$_SESSION['status'];</w:t>
            </w:r>
          </w:p>
          <w:p w14:paraId="60DDEEF9" w14:textId="77777777" w:rsidR="008337D0" w:rsidRPr="00CD0F2E" w:rsidRDefault="008337D0" w:rsidP="007C26F1">
            <w:pPr>
              <w:spacing w:after="0" w:line="240" w:lineRule="auto"/>
              <w:rPr>
                <w:rFonts w:ascii="Courier New" w:hAnsi="Courier New" w:cs="Courier New"/>
                <w:sz w:val="20"/>
                <w:szCs w:val="20"/>
              </w:rPr>
            </w:pPr>
          </w:p>
          <w:p w14:paraId="3D25BE31"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this-&gt;session-&gt;unset_userdata('btncetakkuu');</w:t>
            </w:r>
          </w:p>
          <w:p w14:paraId="6BFE41AE"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menghapus message anda belum memilih barang</w:t>
            </w:r>
          </w:p>
          <w:p w14:paraId="142A8EEC"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this-&gt;session-&gt;unset_userdata('message');</w:t>
            </w:r>
          </w:p>
          <w:p w14:paraId="3FB9BDFD"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status']=$_SESSION['status'];</w:t>
            </w:r>
          </w:p>
          <w:p w14:paraId="53BA6CF9"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if($status==1)</w:t>
            </w:r>
          </w:p>
          <w:p w14:paraId="31F37309"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6390ED4B"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status']="admin";</w:t>
            </w:r>
          </w:p>
          <w:p w14:paraId="49EC4BF5"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092ADD8F"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else if($status==2)</w:t>
            </w:r>
          </w:p>
          <w:p w14:paraId="4C826B79"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4261E776"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status']="direktur";</w:t>
            </w:r>
            <w:r w:rsidRPr="00CD0F2E">
              <w:rPr>
                <w:rFonts w:ascii="Courier New" w:hAnsi="Courier New" w:cs="Courier New"/>
                <w:sz w:val="20"/>
                <w:szCs w:val="20"/>
              </w:rPr>
              <w:tab/>
            </w:r>
          </w:p>
          <w:p w14:paraId="40F95FED"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39E1DA92"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else</w:t>
            </w:r>
          </w:p>
          <w:p w14:paraId="288AD3DB"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70EE309A"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status']="user";</w:t>
            </w:r>
          </w:p>
          <w:p w14:paraId="7CCB7F0D"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25D60059" w14:textId="77777777" w:rsidR="008337D0" w:rsidRPr="00CD0F2E" w:rsidRDefault="008337D0" w:rsidP="007C26F1">
            <w:pPr>
              <w:spacing w:after="0" w:line="240" w:lineRule="auto"/>
              <w:rPr>
                <w:rFonts w:ascii="Courier New" w:hAnsi="Courier New" w:cs="Courier New"/>
                <w:sz w:val="20"/>
                <w:szCs w:val="20"/>
              </w:rPr>
            </w:pPr>
          </w:p>
          <w:p w14:paraId="1DD81C18"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if(isset($_SESSION['cardcetak']) &amp;&amp; isset($_SESSION['cetak']))</w:t>
            </w:r>
          </w:p>
          <w:p w14:paraId="06BA7C52"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3B4000B9"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this-&gt;session-&gt;unset_userdata('cardcetak');</w:t>
            </w:r>
          </w:p>
          <w:p w14:paraId="2168961F"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this-&gt;session-&gt;unset_userdata('cetak');</w:t>
            </w:r>
          </w:p>
          <w:p w14:paraId="4453DFBB"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60BAD2D0"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p>
          <w:p w14:paraId="7A365325"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if($this-&gt;input-&gt;post()){</w:t>
            </w:r>
          </w:p>
          <w:p w14:paraId="1120ADA0" w14:textId="77777777" w:rsidR="008337D0" w:rsidRPr="00CD0F2E" w:rsidRDefault="008337D0" w:rsidP="007C26F1">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echo json_encode($this-&gt;input-&gt;post());</w:t>
            </w:r>
          </w:p>
          <w:p w14:paraId="72B7C934" w14:textId="0AEC0372" w:rsidR="008337D0" w:rsidRPr="00CD0F2E" w:rsidRDefault="008337D0" w:rsidP="00893F4A">
            <w:pPr>
              <w:keepNext/>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tc>
      </w:tr>
    </w:tbl>
    <w:p w14:paraId="7A1EE809" w14:textId="26B93F9E" w:rsidR="008337D0" w:rsidRDefault="00893F4A" w:rsidP="00893F4A">
      <w:pPr>
        <w:pStyle w:val="Caption"/>
        <w:rPr>
          <w:b w:val="0"/>
        </w:rPr>
      </w:pPr>
      <w:bookmarkStart w:id="177" w:name="_Toc5970086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1</w:t>
      </w:r>
      <w:r w:rsidR="00F73158">
        <w:rPr>
          <w:noProof/>
        </w:rPr>
        <w:fldChar w:fldCharType="end"/>
      </w:r>
      <w:r w:rsidR="008337D0">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77"/>
    </w:p>
    <w:tbl>
      <w:tblPr>
        <w:tblW w:w="0" w:type="auto"/>
        <w:tblLook w:val="04A0" w:firstRow="1" w:lastRow="0" w:firstColumn="1" w:lastColumn="0" w:noHBand="0" w:noVBand="1"/>
      </w:tblPr>
      <w:tblGrid>
        <w:gridCol w:w="9004"/>
      </w:tblGrid>
      <w:tr w:rsidR="008337D0" w:rsidRPr="00CD0F2E" w14:paraId="6D4B28A3" w14:textId="77777777" w:rsidTr="007C26F1">
        <w:tc>
          <w:tcPr>
            <w:tcW w:w="8778" w:type="dxa"/>
            <w:tcBorders>
              <w:top w:val="single" w:sz="4" w:space="0" w:color="auto"/>
              <w:left w:val="single" w:sz="4" w:space="0" w:color="auto"/>
              <w:bottom w:val="single" w:sz="4" w:space="0" w:color="auto"/>
              <w:right w:val="single" w:sz="4" w:space="0" w:color="auto"/>
            </w:tcBorders>
          </w:tcPr>
          <w:p w14:paraId="1B4CDC4C" w14:textId="77777777" w:rsidR="007C26F1" w:rsidRPr="00CD0F2E" w:rsidRDefault="007C26F1" w:rsidP="00CD0F2E">
            <w:pPr>
              <w:spacing w:after="0" w:line="240" w:lineRule="auto"/>
              <w:rPr>
                <w:rFonts w:ascii="Courier New" w:hAnsi="Courier New" w:cs="Courier New"/>
                <w:sz w:val="20"/>
                <w:szCs w:val="20"/>
              </w:rPr>
            </w:pPr>
          </w:p>
          <w:p w14:paraId="6EAC05B5"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jika terdapat session pda awal load daftar barang maka akan di unset</w:t>
            </w:r>
          </w:p>
          <w:p w14:paraId="5863D023"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if(isset($_SESSION['idcode']))</w:t>
            </w:r>
          </w:p>
          <w:p w14:paraId="0834B166"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688651FF"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unset($_SESSION['idcode']);</w:t>
            </w:r>
          </w:p>
          <w:p w14:paraId="04048978"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daftar']=$this-&gt;BarangModel-&gt;getAll();</w:t>
            </w:r>
          </w:p>
          <w:p w14:paraId="3D1A6E4D"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pemilik']=$this-&gt;BarangModel-&gt;getpemilik();</w:t>
            </w:r>
          </w:p>
          <w:p w14:paraId="3A06522B"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this-&gt;blade-&gt;render('daftarBarang',$data);</w:t>
            </w:r>
          </w:p>
          <w:p w14:paraId="1F8B1F6E" w14:textId="77777777"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61EDD54F" w14:textId="47CB580D" w:rsidR="007C26F1" w:rsidRPr="00CD0F2E" w:rsidRDefault="007C26F1"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else</w:t>
            </w:r>
          </w:p>
          <w:p w14:paraId="7762E202" w14:textId="5E363DCD"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r w:rsidRPr="00CD0F2E">
              <w:rPr>
                <w:rFonts w:ascii="Courier New" w:hAnsi="Courier New" w:cs="Courier New"/>
                <w:sz w:val="20"/>
                <w:szCs w:val="20"/>
              </w:rPr>
              <w:tab/>
            </w:r>
            <w:r w:rsidRPr="00CD0F2E">
              <w:rPr>
                <w:rFonts w:ascii="Courier New" w:hAnsi="Courier New" w:cs="Courier New"/>
                <w:sz w:val="20"/>
                <w:szCs w:val="20"/>
              </w:rPr>
              <w:tab/>
            </w:r>
          </w:p>
          <w:p w14:paraId="27855D0A"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daftar']=$this-&gt;BarangModel-&gt;getAll();</w:t>
            </w:r>
          </w:p>
          <w:p w14:paraId="424F1B47"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pemilik']=$this-&gt;BarangModel-&gt;getpemilik();</w:t>
            </w:r>
          </w:p>
          <w:p w14:paraId="6FD65A0B"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this-&gt;blade-&gt;render('daftarBarang',$data);</w:t>
            </w:r>
          </w:p>
          <w:p w14:paraId="0D493D61"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4DC45C92"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w:t>
            </w:r>
          </w:p>
          <w:p w14:paraId="01203EEF"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else</w:t>
            </w:r>
          </w:p>
          <w:p w14:paraId="4D1B0DE5"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w:t>
            </w:r>
          </w:p>
          <w:p w14:paraId="21F0F771"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redirect('start/start');</w:t>
            </w:r>
          </w:p>
          <w:p w14:paraId="3451628C"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w:t>
            </w:r>
          </w:p>
          <w:p w14:paraId="313E6D0D"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42EA5D8B" w14:textId="77777777" w:rsidR="008337D0" w:rsidRPr="00CD0F2E" w:rsidRDefault="008337D0" w:rsidP="00CD0F2E">
            <w:pPr>
              <w:spacing w:after="0" w:line="240" w:lineRule="auto"/>
              <w:rPr>
                <w:rFonts w:ascii="Courier New" w:hAnsi="Courier New" w:cs="Courier New"/>
                <w:sz w:val="20"/>
                <w:szCs w:val="20"/>
              </w:rPr>
            </w:pPr>
          </w:p>
          <w:p w14:paraId="341384D3"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public function load_pemilik()</w:t>
            </w:r>
          </w:p>
          <w:p w14:paraId="6BDB58A2"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58E431B7"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data['title']="INVENTARIS YSI";</w:t>
            </w:r>
          </w:p>
          <w:p w14:paraId="455424DA"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subtitle']="Tambah Barang";</w:t>
            </w:r>
          </w:p>
          <w:p w14:paraId="4816A433"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active']="TambahBarang";</w:t>
            </w:r>
          </w:p>
          <w:p w14:paraId="27A60CAC"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status=$_SESSION['status'];</w:t>
            </w:r>
          </w:p>
          <w:p w14:paraId="2840FBA7"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data['status']=$_SESSION['status'];</w:t>
            </w:r>
          </w:p>
          <w:p w14:paraId="6002EEFD" w14:textId="77777777" w:rsidR="008337D0" w:rsidRPr="00CD0F2E" w:rsidRDefault="008337D0" w:rsidP="00CD0F2E">
            <w:pPr>
              <w:spacing w:after="0" w:line="240" w:lineRule="auto"/>
              <w:rPr>
                <w:rFonts w:ascii="Courier New" w:hAnsi="Courier New" w:cs="Courier New"/>
                <w:sz w:val="20"/>
                <w:szCs w:val="20"/>
              </w:rPr>
            </w:pPr>
          </w:p>
          <w:p w14:paraId="6B973806"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if($status==1)</w:t>
            </w:r>
          </w:p>
          <w:p w14:paraId="234D2F66"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63202136"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status']="admin";</w:t>
            </w:r>
          </w:p>
          <w:p w14:paraId="62A7078E"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3CD9C4DA"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else if($status==2)</w:t>
            </w:r>
          </w:p>
          <w:p w14:paraId="0961B91D"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05073FD1"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status']="direktur";</w:t>
            </w:r>
            <w:r w:rsidRPr="00CD0F2E">
              <w:rPr>
                <w:rFonts w:ascii="Courier New" w:hAnsi="Courier New" w:cs="Courier New"/>
                <w:sz w:val="20"/>
                <w:szCs w:val="20"/>
              </w:rPr>
              <w:tab/>
            </w:r>
          </w:p>
          <w:p w14:paraId="0227E3D6"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4F5C30FA"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else</w:t>
            </w:r>
          </w:p>
          <w:p w14:paraId="1ECFD56B"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263B383F"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data['status']="user";</w:t>
            </w:r>
          </w:p>
          <w:p w14:paraId="48E9A293"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w:t>
            </w:r>
          </w:p>
          <w:p w14:paraId="460ECB80"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data['pemilik']=$this-&gt;BarangModel-&gt;getpemilik();</w:t>
            </w:r>
          </w:p>
          <w:p w14:paraId="40A1CF22"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data['lokasi']=$this-&gt;BarangModel-&gt;getlokasi();</w:t>
            </w:r>
          </w:p>
          <w:p w14:paraId="1A9418D4"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this-&gt;blade-&gt;render('tambahBarang',$data);</w:t>
            </w:r>
          </w:p>
          <w:p w14:paraId="3E894FD0"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w:t>
            </w:r>
          </w:p>
          <w:p w14:paraId="34C7AD63"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function API untuk menampilkan select Box lokasi Barang</w:t>
            </w:r>
          </w:p>
          <w:p w14:paraId="6B538C19"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public function selectBox_lokasi()</w:t>
            </w:r>
          </w:p>
          <w:p w14:paraId="7F3292D0"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t>{</w:t>
            </w:r>
          </w:p>
          <w:p w14:paraId="52373FF4"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id = $this-&gt;input-&gt;post('id');</w:t>
            </w:r>
          </w:p>
          <w:p w14:paraId="2C9D605D"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this-&gt;session-&gt;set_userdata('idlok',$id);</w:t>
            </w:r>
          </w:p>
          <w:p w14:paraId="2C8698C4"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option = $this-&gt;input-&gt;post('op');</w:t>
            </w:r>
          </w:p>
          <w:p w14:paraId="429F6DE5"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t>if ($option==1)</w:t>
            </w:r>
          </w:p>
          <w:p w14:paraId="7947CA19" w14:textId="77777777" w:rsidR="008337D0" w:rsidRPr="00CD0F2E" w:rsidRDefault="008337D0"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 xml:space="preserve">{ </w:t>
            </w:r>
            <w:r w:rsidRPr="00CD0F2E">
              <w:rPr>
                <w:rFonts w:ascii="Courier New" w:hAnsi="Courier New" w:cs="Courier New"/>
                <w:sz w:val="20"/>
                <w:szCs w:val="20"/>
              </w:rPr>
              <w:tab/>
              <w:t>$lokasidetail=$this-&gt;BarangModel-&gt;getlokasidetail($id);</w:t>
            </w:r>
          </w:p>
          <w:p w14:paraId="1E42372B" w14:textId="39B0B360" w:rsidR="008337D0" w:rsidRPr="00CD0F2E" w:rsidRDefault="008337D0" w:rsidP="00893F4A">
            <w:pPr>
              <w:keepNext/>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 xml:space="preserve"> echo "&lt;option value=''&gt;--------------------------------------------------------------Pilih Detail Ruangan----------------------------------------------------------------------------</w:t>
            </w:r>
          </w:p>
        </w:tc>
      </w:tr>
    </w:tbl>
    <w:p w14:paraId="207ADC48" w14:textId="70A03A04" w:rsidR="008337D0" w:rsidRDefault="00893F4A" w:rsidP="00893F4A">
      <w:pPr>
        <w:pStyle w:val="Caption"/>
        <w:rPr>
          <w:b w:val="0"/>
        </w:rPr>
      </w:pPr>
      <w:bookmarkStart w:id="178" w:name="_Toc5970086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2</w:t>
      </w:r>
      <w:r w:rsidR="00F73158">
        <w:rPr>
          <w:noProof/>
        </w:rPr>
        <w:fldChar w:fldCharType="end"/>
      </w:r>
      <w:r w:rsidR="008337D0">
        <w:t xml:space="preserve"> </w:t>
      </w:r>
      <w:r w:rsidR="008337D0">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78"/>
    </w:p>
    <w:tbl>
      <w:tblPr>
        <w:tblW w:w="0" w:type="auto"/>
        <w:tblLook w:val="04A0" w:firstRow="1" w:lastRow="0" w:firstColumn="1" w:lastColumn="0" w:noHBand="0" w:noVBand="1"/>
      </w:tblPr>
      <w:tblGrid>
        <w:gridCol w:w="9004"/>
      </w:tblGrid>
      <w:tr w:rsidR="008337D0" w14:paraId="5C20A15B" w14:textId="77777777" w:rsidTr="00CD0F2E">
        <w:tc>
          <w:tcPr>
            <w:tcW w:w="8778" w:type="dxa"/>
            <w:tcBorders>
              <w:top w:val="single" w:sz="4" w:space="0" w:color="auto"/>
              <w:left w:val="single" w:sz="4" w:space="0" w:color="auto"/>
              <w:bottom w:val="single" w:sz="4" w:space="0" w:color="auto"/>
              <w:right w:val="single" w:sz="4" w:space="0" w:color="auto"/>
            </w:tcBorders>
          </w:tcPr>
          <w:p w14:paraId="21CA14EA" w14:textId="77777777" w:rsidR="00CD0F2E" w:rsidRPr="00CD0F2E" w:rsidRDefault="00CD0F2E" w:rsidP="00CD0F2E">
            <w:pPr>
              <w:spacing w:after="0" w:line="240" w:lineRule="auto"/>
              <w:rPr>
                <w:rFonts w:ascii="Courier New" w:hAnsi="Courier New" w:cs="Courier New"/>
                <w:sz w:val="20"/>
                <w:szCs w:val="20"/>
              </w:rPr>
            </w:pPr>
            <w:r w:rsidRPr="00CD0F2E">
              <w:rPr>
                <w:rFonts w:ascii="Courier New" w:hAnsi="Courier New" w:cs="Courier New"/>
                <w:sz w:val="20"/>
                <w:szCs w:val="20"/>
              </w:rPr>
              <w:lastRenderedPageBreak/>
              <w:t>&lt;/option&gt;";</w:t>
            </w:r>
          </w:p>
          <w:p w14:paraId="60911F43" w14:textId="77777777" w:rsidR="00CD0F2E" w:rsidRPr="00CD0F2E" w:rsidRDefault="00CD0F2E" w:rsidP="00CD0F2E">
            <w:pPr>
              <w:spacing w:after="0" w:line="240" w:lineRule="auto"/>
              <w:rPr>
                <w:rFonts w:ascii="Courier New" w:hAnsi="Courier New" w:cs="Courier New"/>
                <w:sz w:val="20"/>
                <w:szCs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foreach($lokasidetail as $ld)</w:t>
            </w:r>
          </w:p>
          <w:p w14:paraId="710497F2" w14:textId="3A692768" w:rsidR="008337D0" w:rsidRPr="00CD0F2E" w:rsidRDefault="00CD0F2E" w:rsidP="00CD0F2E">
            <w:pPr>
              <w:spacing w:after="0" w:line="240" w:lineRule="auto"/>
              <w:rPr>
                <w:rFonts w:ascii="Courier New" w:hAnsi="Courier New" w:cs="Courier New"/>
                <w:sz w:val="20"/>
              </w:rPr>
            </w:pP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r>
            <w:r w:rsidRPr="00CD0F2E">
              <w:rPr>
                <w:rFonts w:ascii="Courier New" w:hAnsi="Courier New" w:cs="Courier New"/>
                <w:sz w:val="20"/>
                <w:szCs w:val="20"/>
              </w:rPr>
              <w:tab/>
              <w:t>{</w:t>
            </w:r>
            <w:r w:rsidR="008337D0" w:rsidRPr="00CD0F2E">
              <w:rPr>
                <w:rFonts w:ascii="Courier New" w:hAnsi="Courier New" w:cs="Courier New"/>
                <w:sz w:val="20"/>
              </w:rPr>
              <w:tab/>
            </w:r>
            <w:r w:rsidR="008337D0" w:rsidRPr="00CD0F2E">
              <w:rPr>
                <w:rFonts w:ascii="Courier New" w:hAnsi="Courier New" w:cs="Courier New"/>
                <w:sz w:val="20"/>
              </w:rPr>
              <w:tab/>
            </w:r>
            <w:r w:rsidR="008337D0" w:rsidRPr="00CD0F2E">
              <w:rPr>
                <w:rFonts w:ascii="Courier New" w:hAnsi="Courier New" w:cs="Courier New"/>
                <w:sz w:val="20"/>
              </w:rPr>
              <w:tab/>
            </w:r>
            <w:r w:rsidR="008337D0" w:rsidRPr="00CD0F2E">
              <w:rPr>
                <w:rFonts w:ascii="Courier New" w:hAnsi="Courier New" w:cs="Courier New"/>
                <w:sz w:val="20"/>
              </w:rPr>
              <w:tab/>
            </w:r>
            <w:r w:rsidR="008337D0" w:rsidRPr="00CD0F2E">
              <w:rPr>
                <w:rFonts w:ascii="Courier New" w:hAnsi="Courier New" w:cs="Courier New"/>
                <w:sz w:val="20"/>
              </w:rPr>
              <w:tab/>
              <w:t xml:space="preserve"> echo "&lt;option value='"</w:t>
            </w:r>
            <w:proofErr w:type="gramStart"/>
            <w:r w:rsidR="008337D0" w:rsidRPr="00CD0F2E">
              <w:rPr>
                <w:rFonts w:ascii="Courier New" w:hAnsi="Courier New" w:cs="Courier New"/>
                <w:sz w:val="20"/>
              </w:rPr>
              <w:t>.$</w:t>
            </w:r>
            <w:proofErr w:type="gramEnd"/>
            <w:r w:rsidR="008337D0" w:rsidRPr="00CD0F2E">
              <w:rPr>
                <w:rFonts w:ascii="Courier New" w:hAnsi="Courier New" w:cs="Courier New"/>
                <w:sz w:val="20"/>
              </w:rPr>
              <w:t>ld['id_detail_ruangan']."'&gt;"</w:t>
            </w:r>
            <w:proofErr w:type="gramStart"/>
            <w:r w:rsidR="008337D0" w:rsidRPr="00CD0F2E">
              <w:rPr>
                <w:rFonts w:ascii="Courier New" w:hAnsi="Courier New" w:cs="Courier New"/>
                <w:sz w:val="20"/>
              </w:rPr>
              <w:t>.$</w:t>
            </w:r>
            <w:proofErr w:type="gramEnd"/>
            <w:r w:rsidR="008337D0" w:rsidRPr="00CD0F2E">
              <w:rPr>
                <w:rFonts w:ascii="Courier New" w:hAnsi="Courier New" w:cs="Courier New"/>
                <w:sz w:val="20"/>
              </w:rPr>
              <w:t>ld['detail_nama_ruangan']."&lt;/option&gt;";</w:t>
            </w:r>
          </w:p>
          <w:p w14:paraId="5846003F"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w:t>
            </w:r>
          </w:p>
          <w:p w14:paraId="3DEE9659" w14:textId="03F2CAD2"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w:t>
            </w:r>
          </w:p>
          <w:p w14:paraId="050A9D8A"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else</w:t>
            </w:r>
          </w:p>
          <w:p w14:paraId="5B91F5B1" w14:textId="145B9230"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098B7574"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462587B5"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t>}</w:t>
            </w:r>
            <w:r w:rsidRPr="00CD0F2E">
              <w:rPr>
                <w:rFonts w:ascii="Courier New" w:hAnsi="Courier New" w:cs="Courier New"/>
                <w:sz w:val="20"/>
              </w:rPr>
              <w:tab/>
            </w:r>
          </w:p>
          <w:p w14:paraId="28D3F6CF" w14:textId="77777777" w:rsidR="008337D0" w:rsidRPr="00CD0F2E" w:rsidRDefault="008337D0" w:rsidP="00CD0F2E">
            <w:pPr>
              <w:spacing w:after="0" w:line="240" w:lineRule="auto"/>
              <w:rPr>
                <w:rFonts w:ascii="Courier New" w:hAnsi="Courier New" w:cs="Courier New"/>
                <w:sz w:val="20"/>
              </w:rPr>
            </w:pPr>
          </w:p>
          <w:p w14:paraId="66B024AF"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public function tambahbarang()</w:t>
            </w:r>
          </w:p>
          <w:p w14:paraId="0E7C4457"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w:t>
            </w:r>
          </w:p>
          <w:p w14:paraId="50566D42"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t>if($_SESSION['status'] !== NULL){</w:t>
            </w:r>
          </w:p>
          <w:p w14:paraId="1EAA6AE6"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data['title']="INVENTARIS YSI";</w:t>
            </w:r>
          </w:p>
          <w:p w14:paraId="0AD3BEF1"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data['subtitle']="Tambah Barang";</w:t>
            </w:r>
          </w:p>
          <w:p w14:paraId="7850DEAB"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data['active']="TambahBarang";</w:t>
            </w:r>
          </w:p>
          <w:p w14:paraId="517B2C06"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status=$_SESSION['status'];</w:t>
            </w:r>
          </w:p>
          <w:p w14:paraId="7D54BD37"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data['status']=$_SESSION['status'];</w:t>
            </w:r>
          </w:p>
          <w:p w14:paraId="36EBDB6C" w14:textId="77777777" w:rsidR="008337D0" w:rsidRPr="00CD0F2E" w:rsidRDefault="008337D0" w:rsidP="00CD0F2E">
            <w:pPr>
              <w:spacing w:after="0" w:line="240" w:lineRule="auto"/>
              <w:rPr>
                <w:rFonts w:ascii="Courier New" w:hAnsi="Courier New" w:cs="Courier New"/>
                <w:sz w:val="20"/>
              </w:rPr>
            </w:pPr>
          </w:p>
          <w:p w14:paraId="114D7C34"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if($status==1)</w:t>
            </w:r>
          </w:p>
          <w:p w14:paraId="64A292AE"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4BE21B77"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data['status']="admin";</w:t>
            </w:r>
          </w:p>
          <w:p w14:paraId="3C44808B"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2B0425F2"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else if($status==2)</w:t>
            </w:r>
          </w:p>
          <w:p w14:paraId="59307966"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33AE18A5"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data['status']="direktur";</w:t>
            </w:r>
            <w:r w:rsidRPr="00CD0F2E">
              <w:rPr>
                <w:rFonts w:ascii="Courier New" w:hAnsi="Courier New" w:cs="Courier New"/>
                <w:sz w:val="20"/>
              </w:rPr>
              <w:tab/>
            </w:r>
          </w:p>
          <w:p w14:paraId="38F43C92"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0CC48396"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else</w:t>
            </w:r>
          </w:p>
          <w:p w14:paraId="69F8BD19"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067B5D59"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data['status']="user";</w:t>
            </w:r>
          </w:p>
          <w:p w14:paraId="45B8DD13"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6005EF27"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p>
          <w:p w14:paraId="5EB48F6C"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nosertif=$this-&gt;input-&gt;post('noSertif');</w:t>
            </w:r>
          </w:p>
          <w:p w14:paraId="4FEEFD6C"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if ($nosertif==NULL) {</w:t>
            </w:r>
          </w:p>
          <w:p w14:paraId="1E7CF440"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 xml:space="preserve"># </w:t>
            </w:r>
            <w:proofErr w:type="gramStart"/>
            <w:r w:rsidRPr="00CD0F2E">
              <w:rPr>
                <w:rFonts w:ascii="Courier New" w:hAnsi="Courier New" w:cs="Courier New"/>
                <w:sz w:val="20"/>
              </w:rPr>
              <w:t>code</w:t>
            </w:r>
            <w:proofErr w:type="gramEnd"/>
            <w:r w:rsidRPr="00CD0F2E">
              <w:rPr>
                <w:rFonts w:ascii="Courier New" w:hAnsi="Courier New" w:cs="Courier New"/>
                <w:sz w:val="20"/>
              </w:rPr>
              <w:t>...</w:t>
            </w:r>
          </w:p>
          <w:p w14:paraId="3AB2F0D3"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data['pemilik']=$this-&gt;BarangModel-&gt;getpemilik();</w:t>
            </w:r>
          </w:p>
          <w:p w14:paraId="7DCDA39E"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data['lokasi']=$this-&gt;BarangModel-&gt;getlokasi();</w:t>
            </w:r>
          </w:p>
          <w:p w14:paraId="550AE3DA"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this-&gt;blade-&gt;render('tambahBarang',$data);</w:t>
            </w:r>
          </w:p>
          <w:p w14:paraId="1DD3FAFD"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w:t>
            </w:r>
          </w:p>
          <w:p w14:paraId="685078C0"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t>else{</w:t>
            </w:r>
          </w:p>
          <w:p w14:paraId="72354A78"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foto= $_FILES['foto'];</w:t>
            </w:r>
          </w:p>
          <w:p w14:paraId="0176CCF1"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rupiah=$this-&gt;input-&gt;post('hargaBarang');</w:t>
            </w:r>
          </w:p>
          <w:p w14:paraId="45A0EA08"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hargaku=$this-&gt;convert_to_number($rupiah);</w:t>
            </w:r>
          </w:p>
          <w:p w14:paraId="493EFC64"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hargaku=(int)$hargaku/100;</w:t>
            </w:r>
          </w:p>
          <w:p w14:paraId="10655236"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if($foto=''){}</w:t>
            </w:r>
          </w:p>
          <w:p w14:paraId="1A0F98D8"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else{</w:t>
            </w:r>
          </w:p>
          <w:p w14:paraId="636744EC" w14:textId="77777777" w:rsidR="008337D0" w:rsidRPr="00CD0F2E" w:rsidRDefault="008337D0" w:rsidP="00CD0F2E">
            <w:pPr>
              <w:spacing w:after="0" w:line="240" w:lineRule="auto"/>
              <w:rPr>
                <w:rFonts w:ascii="Courier New" w:hAnsi="Courier New" w:cs="Courier New"/>
                <w:sz w:val="20"/>
              </w:rPr>
            </w:pPr>
          </w:p>
          <w:p w14:paraId="0BCC0341"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config['upload_path']='./assets/dist/img/imgbarang';</w:t>
            </w:r>
          </w:p>
          <w:p w14:paraId="2CA58F35" w14:textId="77777777" w:rsidR="008337D0" w:rsidRPr="00CD0F2E" w:rsidRDefault="008337D0" w:rsidP="00CD0F2E">
            <w:pPr>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config['allowed_types']='jpg|png';</w:t>
            </w:r>
          </w:p>
          <w:p w14:paraId="5315E5BE" w14:textId="77777777" w:rsidR="008337D0" w:rsidRDefault="008337D0" w:rsidP="00CD0F2E">
            <w:pPr>
              <w:keepNext/>
              <w:spacing w:after="0" w:line="240" w:lineRule="auto"/>
              <w:rPr>
                <w:rFonts w:ascii="Courier New" w:hAnsi="Courier New" w:cs="Courier New"/>
                <w:sz w:val="20"/>
              </w:rPr>
            </w:pP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r>
            <w:r w:rsidRPr="00CD0F2E">
              <w:rPr>
                <w:rFonts w:ascii="Courier New" w:hAnsi="Courier New" w:cs="Courier New"/>
                <w:sz w:val="20"/>
              </w:rPr>
              <w:tab/>
              <w:t>$this-&gt;load-&gt;library('upload',$config);</w:t>
            </w:r>
          </w:p>
          <w:p w14:paraId="0A1B79FA"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if(!$this-&gt;upload-&gt;do_upload('foto'))</w:t>
            </w:r>
          </w:p>
          <w:p w14:paraId="5B231807"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6C5DA4D3"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echo "Upload gagal";die();</w:t>
            </w:r>
          </w:p>
          <w:p w14:paraId="5F891C26"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2A09D46B"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else</w:t>
            </w:r>
          </w:p>
          <w:p w14:paraId="23890F67" w14:textId="7F0738AB" w:rsidR="002E3C53" w:rsidRPr="00CD0F2E" w:rsidRDefault="002E3C53" w:rsidP="00893F4A">
            <w:pPr>
              <w:keepNext/>
              <w:spacing w:after="0" w:line="240" w:lineRule="auto"/>
              <w:rPr>
                <w:rFonts w:ascii="Courier New" w:hAnsi="Courier New" w:cs="Courier New"/>
                <w:sz w:val="20"/>
              </w:rPr>
            </w:pPr>
          </w:p>
        </w:tc>
      </w:tr>
    </w:tbl>
    <w:p w14:paraId="2E087691" w14:textId="448AE359" w:rsidR="008337D0" w:rsidRDefault="00893F4A" w:rsidP="00893F4A">
      <w:pPr>
        <w:pStyle w:val="Caption"/>
        <w:rPr>
          <w:b w:val="0"/>
        </w:rPr>
      </w:pPr>
      <w:bookmarkStart w:id="179" w:name="_Toc5970086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3</w:t>
      </w:r>
      <w:r w:rsidR="00F73158">
        <w:rPr>
          <w:noProof/>
        </w:rPr>
        <w:fldChar w:fldCharType="end"/>
      </w:r>
      <w:r w:rsidR="008337D0">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79"/>
    </w:p>
    <w:tbl>
      <w:tblPr>
        <w:tblW w:w="0" w:type="auto"/>
        <w:tblLook w:val="04A0" w:firstRow="1" w:lastRow="0" w:firstColumn="1" w:lastColumn="0" w:noHBand="0" w:noVBand="1"/>
      </w:tblPr>
      <w:tblGrid>
        <w:gridCol w:w="8778"/>
      </w:tblGrid>
      <w:tr w:rsidR="008337D0" w14:paraId="0917C046" w14:textId="77777777" w:rsidTr="002E3C53">
        <w:tc>
          <w:tcPr>
            <w:tcW w:w="8778" w:type="dxa"/>
            <w:tcBorders>
              <w:top w:val="single" w:sz="4" w:space="0" w:color="auto"/>
              <w:left w:val="single" w:sz="4" w:space="0" w:color="auto"/>
              <w:bottom w:val="single" w:sz="4" w:space="0" w:color="auto"/>
              <w:right w:val="single" w:sz="4" w:space="0" w:color="auto"/>
            </w:tcBorders>
          </w:tcPr>
          <w:p w14:paraId="66CB359E"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lastRenderedPageBreak/>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1CD4E982"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foto=$this-&gt;upload-&gt;data('file_name');</w:t>
            </w:r>
          </w:p>
          <w:p w14:paraId="2F0EE46A"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695D7538"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4166E6D2"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 xml:space="preserve">//session id_lokasi </w:t>
            </w:r>
          </w:p>
          <w:p w14:paraId="23B1DB56"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idlok=$_SESSION['idlok'];</w:t>
            </w:r>
          </w:p>
          <w:p w14:paraId="79382BEF"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id_detail_ruangan=$this-&gt;input-&gt;post('lokasiDetail');</w:t>
            </w:r>
          </w:p>
          <w:p w14:paraId="7AFA6AC7"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nama_lokasi=$this-&gt;BarangModel-&gt;getnamalokasi($idlok);</w:t>
            </w:r>
          </w:p>
          <w:p w14:paraId="73DF5757"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nama_detail_ruangan=$this-&gt;BarangModel-&gt;getdetailruangan($id_detail_ruangan);</w:t>
            </w:r>
          </w:p>
          <w:p w14:paraId="5A2698F8"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input barang untuk tambah Barang*/</w:t>
            </w:r>
          </w:p>
          <w:p w14:paraId="15C73F62"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barangs=[</w:t>
            </w:r>
          </w:p>
          <w:p w14:paraId="17D74B8D"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bahan'=&gt;$this-&gt;input-&gt;post('bahanBarang'),</w:t>
            </w:r>
          </w:p>
          <w:p w14:paraId="397A157F"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cara_peroleh'=&gt;$this-&gt;input-&gt;post('caraBarang'),</w:t>
            </w:r>
          </w:p>
          <w:p w14:paraId="1B978899"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tanggal_pengadaan'=&gt;$this-&gt;input-&gt;post('tglBarang'),</w:t>
            </w:r>
          </w:p>
          <w:p w14:paraId="1F6018CC"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arna_barang'=&gt;$this-&gt;input-&gt;post('warnaBarang'),</w:t>
            </w:r>
          </w:p>
          <w:p w14:paraId="44A3FAF6"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satuan'=&gt;$this-&gt;input-&gt;post('satuanBarang'),</w:t>
            </w:r>
          </w:p>
          <w:p w14:paraId="61DF99B0"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keadaan_barang'=&gt;$this-&gt;input-&gt;post('keadaanBarang'),</w:t>
            </w:r>
          </w:p>
          <w:p w14:paraId="5A17EB79"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harga_satuan'=&gt;$hargaku,</w:t>
            </w:r>
          </w:p>
          <w:p w14:paraId="62B1686E"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tanggal_rusak'=&gt;NULL,</w:t>
            </w:r>
          </w:p>
          <w:p w14:paraId="4B003E3E"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lokasi'=&gt;$nama_lokasi,</w:t>
            </w:r>
          </w:p>
          <w:p w14:paraId="6360BB25"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lokasi_detail'=&gt;$nama_detail_ruangan,</w:t>
            </w:r>
          </w:p>
          <w:p w14:paraId="10F8667E"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ket_barang'=&gt;$this-&gt;input-&gt;post('ket'),</w:t>
            </w:r>
          </w:p>
          <w:p w14:paraId="2480A067"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pemilik'=&gt;$this-&gt;input-&gt;post('pemilikBarang'),</w:t>
            </w:r>
          </w:p>
          <w:p w14:paraId="759664D5"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foto'=&gt;$foto</w:t>
            </w:r>
          </w:p>
          <w:p w14:paraId="25A74248"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1CA68439" w14:textId="77777777" w:rsidR="008337D0" w:rsidRPr="002E3C53" w:rsidRDefault="008337D0" w:rsidP="002E3C53">
            <w:pPr>
              <w:spacing w:after="0" w:line="240" w:lineRule="auto"/>
              <w:rPr>
                <w:rFonts w:ascii="Courier New" w:hAnsi="Courier New" w:cs="Courier New"/>
                <w:sz w:val="20"/>
              </w:rPr>
            </w:pPr>
          </w:p>
          <w:p w14:paraId="3B2B3DCC"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spesifikasi=[</w:t>
            </w:r>
          </w:p>
          <w:p w14:paraId="04EE92B4"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nama_barang'=&gt;$this-&gt;input-&gt;post('namaBarang'),</w:t>
            </w:r>
          </w:p>
          <w:p w14:paraId="4F7EC3D4"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merk'=&gt;$this-&gt;input-&gt;post('merkBarang'),</w:t>
            </w:r>
          </w:p>
          <w:p w14:paraId="4D2B7DF2"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no_pabrik'=&gt;$this-&gt;input-&gt;post('noSertif')</w:t>
            </w:r>
          </w:p>
          <w:p w14:paraId="188B9644" w14:textId="77777777" w:rsidR="008337D0"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19F57F58" w14:textId="77777777" w:rsidR="008337D0" w:rsidRPr="002E3C53" w:rsidRDefault="008337D0" w:rsidP="002E3C53">
            <w:pPr>
              <w:spacing w:after="0" w:line="240" w:lineRule="auto"/>
              <w:rPr>
                <w:rFonts w:ascii="Courier New" w:hAnsi="Courier New" w:cs="Courier New"/>
                <w:sz w:val="20"/>
              </w:rPr>
            </w:pPr>
          </w:p>
          <w:p w14:paraId="39C7993F" w14:textId="77777777" w:rsidR="002E3C53" w:rsidRPr="002E3C53" w:rsidRDefault="008337D0"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tambah=$this-&gt;BarangModel</w:t>
            </w:r>
            <w:r w:rsidR="002E3C53" w:rsidRPr="002E3C53">
              <w:rPr>
                <w:rFonts w:ascii="Courier New" w:hAnsi="Courier New" w:cs="Courier New"/>
                <w:sz w:val="20"/>
              </w:rPr>
              <w:t>-&gt;setTambah($barangs,$spesifikasi);</w:t>
            </w:r>
          </w:p>
          <w:p w14:paraId="394ECC18"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t>//Ambil data table Yayasan</w:t>
            </w:r>
          </w:p>
          <w:p w14:paraId="1EF89621"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data['yas']=$this-&gt;YayasanModel-&gt;getyayasan();</w:t>
            </w:r>
          </w:p>
          <w:p w14:paraId="41A4288F"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t>//Ambil data table departement</w:t>
            </w:r>
          </w:p>
          <w:p w14:paraId="51B4D51B"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data['dept']=$this-&gt;DepartementModel-&gt;getDepartement();</w:t>
            </w:r>
            <w:r w:rsidRPr="002E3C53">
              <w:rPr>
                <w:rFonts w:ascii="Courier New" w:hAnsi="Courier New" w:cs="Courier New"/>
                <w:sz w:val="20"/>
              </w:rPr>
              <w:tab/>
            </w:r>
          </w:p>
          <w:p w14:paraId="216060E0"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t>//contoh pengambilan id setelah proses insert dilakukan dengan mengambil id paling akhir</w:t>
            </w:r>
          </w:p>
          <w:p w14:paraId="097132B7"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id=$this-&gt;BarangModel-&gt;get_id();</w:t>
            </w:r>
          </w:p>
          <w:p w14:paraId="56B358F1"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data['daftar']=$this-&gt;BarangModel-&gt;getAllbyId($id);</w:t>
            </w:r>
          </w:p>
          <w:p w14:paraId="3967F3D0" w14:textId="77777777" w:rsidR="002E3C53" w:rsidRPr="002E3C53" w:rsidRDefault="002E3C53"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data['id']=$this-&gt;BarangModel-&gt;get_id();</w:t>
            </w:r>
          </w:p>
          <w:p w14:paraId="656C5C24" w14:textId="62EE3DFF" w:rsidR="008337D0" w:rsidRPr="002E3C53" w:rsidRDefault="008337D0" w:rsidP="00893F4A">
            <w:pPr>
              <w:keepNext/>
              <w:spacing w:after="0" w:line="240" w:lineRule="auto"/>
              <w:rPr>
                <w:rFonts w:ascii="Courier New" w:hAnsi="Courier New" w:cs="Courier New"/>
                <w:sz w:val="20"/>
              </w:rPr>
            </w:pPr>
          </w:p>
        </w:tc>
      </w:tr>
    </w:tbl>
    <w:p w14:paraId="4749743F" w14:textId="4B028F42" w:rsidR="008337D0" w:rsidRDefault="00893F4A" w:rsidP="00893F4A">
      <w:pPr>
        <w:pStyle w:val="Caption"/>
        <w:rPr>
          <w:b w:val="0"/>
        </w:rPr>
      </w:pPr>
      <w:bookmarkStart w:id="180" w:name="_Toc59700869"/>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4</w:t>
      </w:r>
      <w:r w:rsidR="00F73158">
        <w:rPr>
          <w:noProof/>
        </w:rPr>
        <w:fldChar w:fldCharType="end"/>
      </w:r>
      <w:r w:rsidR="00DC127F">
        <w:t xml:space="preserve"> </w:t>
      </w:r>
      <w:r w:rsidR="00DC127F">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0"/>
    </w:p>
    <w:tbl>
      <w:tblPr>
        <w:tblW w:w="0" w:type="auto"/>
        <w:tblLook w:val="04A0" w:firstRow="1" w:lastRow="0" w:firstColumn="1" w:lastColumn="0" w:noHBand="0" w:noVBand="1"/>
      </w:tblPr>
      <w:tblGrid>
        <w:gridCol w:w="8778"/>
      </w:tblGrid>
      <w:tr w:rsidR="00DC127F" w:rsidRPr="002E3C53" w14:paraId="696E5237" w14:textId="77777777" w:rsidTr="002E3C53">
        <w:tc>
          <w:tcPr>
            <w:tcW w:w="8778" w:type="dxa"/>
            <w:tcBorders>
              <w:top w:val="single" w:sz="4" w:space="0" w:color="auto"/>
              <w:left w:val="single" w:sz="4" w:space="0" w:color="auto"/>
              <w:bottom w:val="single" w:sz="4" w:space="0" w:color="auto"/>
              <w:right w:val="single" w:sz="4" w:space="0" w:color="auto"/>
            </w:tcBorders>
          </w:tcPr>
          <w:p w14:paraId="48B89565" w14:textId="77777777" w:rsidR="00DC127F" w:rsidRPr="002E3C53" w:rsidRDefault="00DC127F" w:rsidP="002E3C53">
            <w:pPr>
              <w:spacing w:after="0" w:line="240" w:lineRule="auto"/>
              <w:rPr>
                <w:rFonts w:ascii="Courier New" w:hAnsi="Courier New" w:cs="Courier New"/>
                <w:sz w:val="20"/>
              </w:rPr>
            </w:pPr>
          </w:p>
          <w:p w14:paraId="6C482505"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load function getdepartement model;</w:t>
            </w:r>
          </w:p>
          <w:p w14:paraId="5C3A81DF" w14:textId="67F25AC9"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this-&gt;blade-&gt;render('verifikasiBarang',$data);</w:t>
            </w:r>
          </w:p>
          <w:p w14:paraId="33771769" w14:textId="7905A0AF"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w:t>
            </w:r>
          </w:p>
          <w:p w14:paraId="7AC9EEF5"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w:t>
            </w:r>
          </w:p>
          <w:p w14:paraId="2FE128B6"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else</w:t>
            </w:r>
          </w:p>
          <w:p w14:paraId="6BE3A3C2"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w:t>
            </w:r>
          </w:p>
          <w:p w14:paraId="170E3AEC"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redirect('start/start');</w:t>
            </w:r>
          </w:p>
          <w:p w14:paraId="17F72383"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w:t>
            </w:r>
          </w:p>
          <w:p w14:paraId="7F1A1FC5"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w:t>
            </w:r>
          </w:p>
          <w:p w14:paraId="2841B7D6"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convert number ke rupiah</w:t>
            </w:r>
          </w:p>
          <w:p w14:paraId="7C365C8A"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public function convert_to_rupiah($number)</w:t>
            </w:r>
          </w:p>
          <w:p w14:paraId="4C890521"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w:t>
            </w:r>
          </w:p>
          <w:p w14:paraId="3F96AB83"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proofErr w:type="gramStart"/>
            <w:r w:rsidRPr="002E3C53">
              <w:rPr>
                <w:rFonts w:ascii="Courier New" w:hAnsi="Courier New" w:cs="Courier New"/>
                <w:sz w:val="20"/>
              </w:rPr>
              <w:t>return</w:t>
            </w:r>
            <w:proofErr w:type="gramEnd"/>
            <w:r w:rsidRPr="002E3C53">
              <w:rPr>
                <w:rFonts w:ascii="Courier New" w:hAnsi="Courier New" w:cs="Courier New"/>
                <w:sz w:val="20"/>
              </w:rPr>
              <w:t xml:space="preserve"> number_format($number,2,",",".");</w:t>
            </w:r>
          </w:p>
          <w:p w14:paraId="123EA958"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w:t>
            </w:r>
          </w:p>
          <w:p w14:paraId="08F345E7"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convert rupiah ke number</w:t>
            </w:r>
            <w:r w:rsidRPr="002E3C53">
              <w:rPr>
                <w:rFonts w:ascii="Courier New" w:hAnsi="Courier New" w:cs="Courier New"/>
                <w:sz w:val="20"/>
              </w:rPr>
              <w:tab/>
            </w:r>
          </w:p>
          <w:p w14:paraId="77CD537B"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public function convert_to_number($rupiah)</w:t>
            </w:r>
          </w:p>
          <w:p w14:paraId="1B08881A"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w:t>
            </w:r>
          </w:p>
          <w:p w14:paraId="315A0F02"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return preg_replace("/[^0-9]/","", $rupiah);</w:t>
            </w:r>
          </w:p>
          <w:p w14:paraId="66FE9717"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w:t>
            </w:r>
          </w:p>
          <w:p w14:paraId="4FF7459D"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p>
          <w:p w14:paraId="5C368654"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funtion untuk tampil History Mutasi</w:t>
            </w:r>
          </w:p>
          <w:p w14:paraId="32CC2CBE"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public function historymutasi ()</w:t>
            </w:r>
          </w:p>
          <w:p w14:paraId="5DDD41E6"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t>{if($_SESSION['status'] !== NULL){</w:t>
            </w:r>
          </w:p>
          <w:p w14:paraId="0C35FC55"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data['title']="INVENTARIS YSI";</w:t>
            </w:r>
          </w:p>
          <w:p w14:paraId="0E1E1250"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data['subtitle']="Transaksi Barang";</w:t>
            </w:r>
          </w:p>
          <w:p w14:paraId="32B13AD7"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data['active']="HistoryMutasi";</w:t>
            </w:r>
          </w:p>
          <w:p w14:paraId="542B1149"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status=$_SESSION['status'];</w:t>
            </w:r>
          </w:p>
          <w:p w14:paraId="13430CCB"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data['status']=$_SESSION['status'];</w:t>
            </w:r>
          </w:p>
          <w:p w14:paraId="0E4E711C"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if($status==1)</w:t>
            </w:r>
          </w:p>
          <w:p w14:paraId="7255FCD6"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w:t>
            </w:r>
          </w:p>
          <w:p w14:paraId="67D18A63"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data['status']="admin";</w:t>
            </w:r>
          </w:p>
          <w:p w14:paraId="6CB6E07D"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w:t>
            </w:r>
          </w:p>
          <w:p w14:paraId="3ECF0429"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else if($status==2)</w:t>
            </w:r>
          </w:p>
          <w:p w14:paraId="26DF7056"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w:t>
            </w:r>
          </w:p>
          <w:p w14:paraId="64E56C1B"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Pr="002E3C53">
              <w:rPr>
                <w:rFonts w:ascii="Courier New" w:hAnsi="Courier New" w:cs="Courier New"/>
                <w:sz w:val="20"/>
              </w:rPr>
              <w:tab/>
              <w:t>$data['status']="direktur";</w:t>
            </w:r>
            <w:r w:rsidRPr="002E3C53">
              <w:rPr>
                <w:rFonts w:ascii="Courier New" w:hAnsi="Courier New" w:cs="Courier New"/>
                <w:sz w:val="20"/>
              </w:rPr>
              <w:tab/>
            </w:r>
          </w:p>
          <w:p w14:paraId="507131FB" w14:textId="77777777" w:rsidR="00DC127F" w:rsidRPr="002E3C53" w:rsidRDefault="00DC127F" w:rsidP="002E3C53">
            <w:pPr>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t>}</w:t>
            </w:r>
          </w:p>
          <w:p w14:paraId="1CC8B1E9" w14:textId="18697E74" w:rsidR="00DC127F" w:rsidRDefault="00DC127F" w:rsidP="002E3C53">
            <w:pPr>
              <w:keepNext/>
              <w:spacing w:after="0" w:line="240" w:lineRule="auto"/>
              <w:rPr>
                <w:rFonts w:ascii="Courier New" w:hAnsi="Courier New" w:cs="Courier New"/>
                <w:sz w:val="20"/>
              </w:rPr>
            </w:pPr>
            <w:r w:rsidRPr="002E3C53">
              <w:rPr>
                <w:rFonts w:ascii="Courier New" w:hAnsi="Courier New" w:cs="Courier New"/>
                <w:sz w:val="20"/>
              </w:rPr>
              <w:tab/>
            </w:r>
            <w:r w:rsidRPr="002E3C53">
              <w:rPr>
                <w:rFonts w:ascii="Courier New" w:hAnsi="Courier New" w:cs="Courier New"/>
                <w:sz w:val="20"/>
              </w:rPr>
              <w:tab/>
            </w:r>
            <w:r w:rsidR="00D44D01">
              <w:rPr>
                <w:rFonts w:ascii="Courier New" w:hAnsi="Courier New" w:cs="Courier New"/>
                <w:sz w:val="20"/>
              </w:rPr>
              <w:t>e</w:t>
            </w:r>
            <w:r w:rsidRPr="002E3C53">
              <w:rPr>
                <w:rFonts w:ascii="Courier New" w:hAnsi="Courier New" w:cs="Courier New"/>
                <w:sz w:val="20"/>
              </w:rPr>
              <w:t>lse</w:t>
            </w:r>
          </w:p>
          <w:p w14:paraId="2117EA99"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w:t>
            </w:r>
          </w:p>
          <w:p w14:paraId="2D8FAA07"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data['status']="user";</w:t>
            </w:r>
          </w:p>
          <w:p w14:paraId="7B7A9C17"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w:t>
            </w:r>
          </w:p>
          <w:p w14:paraId="29C31E7C" w14:textId="77777777" w:rsidR="00D44D01" w:rsidRPr="00D44D01" w:rsidRDefault="00D44D01" w:rsidP="00D44D01">
            <w:pPr>
              <w:spacing w:after="0" w:line="240" w:lineRule="auto"/>
              <w:rPr>
                <w:rFonts w:ascii="Courier New" w:hAnsi="Courier New" w:cs="Courier New"/>
                <w:sz w:val="20"/>
              </w:rPr>
            </w:pPr>
          </w:p>
          <w:p w14:paraId="3D7545E7"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untuk melakukan pengecekan apakah sebelumya terdapat transaksi</w:t>
            </w:r>
          </w:p>
          <w:p w14:paraId="57077400"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transaksi=$this-&gt;BarangModel-&gt;getAllHistory();</w:t>
            </w:r>
          </w:p>
          <w:p w14:paraId="53FA0FF9"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if(isset($transaksi))</w:t>
            </w:r>
          </w:p>
          <w:p w14:paraId="3B43937B"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w:t>
            </w:r>
          </w:p>
          <w:p w14:paraId="2A7DAF39"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data['transaksi']=$this-&gt;BarangModel-&gt;getAllHistory();</w:t>
            </w:r>
          </w:p>
          <w:p w14:paraId="32B7F9DF"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data['headermutasi']="HISTORY MUTASI BARANG";</w:t>
            </w:r>
          </w:p>
          <w:p w14:paraId="56F9A385" w14:textId="77777777" w:rsidR="00D44D01" w:rsidRPr="00D44D01" w:rsidRDefault="00D44D01" w:rsidP="00D44D01">
            <w:pPr>
              <w:spacing w:after="0" w:line="240" w:lineRule="auto"/>
              <w:rPr>
                <w:rFonts w:ascii="Courier New" w:hAnsi="Courier New" w:cs="Courier New"/>
                <w:sz w:val="20"/>
              </w:rPr>
            </w:pPr>
          </w:p>
          <w:p w14:paraId="42031868"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this-&gt;blade-&gt;render('historyMutasi',$data);</w:t>
            </w:r>
          </w:p>
          <w:p w14:paraId="0BCC27A0"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w:t>
            </w:r>
          </w:p>
          <w:p w14:paraId="3218D06F"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else</w:t>
            </w:r>
          </w:p>
          <w:p w14:paraId="7D010BB6"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w:t>
            </w:r>
          </w:p>
          <w:p w14:paraId="2C2B39B5"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this-&gt;session-&gt;set_tempdata('messaggecektransaksi','</w:t>
            </w:r>
          </w:p>
          <w:p w14:paraId="1151A082"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lt;div class="alert alert-warning" role="alert"&gt;</w:t>
            </w:r>
          </w:p>
          <w:p w14:paraId="03876735" w14:textId="77777777" w:rsidR="00D44D01" w:rsidRPr="00D44D01" w:rsidRDefault="00D44D01"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lt;center&gt; BELUM ADA TRANSAKSI !&lt;/center&gt;</w:t>
            </w:r>
          </w:p>
          <w:p w14:paraId="4F256A5D" w14:textId="160018EB" w:rsidR="00D44D01" w:rsidRPr="002E3C53" w:rsidRDefault="00D44D01" w:rsidP="00893F4A">
            <w:pPr>
              <w:keepNext/>
              <w:spacing w:after="0" w:line="240" w:lineRule="auto"/>
              <w:rPr>
                <w:rFonts w:ascii="Courier New" w:hAnsi="Courier New" w:cs="Courier New"/>
                <w:sz w:val="20"/>
              </w:rPr>
            </w:pPr>
          </w:p>
        </w:tc>
      </w:tr>
    </w:tbl>
    <w:p w14:paraId="772E4430" w14:textId="34C4CB18" w:rsidR="00DC127F" w:rsidRDefault="00893F4A" w:rsidP="00893F4A">
      <w:pPr>
        <w:pStyle w:val="Caption"/>
        <w:rPr>
          <w:b w:val="0"/>
        </w:rPr>
      </w:pPr>
      <w:bookmarkStart w:id="181" w:name="_Toc5970087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5</w:t>
      </w:r>
      <w:r w:rsidR="00F73158">
        <w:rPr>
          <w:noProof/>
        </w:rPr>
        <w:fldChar w:fldCharType="end"/>
      </w:r>
      <w:r w:rsidR="00DC127F">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1"/>
    </w:p>
    <w:tbl>
      <w:tblPr>
        <w:tblW w:w="0" w:type="auto"/>
        <w:tblLook w:val="04A0" w:firstRow="1" w:lastRow="0" w:firstColumn="1" w:lastColumn="0" w:noHBand="0" w:noVBand="1"/>
      </w:tblPr>
      <w:tblGrid>
        <w:gridCol w:w="8778"/>
      </w:tblGrid>
      <w:tr w:rsidR="00DC127F" w:rsidRPr="00D44D01" w14:paraId="48047F62" w14:textId="77777777" w:rsidTr="00D44D01">
        <w:tc>
          <w:tcPr>
            <w:tcW w:w="8778" w:type="dxa"/>
            <w:tcBorders>
              <w:top w:val="single" w:sz="4" w:space="0" w:color="auto"/>
              <w:left w:val="single" w:sz="4" w:space="0" w:color="auto"/>
              <w:bottom w:val="single" w:sz="4" w:space="0" w:color="auto"/>
              <w:right w:val="single" w:sz="4" w:space="0" w:color="auto"/>
            </w:tcBorders>
          </w:tcPr>
          <w:p w14:paraId="7CFF726F"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lastRenderedPageBreak/>
              <w:tab/>
            </w: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lt;/div&gt;',2000000);</w:t>
            </w:r>
          </w:p>
          <w:p w14:paraId="25636084" w14:textId="2D1144F6"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r>
            <w:r w:rsidRPr="00D44D01">
              <w:rPr>
                <w:rFonts w:ascii="Courier New" w:hAnsi="Courier New" w:cs="Courier New"/>
                <w:sz w:val="20"/>
              </w:rPr>
              <w:tab/>
              <w:t>$this-&gt;blade-&gt;render('historyMutasi',$data);</w:t>
            </w:r>
          </w:p>
          <w:p w14:paraId="707A66D1"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w:t>
            </w:r>
          </w:p>
          <w:p w14:paraId="22C748FA"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w:t>
            </w:r>
          </w:p>
          <w:p w14:paraId="52476BC5"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else</w:t>
            </w:r>
          </w:p>
          <w:p w14:paraId="18FE5350"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w:t>
            </w:r>
          </w:p>
          <w:p w14:paraId="6FCEE95E"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redirect('start/start');</w:t>
            </w:r>
          </w:p>
          <w:p w14:paraId="6FDBBC06"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w:t>
            </w:r>
            <w:r w:rsidRPr="00D44D01">
              <w:rPr>
                <w:rFonts w:ascii="Courier New" w:hAnsi="Courier New" w:cs="Courier New"/>
                <w:sz w:val="20"/>
              </w:rPr>
              <w:tab/>
            </w:r>
          </w:p>
          <w:p w14:paraId="5BC91C34"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w:t>
            </w:r>
          </w:p>
          <w:p w14:paraId="4D4BD1A1"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public function tambahbarcode($id,$id_yas,$bulan,$tahunb)</w:t>
            </w:r>
          </w:p>
          <w:p w14:paraId="70B5E60D"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w:t>
            </w:r>
          </w:p>
          <w:p w14:paraId="0D477564"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data['title']="INVENTARIS YSI";</w:t>
            </w:r>
          </w:p>
          <w:p w14:paraId="096F29C4"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data['subtitle']="Daftar Barang";</w:t>
            </w:r>
          </w:p>
          <w:p w14:paraId="08A1ECAB"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data['active']="3";</w:t>
            </w:r>
          </w:p>
          <w:p w14:paraId="470112E5"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data['status']="admin";</w:t>
            </w:r>
          </w:p>
          <w:p w14:paraId="0F3EAC91"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depart=$this-&gt;input-&gt;post('departement');</w:t>
            </w:r>
          </w:p>
          <w:p w14:paraId="726EF430"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echo $depart;</w:t>
            </w:r>
          </w:p>
          <w:p w14:paraId="259ADA83"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echo $id.$id_yas.$bulan.$tahunb;</w:t>
            </w:r>
          </w:p>
          <w:p w14:paraId="40BD9DD8"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barcode=[</w:t>
            </w:r>
          </w:p>
          <w:p w14:paraId="455D4188"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id_barang'=&gt;$id,</w:t>
            </w:r>
          </w:p>
          <w:p w14:paraId="25A7E4FC"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id_departement'=&gt;$this-&gt;input-&gt;post('departement'),</w:t>
            </w:r>
          </w:p>
          <w:p w14:paraId="35086493"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id_yayasan'=&gt;$id_yas,</w:t>
            </w:r>
          </w:p>
          <w:p w14:paraId="1E072AC1"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bulan'=&gt;$bulan,</w:t>
            </w:r>
          </w:p>
          <w:p w14:paraId="13FFEF4E"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tahun'=&gt;$tahunb,</w:t>
            </w:r>
          </w:p>
          <w:p w14:paraId="5C8C37DC"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r>
            <w:r w:rsidRPr="00D44D01">
              <w:rPr>
                <w:rFonts w:ascii="Courier New" w:hAnsi="Courier New" w:cs="Courier New"/>
                <w:sz w:val="20"/>
              </w:rPr>
              <w:tab/>
              <w:t>'id_spesifikasi'=&gt;$id</w:t>
            </w:r>
          </w:p>
          <w:p w14:paraId="0A47D96D"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w:t>
            </w:r>
          </w:p>
          <w:p w14:paraId="016CF0A9"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untuk memanggil function setBarcode di Barang Model</w:t>
            </w:r>
          </w:p>
          <w:p w14:paraId="4B593080"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this-&gt;BarangModel-&gt;setBarcode($barcode);</w:t>
            </w:r>
          </w:p>
          <w:p w14:paraId="37A685AE"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data['daftar']=$this-&gt;BarangModel-&gt;getAll();</w:t>
            </w:r>
          </w:p>
          <w:p w14:paraId="0A6327BA" w14:textId="77777777" w:rsidR="00DC127F" w:rsidRPr="00D44D01" w:rsidRDefault="00DC127F" w:rsidP="00D44D01">
            <w:pPr>
              <w:spacing w:after="0" w:line="240" w:lineRule="auto"/>
              <w:rPr>
                <w:rFonts w:ascii="Courier New" w:hAnsi="Courier New" w:cs="Courier New"/>
                <w:sz w:val="20"/>
              </w:rPr>
            </w:pPr>
            <w:r w:rsidRPr="00D44D01">
              <w:rPr>
                <w:rFonts w:ascii="Courier New" w:hAnsi="Courier New" w:cs="Courier New"/>
                <w:sz w:val="20"/>
              </w:rPr>
              <w:tab/>
              <w:t>$this-&gt;blade-&gt;render('daftarBarangview',$data);</w:t>
            </w:r>
          </w:p>
          <w:p w14:paraId="1B7BC7E4" w14:textId="77777777" w:rsidR="00DC127F" w:rsidRDefault="00DC127F" w:rsidP="00D44D01">
            <w:pPr>
              <w:spacing w:after="0" w:line="240" w:lineRule="auto"/>
              <w:rPr>
                <w:rFonts w:ascii="Courier New" w:hAnsi="Courier New" w:cs="Courier New"/>
                <w:sz w:val="20"/>
              </w:rPr>
            </w:pPr>
            <w:r w:rsidRPr="00D44D01">
              <w:rPr>
                <w:rFonts w:ascii="Courier New" w:hAnsi="Courier New" w:cs="Courier New"/>
                <w:sz w:val="20"/>
              </w:rPr>
              <w:t>}</w:t>
            </w:r>
          </w:p>
          <w:p w14:paraId="76B0436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function hapus data pada tombol back verifikasi barang</w:t>
            </w:r>
          </w:p>
          <w:p w14:paraId="6315BA0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public function deleteproses($id)</w:t>
            </w:r>
          </w:p>
          <w:p w14:paraId="538D833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w:t>
            </w:r>
          </w:p>
          <w:p w14:paraId="76EFC06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title']="INVENTARIS YSI";</w:t>
            </w:r>
          </w:p>
          <w:p w14:paraId="66B6019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subtitle']="Tambah Proses";</w:t>
            </w:r>
          </w:p>
          <w:p w14:paraId="6F670E2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active']="2";</w:t>
            </w:r>
          </w:p>
          <w:p w14:paraId="5F96353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status']="admin";</w:t>
            </w:r>
          </w:p>
          <w:p w14:paraId="2084A3C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BarangModel-&gt;setDelete($id);</w:t>
            </w:r>
          </w:p>
          <w:p w14:paraId="1B8AC0A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daftar']=$this-&gt;BarangModel-&gt;getAll();</w:t>
            </w:r>
          </w:p>
          <w:p w14:paraId="350CF66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blade-&gt;render('tambahBarang',$data);</w:t>
            </w:r>
            <w:r w:rsidRPr="00E46B67">
              <w:rPr>
                <w:rFonts w:ascii="Courier New" w:hAnsi="Courier New" w:cs="Courier New"/>
                <w:sz w:val="20"/>
              </w:rPr>
              <w:tab/>
            </w:r>
          </w:p>
          <w:p w14:paraId="4D56527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w:t>
            </w:r>
          </w:p>
          <w:p w14:paraId="03A6992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function yang digunakan untuk mendelete id baarcode dari view daftar barang beserta data di table barangs dan spesifikasi</w:t>
            </w:r>
          </w:p>
          <w:p w14:paraId="294DC1D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public function deleteidbarcode($id)</w:t>
            </w:r>
          </w:p>
          <w:p w14:paraId="2712EF3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w:t>
            </w:r>
          </w:p>
          <w:p w14:paraId="1C6FBFB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title']="INVENTARIS YSI";</w:t>
            </w:r>
          </w:p>
          <w:p w14:paraId="061B765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subtitle']="Daftar Barang";</w:t>
            </w:r>
          </w:p>
          <w:p w14:paraId="66971EA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active']="3";</w:t>
            </w:r>
          </w:p>
          <w:p w14:paraId="4E7EBD1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status']="admin";</w:t>
            </w:r>
          </w:p>
          <w:p w14:paraId="6F29C4F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id_barang=$this-&gt;BarangModel-&gt;getIdBaranginBarcode($id);</w:t>
            </w:r>
          </w:p>
          <w:p w14:paraId="30764A3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BarangModel-&gt;setDeleteIdDataTransaksi($id);</w:t>
            </w:r>
          </w:p>
          <w:p w14:paraId="4509FE0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BarangModel-&gt;setDeleteIdBarcode($id);</w:t>
            </w:r>
          </w:p>
          <w:p w14:paraId="2B62B7B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BarangModel-&gt;setDelete($id_barang);</w:t>
            </w:r>
          </w:p>
          <w:p w14:paraId="052EE6A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daftar']=$this-&gt;BarangModel-&gt;getAll();</w:t>
            </w:r>
          </w:p>
          <w:p w14:paraId="7352B80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blade-&gt;render('daftarBarang',$data);</w:t>
            </w:r>
            <w:r w:rsidRPr="00E46B67">
              <w:rPr>
                <w:rFonts w:ascii="Courier New" w:hAnsi="Courier New" w:cs="Courier New"/>
                <w:sz w:val="20"/>
              </w:rPr>
              <w:tab/>
            </w:r>
          </w:p>
          <w:p w14:paraId="476BDDC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w:t>
            </w:r>
          </w:p>
          <w:p w14:paraId="78253F90" w14:textId="1015481A" w:rsidR="00E46B67" w:rsidRPr="00D44D01" w:rsidRDefault="00E46B67" w:rsidP="00893F4A">
            <w:pPr>
              <w:keepNext/>
              <w:spacing w:after="0" w:line="240" w:lineRule="auto"/>
              <w:rPr>
                <w:rFonts w:ascii="Courier New" w:hAnsi="Courier New" w:cs="Courier New"/>
                <w:sz w:val="20"/>
              </w:rPr>
            </w:pPr>
          </w:p>
        </w:tc>
      </w:tr>
    </w:tbl>
    <w:p w14:paraId="41CA8B3B" w14:textId="2D85CF44" w:rsidR="00DC127F" w:rsidRDefault="00893F4A" w:rsidP="00893F4A">
      <w:pPr>
        <w:pStyle w:val="Caption"/>
        <w:rPr>
          <w:b w:val="0"/>
        </w:rPr>
      </w:pPr>
      <w:bookmarkStart w:id="182" w:name="_Toc59700871"/>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6</w:t>
      </w:r>
      <w:r w:rsidR="00F73158">
        <w:rPr>
          <w:noProof/>
        </w:rPr>
        <w:fldChar w:fldCharType="end"/>
      </w:r>
      <w:r w:rsidR="00DC127F">
        <w:t xml:space="preserve"> </w:t>
      </w:r>
      <w:r w:rsidR="00DC127F">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DC127F" w:rsidRPr="00E46B67" w14:paraId="2701F0EE" w14:textId="77777777" w:rsidTr="00E46B67">
        <w:tc>
          <w:tcPr>
            <w:tcW w:w="8778" w:type="dxa"/>
          </w:tcPr>
          <w:p w14:paraId="11F08E50"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lastRenderedPageBreak/>
              <w:tab/>
              <w:t>//function untuk memanggil semua data barangs dan spesifikasi</w:t>
            </w:r>
          </w:p>
          <w:p w14:paraId="549055AC"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public function selectidbarcode($id,$id_barang)</w:t>
            </w:r>
          </w:p>
          <w:p w14:paraId="403393AE"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w:t>
            </w:r>
          </w:p>
          <w:p w14:paraId="15B55F24"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arameter $id adalah parameter id_barcode</w:t>
            </w:r>
          </w:p>
          <w:p w14:paraId="6A0FB541"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title']="INVENTARIS YSI";</w:t>
            </w:r>
          </w:p>
          <w:p w14:paraId="77A95BE5"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subtitle']="Transaksi Barang";</w:t>
            </w:r>
          </w:p>
          <w:p w14:paraId="373765DD"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active']="3";</w:t>
            </w:r>
          </w:p>
          <w:p w14:paraId="634BAAEC"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status']="admin";</w:t>
            </w:r>
          </w:p>
          <w:p w14:paraId="68E8FF31"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idbar=$_SESSION['idcode'];</w:t>
            </w:r>
          </w:p>
          <w:p w14:paraId="4D92E460"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daftar']=$this-&gt;BarangModel-&gt;getAllbyIdbarcode($id);</w:t>
            </w:r>
          </w:p>
          <w:p w14:paraId="17500E18"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var_dump($_SESSION['idcode']);</w:t>
            </w:r>
          </w:p>
          <w:p w14:paraId="753972AD"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kembali']=$this-&gt;BarangModel-&gt;getAllbyIdbarcodewherein($idbar);</w:t>
            </w:r>
          </w:p>
          <w:p w14:paraId="37F14D63"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this-&gt;blade-&gt;render('updateBarang',$data);</w:t>
            </w:r>
          </w:p>
          <w:p w14:paraId="3F32903A"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w:t>
            </w:r>
          </w:p>
          <w:p w14:paraId="11D3E2EE"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function untuk memanggil semua data barangs dan spesifkasi dari view transaksibarang</w:t>
            </w:r>
          </w:p>
          <w:p w14:paraId="08B5807B"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public function selectidbarang($id,$id_barang,$iddepartement,$idyayasan,$date_month,$date_year)</w:t>
            </w:r>
          </w:p>
          <w:p w14:paraId="360EB51E"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w:t>
            </w:r>
          </w:p>
          <w:p w14:paraId="6D470FD8"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arameter $id adalah parameter id_barcode</w:t>
            </w:r>
          </w:p>
          <w:p w14:paraId="5A37CA67"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title']="INVENTARIS YSI";</w:t>
            </w:r>
          </w:p>
          <w:p w14:paraId="295CB1DA"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t>$data['subtitle']="Transaksi Barang";</w:t>
            </w:r>
          </w:p>
          <w:p w14:paraId="5B2877FE" w14:textId="77777777" w:rsidR="00DC127F" w:rsidRDefault="00DC127F" w:rsidP="00E46B67">
            <w:pPr>
              <w:keepNext/>
              <w:spacing w:after="0" w:line="240" w:lineRule="auto"/>
              <w:rPr>
                <w:rFonts w:ascii="Courier New" w:hAnsi="Courier New" w:cs="Courier New"/>
                <w:sz w:val="20"/>
              </w:rPr>
            </w:pPr>
            <w:r w:rsidRPr="00E46B67">
              <w:rPr>
                <w:rFonts w:ascii="Courier New" w:hAnsi="Courier New" w:cs="Courier New"/>
                <w:sz w:val="20"/>
              </w:rPr>
              <w:tab/>
              <w:t>$data['active']="3";</w:t>
            </w:r>
          </w:p>
          <w:p w14:paraId="3A903A0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status']="admin";</w:t>
            </w:r>
          </w:p>
          <w:p w14:paraId="4A0E972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session utnuk menyimpan id barang</w:t>
            </w:r>
          </w:p>
          <w:p w14:paraId="2CC8812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session-&gt;set_userdata('idrang',$id_barang);</w:t>
            </w:r>
          </w:p>
          <w:p w14:paraId="230F05B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session-&gt;set_userdata('iddepartement',$iddepartement);</w:t>
            </w:r>
          </w:p>
          <w:p w14:paraId="125BFE5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array $id barcode select</w:t>
            </w:r>
          </w:p>
          <w:p w14:paraId="6E3887B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session-&gt;set_userdata('idbarcode',$id);</w:t>
            </w:r>
          </w:p>
          <w:p w14:paraId="09BCA32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array session barcode</w:t>
            </w:r>
          </w:p>
          <w:p w14:paraId="24CCA15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idbar=$_SESSION['idcode'];</w:t>
            </w:r>
          </w:p>
          <w:p w14:paraId="5956054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daftar']=$this-&gt;BarangModel-&gt;getAllbyIdbarcode($id);</w:t>
            </w:r>
          </w:p>
          <w:p w14:paraId="5414847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var_dump($date_month);</w:t>
            </w:r>
          </w:p>
          <w:p w14:paraId="322B0B72"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kembali']=$this-&gt;BarangModel-&gt;getAllbyIdbarcodewherein($idbar);</w:t>
            </w:r>
          </w:p>
          <w:p w14:paraId="3862E710" w14:textId="77777777" w:rsidR="00E46B67" w:rsidRPr="00E46B67" w:rsidRDefault="00E46B67" w:rsidP="00E46B67">
            <w:pPr>
              <w:spacing w:after="0" w:line="240" w:lineRule="auto"/>
              <w:rPr>
                <w:rFonts w:ascii="Courier New" w:hAnsi="Courier New" w:cs="Courier New"/>
                <w:sz w:val="20"/>
              </w:rPr>
            </w:pPr>
          </w:p>
          <w:p w14:paraId="454711B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buat menyetak qr code dan barcode</w:t>
            </w:r>
          </w:p>
          <w:p w14:paraId="527EE56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code=$id_barang.$iddepartement.$idyayasan.$date_month.$date_year;</w:t>
            </w:r>
          </w:p>
          <w:p w14:paraId="6933976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coder=(int)($id_barang.$iddepartement.$idyayasan.$date_month.$date_year);</w:t>
            </w:r>
          </w:p>
          <w:p w14:paraId="7B44355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vardumb buat convert dari int ke string</w:t>
            </w:r>
          </w:p>
          <w:p w14:paraId="02BF2C2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codestr=var_dump((string) $coder);</w:t>
            </w:r>
          </w:p>
          <w:p w14:paraId="7B0E0DE9" w14:textId="77777777" w:rsidR="00E46B67" w:rsidRPr="00E46B67" w:rsidRDefault="00E46B67" w:rsidP="00E46B67">
            <w:pPr>
              <w:spacing w:after="0" w:line="240" w:lineRule="auto"/>
              <w:rPr>
                <w:rFonts w:ascii="Courier New" w:hAnsi="Courier New" w:cs="Courier New"/>
                <w:sz w:val="20"/>
              </w:rPr>
            </w:pPr>
          </w:p>
          <w:p w14:paraId="6538AED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untuk code convert qrcode</w:t>
            </w:r>
          </w:p>
          <w:p w14:paraId="4A993192"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qrCode= new Endroid\QrCode\QrCode($code);</w:t>
            </w:r>
          </w:p>
          <w:p w14:paraId="720F8D5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qrCode-&gt;</w:t>
            </w:r>
            <w:proofErr w:type="gramStart"/>
            <w:r w:rsidRPr="00E46B67">
              <w:rPr>
                <w:rFonts w:ascii="Courier New" w:hAnsi="Courier New" w:cs="Courier New"/>
                <w:sz w:val="20"/>
              </w:rPr>
              <w:t>writeFile(</w:t>
            </w:r>
            <w:proofErr w:type="gramEnd"/>
            <w:r w:rsidRPr="00E46B67">
              <w:rPr>
                <w:rFonts w:ascii="Courier New" w:hAnsi="Courier New" w:cs="Courier New"/>
                <w:sz w:val="20"/>
              </w:rPr>
              <w:t>'temp/'.$code.'.png');</w:t>
            </w:r>
          </w:p>
          <w:p w14:paraId="59AE6AF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134A8BA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rror_reporting(0);</w:t>
            </w:r>
          </w:p>
          <w:p w14:paraId="2DDB69A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 xml:space="preserve">$tempdir = "temp/"; </w:t>
            </w:r>
          </w:p>
          <w:p w14:paraId="5571983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proofErr w:type="gramStart"/>
            <w:r w:rsidRPr="00E46B67">
              <w:rPr>
                <w:rFonts w:ascii="Courier New" w:hAnsi="Courier New" w:cs="Courier New"/>
                <w:sz w:val="20"/>
              </w:rPr>
              <w:t>if</w:t>
            </w:r>
            <w:proofErr w:type="gramEnd"/>
            <w:r w:rsidRPr="00E46B67">
              <w:rPr>
                <w:rFonts w:ascii="Courier New" w:hAnsi="Courier New" w:cs="Courier New"/>
                <w:sz w:val="20"/>
              </w:rPr>
              <w:t xml:space="preserve"> (!file_exists($tempdir))#kalau folder belum ada, maka buat.</w:t>
            </w:r>
          </w:p>
          <w:p w14:paraId="01E960A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mkdir($tempdir);</w:t>
            </w:r>
          </w:p>
          <w:p w14:paraId="712EBFD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si_teks = $code;</w:t>
            </w:r>
          </w:p>
          <w:p w14:paraId="2983542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namafile = $code.</w:t>
            </w:r>
            <w:proofErr w:type="gramStart"/>
            <w:r w:rsidRPr="00E46B67">
              <w:rPr>
                <w:rFonts w:ascii="Courier New" w:hAnsi="Courier New" w:cs="Courier New"/>
                <w:sz w:val="20"/>
              </w:rPr>
              <w:t>".</w:t>
            </w:r>
            <w:proofErr w:type="gramEnd"/>
            <w:r w:rsidRPr="00E46B67">
              <w:rPr>
                <w:rFonts w:ascii="Courier New" w:hAnsi="Courier New" w:cs="Courier New"/>
                <w:sz w:val="20"/>
              </w:rPr>
              <w:t>png";</w:t>
            </w:r>
          </w:p>
          <w:p w14:paraId="4F6313F8" w14:textId="4E673508" w:rsidR="00E46B67" w:rsidRPr="00E46B67" w:rsidRDefault="00E46B67" w:rsidP="00893F4A">
            <w:pPr>
              <w:keepNext/>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quality = 'H'; //ada 4 pilihan, L (Low), M(Medium), Q(Good), H(High)</w:t>
            </w:r>
          </w:p>
        </w:tc>
      </w:tr>
    </w:tbl>
    <w:p w14:paraId="453EDABB" w14:textId="4A4C1931" w:rsidR="00DC127F" w:rsidRDefault="00893F4A" w:rsidP="00893F4A">
      <w:pPr>
        <w:pStyle w:val="Caption"/>
        <w:rPr>
          <w:b w:val="0"/>
        </w:rPr>
      </w:pPr>
      <w:bookmarkStart w:id="183" w:name="_Toc59700872"/>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7</w:t>
      </w:r>
      <w:r w:rsidR="00F73158">
        <w:rPr>
          <w:noProof/>
        </w:rPr>
        <w:fldChar w:fldCharType="end"/>
      </w:r>
      <w:r w:rsidR="00DC127F">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DC127F" w:rsidRPr="00E46B67" w14:paraId="3F597D1F" w14:textId="77777777" w:rsidTr="00E46B67">
        <w:tc>
          <w:tcPr>
            <w:tcW w:w="8778" w:type="dxa"/>
            <w:shd w:val="clear" w:color="auto" w:fill="auto"/>
          </w:tcPr>
          <w:p w14:paraId="5EAB980D"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lastRenderedPageBreak/>
              <w:tab/>
            </w:r>
            <w:r w:rsidRPr="00E46B67">
              <w:rPr>
                <w:rFonts w:ascii="Courier New" w:hAnsi="Courier New" w:cs="Courier New"/>
                <w:sz w:val="20"/>
              </w:rPr>
              <w:tab/>
              <w:t>$ukuran = 2; //batasan 1 paling kecil, 10 paling besar</w:t>
            </w:r>
          </w:p>
          <w:p w14:paraId="77F5266D"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adding = 1;</w:t>
            </w:r>
          </w:p>
          <w:p w14:paraId="12D01F88"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QRCode::png($isi_teks,$tempdir.$namafile,$quality,$ukuran,$padding);</w:t>
            </w:r>
          </w:p>
          <w:p w14:paraId="555668AA" w14:textId="77777777" w:rsidR="00DC127F" w:rsidRPr="00E46B67" w:rsidRDefault="00DC127F" w:rsidP="00E46B67">
            <w:pPr>
              <w:spacing w:after="0" w:line="240" w:lineRule="auto"/>
              <w:rPr>
                <w:rFonts w:ascii="Courier New" w:hAnsi="Courier New" w:cs="Courier New"/>
                <w:sz w:val="20"/>
              </w:rPr>
            </w:pPr>
          </w:p>
          <w:p w14:paraId="6EFA2DCD"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untuk code convert barcode</w:t>
            </w:r>
          </w:p>
          <w:p w14:paraId="0EBC0ED5"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generator = new Picqer\Barcode\BarcodeGeneratorHTML();</w:t>
            </w:r>
          </w:p>
          <w:p w14:paraId="5F91B082"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generator = new Picqer\Barcode\BarcodeGeneratorJPG();</w:t>
            </w:r>
          </w:p>
          <w:p w14:paraId="732D4EBB"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file_put_</w:t>
            </w:r>
            <w:proofErr w:type="gramStart"/>
            <w:r w:rsidRPr="00E46B67">
              <w:rPr>
                <w:rFonts w:ascii="Courier New" w:hAnsi="Courier New" w:cs="Courier New"/>
                <w:sz w:val="20"/>
              </w:rPr>
              <w:t>contents(</w:t>
            </w:r>
            <w:proofErr w:type="gramEnd"/>
            <w:r w:rsidRPr="00E46B67">
              <w:rPr>
                <w:rFonts w:ascii="Courier New" w:hAnsi="Courier New" w:cs="Courier New"/>
                <w:sz w:val="20"/>
              </w:rPr>
              <w:t>'temp/barcode/'.$code.'.jpg', $generator-&gt;getBarcode($coder,$generator::TYPE_CODABAR));</w:t>
            </w:r>
          </w:p>
          <w:p w14:paraId="2C323E2B" w14:textId="77777777" w:rsidR="00DC127F" w:rsidRPr="00E46B67" w:rsidRDefault="00DC127F" w:rsidP="00E46B67">
            <w:pPr>
              <w:spacing w:after="0" w:line="240" w:lineRule="auto"/>
              <w:rPr>
                <w:rFonts w:ascii="Courier New" w:hAnsi="Courier New" w:cs="Courier New"/>
                <w:sz w:val="20"/>
              </w:rPr>
            </w:pPr>
          </w:p>
          <w:p w14:paraId="1E87B032"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untuk melempar ke view</w:t>
            </w:r>
          </w:p>
          <w:p w14:paraId="567F26F5"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kode']=$id_barang.$iddepartement.$idyayasan.$date_month.$date_year;</w:t>
            </w:r>
          </w:p>
          <w:p w14:paraId="214BD980" w14:textId="77777777" w:rsidR="00DC127F" w:rsidRDefault="00DC127F" w:rsidP="00E46B67">
            <w:pPr>
              <w:keepNext/>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this-&gt;blade-&gt;render('updateBarang',$data);</w:t>
            </w:r>
          </w:p>
          <w:p w14:paraId="75E3BA62"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3C72309C" w14:textId="77777777" w:rsidR="00E46B67" w:rsidRPr="00E46B67" w:rsidRDefault="00E46B67" w:rsidP="00E46B67">
            <w:pPr>
              <w:spacing w:after="0" w:line="240" w:lineRule="auto"/>
              <w:rPr>
                <w:rFonts w:ascii="Courier New" w:hAnsi="Courier New" w:cs="Courier New"/>
                <w:sz w:val="20"/>
              </w:rPr>
            </w:pPr>
          </w:p>
          <w:p w14:paraId="03BF9B3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funtiom untuk menempilkan daftar berdasarkan id_barcode</w:t>
            </w:r>
          </w:p>
          <w:p w14:paraId="68B2CFA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public function selectbarcode()</w:t>
            </w:r>
          </w:p>
          <w:p w14:paraId="2ED4C30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if($_SESSION['status'] !== NULL){</w:t>
            </w:r>
          </w:p>
          <w:p w14:paraId="334AFEC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title']="INVENTARIS YSI";</w:t>
            </w:r>
          </w:p>
          <w:p w14:paraId="5F1D995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subtitle']="Transaksi Barang";</w:t>
            </w:r>
          </w:p>
          <w:p w14:paraId="0D91B35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active']="TransaksiBarang";</w:t>
            </w:r>
          </w:p>
          <w:p w14:paraId="299AFF8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status=$_SESSION['status'];</w:t>
            </w:r>
          </w:p>
          <w:p w14:paraId="3A49CAD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f($status==1)</w:t>
            </w:r>
          </w:p>
          <w:p w14:paraId="3BF76A0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1DAC6DA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status']="admin";</w:t>
            </w:r>
          </w:p>
          <w:p w14:paraId="7AF7A65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09B4349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lse if($status==2)</w:t>
            </w:r>
          </w:p>
          <w:p w14:paraId="6151488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0659846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status']="direktur";</w:t>
            </w:r>
            <w:r w:rsidRPr="00E46B67">
              <w:rPr>
                <w:rFonts w:ascii="Courier New" w:hAnsi="Courier New" w:cs="Courier New"/>
                <w:sz w:val="20"/>
              </w:rPr>
              <w:tab/>
            </w:r>
          </w:p>
          <w:p w14:paraId="3338E67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28EF346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lse</w:t>
            </w:r>
          </w:p>
          <w:p w14:paraId="7BBA624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385A331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status']="user";</w:t>
            </w:r>
          </w:p>
          <w:p w14:paraId="7766AA6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38A53D3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engendalian jika terdapat session aktif</w:t>
            </w:r>
            <w:r w:rsidRPr="00E46B67">
              <w:rPr>
                <w:rFonts w:ascii="Courier New" w:hAnsi="Courier New" w:cs="Courier New"/>
                <w:sz w:val="20"/>
              </w:rPr>
              <w:tab/>
            </w:r>
            <w:r w:rsidRPr="00E46B67">
              <w:rPr>
                <w:rFonts w:ascii="Courier New" w:hAnsi="Courier New" w:cs="Courier New"/>
                <w:sz w:val="20"/>
              </w:rPr>
              <w:tab/>
            </w:r>
          </w:p>
          <w:p w14:paraId="362944C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f(isset($_SESSION['idcode']))</w:t>
            </w:r>
          </w:p>
          <w:p w14:paraId="683FBD0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7043039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barcode=$_SESSION['idcode'];</w:t>
            </w:r>
          </w:p>
          <w:p w14:paraId="55ECA59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0;</w:t>
            </w:r>
          </w:p>
          <w:p w14:paraId="7299A2D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bar=array();</w:t>
            </w:r>
          </w:p>
          <w:p w14:paraId="0B08FE2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jumlah=count($idbarcode);</w:t>
            </w:r>
          </w:p>
          <w:p w14:paraId="730AF54F" w14:textId="77777777" w:rsidR="00E46B67" w:rsidRPr="00E46B67" w:rsidRDefault="00E46B67" w:rsidP="00E46B67">
            <w:pPr>
              <w:spacing w:after="0" w:line="240" w:lineRule="auto"/>
              <w:rPr>
                <w:rFonts w:ascii="Courier New" w:hAnsi="Courier New" w:cs="Courier New"/>
                <w:sz w:val="20"/>
              </w:rPr>
            </w:pPr>
          </w:p>
          <w:p w14:paraId="0671BB0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jumlah;</w:t>
            </w:r>
          </w:p>
          <w:p w14:paraId="5421DC8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hile($i &lt; $jumlah)</w:t>
            </w:r>
          </w:p>
          <w:p w14:paraId="32161C1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t>
            </w:r>
          </w:p>
          <w:p w14:paraId="154020D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idbarcode[$i];</w:t>
            </w:r>
          </w:p>
          <w:p w14:paraId="58383EA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id;</w:t>
            </w:r>
          </w:p>
          <w:p w14:paraId="00C7899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idbar[$i];</w:t>
            </w:r>
          </w:p>
          <w:p w14:paraId="01F7582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here=array($idbarcode[$i]);</w:t>
            </w:r>
          </w:p>
          <w:p w14:paraId="08FD9D4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w:t>
            </w:r>
          </w:p>
          <w:p w14:paraId="048741E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i;</w:t>
            </w:r>
          </w:p>
          <w:p w14:paraId="53F7562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untuk mengisi nilai session</w:t>
            </w:r>
          </w:p>
          <w:p w14:paraId="192BC60C" w14:textId="2AD0A4B7" w:rsidR="00E46B67" w:rsidRPr="00E46B67" w:rsidRDefault="00E46B67" w:rsidP="00893F4A">
            <w:pPr>
              <w:keepNext/>
              <w:spacing w:after="0" w:line="240" w:lineRule="auto"/>
              <w:rPr>
                <w:rFonts w:ascii="Courier New" w:hAnsi="Courier New" w:cs="Courier New"/>
                <w:sz w:val="20"/>
              </w:rPr>
            </w:pPr>
          </w:p>
        </w:tc>
      </w:tr>
    </w:tbl>
    <w:p w14:paraId="2BE70A22" w14:textId="6721001A" w:rsidR="00DC127F" w:rsidRDefault="00893F4A" w:rsidP="00893F4A">
      <w:pPr>
        <w:pStyle w:val="Caption"/>
        <w:rPr>
          <w:b w:val="0"/>
        </w:rPr>
      </w:pPr>
      <w:bookmarkStart w:id="184" w:name="_Toc59700873"/>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8</w:t>
      </w:r>
      <w:r w:rsidR="00F73158">
        <w:rPr>
          <w:noProof/>
        </w:rPr>
        <w:fldChar w:fldCharType="end"/>
      </w:r>
      <w:r w:rsidR="00DC127F">
        <w:t xml:space="preserve"> </w:t>
      </w:r>
      <w:r w:rsidR="00DC127F">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4"/>
    </w:p>
    <w:tbl>
      <w:tblPr>
        <w:tblW w:w="0" w:type="auto"/>
        <w:tblLook w:val="04A0" w:firstRow="1" w:lastRow="0" w:firstColumn="1" w:lastColumn="0" w:noHBand="0" w:noVBand="1"/>
      </w:tblPr>
      <w:tblGrid>
        <w:gridCol w:w="8778"/>
      </w:tblGrid>
      <w:tr w:rsidR="00DC127F" w:rsidRPr="00E46B67" w14:paraId="560FD1B0" w14:textId="77777777" w:rsidTr="00E46B67">
        <w:tc>
          <w:tcPr>
            <w:tcW w:w="8778" w:type="dxa"/>
            <w:tcBorders>
              <w:top w:val="single" w:sz="4" w:space="0" w:color="auto"/>
              <w:left w:val="single" w:sz="4" w:space="0" w:color="auto"/>
              <w:bottom w:val="single" w:sz="4" w:space="0" w:color="auto"/>
              <w:right w:val="single" w:sz="4" w:space="0" w:color="auto"/>
            </w:tcBorders>
          </w:tcPr>
          <w:p w14:paraId="13DB81A4"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lastRenderedPageBreak/>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array_push($idbar,$id);</w:t>
            </w:r>
          </w:p>
          <w:p w14:paraId="6709331D"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t>
            </w:r>
          </w:p>
          <w:p w14:paraId="66FAC4C3"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var_dump($idbarcode);</w:t>
            </w:r>
          </w:p>
          <w:p w14:paraId="3D5B55E4"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his-&gt;session-&gt;set_userdata('idcode',$idbar);</w:t>
            </w:r>
          </w:p>
          <w:p w14:paraId="73FAD8A0"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rint_r($idbar);</w:t>
            </w:r>
          </w:p>
          <w:p w14:paraId="7955794B"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rint_r($_SESSION['idcode']);</w:t>
            </w:r>
          </w:p>
          <w:p w14:paraId="5F1B2629"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karyawan']=$this-&gt;KaryawanModel-&gt;getKaryawan();</w:t>
            </w:r>
          </w:p>
          <w:p w14:paraId="2F93CCBC"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daftar']=$this-&gt;BarangModel-&gt;getAllbyIdbarcodewherein($idbarcode);</w:t>
            </w:r>
          </w:p>
          <w:p w14:paraId="7CF618B6" w14:textId="77777777" w:rsidR="00DC127F" w:rsidRDefault="00DC127F" w:rsidP="00E46B67">
            <w:pPr>
              <w:keepNext/>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headerpencetakan']="SERAH TERIMA BARANG";</w:t>
            </w:r>
          </w:p>
          <w:p w14:paraId="081EE73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lokasi']=$this-&gt;BarangModel-&gt;getlokasi();</w:t>
            </w:r>
          </w:p>
          <w:p w14:paraId="249A095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p>
          <w:p w14:paraId="44663EC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his-&gt;blade-&gt;render('transaksi/transaksiBarang',$data);</w:t>
            </w:r>
          </w:p>
          <w:p w14:paraId="21842EA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66FE203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engendalian apabila tidak terdapat session dan idbarcoude unidenfined</w:t>
            </w:r>
          </w:p>
          <w:p w14:paraId="3E25F71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lse if(!isset( $_SESSION['idcode']) &amp;&amp; !isset($_POST['idbarcode']))</w:t>
            </w:r>
          </w:p>
          <w:p w14:paraId="5185919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0C2F0BF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subtitle']="Daftar Barang";</w:t>
            </w:r>
          </w:p>
          <w:p w14:paraId="03EB193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his-&gt;session-&gt;set_userdata('message','</w:t>
            </w:r>
          </w:p>
          <w:p w14:paraId="6D32161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lt;div class="alert alert-warning" role="alert"&gt;</w:t>
            </w:r>
          </w:p>
          <w:p w14:paraId="3586270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lt;center&gt; Anda belum Memilih Barang&lt;/center&gt;</w:t>
            </w:r>
          </w:p>
          <w:p w14:paraId="76950EA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lt;/div&gt;');</w:t>
            </w:r>
          </w:p>
          <w:p w14:paraId="4F5F792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daftar']=$this-&gt;BarangModel-&gt;getAll();</w:t>
            </w:r>
          </w:p>
          <w:p w14:paraId="1CB7A36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headerpencetakan']="SERAH TERIMA BARANG";</w:t>
            </w:r>
          </w:p>
          <w:p w14:paraId="4C04CF9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his-&gt;blade-&gt;render('daftarBarang',$data);</w:t>
            </w:r>
            <w:r w:rsidRPr="00E46B67">
              <w:rPr>
                <w:rFonts w:ascii="Courier New" w:hAnsi="Courier New" w:cs="Courier New"/>
                <w:sz w:val="20"/>
              </w:rPr>
              <w:tab/>
            </w:r>
          </w:p>
          <w:p w14:paraId="6F9D4CB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009404E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 xml:space="preserve">//pengendalian apabila id barcode identifikasi dan tidak terdapat session aktif </w:t>
            </w:r>
          </w:p>
          <w:p w14:paraId="498D139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lse</w:t>
            </w:r>
          </w:p>
          <w:p w14:paraId="44367E5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7999FB7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barcode=$this-&gt;input-&gt;post('idbarcode');</w:t>
            </w:r>
            <w:r w:rsidRPr="00E46B67">
              <w:rPr>
                <w:rFonts w:ascii="Courier New" w:hAnsi="Courier New" w:cs="Courier New"/>
                <w:sz w:val="20"/>
              </w:rPr>
              <w:tab/>
            </w:r>
          </w:p>
          <w:p w14:paraId="2351DE7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0;</w:t>
            </w:r>
          </w:p>
          <w:p w14:paraId="16D0AFB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bar=array();</w:t>
            </w:r>
          </w:p>
          <w:p w14:paraId="5EF288B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jumlah=count($idbarcode);</w:t>
            </w:r>
          </w:p>
          <w:p w14:paraId="197421B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jumlah;</w:t>
            </w:r>
          </w:p>
          <w:p w14:paraId="173E0A4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hile($i &lt; $jumlah)</w:t>
            </w:r>
          </w:p>
          <w:p w14:paraId="421DF4E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t>
            </w:r>
          </w:p>
          <w:p w14:paraId="12482B7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idbarcode[$i];</w:t>
            </w:r>
          </w:p>
          <w:p w14:paraId="75B831E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id;</w:t>
            </w:r>
          </w:p>
          <w:p w14:paraId="365F0AD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idbar[$i];</w:t>
            </w:r>
          </w:p>
          <w:p w14:paraId="772F9C4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here=array($idbarcode[$i]);</w:t>
            </w:r>
          </w:p>
          <w:p w14:paraId="788AC57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w:t>
            </w:r>
          </w:p>
          <w:p w14:paraId="7EC5CA9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echo $i;</w:t>
            </w:r>
          </w:p>
          <w:p w14:paraId="04F98F1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untuk mengisi nilai session</w:t>
            </w:r>
          </w:p>
          <w:p w14:paraId="74F2706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array_push($idbar,$id);</w:t>
            </w:r>
          </w:p>
          <w:p w14:paraId="13CE97C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t>
            </w:r>
          </w:p>
          <w:p w14:paraId="77A1730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var_dump($idbarcode);</w:t>
            </w:r>
          </w:p>
          <w:p w14:paraId="07C797B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his-&gt;session-&gt;set_userdata('idcode',$idbar);</w:t>
            </w:r>
          </w:p>
          <w:p w14:paraId="0F12E606"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rint_r($idbar);</w:t>
            </w:r>
          </w:p>
          <w:p w14:paraId="630F38A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rint_r($_SESSION['idcode']);</w:t>
            </w:r>
          </w:p>
          <w:p w14:paraId="59FDAC5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karyawan']=$this-&gt;KaryawanModel-&gt;getKaryawan();</w:t>
            </w:r>
          </w:p>
          <w:p w14:paraId="31D867B8" w14:textId="799C51AB" w:rsidR="00E46B67" w:rsidRPr="00E46B67" w:rsidRDefault="00E46B67" w:rsidP="00893F4A">
            <w:pPr>
              <w:keepNext/>
              <w:spacing w:after="0" w:line="240" w:lineRule="auto"/>
              <w:rPr>
                <w:rFonts w:ascii="Courier New" w:hAnsi="Courier New" w:cs="Courier New"/>
                <w:sz w:val="20"/>
              </w:rPr>
            </w:pPr>
          </w:p>
        </w:tc>
      </w:tr>
    </w:tbl>
    <w:p w14:paraId="0B68B042" w14:textId="325E5A47" w:rsidR="00DC127F" w:rsidRDefault="00893F4A" w:rsidP="00893F4A">
      <w:pPr>
        <w:pStyle w:val="Caption"/>
        <w:rPr>
          <w:b w:val="0"/>
        </w:rPr>
      </w:pPr>
      <w:bookmarkStart w:id="185" w:name="_Toc59700874"/>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69</w:t>
      </w:r>
      <w:r w:rsidR="00F73158">
        <w:rPr>
          <w:noProof/>
        </w:rPr>
        <w:fldChar w:fldCharType="end"/>
      </w:r>
      <w:r w:rsidR="00DC127F">
        <w:t xml:space="preserve"> </w:t>
      </w:r>
      <w:r w:rsidR="00DC127F">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DC127F" w:rsidRPr="00E46B67" w14:paraId="5FF99C56" w14:textId="77777777" w:rsidTr="00E46B67">
        <w:tc>
          <w:tcPr>
            <w:tcW w:w="8778" w:type="dxa"/>
          </w:tcPr>
          <w:p w14:paraId="03DE4383"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lastRenderedPageBreak/>
              <w:tab/>
            </w:r>
            <w:r w:rsidRPr="00E46B67">
              <w:rPr>
                <w:rFonts w:ascii="Courier New" w:hAnsi="Courier New" w:cs="Courier New"/>
                <w:sz w:val="20"/>
              </w:rPr>
              <w:tab/>
            </w:r>
            <w:r w:rsidRPr="00E46B67">
              <w:rPr>
                <w:rFonts w:ascii="Courier New" w:hAnsi="Courier New" w:cs="Courier New"/>
                <w:sz w:val="20"/>
              </w:rPr>
              <w:tab/>
              <w:t>$data['daftar']=$this-&gt;BarangModel-&gt;getAllbyIdbarcodewherein($idbarcode);</w:t>
            </w:r>
          </w:p>
          <w:p w14:paraId="00D0B43D"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headerpencetakan']="SERAH TERIMA BARANG";</w:t>
            </w:r>
          </w:p>
          <w:p w14:paraId="619F2BC0"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lokasi']=$this-&gt;BarangModel-&gt;getlokasi();</w:t>
            </w:r>
          </w:p>
          <w:p w14:paraId="325E494E" w14:textId="77777777" w:rsidR="00DC127F" w:rsidRPr="00E46B67"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p>
          <w:p w14:paraId="55044F4A" w14:textId="77777777" w:rsidR="00DC127F" w:rsidRDefault="00DC127F"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his-&gt;blade</w:t>
            </w:r>
          </w:p>
          <w:p w14:paraId="2162BBD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gt;render('transaksi/transaksiBarang',$data);</w:t>
            </w:r>
          </w:p>
          <w:p w14:paraId="63CD583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r w:rsidRPr="00E46B67">
              <w:rPr>
                <w:rFonts w:ascii="Courier New" w:hAnsi="Courier New" w:cs="Courier New"/>
                <w:sz w:val="20"/>
              </w:rPr>
              <w:tab/>
            </w:r>
          </w:p>
          <w:p w14:paraId="57BEDEE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507AD78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else</w:t>
            </w:r>
          </w:p>
          <w:p w14:paraId="13AA4C8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07478B2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redirect('start/start');</w:t>
            </w:r>
          </w:p>
          <w:p w14:paraId="5EB2070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r w:rsidRPr="00E46B67">
              <w:rPr>
                <w:rFonts w:ascii="Courier New" w:hAnsi="Courier New" w:cs="Courier New"/>
                <w:sz w:val="20"/>
              </w:rPr>
              <w:tab/>
            </w:r>
          </w:p>
          <w:p w14:paraId="6EC533D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w:t>
            </w:r>
          </w:p>
          <w:p w14:paraId="1E61DEA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function tampil code</w:t>
            </w:r>
          </w:p>
          <w:p w14:paraId="2BA84F2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public function tampilcode()</w:t>
            </w:r>
          </w:p>
          <w:p w14:paraId="72F1E09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if($_SESSION['status'] !== NULL){</w:t>
            </w:r>
          </w:p>
          <w:p w14:paraId="4440DA2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title']="INVENTARIS YSI";</w:t>
            </w:r>
          </w:p>
          <w:p w14:paraId="06FD6B3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subtitle']="Tampil Code";</w:t>
            </w:r>
          </w:p>
          <w:p w14:paraId="430742D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data['active']="DaftarBarang";</w:t>
            </w:r>
          </w:p>
          <w:p w14:paraId="089D44B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status=$_SESSION['status'];</w:t>
            </w:r>
          </w:p>
          <w:p w14:paraId="146138C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if($status==1)</w:t>
            </w:r>
          </w:p>
          <w:p w14:paraId="70CC1B82"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614835A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status']="admin";</w:t>
            </w:r>
          </w:p>
          <w:p w14:paraId="2A3FF39C"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72715F4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else if($status==2)</w:t>
            </w:r>
          </w:p>
          <w:p w14:paraId="0260AB5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519AEBC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status']="direktur";</w:t>
            </w:r>
            <w:r w:rsidRPr="00E46B67">
              <w:rPr>
                <w:rFonts w:ascii="Courier New" w:hAnsi="Courier New" w:cs="Courier New"/>
                <w:sz w:val="20"/>
              </w:rPr>
              <w:tab/>
            </w:r>
          </w:p>
          <w:p w14:paraId="3F53CE5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0D20C8E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else</w:t>
            </w:r>
          </w:p>
          <w:p w14:paraId="3DC8678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4C38EB4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a['status']="user";</w:t>
            </w:r>
          </w:p>
          <w:p w14:paraId="3EA5F97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005F8CA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idbarcode=$this-&gt;input-&gt;post('idbarcode');</w:t>
            </w:r>
          </w:p>
          <w:p w14:paraId="6CA33D9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this-&gt;session-&gt;set_userdata('idbarcode',$idbarcode);</w:t>
            </w:r>
          </w:p>
          <w:p w14:paraId="4D7E33F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if(isset($_POST['idbarcode']))</w:t>
            </w:r>
          </w:p>
          <w:p w14:paraId="7D9CE48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06F8A9D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 ini akan mengambil id dept dan id yayasan</w:t>
            </w:r>
          </w:p>
          <w:p w14:paraId="0C97CAE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d=$this-&gt;BarangModel-&gt;getAllbyIdbarcode($idbarcode);</w:t>
            </w:r>
          </w:p>
          <w:p w14:paraId="36501C8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foreach ($id as $key ) {</w:t>
            </w:r>
          </w:p>
          <w:p w14:paraId="3A62E5E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departement=$key['id_departement'];</w:t>
            </w:r>
          </w:p>
          <w:p w14:paraId="7F1B4CC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dyayasan=$key['id_yayasan'];</w:t>
            </w:r>
          </w:p>
          <w:p w14:paraId="555D310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732FB9EE"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dbarang=$this-&gt;input-&gt;post('idbarang');</w:t>
            </w:r>
          </w:p>
          <w:p w14:paraId="08FCC31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e_month=$this-&gt;input-&gt;post('date_month');</w:t>
            </w:r>
          </w:p>
          <w:p w14:paraId="63D61FDA"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e_year=$this-&gt;input-&gt;post('date_year');</w:t>
            </w:r>
          </w:p>
          <w:p w14:paraId="2890D2C0" w14:textId="77777777" w:rsidR="00E46B67" w:rsidRPr="00E46B67" w:rsidRDefault="00E46B67" w:rsidP="00E46B67">
            <w:pPr>
              <w:spacing w:after="0" w:line="240" w:lineRule="auto"/>
              <w:rPr>
                <w:rFonts w:ascii="Courier New" w:hAnsi="Courier New" w:cs="Courier New"/>
                <w:sz w:val="20"/>
              </w:rPr>
            </w:pPr>
          </w:p>
          <w:p w14:paraId="56F1E072"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buat menyetak qr code dan barcode</w:t>
            </w:r>
          </w:p>
          <w:p w14:paraId="183C674F"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code=$idbarang.$iddepartement.$idyayasan.$date_month.$date_year;</w:t>
            </w:r>
          </w:p>
          <w:p w14:paraId="6053F8C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coder=(int)($idbarang.$iddepartement.$idyayasan.$date_month.$date_year);</w:t>
            </w:r>
          </w:p>
          <w:p w14:paraId="107B8AD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untuk code convert qrcode</w:t>
            </w:r>
          </w:p>
          <w:p w14:paraId="6E8920F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qrCode= new Endroid\QrCode\QrCode($code);</w:t>
            </w:r>
          </w:p>
          <w:p w14:paraId="1DC23737"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qrCode-&gt;</w:t>
            </w:r>
            <w:proofErr w:type="gramStart"/>
            <w:r w:rsidRPr="00E46B67">
              <w:rPr>
                <w:rFonts w:ascii="Courier New" w:hAnsi="Courier New" w:cs="Courier New"/>
                <w:sz w:val="20"/>
              </w:rPr>
              <w:t>writeFile(</w:t>
            </w:r>
            <w:proofErr w:type="gramEnd"/>
            <w:r w:rsidRPr="00E46B67">
              <w:rPr>
                <w:rFonts w:ascii="Courier New" w:hAnsi="Courier New" w:cs="Courier New"/>
                <w:sz w:val="20"/>
              </w:rPr>
              <w:t>'temp/'.$code.'.png');</w:t>
            </w:r>
          </w:p>
          <w:p w14:paraId="708601A2" w14:textId="3ECCF526" w:rsidR="00E46B67" w:rsidRPr="00E46B67" w:rsidRDefault="00E46B67" w:rsidP="00486ACE">
            <w:pPr>
              <w:keepNext/>
              <w:spacing w:after="0" w:line="240" w:lineRule="auto"/>
              <w:rPr>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t>
            </w:r>
          </w:p>
        </w:tc>
      </w:tr>
    </w:tbl>
    <w:p w14:paraId="28A044CA" w14:textId="5D6375A2" w:rsidR="00DC127F" w:rsidRDefault="00486ACE" w:rsidP="00486ACE">
      <w:pPr>
        <w:pStyle w:val="Caption"/>
        <w:rPr>
          <w:b w:val="0"/>
        </w:rPr>
      </w:pPr>
      <w:bookmarkStart w:id="186" w:name="_Toc5970087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0</w:t>
      </w:r>
      <w:r w:rsidR="00F73158">
        <w:rPr>
          <w:noProof/>
        </w:rPr>
        <w:fldChar w:fldCharType="end"/>
      </w:r>
      <w:r w:rsidR="00290D9E">
        <w:t xml:space="preserve"> </w:t>
      </w:r>
      <w:r w:rsidR="00290D9E">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290D9E" w:rsidRPr="00E46B67" w14:paraId="650C7E27" w14:textId="77777777" w:rsidTr="00E46B67">
        <w:tc>
          <w:tcPr>
            <w:tcW w:w="8788" w:type="dxa"/>
          </w:tcPr>
          <w:p w14:paraId="2B509C80"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lastRenderedPageBreak/>
              <w:tab/>
            </w:r>
            <w:r w:rsidRPr="00E46B67">
              <w:rPr>
                <w:rFonts w:ascii="Courier New" w:hAnsi="Courier New" w:cs="Courier New"/>
                <w:sz w:val="20"/>
              </w:rPr>
              <w:tab/>
            </w:r>
            <w:r w:rsidRPr="00E46B67">
              <w:rPr>
                <w:rFonts w:ascii="Courier New" w:hAnsi="Courier New" w:cs="Courier New"/>
                <w:sz w:val="20"/>
              </w:rPr>
              <w:tab/>
              <w:t>error_reporting(0);</w:t>
            </w:r>
          </w:p>
          <w:p w14:paraId="4E90976B"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 xml:space="preserve">$tempdir = "assets/dist/img/qrcode/"; </w:t>
            </w:r>
          </w:p>
          <w:p w14:paraId="1C0DB133"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proofErr w:type="gramStart"/>
            <w:r w:rsidRPr="00E46B67">
              <w:rPr>
                <w:rFonts w:ascii="Courier New" w:hAnsi="Courier New" w:cs="Courier New"/>
                <w:sz w:val="20"/>
              </w:rPr>
              <w:t>if</w:t>
            </w:r>
            <w:proofErr w:type="gramEnd"/>
            <w:r w:rsidRPr="00E46B67">
              <w:rPr>
                <w:rFonts w:ascii="Courier New" w:hAnsi="Courier New" w:cs="Courier New"/>
                <w:sz w:val="20"/>
              </w:rPr>
              <w:t xml:space="preserve"> (!file_exists($tempdir))#kalau folder belum ada, maka buat.</w:t>
            </w:r>
          </w:p>
          <w:p w14:paraId="5453B663"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mkdir($tempdir);</w:t>
            </w:r>
          </w:p>
          <w:p w14:paraId="2A88CB0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si_teks = $code;</w:t>
            </w:r>
          </w:p>
          <w:p w14:paraId="5CE1CE4B"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namafile = $code.</w:t>
            </w:r>
            <w:proofErr w:type="gramStart"/>
            <w:r w:rsidRPr="00E46B67">
              <w:rPr>
                <w:rFonts w:ascii="Courier New" w:hAnsi="Courier New" w:cs="Courier New"/>
                <w:sz w:val="20"/>
              </w:rPr>
              <w:t>".</w:t>
            </w:r>
            <w:proofErr w:type="gramEnd"/>
            <w:r w:rsidRPr="00E46B67">
              <w:rPr>
                <w:rFonts w:ascii="Courier New" w:hAnsi="Courier New" w:cs="Courier New"/>
                <w:sz w:val="20"/>
              </w:rPr>
              <w:t>png";</w:t>
            </w:r>
          </w:p>
          <w:p w14:paraId="5DB3EBA9"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quality = 'H'; //ada 4 pilihan, L (Low), M(Medium), Q(Good), H(High)</w:t>
            </w:r>
          </w:p>
          <w:p w14:paraId="5A64991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ukuran = 2; //batasan 1 paling kecil, 10 paling besar</w:t>
            </w:r>
          </w:p>
          <w:p w14:paraId="60531539"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adding = 1;</w:t>
            </w:r>
          </w:p>
          <w:p w14:paraId="446CBBA6" w14:textId="768B7269"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QRCode::png($isi_teks,$tempdir.$namafile,$quality,$ukuran,$padding);</w:t>
            </w:r>
          </w:p>
          <w:p w14:paraId="14EACC76" w14:textId="5EB12C0A"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untuk code convert barcode</w:t>
            </w:r>
          </w:p>
          <w:p w14:paraId="0EB294AD"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generator = new Picqer\Barcode\BarcodeGeneratorJPG();</w:t>
            </w:r>
          </w:p>
          <w:p w14:paraId="73FE6119"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file_put_</w:t>
            </w:r>
            <w:proofErr w:type="gramStart"/>
            <w:r w:rsidRPr="00E46B67">
              <w:rPr>
                <w:rFonts w:ascii="Courier New" w:hAnsi="Courier New" w:cs="Courier New"/>
                <w:sz w:val="20"/>
              </w:rPr>
              <w:t>contents(</w:t>
            </w:r>
            <w:proofErr w:type="gramEnd"/>
            <w:r w:rsidRPr="00E46B67">
              <w:rPr>
                <w:rFonts w:ascii="Courier New" w:hAnsi="Courier New" w:cs="Courier New"/>
                <w:sz w:val="20"/>
              </w:rPr>
              <w:t>'assets/dist/img/barcode/'.$coder.'.jpg', $generator-&gt;getBarcode($coder,$generator::TYPE_CODE_128));</w:t>
            </w:r>
          </w:p>
          <w:p w14:paraId="00DFFB64" w14:textId="77777777" w:rsidR="00290D9E" w:rsidRPr="00E46B67" w:rsidRDefault="00290D9E" w:rsidP="00E46B67">
            <w:pPr>
              <w:spacing w:after="0" w:line="240" w:lineRule="auto"/>
              <w:rPr>
                <w:rFonts w:ascii="Courier New" w:hAnsi="Courier New" w:cs="Courier New"/>
                <w:sz w:val="20"/>
              </w:rPr>
            </w:pPr>
          </w:p>
          <w:p w14:paraId="2BBBCFD2"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untuk melempar ke view</w:t>
            </w:r>
          </w:p>
          <w:p w14:paraId="5F20705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a['kode']=$idbarang.$iddepartement.$idyayasan.$date_month.$date_year;</w:t>
            </w:r>
          </w:p>
          <w:p w14:paraId="7A83E3FB"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his-&gt;blade-&gt;render('barang/tampilCode',$data);</w:t>
            </w:r>
          </w:p>
          <w:p w14:paraId="30CE1942"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6DABC33A"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lse</w:t>
            </w:r>
          </w:p>
          <w:p w14:paraId="716D887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121A56DE"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redirect('barang/daftarbarangview');</w:t>
            </w:r>
          </w:p>
          <w:p w14:paraId="1FEE393B" w14:textId="72A11D1A"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11164A41"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w:t>
            </w:r>
          </w:p>
          <w:p w14:paraId="1F2B4D79"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else</w:t>
            </w:r>
          </w:p>
          <w:p w14:paraId="5B47D4BA"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w:t>
            </w:r>
          </w:p>
          <w:p w14:paraId="6DB8BF21"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redirect('start/start');</w:t>
            </w:r>
          </w:p>
          <w:p w14:paraId="638953D7"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w:t>
            </w:r>
            <w:r w:rsidRPr="00E46B67">
              <w:rPr>
                <w:rFonts w:ascii="Courier New" w:hAnsi="Courier New" w:cs="Courier New"/>
                <w:sz w:val="20"/>
              </w:rPr>
              <w:tab/>
            </w:r>
          </w:p>
          <w:p w14:paraId="26624CE1"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w:t>
            </w:r>
          </w:p>
          <w:p w14:paraId="05610863" w14:textId="77777777" w:rsidR="00290D9E" w:rsidRPr="00E46B67" w:rsidRDefault="00290D9E" w:rsidP="00E46B67">
            <w:pPr>
              <w:spacing w:after="0" w:line="240" w:lineRule="auto"/>
              <w:rPr>
                <w:rFonts w:ascii="Courier New" w:hAnsi="Courier New" w:cs="Courier New"/>
                <w:sz w:val="20"/>
              </w:rPr>
            </w:pPr>
          </w:p>
          <w:p w14:paraId="0756BE44" w14:textId="29E65BEB"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public function qrcode($index)</w:t>
            </w:r>
          </w:p>
          <w:p w14:paraId="25CDF26C"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w:t>
            </w:r>
          </w:p>
          <w:p w14:paraId="68D9EA2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idbarcode=$_SESSION['idbarcode'];</w:t>
            </w:r>
            <w:r w:rsidRPr="00E46B67">
              <w:rPr>
                <w:rFonts w:ascii="Courier New" w:hAnsi="Courier New" w:cs="Courier New"/>
                <w:sz w:val="20"/>
              </w:rPr>
              <w:tab/>
            </w:r>
            <w:r w:rsidRPr="00E46B67">
              <w:rPr>
                <w:rFonts w:ascii="Courier New" w:hAnsi="Courier New" w:cs="Courier New"/>
                <w:sz w:val="20"/>
              </w:rPr>
              <w:tab/>
            </w:r>
          </w:p>
          <w:p w14:paraId="0AF8E0F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daftar=$this-&gt;BarangModel-&gt;getAllbyIdbarcodewhere($idbarcode);</w:t>
            </w:r>
          </w:p>
          <w:p w14:paraId="08DB34CE"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foreach ($daftar as $key) {</w:t>
            </w:r>
          </w:p>
          <w:p w14:paraId="5C858AD7"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e=strtotime($key['tanggal_pengadaan']);</w:t>
            </w:r>
          </w:p>
          <w:p w14:paraId="0A2C494D"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e_month=date('n',$date);</w:t>
            </w:r>
          </w:p>
          <w:p w14:paraId="6004D7BA"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te_year=date('y',$date);</w:t>
            </w:r>
          </w:p>
          <w:p w14:paraId="34D4E2B9"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nama_barang=$key['nama_barang'];</w:t>
            </w:r>
          </w:p>
          <w:p w14:paraId="717DCB37" w14:textId="77777777" w:rsidR="00290D9E" w:rsidRDefault="00290D9E" w:rsidP="00E46B67">
            <w:pPr>
              <w:keepNext/>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coder=$key['id_barang'].$key['id_yayasan'].$key['id_departement'].$date_month.$date_year;</w:t>
            </w:r>
          </w:p>
          <w:p w14:paraId="01EA00B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0929DFD2"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cek=base_</w:t>
            </w:r>
            <w:proofErr w:type="gramStart"/>
            <w:r w:rsidRPr="00E46B67">
              <w:rPr>
                <w:rFonts w:ascii="Courier New" w:hAnsi="Courier New" w:cs="Courier New"/>
                <w:sz w:val="20"/>
              </w:rPr>
              <w:t>url(</w:t>
            </w:r>
            <w:proofErr w:type="gramEnd"/>
            <w:r w:rsidRPr="00E46B67">
              <w:rPr>
                <w:rFonts w:ascii="Courier New" w:hAnsi="Courier New" w:cs="Courier New"/>
                <w:sz w:val="20"/>
              </w:rPr>
              <w:t>'assets/dist/img/qrcode/'.$coder.'.png');</w:t>
            </w:r>
          </w:p>
          <w:p w14:paraId="267C3A62"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if(isset($cek))</w:t>
            </w:r>
          </w:p>
          <w:p w14:paraId="06D889D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3C2C3224"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mage=base_</w:t>
            </w:r>
            <w:proofErr w:type="gramStart"/>
            <w:r w:rsidRPr="00E46B67">
              <w:rPr>
                <w:rFonts w:ascii="Courier New" w:hAnsi="Courier New" w:cs="Courier New"/>
                <w:sz w:val="20"/>
              </w:rPr>
              <w:t>url(</w:t>
            </w:r>
            <w:proofErr w:type="gramEnd"/>
            <w:r w:rsidRPr="00E46B67">
              <w:rPr>
                <w:rFonts w:ascii="Courier New" w:hAnsi="Courier New" w:cs="Courier New"/>
                <w:sz w:val="20"/>
              </w:rPr>
              <w:t>'assets/dist/img/qrcode/'.$coder.'.png');</w:t>
            </w:r>
          </w:p>
          <w:p w14:paraId="068C600B"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w:t>
            </w:r>
          </w:p>
          <w:p w14:paraId="524D306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t>else</w:t>
            </w:r>
          </w:p>
          <w:p w14:paraId="3A763CEF" w14:textId="3D3691A2" w:rsidR="00E46B67" w:rsidRPr="00E46B67" w:rsidRDefault="00E46B67" w:rsidP="00486ACE">
            <w:pPr>
              <w:keepNext/>
              <w:spacing w:after="0" w:line="240" w:lineRule="auto"/>
              <w:rPr>
                <w:rFonts w:ascii="Courier New" w:hAnsi="Courier New" w:cs="Courier New"/>
                <w:sz w:val="20"/>
              </w:rPr>
            </w:pPr>
          </w:p>
        </w:tc>
      </w:tr>
    </w:tbl>
    <w:p w14:paraId="66E012B9" w14:textId="24561D89" w:rsidR="00290D9E" w:rsidRDefault="00486ACE" w:rsidP="00486ACE">
      <w:pPr>
        <w:pStyle w:val="Caption"/>
        <w:rPr>
          <w:b w:val="0"/>
        </w:rPr>
      </w:pPr>
      <w:bookmarkStart w:id="187" w:name="_Toc5970087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1</w:t>
      </w:r>
      <w:r w:rsidR="00F73158">
        <w:rPr>
          <w:noProof/>
        </w:rPr>
        <w:fldChar w:fldCharType="end"/>
      </w:r>
      <w:r w:rsidR="00290D9E">
        <w:t xml:space="preserve"> </w:t>
      </w:r>
      <w:r w:rsidR="00290D9E">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7"/>
    </w:p>
    <w:tbl>
      <w:tblPr>
        <w:tblW w:w="0" w:type="auto"/>
        <w:tblLook w:val="04A0" w:firstRow="1" w:lastRow="0" w:firstColumn="1" w:lastColumn="0" w:noHBand="0" w:noVBand="1"/>
      </w:tblPr>
      <w:tblGrid>
        <w:gridCol w:w="9004"/>
      </w:tblGrid>
      <w:tr w:rsidR="00290D9E" w14:paraId="1FB08F4F" w14:textId="77777777" w:rsidTr="00E46B67">
        <w:tc>
          <w:tcPr>
            <w:tcW w:w="8778" w:type="dxa"/>
            <w:tcBorders>
              <w:top w:val="single" w:sz="4" w:space="0" w:color="auto"/>
              <w:left w:val="single" w:sz="4" w:space="0" w:color="auto"/>
              <w:bottom w:val="single" w:sz="4" w:space="0" w:color="auto"/>
              <w:right w:val="single" w:sz="4" w:space="0" w:color="auto"/>
            </w:tcBorders>
          </w:tcPr>
          <w:p w14:paraId="22805854"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lastRenderedPageBreak/>
              <w:tab/>
              <w:t>{</w:t>
            </w:r>
          </w:p>
          <w:p w14:paraId="30C953E7"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 xml:space="preserve">$tempdir = "assets/dist/img/qrcode/"; </w:t>
            </w:r>
          </w:p>
          <w:p w14:paraId="36A4970A"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proofErr w:type="gramStart"/>
            <w:r w:rsidRPr="00E46B67">
              <w:rPr>
                <w:rFonts w:ascii="Courier New" w:hAnsi="Courier New" w:cs="Courier New"/>
                <w:sz w:val="20"/>
              </w:rPr>
              <w:t>if</w:t>
            </w:r>
            <w:proofErr w:type="gramEnd"/>
            <w:r w:rsidRPr="00E46B67">
              <w:rPr>
                <w:rFonts w:ascii="Courier New" w:hAnsi="Courier New" w:cs="Courier New"/>
                <w:sz w:val="20"/>
              </w:rPr>
              <w:t xml:space="preserve"> (!file_exists($tempdir))#kalau folder belum ada, maka buat.</w:t>
            </w:r>
          </w:p>
          <w:p w14:paraId="6343377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mkdir($tempdir);</w:t>
            </w:r>
          </w:p>
          <w:p w14:paraId="24B3D275"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si_teks = $coder;</w:t>
            </w:r>
          </w:p>
          <w:p w14:paraId="219DA082"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namafile = $coder.</w:t>
            </w:r>
            <w:proofErr w:type="gramStart"/>
            <w:r w:rsidRPr="00E46B67">
              <w:rPr>
                <w:rFonts w:ascii="Courier New" w:hAnsi="Courier New" w:cs="Courier New"/>
                <w:sz w:val="20"/>
              </w:rPr>
              <w:t>".</w:t>
            </w:r>
            <w:proofErr w:type="gramEnd"/>
            <w:r w:rsidRPr="00E46B67">
              <w:rPr>
                <w:rFonts w:ascii="Courier New" w:hAnsi="Courier New" w:cs="Courier New"/>
                <w:sz w:val="20"/>
              </w:rPr>
              <w:t>png";</w:t>
            </w:r>
          </w:p>
          <w:p w14:paraId="37235213"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quality = 'H'; //ada 4 pilihan, L (Low), M(Medium), Q(Good), H(High)</w:t>
            </w:r>
          </w:p>
          <w:p w14:paraId="61107B3E"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ukuran = 2; //batasan 1 paling kecil, 10 paling besar</w:t>
            </w:r>
          </w:p>
          <w:p w14:paraId="5054D94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adding = 1;</w:t>
            </w:r>
          </w:p>
          <w:p w14:paraId="1397D742" w14:textId="2C4C9F03"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QRCode::png($isi_teks,$tempdir.$namafile,$quality,$ukuran,$padding);</w:t>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mage=base_url('assets/dist/img/qrcode/'.$coder.'.png');</w:t>
            </w:r>
          </w:p>
          <w:p w14:paraId="4329C46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3461BEC6" w14:textId="77777777" w:rsidR="00290D9E" w:rsidRPr="00E46B67" w:rsidRDefault="00290D9E" w:rsidP="00E46B67">
            <w:pPr>
              <w:spacing w:after="0" w:line="240" w:lineRule="auto"/>
              <w:rPr>
                <w:rFonts w:ascii="Courier New" w:hAnsi="Courier New" w:cs="Courier New"/>
                <w:sz w:val="20"/>
              </w:rPr>
            </w:pPr>
          </w:p>
          <w:p w14:paraId="24E093B7"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 = new FPDF('P', 'mm', 'A4');</w:t>
            </w:r>
          </w:p>
          <w:p w14:paraId="568F8887"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 membuat halaman baru</w:t>
            </w:r>
          </w:p>
          <w:p w14:paraId="5B7593F5"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AddPage();</w:t>
            </w:r>
          </w:p>
          <w:p w14:paraId="48BA13F1"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SetMargins(25, 5);</w:t>
            </w:r>
          </w:p>
          <w:p w14:paraId="259BDAA5"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SetAutoPageBreak('off', 2);</w:t>
            </w:r>
          </w:p>
          <w:p w14:paraId="671FBA77" w14:textId="77777777" w:rsidR="00290D9E" w:rsidRPr="00E46B67" w:rsidRDefault="00290D9E" w:rsidP="00E46B67">
            <w:pPr>
              <w:spacing w:after="0" w:line="240" w:lineRule="auto"/>
              <w:rPr>
                <w:rFonts w:ascii="Courier New" w:hAnsi="Courier New" w:cs="Courier New"/>
                <w:sz w:val="20"/>
              </w:rPr>
            </w:pPr>
          </w:p>
          <w:p w14:paraId="47414EDB"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mage1 = base_url('assets/dist/img/Teladan.png');</w:t>
            </w:r>
          </w:p>
          <w:p w14:paraId="2F7B096B"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mage2 = base_url('assets/dist/img/sinai.png');</w:t>
            </w:r>
          </w:p>
          <w:p w14:paraId="0DF93644" w14:textId="77777777" w:rsidR="00290D9E" w:rsidRPr="00E46B67" w:rsidRDefault="00290D9E" w:rsidP="00E46B67">
            <w:pPr>
              <w:spacing w:after="0" w:line="240" w:lineRule="auto"/>
              <w:rPr>
                <w:rFonts w:ascii="Courier New" w:hAnsi="Courier New" w:cs="Courier New"/>
                <w:sz w:val="20"/>
              </w:rPr>
            </w:pPr>
          </w:p>
          <w:p w14:paraId="2CA3784A"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Header</w:t>
            </w:r>
          </w:p>
          <w:p w14:paraId="164A8175"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Image($image2, 25, 4, 27);</w:t>
            </w:r>
          </w:p>
          <w:p w14:paraId="43551F6C"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Image($image1, 165, 4, 20);</w:t>
            </w:r>
          </w:p>
          <w:p w14:paraId="33A35BBC"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Cell(0, 8, '', 0, 1);</w:t>
            </w:r>
          </w:p>
          <w:p w14:paraId="1D030B8C"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SetFont('Times', 'B', 14);</w:t>
            </w:r>
          </w:p>
          <w:p w14:paraId="18DEC1F1"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Cell(0, 7, 'DAFTAR BARCODE', 0, 1, 'C');</w:t>
            </w:r>
          </w:p>
          <w:p w14:paraId="34C30A5A"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SetFont('Times', '', 12);</w:t>
            </w:r>
          </w:p>
          <w:p w14:paraId="3970E355"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pdf-&gt;Ln(3);</w:t>
            </w:r>
          </w:p>
          <w:p w14:paraId="3ACDF60B"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p>
          <w:p w14:paraId="0A64C663"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j=0;</w:t>
            </w:r>
          </w:p>
          <w:p w14:paraId="571B74E4"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y=50;</w:t>
            </w:r>
          </w:p>
          <w:p w14:paraId="5360401E"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t=30;</w:t>
            </w:r>
          </w:p>
          <w:p w14:paraId="2E88B151" w14:textId="77777777" w:rsidR="00290D9E" w:rsidRPr="00E46B67" w:rsidRDefault="00290D9E" w:rsidP="00E46B67">
            <w:pPr>
              <w:spacing w:after="0" w:line="240" w:lineRule="auto"/>
              <w:rPr>
                <w:rFonts w:ascii="Courier New" w:hAnsi="Courier New" w:cs="Courier New"/>
                <w:sz w:val="20"/>
              </w:rPr>
            </w:pPr>
          </w:p>
          <w:p w14:paraId="4D0731EA"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hile($j&lt;1)</w:t>
            </w:r>
          </w:p>
          <w:p w14:paraId="6FB9A1CC" w14:textId="127D08D0"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p>
          <w:p w14:paraId="3F80FD0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k=0;</w:t>
            </w:r>
          </w:p>
          <w:p w14:paraId="038A5718" w14:textId="77777777" w:rsidR="00290D9E"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x=25;</w:t>
            </w:r>
          </w:p>
          <w:p w14:paraId="6D3BDDA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get_c=10;</w:t>
            </w:r>
          </w:p>
          <w:p w14:paraId="2CB42B4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df-&gt;Cell($get_c, $t,$nama_barang, 0,1);</w:t>
            </w:r>
          </w:p>
          <w:p w14:paraId="16EC751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hile($k&lt;4){</w:t>
            </w:r>
          </w:p>
          <w:p w14:paraId="0854E5B3"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df-&gt;Image($image,$x,$y, 30);</w:t>
            </w:r>
          </w:p>
          <w:p w14:paraId="3BFCBE8C" w14:textId="77777777" w:rsidR="00E46B67" w:rsidRPr="00E46B67" w:rsidRDefault="00E46B67" w:rsidP="00E46B67">
            <w:pPr>
              <w:spacing w:after="0" w:line="240" w:lineRule="auto"/>
              <w:rPr>
                <w:rFonts w:ascii="Courier New" w:hAnsi="Courier New" w:cs="Courier New"/>
                <w:sz w:val="20"/>
              </w:rPr>
            </w:pPr>
          </w:p>
          <w:p w14:paraId="6A26D560"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x+=40;</w:t>
            </w:r>
          </w:p>
          <w:p w14:paraId="6ED4BFE1"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k++;</w:t>
            </w:r>
          </w:p>
          <w:p w14:paraId="72D20C2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w:t>
            </w:r>
          </w:p>
          <w:p w14:paraId="7F2A1AD9"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j++;</w:t>
            </w:r>
          </w:p>
          <w:p w14:paraId="0D54E475"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y+=20;</w:t>
            </w:r>
          </w:p>
          <w:p w14:paraId="0CCD0618"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t=$t-15;</w:t>
            </w:r>
          </w:p>
          <w:p w14:paraId="306F72ED" w14:textId="77777777" w:rsidR="00E46B67" w:rsidRPr="00E46B67" w:rsidRDefault="00E46B67"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3E98CE62" w14:textId="77777777" w:rsidR="00E46B67" w:rsidRPr="00E46B67" w:rsidRDefault="00E46B67" w:rsidP="00E46B67">
            <w:pPr>
              <w:spacing w:after="0" w:line="240" w:lineRule="auto"/>
              <w:rPr>
                <w:rFonts w:ascii="Courier New" w:hAnsi="Courier New" w:cs="Courier New"/>
                <w:sz w:val="20"/>
              </w:rPr>
            </w:pPr>
          </w:p>
          <w:p w14:paraId="63647385" w14:textId="31862D73" w:rsidR="00E46B67" w:rsidRPr="00E46B67" w:rsidRDefault="00E46B67" w:rsidP="00486ACE">
            <w:pPr>
              <w:keepNext/>
              <w:spacing w:after="0" w:line="240" w:lineRule="auto"/>
              <w:rPr>
                <w:rFonts w:ascii="Courier New" w:hAnsi="Courier New" w:cs="Courier New"/>
                <w:sz w:val="20"/>
              </w:rPr>
            </w:pPr>
          </w:p>
        </w:tc>
      </w:tr>
    </w:tbl>
    <w:p w14:paraId="01C9CAA2" w14:textId="18C7E12A" w:rsidR="00290D9E" w:rsidRDefault="00486ACE" w:rsidP="00486ACE">
      <w:pPr>
        <w:pStyle w:val="Caption"/>
        <w:rPr>
          <w:b w:val="0"/>
        </w:rPr>
      </w:pPr>
      <w:bookmarkStart w:id="188" w:name="_Toc5970087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2</w:t>
      </w:r>
      <w:r w:rsidR="00F73158">
        <w:rPr>
          <w:noProof/>
        </w:rPr>
        <w:fldChar w:fldCharType="end"/>
      </w:r>
      <w:r w:rsidR="00290D9E">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8"/>
    </w:p>
    <w:tbl>
      <w:tblPr>
        <w:tblW w:w="0" w:type="auto"/>
        <w:tblLook w:val="04A0" w:firstRow="1" w:lastRow="0" w:firstColumn="1" w:lastColumn="0" w:noHBand="0" w:noVBand="1"/>
      </w:tblPr>
      <w:tblGrid>
        <w:gridCol w:w="9004"/>
      </w:tblGrid>
      <w:tr w:rsidR="00290D9E" w:rsidRPr="00E46B67" w14:paraId="26624AA9" w14:textId="77777777" w:rsidTr="00E46B67">
        <w:tc>
          <w:tcPr>
            <w:tcW w:w="8778" w:type="dxa"/>
            <w:tcBorders>
              <w:top w:val="single" w:sz="4" w:space="0" w:color="auto"/>
              <w:left w:val="single" w:sz="4" w:space="0" w:color="auto"/>
              <w:bottom w:val="single" w:sz="4" w:space="0" w:color="auto"/>
              <w:right w:val="single" w:sz="4" w:space="0" w:color="auto"/>
            </w:tcBorders>
          </w:tcPr>
          <w:p w14:paraId="309926FD"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lastRenderedPageBreak/>
              <w:tab/>
            </w:r>
            <w:r w:rsidRPr="00E46B67">
              <w:rPr>
                <w:rFonts w:ascii="Courier New" w:hAnsi="Courier New" w:cs="Courier New"/>
                <w:sz w:val="20"/>
              </w:rPr>
              <w:tab/>
              <w:t>$kode = $index;</w:t>
            </w:r>
          </w:p>
          <w:p w14:paraId="7E797E1D"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f ($kode == '1')</w:t>
            </w:r>
          </w:p>
          <w:p w14:paraId="15E8264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df-&gt;Output('D', 'Qrcode.pdf');</w:t>
            </w:r>
          </w:p>
          <w:p w14:paraId="06125D46"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lse if ($kode == '0')</w:t>
            </w:r>
          </w:p>
          <w:p w14:paraId="0990FF3B"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pdf-&gt;Output('I', 'Qrcode.pdf');</w:t>
            </w:r>
          </w:p>
          <w:p w14:paraId="1A9C21C6"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w:t>
            </w:r>
            <w:r w:rsidRPr="00E46B67">
              <w:rPr>
                <w:rFonts w:ascii="Courier New" w:hAnsi="Courier New" w:cs="Courier New"/>
                <w:sz w:val="20"/>
              </w:rPr>
              <w:tab/>
            </w:r>
          </w:p>
          <w:p w14:paraId="72C86A44" w14:textId="77777777" w:rsidR="00290D9E" w:rsidRPr="00E46B67" w:rsidRDefault="00290D9E" w:rsidP="00E46B67">
            <w:pPr>
              <w:spacing w:after="0" w:line="240" w:lineRule="auto"/>
              <w:rPr>
                <w:rFonts w:ascii="Courier New" w:hAnsi="Courier New" w:cs="Courier New"/>
                <w:sz w:val="20"/>
              </w:rPr>
            </w:pPr>
          </w:p>
          <w:p w14:paraId="0DA19B8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public function barcode($index)</w:t>
            </w:r>
          </w:p>
          <w:p w14:paraId="0BD86862"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t>{</w:t>
            </w:r>
          </w:p>
          <w:p w14:paraId="08291F05"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dbarcode=$_SESSION['idbarcode'];</w:t>
            </w:r>
            <w:r w:rsidRPr="00E46B67">
              <w:rPr>
                <w:rFonts w:ascii="Courier New" w:hAnsi="Courier New" w:cs="Courier New"/>
                <w:sz w:val="20"/>
              </w:rPr>
              <w:tab/>
            </w:r>
            <w:r w:rsidRPr="00E46B67">
              <w:rPr>
                <w:rFonts w:ascii="Courier New" w:hAnsi="Courier New" w:cs="Courier New"/>
                <w:sz w:val="20"/>
              </w:rPr>
              <w:tab/>
            </w:r>
          </w:p>
          <w:p w14:paraId="2C97A4C3"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daftar=$this-&gt;BarangModel-&gt;getAllbyIdbarcodewhere($idbarcode);</w:t>
            </w:r>
          </w:p>
          <w:p w14:paraId="50988B2E"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foreach ($daftar as $key) {</w:t>
            </w:r>
          </w:p>
          <w:p w14:paraId="07204259"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e=strtotime($key['tanggal_pengadaan']);</w:t>
            </w:r>
          </w:p>
          <w:p w14:paraId="7B9E139D"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e_month=date('n',$date);</w:t>
            </w:r>
          </w:p>
          <w:p w14:paraId="7A637294"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date_year=date('y',$date);</w:t>
            </w:r>
          </w:p>
          <w:p w14:paraId="542FA468"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nama_barang=$key['nama_barang'];</w:t>
            </w:r>
          </w:p>
          <w:p w14:paraId="42C3015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coder=$key['id_barang'].$key['id_yayasan'].$key['id_departement'].$date_month.$date_year;</w:t>
            </w:r>
          </w:p>
          <w:p w14:paraId="4E188050"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1CFF5EF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kalo udah ada diflie assets/dist/img/barcode tinggal ngambil</w:t>
            </w:r>
          </w:p>
          <w:p w14:paraId="0BEC1FA0"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cek=base_</w:t>
            </w:r>
            <w:proofErr w:type="gramStart"/>
            <w:r w:rsidRPr="00E46B67">
              <w:rPr>
                <w:rFonts w:ascii="Courier New" w:hAnsi="Courier New" w:cs="Courier New"/>
                <w:sz w:val="20"/>
              </w:rPr>
              <w:t>url(</w:t>
            </w:r>
            <w:proofErr w:type="gramEnd"/>
            <w:r w:rsidRPr="00E46B67">
              <w:rPr>
                <w:rFonts w:ascii="Courier New" w:hAnsi="Courier New" w:cs="Courier New"/>
                <w:sz w:val="20"/>
              </w:rPr>
              <w:t>'assets/dist/img/barcode/'.$coder.'.jpg');</w:t>
            </w:r>
          </w:p>
          <w:p w14:paraId="7C85FF6F"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if(isset($cek))</w:t>
            </w:r>
          </w:p>
          <w:p w14:paraId="3BA53C03"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4CFC0E24"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image=base_</w:t>
            </w:r>
            <w:proofErr w:type="gramStart"/>
            <w:r w:rsidRPr="00E46B67">
              <w:rPr>
                <w:rFonts w:ascii="Courier New" w:hAnsi="Courier New" w:cs="Courier New"/>
                <w:sz w:val="20"/>
              </w:rPr>
              <w:t>url(</w:t>
            </w:r>
            <w:proofErr w:type="gramEnd"/>
            <w:r w:rsidRPr="00E46B67">
              <w:rPr>
                <w:rFonts w:ascii="Courier New" w:hAnsi="Courier New" w:cs="Courier New"/>
                <w:sz w:val="20"/>
              </w:rPr>
              <w:t>'assets/dist/img/barcode/'.$coder.'.jpg');</w:t>
            </w:r>
          </w:p>
          <w:p w14:paraId="7CB746C1"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1E22457D"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else</w:t>
            </w:r>
          </w:p>
          <w:p w14:paraId="23D08B21"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t>{</w:t>
            </w:r>
          </w:p>
          <w:p w14:paraId="127625BE" w14:textId="77777777" w:rsidR="00290D9E" w:rsidRPr="00E46B67" w:rsidRDefault="00290D9E" w:rsidP="00E46B67">
            <w:pPr>
              <w:spacing w:after="0" w:line="240" w:lineRule="auto"/>
              <w:rPr>
                <w:rFonts w:ascii="Courier New" w:hAnsi="Courier New" w:cs="Courier New"/>
                <w:sz w:val="20"/>
              </w:rPr>
            </w:pPr>
          </w:p>
          <w:p w14:paraId="599298B4"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generator = new Picqer\Barcode\BarcodeGeneratorHTML();</w:t>
            </w:r>
          </w:p>
          <w:p w14:paraId="67F91172" w14:textId="77777777" w:rsidR="00290D9E" w:rsidRPr="00E46B67" w:rsidRDefault="00290D9E" w:rsidP="00E46B67">
            <w:pPr>
              <w:spacing w:after="0" w:line="240" w:lineRule="auto"/>
              <w:rPr>
                <w:rFonts w:ascii="Courier New" w:hAnsi="Courier New" w:cs="Courier New"/>
                <w:sz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generator = new Picqer\Barcode\BarcodeGeneratorJPG();</w:t>
            </w:r>
          </w:p>
          <w:p w14:paraId="19B74EB2" w14:textId="7106B47E" w:rsidR="00E46B67"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rPr>
              <w:tab/>
            </w:r>
            <w:r w:rsidRPr="00E46B67">
              <w:rPr>
                <w:rFonts w:ascii="Courier New" w:hAnsi="Courier New" w:cs="Courier New"/>
                <w:sz w:val="20"/>
              </w:rPr>
              <w:tab/>
            </w:r>
            <w:r w:rsidRPr="00E46B67">
              <w:rPr>
                <w:rFonts w:ascii="Courier New" w:hAnsi="Courier New" w:cs="Courier New"/>
                <w:sz w:val="20"/>
              </w:rPr>
              <w:tab/>
              <w:t>file_put_</w:t>
            </w:r>
            <w:proofErr w:type="gramStart"/>
            <w:r w:rsidRPr="00E46B67">
              <w:rPr>
                <w:rFonts w:ascii="Courier New" w:hAnsi="Courier New" w:cs="Courier New"/>
                <w:sz w:val="20"/>
              </w:rPr>
              <w:t>contents(</w:t>
            </w:r>
            <w:proofErr w:type="gramEnd"/>
            <w:r w:rsidRPr="00E46B67">
              <w:rPr>
                <w:rFonts w:ascii="Courier New" w:hAnsi="Courier New" w:cs="Courier New"/>
                <w:sz w:val="20"/>
              </w:rPr>
              <w:t>'assets/dist/img/barcode/'.$coder.'.jpg',</w:t>
            </w:r>
            <w:r w:rsidR="00E46B67" w:rsidRPr="00E46B67">
              <w:rPr>
                <w:rFonts w:ascii="Courier New" w:hAnsi="Courier New" w:cs="Courier New"/>
                <w:sz w:val="20"/>
                <w:szCs w:val="20"/>
              </w:rPr>
              <w:t xml:space="preserve"> $generator-&gt;getBarcode($coder,$generator::TYPE_CODE_128));</w:t>
            </w:r>
          </w:p>
          <w:p w14:paraId="2852C713"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image=base_</w:t>
            </w:r>
            <w:proofErr w:type="gramStart"/>
            <w:r w:rsidRPr="00E46B67">
              <w:rPr>
                <w:rFonts w:ascii="Courier New" w:hAnsi="Courier New" w:cs="Courier New"/>
                <w:sz w:val="20"/>
                <w:szCs w:val="20"/>
              </w:rPr>
              <w:t>url(</w:t>
            </w:r>
            <w:proofErr w:type="gramEnd"/>
            <w:r w:rsidRPr="00E46B67">
              <w:rPr>
                <w:rFonts w:ascii="Courier New" w:hAnsi="Courier New" w:cs="Courier New"/>
                <w:sz w:val="20"/>
                <w:szCs w:val="20"/>
              </w:rPr>
              <w:t>'assets/dist/img/barcode/'.$coder.'.jpg');</w:t>
            </w:r>
          </w:p>
          <w:p w14:paraId="0AABF787"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w:t>
            </w:r>
          </w:p>
          <w:p w14:paraId="02439E6F" w14:textId="77777777" w:rsidR="00E46B67" w:rsidRPr="00E46B67" w:rsidRDefault="00E46B67" w:rsidP="00E46B67">
            <w:pPr>
              <w:spacing w:after="0" w:line="240" w:lineRule="auto"/>
              <w:rPr>
                <w:rFonts w:ascii="Courier New" w:hAnsi="Courier New" w:cs="Courier New"/>
                <w:sz w:val="20"/>
                <w:szCs w:val="20"/>
              </w:rPr>
            </w:pPr>
          </w:p>
          <w:p w14:paraId="7721B820"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 = new FPDF('P', 'mm', 'A4');</w:t>
            </w:r>
          </w:p>
          <w:p w14:paraId="63A19F7B"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 membuat halaman baru</w:t>
            </w:r>
          </w:p>
          <w:p w14:paraId="4A702C31"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AddPage();</w:t>
            </w:r>
          </w:p>
          <w:p w14:paraId="4C5C2CF7"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SetMargins(25, 5);</w:t>
            </w:r>
          </w:p>
          <w:p w14:paraId="0735DF6B"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SetAutoPageBreak('off', 2);</w:t>
            </w:r>
          </w:p>
          <w:p w14:paraId="38C8BDA0" w14:textId="77777777" w:rsidR="00E46B67" w:rsidRPr="00E46B67" w:rsidRDefault="00E46B67" w:rsidP="00E46B67">
            <w:pPr>
              <w:spacing w:after="0" w:line="240" w:lineRule="auto"/>
              <w:rPr>
                <w:rFonts w:ascii="Courier New" w:hAnsi="Courier New" w:cs="Courier New"/>
                <w:sz w:val="20"/>
                <w:szCs w:val="20"/>
              </w:rPr>
            </w:pPr>
          </w:p>
          <w:p w14:paraId="081F6DFB"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image1 = base_url('assets/dist/img/Teladan.png');</w:t>
            </w:r>
          </w:p>
          <w:p w14:paraId="38CAFB45"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image2 = base_url('assets/dist/img/sinai.png');</w:t>
            </w:r>
          </w:p>
          <w:p w14:paraId="5E164BAC" w14:textId="77777777" w:rsidR="00E46B67" w:rsidRPr="00E46B67" w:rsidRDefault="00E46B67" w:rsidP="00E46B67">
            <w:pPr>
              <w:spacing w:after="0" w:line="240" w:lineRule="auto"/>
              <w:rPr>
                <w:rFonts w:ascii="Courier New" w:hAnsi="Courier New" w:cs="Courier New"/>
                <w:sz w:val="20"/>
                <w:szCs w:val="20"/>
              </w:rPr>
            </w:pPr>
          </w:p>
          <w:p w14:paraId="1861FBE0"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Header</w:t>
            </w:r>
          </w:p>
          <w:p w14:paraId="0208738E"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Image($image2, 25, 4, 27);</w:t>
            </w:r>
          </w:p>
          <w:p w14:paraId="1945C463"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Image($image1, 165, 4, 20);</w:t>
            </w:r>
          </w:p>
          <w:p w14:paraId="248BCD7B"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Cell(0, 8, '', 0, 1);</w:t>
            </w:r>
          </w:p>
          <w:p w14:paraId="2256A50D" w14:textId="77777777" w:rsidR="00E46B67" w:rsidRPr="00E46B67" w:rsidRDefault="00E46B67"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SetFont('Times', 'B', 14);</w:t>
            </w:r>
          </w:p>
          <w:p w14:paraId="271D340B" w14:textId="6C5D13DB" w:rsidR="00290D9E" w:rsidRPr="00E46B67" w:rsidRDefault="00290D9E" w:rsidP="00486ACE">
            <w:pPr>
              <w:keepNext/>
              <w:spacing w:after="0" w:line="240" w:lineRule="auto"/>
              <w:rPr>
                <w:sz w:val="20"/>
              </w:rPr>
            </w:pPr>
          </w:p>
        </w:tc>
      </w:tr>
    </w:tbl>
    <w:p w14:paraId="7C987C67" w14:textId="526BC658" w:rsidR="00290D9E" w:rsidRDefault="00486ACE" w:rsidP="00486ACE">
      <w:pPr>
        <w:pStyle w:val="Caption"/>
        <w:rPr>
          <w:b w:val="0"/>
        </w:rPr>
      </w:pPr>
      <w:bookmarkStart w:id="189" w:name="_Toc5970087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3</w:t>
      </w:r>
      <w:r w:rsidR="00F73158">
        <w:rPr>
          <w:noProof/>
        </w:rPr>
        <w:fldChar w:fldCharType="end"/>
      </w:r>
      <w:r w:rsidR="00290D9E">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290D9E" w:rsidRPr="00E46B67" w14:paraId="750B4043" w14:textId="77777777" w:rsidTr="00E46B67">
        <w:tc>
          <w:tcPr>
            <w:tcW w:w="8778" w:type="dxa"/>
          </w:tcPr>
          <w:p w14:paraId="601378D1"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Cell(0, 7, 'DAFTAR BARCODE', 0, 1, 'C');</w:t>
            </w:r>
          </w:p>
          <w:p w14:paraId="660EC2B7"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lastRenderedPageBreak/>
              <w:tab/>
            </w:r>
            <w:r w:rsidRPr="00E46B67">
              <w:rPr>
                <w:rFonts w:ascii="Courier New" w:hAnsi="Courier New" w:cs="Courier New"/>
                <w:sz w:val="20"/>
                <w:szCs w:val="20"/>
              </w:rPr>
              <w:tab/>
              <w:t>$pdf-&gt;SetFont('Times', '', 12);</w:t>
            </w:r>
          </w:p>
          <w:p w14:paraId="5F50C9AF"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pdf-&gt;Ln(3);</w:t>
            </w:r>
          </w:p>
          <w:p w14:paraId="39562B4C"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p>
          <w:p w14:paraId="39C7CB97"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j=0;</w:t>
            </w:r>
          </w:p>
          <w:p w14:paraId="40DA368C"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y=50;</w:t>
            </w:r>
          </w:p>
          <w:p w14:paraId="0E6B78C5"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t=30;</w:t>
            </w:r>
          </w:p>
          <w:p w14:paraId="4C04E439" w14:textId="77777777" w:rsidR="00290D9E" w:rsidRPr="00E46B67" w:rsidRDefault="00290D9E" w:rsidP="00E46B67">
            <w:pPr>
              <w:spacing w:after="0" w:line="240" w:lineRule="auto"/>
              <w:rPr>
                <w:rFonts w:ascii="Courier New" w:hAnsi="Courier New" w:cs="Courier New"/>
                <w:sz w:val="20"/>
                <w:szCs w:val="20"/>
              </w:rPr>
            </w:pPr>
          </w:p>
          <w:p w14:paraId="72B4438F"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while($j&lt;1)</w:t>
            </w:r>
          </w:p>
          <w:p w14:paraId="31F71CCD" w14:textId="63F7E09B"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w:t>
            </w:r>
          </w:p>
          <w:p w14:paraId="7018A402"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k=0;</w:t>
            </w:r>
          </w:p>
          <w:p w14:paraId="7C58E220"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x=25;</w:t>
            </w:r>
          </w:p>
          <w:p w14:paraId="78E7DA23"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get_c=10;</w:t>
            </w:r>
          </w:p>
          <w:p w14:paraId="71A85BEF"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pdf-&gt;Cell($get_c, $t,$nama_barang, 0,1);</w:t>
            </w:r>
          </w:p>
          <w:p w14:paraId="62DBDD54"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while($k&lt;4){</w:t>
            </w:r>
          </w:p>
          <w:p w14:paraId="27C6C2F3"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pdf-&gt;Image($image,$x,$y, 30);</w:t>
            </w:r>
          </w:p>
          <w:p w14:paraId="0F31992E" w14:textId="77777777" w:rsidR="00290D9E" w:rsidRPr="00E46B67" w:rsidRDefault="00290D9E" w:rsidP="00E46B67">
            <w:pPr>
              <w:spacing w:after="0" w:line="240" w:lineRule="auto"/>
              <w:rPr>
                <w:rFonts w:ascii="Courier New" w:hAnsi="Courier New" w:cs="Courier New"/>
                <w:sz w:val="20"/>
                <w:szCs w:val="20"/>
              </w:rPr>
            </w:pPr>
          </w:p>
          <w:p w14:paraId="0E070C56" w14:textId="37708874"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x+=40;</w:t>
            </w:r>
          </w:p>
          <w:p w14:paraId="3F70EE39"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k++;</w:t>
            </w:r>
          </w:p>
          <w:p w14:paraId="6A6FD646"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w:t>
            </w:r>
          </w:p>
          <w:p w14:paraId="5F7C25E7"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j++;</w:t>
            </w:r>
          </w:p>
          <w:p w14:paraId="38C6ED07"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y+=20;</w:t>
            </w:r>
          </w:p>
          <w:p w14:paraId="428004C7"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t=$t-15;</w:t>
            </w:r>
          </w:p>
          <w:p w14:paraId="44441AF6"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w:t>
            </w:r>
          </w:p>
          <w:p w14:paraId="03CB32F3" w14:textId="77777777" w:rsidR="00290D9E" w:rsidRPr="00E46B67" w:rsidRDefault="00290D9E" w:rsidP="00E46B67">
            <w:pPr>
              <w:spacing w:after="0" w:line="240" w:lineRule="auto"/>
              <w:rPr>
                <w:rFonts w:ascii="Courier New" w:hAnsi="Courier New" w:cs="Courier New"/>
                <w:sz w:val="20"/>
                <w:szCs w:val="20"/>
              </w:rPr>
            </w:pPr>
          </w:p>
          <w:p w14:paraId="256E571E"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kode = $index;</w:t>
            </w:r>
          </w:p>
          <w:p w14:paraId="1510CE47"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if ($kode == '1')</w:t>
            </w:r>
          </w:p>
          <w:p w14:paraId="40C62BFF"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pdf-&gt;Output('D', 'Barcode.pdf');</w:t>
            </w:r>
          </w:p>
          <w:p w14:paraId="0D92A3F1"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t>else if ($kode == '0')</w:t>
            </w:r>
          </w:p>
          <w:p w14:paraId="4DA800E8"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r>
            <w:r w:rsidRPr="00E46B67">
              <w:rPr>
                <w:rFonts w:ascii="Courier New" w:hAnsi="Courier New" w:cs="Courier New"/>
                <w:sz w:val="20"/>
                <w:szCs w:val="20"/>
              </w:rPr>
              <w:tab/>
            </w:r>
            <w:r w:rsidRPr="00E46B67">
              <w:rPr>
                <w:rFonts w:ascii="Courier New" w:hAnsi="Courier New" w:cs="Courier New"/>
                <w:sz w:val="20"/>
                <w:szCs w:val="20"/>
              </w:rPr>
              <w:tab/>
              <w:t>$pdf-&gt;Output('I', 'Barcode.pdf');</w:t>
            </w:r>
          </w:p>
          <w:p w14:paraId="4137B280" w14:textId="77777777" w:rsidR="00290D9E" w:rsidRPr="00E46B67" w:rsidRDefault="00290D9E" w:rsidP="00E46B67">
            <w:pPr>
              <w:spacing w:after="0" w:line="240" w:lineRule="auto"/>
              <w:rPr>
                <w:rFonts w:ascii="Courier New" w:hAnsi="Courier New" w:cs="Courier New"/>
                <w:sz w:val="20"/>
                <w:szCs w:val="20"/>
              </w:rPr>
            </w:pPr>
            <w:r w:rsidRPr="00E46B67">
              <w:rPr>
                <w:rFonts w:ascii="Courier New" w:hAnsi="Courier New" w:cs="Courier New"/>
                <w:sz w:val="20"/>
                <w:szCs w:val="20"/>
              </w:rPr>
              <w:tab/>
              <w:t>}</w:t>
            </w:r>
          </w:p>
          <w:p w14:paraId="3C43A41E" w14:textId="77777777" w:rsidR="00D04679" w:rsidRDefault="00D04679" w:rsidP="00D04679">
            <w:pPr>
              <w:spacing w:after="0" w:line="240" w:lineRule="auto"/>
              <w:rPr>
                <w:rFonts w:ascii="Courier New" w:hAnsi="Courier New" w:cs="Courier New"/>
                <w:sz w:val="20"/>
              </w:rPr>
            </w:pPr>
          </w:p>
          <w:p w14:paraId="79791F24" w14:textId="0AC82BC4"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function untuk update barang/edit data barang</w:t>
            </w:r>
          </w:p>
          <w:p w14:paraId="36ACAA3B"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public function updatedata()</w:t>
            </w:r>
          </w:p>
          <w:p w14:paraId="190B608B"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w:t>
            </w:r>
          </w:p>
          <w:p w14:paraId="6483766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f(isset($_POST['btnSubmit'])){</w:t>
            </w:r>
          </w:p>
          <w:p w14:paraId="2263542C"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_barang=$this-&gt;input-&gt;post('idBarang');</w:t>
            </w:r>
          </w:p>
          <w:p w14:paraId="57A0D946"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_barcode=$this-&gt;input-&gt;post('idBarcode');</w:t>
            </w:r>
          </w:p>
          <w:p w14:paraId="50BC429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harga_database=$this-&gt;BarangModel-&gt;getAllbyIdbarcode($id_barcode);</w:t>
            </w:r>
          </w:p>
          <w:p w14:paraId="6153BE3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foreach ($harga_database as $key ) {</w:t>
            </w:r>
          </w:p>
          <w:p w14:paraId="64B4837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hargadab=$key['harga_satuan'];</w:t>
            </w:r>
          </w:p>
          <w:p w14:paraId="7C245D5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1A1EE9F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rupiah=$this-&gt;input-&gt;post('hargaBarang');</w:t>
            </w:r>
          </w:p>
          <w:p w14:paraId="2F037F1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f ($hargadab!== $rupiah)</w:t>
            </w:r>
          </w:p>
          <w:p w14:paraId="342EF8E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090ECF0C"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hargaku=$this-&gt;convert_to_number($rupiah);</w:t>
            </w:r>
          </w:p>
          <w:p w14:paraId="1829A3C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hargaku=(int)$hargaku/100;</w:t>
            </w:r>
          </w:p>
          <w:p w14:paraId="107CC76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1DFAD0E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lse</w:t>
            </w:r>
          </w:p>
          <w:p w14:paraId="3A2BF106"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42CA503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hargaku=$this-&gt;input-&gt;post('hargaBarang');</w:t>
            </w:r>
          </w:p>
          <w:p w14:paraId="667524E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3716801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foto= $_FILES['foto'];</w:t>
            </w:r>
          </w:p>
          <w:p w14:paraId="753D1D6A"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f($foto=''){}</w:t>
            </w:r>
          </w:p>
          <w:p w14:paraId="449E5FA6"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lse{</w:t>
            </w:r>
          </w:p>
          <w:p w14:paraId="1ECC7918"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config['upload_path']='./assets/dist/img/imgbarang';</w:t>
            </w:r>
          </w:p>
          <w:p w14:paraId="254E5C2C"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config['allowed_types']='jpg|png';</w:t>
            </w:r>
          </w:p>
          <w:p w14:paraId="56E6F329" w14:textId="153DE00E" w:rsidR="00D04679" w:rsidRPr="00E46B67" w:rsidRDefault="00D04679" w:rsidP="00486ACE">
            <w:pPr>
              <w:keepNext/>
              <w:spacing w:after="0" w:line="240" w:lineRule="auto"/>
              <w:rPr>
                <w:rFonts w:ascii="Courier New" w:hAnsi="Courier New" w:cs="Courier New"/>
                <w:sz w:val="20"/>
                <w:szCs w:val="20"/>
              </w:rPr>
            </w:pPr>
          </w:p>
        </w:tc>
      </w:tr>
    </w:tbl>
    <w:p w14:paraId="79DD510F" w14:textId="05010B88" w:rsidR="00290D9E" w:rsidRDefault="00486ACE" w:rsidP="00486ACE">
      <w:pPr>
        <w:pStyle w:val="Caption"/>
        <w:rPr>
          <w:b w:val="0"/>
        </w:rPr>
      </w:pPr>
      <w:bookmarkStart w:id="190" w:name="_Toc59700879"/>
      <w:proofErr w:type="gramStart"/>
      <w:r>
        <w:lastRenderedPageBreak/>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4</w:t>
      </w:r>
      <w:r w:rsidR="00F73158">
        <w:rPr>
          <w:noProof/>
        </w:rPr>
        <w:fldChar w:fldCharType="end"/>
      </w:r>
      <w:r w:rsidR="00290D9E">
        <w:t xml:space="preserve"> </w:t>
      </w:r>
      <w:r w:rsidR="00290D9E">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90"/>
    </w:p>
    <w:tbl>
      <w:tblPr>
        <w:tblW w:w="88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61"/>
      </w:tblGrid>
      <w:tr w:rsidR="00290D9E" w:rsidRPr="00D04679" w14:paraId="1C7530D5" w14:textId="77777777" w:rsidTr="00486ACE">
        <w:trPr>
          <w:trHeight w:val="13411"/>
        </w:trPr>
        <w:tc>
          <w:tcPr>
            <w:tcW w:w="8861" w:type="dxa"/>
          </w:tcPr>
          <w:p w14:paraId="7AAD84D2" w14:textId="25F40E11"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lastRenderedPageBreak/>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p>
          <w:p w14:paraId="6DCD5B8E"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this-&gt;load-&gt;library('upload',$config);</w:t>
            </w:r>
          </w:p>
          <w:p w14:paraId="7A3E4CBF"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f(!$this-&gt;upload-&gt;do_upload('foto'))</w:t>
            </w:r>
          </w:p>
          <w:p w14:paraId="43132676"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50B74612"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cho "Upload gagal";die();</w:t>
            </w:r>
          </w:p>
          <w:p w14:paraId="22080C2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29C66E4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lse</w:t>
            </w:r>
          </w:p>
          <w:p w14:paraId="3C80C81F"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338A278D"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foto=$this-&gt;upload-&gt;data('file_name');</w:t>
            </w:r>
          </w:p>
          <w:p w14:paraId="561C2157"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1037EDA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4CA4305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barangs=[</w:t>
            </w:r>
          </w:p>
          <w:p w14:paraId="51DEBD2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_barang'=&gt;$id_barang,</w:t>
            </w:r>
            <w:r w:rsidRPr="00D04679">
              <w:rPr>
                <w:rFonts w:ascii="Courier New" w:hAnsi="Courier New" w:cs="Courier New"/>
                <w:sz w:val="20"/>
              </w:rPr>
              <w:tab/>
            </w:r>
          </w:p>
          <w:p w14:paraId="690AD18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bahan'=&gt;$this-&gt;input-&gt;post('bahanBarang'),</w:t>
            </w:r>
          </w:p>
          <w:p w14:paraId="5F147AB6"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cara_peroleh'=&gt;$this-&gt;input-&gt;post('caraBarang'),</w:t>
            </w:r>
          </w:p>
          <w:p w14:paraId="2FB47614"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tanggal_pengadaan'=&gt;$this-&gt;input-&gt;post('tglBarang'),</w:t>
            </w:r>
          </w:p>
          <w:p w14:paraId="3922AE90"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arna_barang'=&gt;$this-&gt;input-&gt;post('warnaBarang'),</w:t>
            </w:r>
          </w:p>
          <w:p w14:paraId="028FA73A"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satuan'=&gt;$this-&gt;input-&gt;post('satuanBarang'),</w:t>
            </w:r>
          </w:p>
          <w:p w14:paraId="11218406" w14:textId="77777777" w:rsidR="00D04679"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keadaan_barang'=&gt;$this-&gt;input</w:t>
            </w:r>
            <w:r w:rsidR="00D04679" w:rsidRPr="00D04679">
              <w:rPr>
                <w:rFonts w:ascii="Courier New" w:hAnsi="Courier New" w:cs="Courier New"/>
                <w:sz w:val="20"/>
              </w:rPr>
              <w:t>-&gt;post('keadaanBarang'),</w:t>
            </w:r>
          </w:p>
          <w:p w14:paraId="4DD28AE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harga_satuan'=&gt;$hargaku,</w:t>
            </w:r>
          </w:p>
          <w:p w14:paraId="2126DC7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tanggal_rusak'=&gt;$this-&gt;input-&gt;post('tglBarangRusak'),</w:t>
            </w:r>
          </w:p>
          <w:p w14:paraId="6AE57FD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lokasi'=&gt;$this-&gt;input-&gt;post('lokasiBarang'),</w:t>
            </w:r>
          </w:p>
          <w:p w14:paraId="0165A86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ket_barang'=&gt;$this-&gt;input-&gt;post('ketBarang'),</w:t>
            </w:r>
          </w:p>
          <w:p w14:paraId="33F96C4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pemilik'=&gt;$this-&gt;input-&gt;post('pemilikBarang'),</w:t>
            </w:r>
          </w:p>
          <w:p w14:paraId="02BBADE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foto'=&gt;$foto</w:t>
            </w:r>
          </w:p>
          <w:p w14:paraId="750A0D5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1DAE326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var_dump($barangs);</w:t>
            </w:r>
          </w:p>
          <w:p w14:paraId="3ECFD14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setUpdateBarangs=$this-&gt;BarangModel-&gt;setUpdateBarangs($barangs,$id_barang);</w:t>
            </w:r>
          </w:p>
          <w:p w14:paraId="459BD44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var_dump($setUpdateBarangs);</w:t>
            </w:r>
          </w:p>
          <w:p w14:paraId="062A7E16"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redirect('barang/daftarbarang');</w:t>
            </w:r>
          </w:p>
          <w:p w14:paraId="2733B58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05C719D1"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lse</w:t>
            </w:r>
          </w:p>
          <w:p w14:paraId="4236156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2FDF1BC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redirect('barang/daftarbarang');</w:t>
            </w:r>
          </w:p>
          <w:p w14:paraId="1D389C1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1FC83A0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259A33B4" w14:textId="77777777" w:rsidR="00D04679" w:rsidRDefault="00D04679" w:rsidP="00D04679">
            <w:pPr>
              <w:spacing w:after="0" w:line="240" w:lineRule="auto"/>
              <w:rPr>
                <w:rFonts w:ascii="Courier New" w:hAnsi="Courier New" w:cs="Courier New"/>
                <w:sz w:val="20"/>
              </w:rPr>
            </w:pPr>
          </w:p>
          <w:p w14:paraId="0B1487A2" w14:textId="27BE4481"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function untuk mengedit ketbarang di view update barang</w:t>
            </w:r>
          </w:p>
          <w:p w14:paraId="2DA401F5"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public function updateket()</w:t>
            </w:r>
          </w:p>
          <w:p w14:paraId="07EBDF0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data['status']="admin";</w:t>
            </w:r>
          </w:p>
          <w:p w14:paraId="7ED722B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drang=$_SESSION['idrang'];</w:t>
            </w:r>
          </w:p>
          <w:p w14:paraId="1E5CDD1E" w14:textId="77777777" w:rsidR="00D04679" w:rsidRPr="00D04679" w:rsidRDefault="00D04679" w:rsidP="00D04679">
            <w:pPr>
              <w:spacing w:after="0" w:line="240" w:lineRule="auto"/>
              <w:rPr>
                <w:rFonts w:ascii="Courier New" w:hAnsi="Courier New" w:cs="Courier New"/>
                <w:sz w:val="20"/>
              </w:rPr>
            </w:pPr>
          </w:p>
          <w:p w14:paraId="6B9B98B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f (isset($_POST['btnupdate']))</w:t>
            </w:r>
          </w:p>
          <w:p w14:paraId="71CBE25C" w14:textId="4B3FB0DA" w:rsidR="00290D9E" w:rsidRDefault="00D04679" w:rsidP="00D04679">
            <w:pPr>
              <w:keepNext/>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6323E58B"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array=array(</w:t>
            </w:r>
          </w:p>
          <w:p w14:paraId="1DE95BD8" w14:textId="2C6EC99E" w:rsidR="00D04679" w:rsidRPr="00D04679" w:rsidRDefault="00D04679" w:rsidP="00486ACE">
            <w:pPr>
              <w:keepNext/>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ket_barang'=&gt;$this-&gt;input-&gt;post('txtketBarang')</w:t>
            </w:r>
          </w:p>
        </w:tc>
      </w:tr>
    </w:tbl>
    <w:p w14:paraId="5EA496D0" w14:textId="190989C8" w:rsidR="00290D9E" w:rsidRDefault="00486ACE" w:rsidP="00486ACE">
      <w:pPr>
        <w:pStyle w:val="Caption"/>
        <w:rPr>
          <w:b w:val="0"/>
        </w:rPr>
      </w:pPr>
      <w:bookmarkStart w:id="191" w:name="_Toc5970088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5</w:t>
      </w:r>
      <w:r w:rsidR="00F73158">
        <w:rPr>
          <w:noProof/>
        </w:rPr>
        <w:fldChar w:fldCharType="end"/>
      </w:r>
      <w:r w:rsidR="00290D9E">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290D9E" w:rsidRPr="00D04679" w14:paraId="5617DA1C" w14:textId="77777777" w:rsidTr="00D04679">
        <w:tc>
          <w:tcPr>
            <w:tcW w:w="8778" w:type="dxa"/>
          </w:tcPr>
          <w:p w14:paraId="26F8C804" w14:textId="78A305BF" w:rsidR="00290D9E" w:rsidRPr="00D04679" w:rsidRDefault="00290D9E" w:rsidP="00D04679">
            <w:pPr>
              <w:spacing w:after="0" w:line="240" w:lineRule="auto"/>
              <w:rPr>
                <w:rFonts w:ascii="Courier New" w:hAnsi="Courier New" w:cs="Courier New"/>
                <w:sz w:val="20"/>
              </w:rPr>
            </w:pPr>
          </w:p>
          <w:p w14:paraId="1251D9CA"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691CE5C2"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here=array('id_barang'=&gt;$idrang);</w:t>
            </w:r>
          </w:p>
          <w:p w14:paraId="14A73957"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update=$this-&gt;BarangModel-&gt;setupdateket($array,$where);</w:t>
            </w:r>
          </w:p>
          <w:p w14:paraId="6E4F8DBA"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var_dump($idrang);</w:t>
            </w:r>
          </w:p>
          <w:p w14:paraId="7CFD119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departement=$_SESSION['iddepartement'];</w:t>
            </w:r>
          </w:p>
          <w:p w14:paraId="13984218"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yayasan=$this-&gt;YayasanModel-&gt;getyayasan();</w:t>
            </w:r>
          </w:p>
          <w:p w14:paraId="532C58C7"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ambildate=$this-&gt;BarangModel-&gt;getAllbyId($idrang);</w:t>
            </w:r>
          </w:p>
          <w:p w14:paraId="67569DC3"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foreach ($ambildate as $key ) {</w:t>
            </w:r>
          </w:p>
          <w:p w14:paraId="00EF2905"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date=strtotime($key['tanggal_pengadaan']);</w:t>
            </w:r>
          </w:p>
          <w:p w14:paraId="72055CDC"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t>
            </w:r>
          </w:p>
          <w:p w14:paraId="52C85F08"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date_month=date('m',$date);</w:t>
            </w:r>
          </w:p>
          <w:p w14:paraId="6BF285B4"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date_year=date('y',$date);</w:t>
            </w:r>
          </w:p>
          <w:p w14:paraId="52003563" w14:textId="77777777" w:rsidR="00290D9E" w:rsidRPr="00D04679" w:rsidRDefault="00290D9E" w:rsidP="00D04679">
            <w:pPr>
              <w:spacing w:after="0" w:line="240" w:lineRule="auto"/>
              <w:rPr>
                <w:rFonts w:ascii="Courier New" w:hAnsi="Courier New" w:cs="Courier New"/>
                <w:sz w:val="20"/>
              </w:rPr>
            </w:pPr>
          </w:p>
          <w:p w14:paraId="7F1BFD9F" w14:textId="77777777" w:rsidR="00290D9E" w:rsidRPr="00D04679" w:rsidRDefault="00290D9E" w:rsidP="00D04679">
            <w:pPr>
              <w:keepNext/>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bar=$_SESSION['idcode'];</w:t>
            </w:r>
          </w:p>
          <w:p w14:paraId="2C729D3F" w14:textId="77777777" w:rsidR="00290D9E"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_SESSION['idbarcode'];</w:t>
            </w:r>
          </w:p>
          <w:p w14:paraId="44073C5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data['daftar']=$this-&gt;BarangModel-&gt;getAllbyIdbarcode($id);</w:t>
            </w:r>
          </w:p>
          <w:p w14:paraId="64A3009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var_dump($date_month);</w:t>
            </w:r>
          </w:p>
          <w:p w14:paraId="5C5A8E06"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data['kembali']=$this-&gt;BarangModel-&gt;getAllbyIdbarcodewherein($idbar);</w:t>
            </w:r>
          </w:p>
          <w:p w14:paraId="19076EF9" w14:textId="77777777" w:rsidR="00D04679" w:rsidRPr="00D04679" w:rsidRDefault="00D04679" w:rsidP="00D04679">
            <w:pPr>
              <w:spacing w:after="0" w:line="240" w:lineRule="auto"/>
              <w:rPr>
                <w:rFonts w:ascii="Courier New" w:hAnsi="Courier New" w:cs="Courier New"/>
                <w:sz w:val="20"/>
              </w:rPr>
            </w:pPr>
          </w:p>
          <w:p w14:paraId="4D39046C"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buat menyetak qr code dan barcode</w:t>
            </w:r>
          </w:p>
          <w:p w14:paraId="1F6B8565"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code=$idrang.$iddepartement.$idyayasan.$date_month.$date_year;</w:t>
            </w:r>
          </w:p>
          <w:p w14:paraId="7AE9253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coder=(int)($idrang.$iddepartement.$idyayasan.$date_month.$date_year);</w:t>
            </w:r>
          </w:p>
          <w:p w14:paraId="5D45B1A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vardumb buat convert dari int ke string</w:t>
            </w:r>
          </w:p>
          <w:p w14:paraId="55BD4B7A"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codestr=var_dump((string) $coder);</w:t>
            </w:r>
          </w:p>
          <w:p w14:paraId="5A05722B" w14:textId="77777777" w:rsidR="00D04679" w:rsidRPr="00D04679" w:rsidRDefault="00D04679" w:rsidP="00D04679">
            <w:pPr>
              <w:spacing w:after="0" w:line="240" w:lineRule="auto"/>
              <w:rPr>
                <w:rFonts w:ascii="Courier New" w:hAnsi="Courier New" w:cs="Courier New"/>
                <w:sz w:val="20"/>
              </w:rPr>
            </w:pPr>
          </w:p>
          <w:p w14:paraId="1DF9B636"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tuk code convert qrcode</w:t>
            </w:r>
          </w:p>
          <w:p w14:paraId="0FD0004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qrCode= new Endroid\QrCode\QrCode($code);</w:t>
            </w:r>
          </w:p>
          <w:p w14:paraId="39A6476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qrCode-&gt;</w:t>
            </w:r>
            <w:proofErr w:type="gramStart"/>
            <w:r w:rsidRPr="00D04679">
              <w:rPr>
                <w:rFonts w:ascii="Courier New" w:hAnsi="Courier New" w:cs="Courier New"/>
                <w:sz w:val="20"/>
              </w:rPr>
              <w:t>writeFile(</w:t>
            </w:r>
            <w:proofErr w:type="gramEnd"/>
            <w:r w:rsidRPr="00D04679">
              <w:rPr>
                <w:rFonts w:ascii="Courier New" w:hAnsi="Courier New" w:cs="Courier New"/>
                <w:sz w:val="20"/>
              </w:rPr>
              <w:t>'temp/'.$code.'.png');</w:t>
            </w:r>
          </w:p>
          <w:p w14:paraId="3B0F18EF"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4D3C57B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error_reporting(0);</w:t>
            </w:r>
          </w:p>
          <w:p w14:paraId="1EFE385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 xml:space="preserve">$tempdir = "temp/"; </w:t>
            </w:r>
          </w:p>
          <w:p w14:paraId="19C32251"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proofErr w:type="gramStart"/>
            <w:r w:rsidRPr="00D04679">
              <w:rPr>
                <w:rFonts w:ascii="Courier New" w:hAnsi="Courier New" w:cs="Courier New"/>
                <w:sz w:val="20"/>
              </w:rPr>
              <w:t>if</w:t>
            </w:r>
            <w:proofErr w:type="gramEnd"/>
            <w:r w:rsidRPr="00D04679">
              <w:rPr>
                <w:rFonts w:ascii="Courier New" w:hAnsi="Courier New" w:cs="Courier New"/>
                <w:sz w:val="20"/>
              </w:rPr>
              <w:t xml:space="preserve"> (!file_exists($tempdir))#kalau folder belum ada, maka buat.</w:t>
            </w:r>
          </w:p>
          <w:p w14:paraId="6E083B5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mkdir($tempdir);</w:t>
            </w:r>
          </w:p>
          <w:p w14:paraId="4CD86D9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si_teks = $code;</w:t>
            </w:r>
          </w:p>
          <w:p w14:paraId="25F1FC2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namafile = $code.</w:t>
            </w:r>
            <w:proofErr w:type="gramStart"/>
            <w:r w:rsidRPr="00D04679">
              <w:rPr>
                <w:rFonts w:ascii="Courier New" w:hAnsi="Courier New" w:cs="Courier New"/>
                <w:sz w:val="20"/>
              </w:rPr>
              <w:t>".</w:t>
            </w:r>
            <w:proofErr w:type="gramEnd"/>
            <w:r w:rsidRPr="00D04679">
              <w:rPr>
                <w:rFonts w:ascii="Courier New" w:hAnsi="Courier New" w:cs="Courier New"/>
                <w:sz w:val="20"/>
              </w:rPr>
              <w:t>png";</w:t>
            </w:r>
          </w:p>
          <w:p w14:paraId="4F62142B"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quality = 'H'; //ada 4 pilihan, L (Low), M(Medium), Q(Good), H(High)</w:t>
            </w:r>
          </w:p>
          <w:p w14:paraId="00AC867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kuran = 2; //batasan 1 paling kecil, 10 paling besar</w:t>
            </w:r>
          </w:p>
          <w:p w14:paraId="75AF830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padding = 1;</w:t>
            </w:r>
          </w:p>
          <w:p w14:paraId="6943ABA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QRCode::png($isi_teks,$tempdir.$namafile,$quality,$ukuran,$padding);</w:t>
            </w:r>
          </w:p>
          <w:p w14:paraId="641CAC2F"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tuk code convert barcode</w:t>
            </w:r>
          </w:p>
          <w:p w14:paraId="3B067FB6"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generator = new Picqer\Barcode\BarcodeGeneratorHTML();</w:t>
            </w:r>
          </w:p>
          <w:p w14:paraId="035E2D88"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generator = new Picqer\Barcode\BarcodeGeneratorJPG();</w:t>
            </w:r>
          </w:p>
          <w:p w14:paraId="4F0567AA"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file_put_</w:t>
            </w:r>
            <w:proofErr w:type="gramStart"/>
            <w:r w:rsidRPr="00D04679">
              <w:rPr>
                <w:rFonts w:ascii="Courier New" w:hAnsi="Courier New" w:cs="Courier New"/>
                <w:sz w:val="20"/>
              </w:rPr>
              <w:t>contents(</w:t>
            </w:r>
            <w:proofErr w:type="gramEnd"/>
            <w:r w:rsidRPr="00D04679">
              <w:rPr>
                <w:rFonts w:ascii="Courier New" w:hAnsi="Courier New" w:cs="Courier New"/>
                <w:sz w:val="20"/>
              </w:rPr>
              <w:t>'temp/barcode/'.$code.'.jpg', $generator-&gt;getBarcode($coder,$generator::TYPE_CODABAR));</w:t>
            </w:r>
          </w:p>
          <w:p w14:paraId="1D66B383" w14:textId="77777777" w:rsidR="00D04679" w:rsidRPr="00D04679" w:rsidRDefault="00D04679" w:rsidP="00D04679">
            <w:pPr>
              <w:spacing w:after="0" w:line="240" w:lineRule="auto"/>
              <w:rPr>
                <w:rFonts w:ascii="Courier New" w:hAnsi="Courier New" w:cs="Courier New"/>
                <w:sz w:val="20"/>
              </w:rPr>
            </w:pPr>
          </w:p>
          <w:p w14:paraId="4247C330" w14:textId="08015866" w:rsidR="00D04679" w:rsidRPr="00D04679" w:rsidRDefault="00D04679" w:rsidP="00486ACE">
            <w:pPr>
              <w:keepNext/>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tuk melempar ke view</w:t>
            </w:r>
          </w:p>
        </w:tc>
      </w:tr>
    </w:tbl>
    <w:p w14:paraId="21F31BB2" w14:textId="7A1DB6CB" w:rsidR="00290D9E" w:rsidRDefault="00486ACE" w:rsidP="00486ACE">
      <w:pPr>
        <w:pStyle w:val="Caption"/>
        <w:rPr>
          <w:b w:val="0"/>
        </w:rPr>
      </w:pPr>
      <w:bookmarkStart w:id="192" w:name="_Toc59700881"/>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6</w:t>
      </w:r>
      <w:r w:rsidR="00F73158">
        <w:rPr>
          <w:noProof/>
        </w:rPr>
        <w:fldChar w:fldCharType="end"/>
      </w:r>
      <w:r w:rsidR="00290D9E">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290D9E" w:rsidRPr="00D04679" w14:paraId="0FB2258D" w14:textId="77777777" w:rsidTr="00D04679">
        <w:tc>
          <w:tcPr>
            <w:tcW w:w="8778" w:type="dxa"/>
          </w:tcPr>
          <w:p w14:paraId="7472BA1C"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lastRenderedPageBreak/>
              <w:tab/>
            </w:r>
            <w:r w:rsidRPr="00D04679">
              <w:rPr>
                <w:rFonts w:ascii="Courier New" w:hAnsi="Courier New" w:cs="Courier New"/>
                <w:sz w:val="20"/>
              </w:rPr>
              <w:tab/>
              <w:t>$data['kode']=$idrang.$iddepartement.$idyayasan.$date_month.$date_year;</w:t>
            </w:r>
          </w:p>
          <w:p w14:paraId="705AAEF1"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blade-&gt;render('updateBarang',$data);</w:t>
            </w:r>
          </w:p>
          <w:p w14:paraId="61F65925"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t>}</w:t>
            </w:r>
          </w:p>
          <w:p w14:paraId="61E17468" w14:textId="2F6F1BA5"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w:t>
            </w:r>
          </w:p>
          <w:p w14:paraId="213B9EDD"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t>//function untuk mengedit tanggal dan keadaan barang</w:t>
            </w:r>
          </w:p>
          <w:p w14:paraId="2B308B4C" w14:textId="77777777" w:rsidR="00290D9E" w:rsidRPr="00D04679" w:rsidRDefault="00290D9E" w:rsidP="00D04679">
            <w:pPr>
              <w:keepNext/>
              <w:spacing w:after="0" w:line="240" w:lineRule="auto"/>
              <w:rPr>
                <w:rFonts w:ascii="Courier New" w:hAnsi="Courier New" w:cs="Courier New"/>
                <w:sz w:val="20"/>
              </w:rPr>
            </w:pPr>
            <w:r w:rsidRPr="00D04679">
              <w:rPr>
                <w:rFonts w:ascii="Courier New" w:hAnsi="Courier New" w:cs="Courier New"/>
                <w:sz w:val="20"/>
              </w:rPr>
              <w:t>public function updatebarang($id,$idbarang,$iddepartement,$idyayasan,$date_month,$date_year)</w:t>
            </w:r>
          </w:p>
          <w:p w14:paraId="476DEC68" w14:textId="77777777" w:rsidR="00290D9E" w:rsidRDefault="00290D9E" w:rsidP="00D04679">
            <w:pPr>
              <w:spacing w:after="0" w:line="240" w:lineRule="auto"/>
              <w:rPr>
                <w:rFonts w:ascii="Courier New" w:hAnsi="Courier New" w:cs="Courier New"/>
                <w:sz w:val="20"/>
              </w:rPr>
            </w:pPr>
            <w:r w:rsidRPr="00D04679">
              <w:rPr>
                <w:rFonts w:ascii="Courier New" w:hAnsi="Courier New" w:cs="Courier New"/>
                <w:sz w:val="20"/>
              </w:rPr>
              <w:t>{</w:t>
            </w:r>
            <w:r w:rsidRPr="00D04679">
              <w:rPr>
                <w:rFonts w:ascii="Courier New" w:hAnsi="Courier New" w:cs="Courier New"/>
                <w:sz w:val="20"/>
              </w:rPr>
              <w:tab/>
              <w:t>$data['title']="INVENTARIS YSI";</w:t>
            </w:r>
          </w:p>
          <w:p w14:paraId="5F1334E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data['subtitle']="Transaksi Barang";</w:t>
            </w:r>
          </w:p>
          <w:p w14:paraId="7EE1B465"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data['active']="3";</w:t>
            </w:r>
          </w:p>
          <w:p w14:paraId="33D27A28"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data['status']="admin";</w:t>
            </w:r>
          </w:p>
          <w:p w14:paraId="2CA526E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if(isset($_POST['perbarui'])){</w:t>
            </w:r>
          </w:p>
          <w:p w14:paraId="56D3162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ditambah statement pengendalian untuk a*/</w:t>
            </w:r>
          </w:p>
          <w:p w14:paraId="7B04ED7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idbar=$_SESSION['idcode'];</w:t>
            </w:r>
          </w:p>
          <w:p w14:paraId="0717DE2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tanggal_rusak=$this-&gt;input-&gt;post('tanggalrusak');</w:t>
            </w:r>
          </w:p>
          <w:p w14:paraId="39B16C6F"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echo $tanggal_rusak;</w:t>
            </w:r>
          </w:p>
          <w:p w14:paraId="6699ACFF"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array = array(</w:t>
            </w:r>
          </w:p>
          <w:p w14:paraId="308EA83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d_barang'=&gt;$idbarang,</w:t>
            </w:r>
            <w:r w:rsidRPr="00D04679">
              <w:rPr>
                <w:rFonts w:ascii="Courier New" w:hAnsi="Courier New" w:cs="Courier New"/>
                <w:sz w:val="20"/>
              </w:rPr>
              <w:tab/>
            </w:r>
          </w:p>
          <w:p w14:paraId="6BD7862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bahan'=&gt;$this-&gt;input-&gt;post('bahanBarang'),</w:t>
            </w:r>
          </w:p>
          <w:p w14:paraId="4641F635"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cara_peroleh'=&gt;$this-&gt;input-&gt;post('caraPeroleh'),</w:t>
            </w:r>
          </w:p>
          <w:p w14:paraId="6B8F351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anggal_pengadaan'=&gt;$this-&gt;input-&gt;post('tanggalPeroleh'),</w:t>
            </w:r>
          </w:p>
          <w:p w14:paraId="6FF43AB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arna_barang'=&gt;$this-&gt;input-&gt;post('warnaBarang'),</w:t>
            </w:r>
          </w:p>
          <w:p w14:paraId="077CB761"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satuan'=&gt;$this-&gt;input-&gt;post('satuanBarang'),</w:t>
            </w:r>
          </w:p>
          <w:p w14:paraId="5693A95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keadaan_barang'=&gt;$this-&gt;input-&gt;post('keadaanbarang'),</w:t>
            </w:r>
          </w:p>
          <w:p w14:paraId="79D3D1FB"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harga_satuan'=&gt;$this-&gt;input-&gt;post('hargaBarang'),</w:t>
            </w:r>
          </w:p>
          <w:p w14:paraId="4E2B7B8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anggal_rusak'=&gt;$this-&gt;input-&gt;post('tanggalrusak'),</w:t>
            </w:r>
          </w:p>
          <w:p w14:paraId="752FA351"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lokasi'=&gt;$this-&gt;input-&gt;post('lokasiperoleh')</w:t>
            </w:r>
          </w:p>
          <w:p w14:paraId="3F99452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w:t>
            </w:r>
          </w:p>
          <w:p w14:paraId="75FDA946" w14:textId="77777777" w:rsidR="00D04679" w:rsidRPr="00D04679" w:rsidRDefault="00D04679" w:rsidP="00D04679">
            <w:pPr>
              <w:spacing w:after="0" w:line="240" w:lineRule="auto"/>
              <w:rPr>
                <w:rFonts w:ascii="Courier New" w:hAnsi="Courier New" w:cs="Courier New"/>
                <w:sz w:val="20"/>
              </w:rPr>
            </w:pPr>
          </w:p>
          <w:p w14:paraId="1F53DBAA"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echo var_dump($array);</w:t>
            </w:r>
          </w:p>
          <w:p w14:paraId="6F1EDEB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syntax untuk update</w:t>
            </w:r>
          </w:p>
          <w:p w14:paraId="0E525FFB"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where=array('id_barang'=&gt;$idbarang);</w:t>
            </w:r>
          </w:p>
          <w:p w14:paraId="0938E9D7"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update=$this-&gt;BarangModel-&gt;setUpdateku($array,$where);</w:t>
            </w:r>
          </w:p>
          <w:p w14:paraId="676FA5C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data['daftar']=$this-&gt;BarangModel-&gt;getAllbyIdbarcodewherein($idbar);</w:t>
            </w:r>
          </w:p>
          <w:p w14:paraId="4137F13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code itu digunakan untuk convert code ke barcode atau qrcode</w:t>
            </w:r>
          </w:p>
          <w:p w14:paraId="1A2D21EC"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code=$idbarang.$iddepartement.$idyayasan.$date_month.$date_year;</w:t>
            </w:r>
          </w:p>
          <w:p w14:paraId="507B1FE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coder=(int)($idbarang.$iddepartement.$idyayasan.$date_month.$date_year);</w:t>
            </w:r>
          </w:p>
          <w:p w14:paraId="1E8360C5"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p>
          <w:p w14:paraId="31243178"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vardumb buat convert dari int ke string</w:t>
            </w:r>
          </w:p>
          <w:p w14:paraId="548AA282"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codestr=var_dump((string) $coder);</w:t>
            </w:r>
          </w:p>
          <w:p w14:paraId="65892DD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p>
          <w:p w14:paraId="5AB172EA"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tuk code convert qrcode</w:t>
            </w:r>
          </w:p>
          <w:p w14:paraId="64926FF8"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qrCode= new Endroid\QrCode\QrCode($code);</w:t>
            </w:r>
          </w:p>
          <w:p w14:paraId="60DE6BB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qrCode-&gt;</w:t>
            </w:r>
            <w:proofErr w:type="gramStart"/>
            <w:r w:rsidRPr="00D04679">
              <w:rPr>
                <w:rFonts w:ascii="Courier New" w:hAnsi="Courier New" w:cs="Courier New"/>
                <w:sz w:val="20"/>
              </w:rPr>
              <w:t>writeFile(</w:t>
            </w:r>
            <w:proofErr w:type="gramEnd"/>
            <w:r w:rsidRPr="00D04679">
              <w:rPr>
                <w:rFonts w:ascii="Courier New" w:hAnsi="Courier New" w:cs="Courier New"/>
                <w:sz w:val="20"/>
              </w:rPr>
              <w:t>'temp/'.$code.'.png');</w:t>
            </w:r>
          </w:p>
          <w:p w14:paraId="4FD61CAC"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6416D53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error_reporting(0);</w:t>
            </w:r>
          </w:p>
          <w:p w14:paraId="5AFF6E6F"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 xml:space="preserve">$tempdir = "temp/"; </w:t>
            </w:r>
          </w:p>
          <w:p w14:paraId="143C7A0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proofErr w:type="gramStart"/>
            <w:r w:rsidRPr="00D04679">
              <w:rPr>
                <w:rFonts w:ascii="Courier New" w:hAnsi="Courier New" w:cs="Courier New"/>
                <w:sz w:val="20"/>
              </w:rPr>
              <w:t>if</w:t>
            </w:r>
            <w:proofErr w:type="gramEnd"/>
            <w:r w:rsidRPr="00D04679">
              <w:rPr>
                <w:rFonts w:ascii="Courier New" w:hAnsi="Courier New" w:cs="Courier New"/>
                <w:sz w:val="20"/>
              </w:rPr>
              <w:t xml:space="preserve"> (!file_exists($tempdir))#kalau folder belum ada, maka buat.</w:t>
            </w:r>
          </w:p>
          <w:p w14:paraId="6F22595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mkdir($tempdir);</w:t>
            </w:r>
          </w:p>
          <w:p w14:paraId="13CAA060"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si_teks = $code;</w:t>
            </w:r>
          </w:p>
          <w:p w14:paraId="2F133A59" w14:textId="78614A57" w:rsidR="00D04679" w:rsidRPr="00D04679" w:rsidRDefault="00D04679" w:rsidP="00486ACE">
            <w:pPr>
              <w:keepNext/>
              <w:spacing w:after="0" w:line="240" w:lineRule="auto"/>
              <w:rPr>
                <w:rFonts w:ascii="Courier New" w:hAnsi="Courier New" w:cs="Courier New"/>
                <w:sz w:val="20"/>
              </w:rPr>
            </w:pPr>
          </w:p>
        </w:tc>
      </w:tr>
    </w:tbl>
    <w:p w14:paraId="0EA4AB08" w14:textId="0496B0CB" w:rsidR="00290D9E" w:rsidRDefault="00486ACE" w:rsidP="00486ACE">
      <w:pPr>
        <w:pStyle w:val="Caption"/>
      </w:pPr>
      <w:bookmarkStart w:id="193" w:name="_Toc59700882"/>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7</w:t>
      </w:r>
      <w:r w:rsidR="00F73158">
        <w:rPr>
          <w:noProof/>
        </w:rPr>
        <w:fldChar w:fldCharType="end"/>
      </w:r>
      <w:r w:rsidR="0009454A" w:rsidRPr="0009454A">
        <w:rPr>
          <w:rFonts w:cs="Times New Roman"/>
          <w:b w:val="0"/>
          <w:i/>
        </w:rPr>
        <w:t xml:space="preserve"> </w:t>
      </w:r>
      <w:r w:rsidR="0009454A">
        <w:rPr>
          <w:rFonts w:cs="Times New Roman"/>
          <w:b w:val="0"/>
        </w:rPr>
        <w:t xml:space="preserve">Lanjutan </w:t>
      </w:r>
      <w:r w:rsidR="0009454A" w:rsidRPr="00EB424B">
        <w:rPr>
          <w:rFonts w:cs="Times New Roman"/>
          <w:b w:val="0"/>
          <w:i/>
        </w:rPr>
        <w:t xml:space="preserve">Source code Controller </w:t>
      </w:r>
      <w:r w:rsidR="0009454A" w:rsidRPr="00465F58">
        <w:rPr>
          <w:rFonts w:cs="Times New Roman"/>
          <w:b w:val="0"/>
        </w:rPr>
        <w:t>Barang</w:t>
      </w:r>
      <w:bookmarkEnd w:id="1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290D9E" w:rsidRPr="00D04679" w14:paraId="6DF7F4D8" w14:textId="77777777" w:rsidTr="00D04679">
        <w:tc>
          <w:tcPr>
            <w:tcW w:w="8778" w:type="dxa"/>
          </w:tcPr>
          <w:p w14:paraId="07E820F9"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lastRenderedPageBreak/>
              <w:tab/>
            </w:r>
            <w:r w:rsidRPr="00D04679">
              <w:rPr>
                <w:rFonts w:ascii="Courier New" w:hAnsi="Courier New" w:cs="Courier New"/>
                <w:sz w:val="20"/>
              </w:rPr>
              <w:tab/>
              <w:t>$namafile = $code.</w:t>
            </w:r>
            <w:proofErr w:type="gramStart"/>
            <w:r w:rsidRPr="00D04679">
              <w:rPr>
                <w:rFonts w:ascii="Courier New" w:hAnsi="Courier New" w:cs="Courier New"/>
                <w:sz w:val="20"/>
              </w:rPr>
              <w:t>".</w:t>
            </w:r>
            <w:proofErr w:type="gramEnd"/>
            <w:r w:rsidRPr="00D04679">
              <w:rPr>
                <w:rFonts w:ascii="Courier New" w:hAnsi="Courier New" w:cs="Courier New"/>
                <w:sz w:val="20"/>
              </w:rPr>
              <w:t>png";</w:t>
            </w:r>
          </w:p>
          <w:p w14:paraId="6F4595BB" w14:textId="77777777" w:rsidR="00290D9E" w:rsidRPr="00D04679" w:rsidRDefault="00290D9E"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quality = 'H'; //ada 4 pilihan, L (Low), M(Medium), Q(Good), H(High)</w:t>
            </w:r>
          </w:p>
          <w:p w14:paraId="1748C42C" w14:textId="77777777" w:rsidR="00290D9E" w:rsidRPr="00D04679" w:rsidRDefault="00290D9E" w:rsidP="00D04679">
            <w:pPr>
              <w:keepNext/>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kuran = 2; //batasan 1 paling kecil, 10 paling besar</w:t>
            </w:r>
          </w:p>
          <w:p w14:paraId="2D2ECBD0" w14:textId="77777777" w:rsidR="000C5126" w:rsidRDefault="000C5126" w:rsidP="00D04679">
            <w:pPr>
              <w:keepNext/>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padding = 1;</w:t>
            </w:r>
          </w:p>
          <w:p w14:paraId="774DA9C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QRCode::png($isi_teks,$tempdir.$namafile,$quality,$ukuran,$padding);</w:t>
            </w:r>
          </w:p>
          <w:p w14:paraId="797802FF" w14:textId="77777777" w:rsidR="00D04679" w:rsidRPr="00D04679" w:rsidRDefault="00D04679" w:rsidP="00D04679">
            <w:pPr>
              <w:spacing w:after="0" w:line="240" w:lineRule="auto"/>
              <w:rPr>
                <w:rFonts w:ascii="Courier New" w:hAnsi="Courier New" w:cs="Courier New"/>
                <w:sz w:val="20"/>
              </w:rPr>
            </w:pPr>
          </w:p>
          <w:p w14:paraId="0C17F5A3"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tuk code convert barcode</w:t>
            </w:r>
          </w:p>
          <w:p w14:paraId="0E37319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generator = new Picqer\Barcode\BarcodeGeneratorHTML();</w:t>
            </w:r>
          </w:p>
          <w:p w14:paraId="7675B98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generator = new Picqer\Barcode\BarcodeGeneratorPNG();</w:t>
            </w:r>
          </w:p>
          <w:p w14:paraId="1D5C5EAB"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file_put_</w:t>
            </w:r>
            <w:proofErr w:type="gramStart"/>
            <w:r w:rsidRPr="00D04679">
              <w:rPr>
                <w:rFonts w:ascii="Courier New" w:hAnsi="Courier New" w:cs="Courier New"/>
                <w:sz w:val="20"/>
              </w:rPr>
              <w:t>contents(</w:t>
            </w:r>
            <w:proofErr w:type="gramEnd"/>
            <w:r w:rsidRPr="00D04679">
              <w:rPr>
                <w:rFonts w:ascii="Courier New" w:hAnsi="Courier New" w:cs="Courier New"/>
                <w:sz w:val="20"/>
              </w:rPr>
              <w:t>'temp/barcode/'.$code.'.jpg', $generator-&gt;getBarcode($code,$generator::TYPE_CODABAR));</w:t>
            </w:r>
          </w:p>
          <w:p w14:paraId="7BA8971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set session idall tentang iddepartement,idyayasan,date_month,date_year</w:t>
            </w:r>
          </w:p>
          <w:p w14:paraId="0DBA414E"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set($_SESSION['idall']);</w:t>
            </w:r>
          </w:p>
          <w:p w14:paraId="3D67F3E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untuk melempar ke view</w:t>
            </w:r>
          </w:p>
          <w:p w14:paraId="5805937A"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data['kode']=$idbarang.$iddepartement.$idyayasan.$date_month.$date_year;</w:t>
            </w:r>
          </w:p>
          <w:p w14:paraId="68F79AFD"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blade-&gt;render('transaksi/transaksiBarang',$data);</w:t>
            </w:r>
          </w:p>
          <w:p w14:paraId="7E01DCC9"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t>}</w:t>
            </w:r>
          </w:p>
          <w:p w14:paraId="5458CE87" w14:textId="287FF50B" w:rsidR="00D04679" w:rsidRPr="00D04679" w:rsidRDefault="00D04679" w:rsidP="00486ACE">
            <w:pPr>
              <w:keepNext/>
              <w:spacing w:after="0" w:line="240" w:lineRule="auto"/>
              <w:rPr>
                <w:rFonts w:ascii="Courier New" w:hAnsi="Courier New" w:cs="Courier New"/>
                <w:sz w:val="20"/>
              </w:rPr>
            </w:pPr>
            <w:r w:rsidRPr="00D04679">
              <w:rPr>
                <w:rFonts w:ascii="Courier New" w:hAnsi="Courier New" w:cs="Courier New"/>
                <w:sz w:val="20"/>
              </w:rPr>
              <w:t>}</w:t>
            </w:r>
          </w:p>
        </w:tc>
      </w:tr>
    </w:tbl>
    <w:p w14:paraId="09B70F48" w14:textId="244C5D6E" w:rsidR="00290D9E" w:rsidRDefault="00486ACE" w:rsidP="00486ACE">
      <w:pPr>
        <w:pStyle w:val="Caption"/>
        <w:rPr>
          <w:b w:val="0"/>
        </w:rPr>
      </w:pPr>
      <w:bookmarkStart w:id="194" w:name="_Toc59700883"/>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8</w:t>
      </w:r>
      <w:r w:rsidR="00F73158">
        <w:rPr>
          <w:noProof/>
        </w:rPr>
        <w:fldChar w:fldCharType="end"/>
      </w:r>
      <w:r w:rsidR="00290D9E">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Barang</w:t>
      </w:r>
      <w:bookmarkEnd w:id="194"/>
    </w:p>
    <w:p w14:paraId="0A92B26D" w14:textId="094CA524" w:rsidR="00935625" w:rsidRPr="00290D9E" w:rsidRDefault="00290D9E" w:rsidP="00290D9E">
      <w:pPr>
        <w:pStyle w:val="Heading4"/>
        <w:rPr>
          <w:rFonts w:ascii="Times New Roman" w:hAnsi="Times New Roman" w:cs="Times New Roman"/>
          <w:b/>
          <w:i w:val="0"/>
          <w:color w:val="auto"/>
          <w:sz w:val="24"/>
        </w:rPr>
      </w:pPr>
      <w:bookmarkStart w:id="195" w:name="_Toc60823059"/>
      <w:r>
        <w:rPr>
          <w:rFonts w:ascii="Times New Roman" w:hAnsi="Times New Roman" w:cs="Times New Roman"/>
          <w:b/>
          <w:i w:val="0"/>
          <w:color w:val="auto"/>
          <w:sz w:val="24"/>
        </w:rPr>
        <w:t xml:space="preserve">4.2.2.3 </w:t>
      </w:r>
      <w:r w:rsidR="00935625" w:rsidRPr="00290D9E">
        <w:rPr>
          <w:rFonts w:ascii="Times New Roman" w:hAnsi="Times New Roman" w:cs="Times New Roman"/>
          <w:b/>
          <w:i w:val="0"/>
          <w:color w:val="auto"/>
          <w:sz w:val="24"/>
        </w:rPr>
        <w:t>Con</w:t>
      </w:r>
      <w:r w:rsidR="00604E04" w:rsidRPr="00290D9E">
        <w:rPr>
          <w:rFonts w:ascii="Times New Roman" w:hAnsi="Times New Roman" w:cs="Times New Roman"/>
          <w:b/>
          <w:i w:val="0"/>
          <w:color w:val="auto"/>
          <w:sz w:val="24"/>
        </w:rPr>
        <w:t>troller Transaksi</w:t>
      </w:r>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8"/>
      </w:tblGrid>
      <w:tr w:rsidR="00604E04" w:rsidRPr="00D04679" w14:paraId="04966C44" w14:textId="77777777" w:rsidTr="00D04679">
        <w:tc>
          <w:tcPr>
            <w:tcW w:w="8778" w:type="dxa"/>
          </w:tcPr>
          <w:p w14:paraId="587AD07D"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lt;?php</w:t>
            </w:r>
          </w:p>
          <w:p w14:paraId="7A9D2EFD"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defined('BASEPATH') OR exit('No direct script access allowed');</w:t>
            </w:r>
          </w:p>
          <w:p w14:paraId="7B20891B" w14:textId="77777777" w:rsidR="00604E04" w:rsidRPr="00D04679" w:rsidRDefault="00604E04" w:rsidP="00D04679">
            <w:pPr>
              <w:spacing w:after="0" w:line="240" w:lineRule="auto"/>
              <w:rPr>
                <w:rFonts w:ascii="Courier New" w:hAnsi="Courier New" w:cs="Courier New"/>
                <w:sz w:val="20"/>
              </w:rPr>
            </w:pPr>
          </w:p>
          <w:p w14:paraId="2A38D1E9"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require('vendor/autoload.php') ;</w:t>
            </w:r>
          </w:p>
          <w:p w14:paraId="60D9B048"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include "phpqrcode/qrlib.php"; //&lt;-- LOKASI FILE UTAMA PLUGINNYA</w:t>
            </w:r>
          </w:p>
          <w:p w14:paraId="1A4CB5CA" w14:textId="77777777" w:rsidR="00604E04" w:rsidRPr="00D04679" w:rsidRDefault="00604E04" w:rsidP="00D04679">
            <w:pPr>
              <w:spacing w:after="0" w:line="240" w:lineRule="auto"/>
              <w:rPr>
                <w:rFonts w:ascii="Courier New" w:hAnsi="Courier New" w:cs="Courier New"/>
                <w:sz w:val="20"/>
              </w:rPr>
            </w:pPr>
          </w:p>
          <w:p w14:paraId="0BE6D4FC" w14:textId="77777777" w:rsidR="00604E04" w:rsidRPr="00D04679" w:rsidRDefault="00604E04" w:rsidP="00D04679">
            <w:pPr>
              <w:spacing w:after="0" w:line="240" w:lineRule="auto"/>
              <w:rPr>
                <w:rFonts w:ascii="Courier New" w:hAnsi="Courier New" w:cs="Courier New"/>
                <w:sz w:val="20"/>
              </w:rPr>
            </w:pPr>
          </w:p>
          <w:p w14:paraId="31858FC7" w14:textId="77777777" w:rsidR="00604E04" w:rsidRPr="00D04679" w:rsidRDefault="00604E04" w:rsidP="00D04679">
            <w:pPr>
              <w:spacing w:after="0" w:line="240" w:lineRule="auto"/>
              <w:rPr>
                <w:rFonts w:ascii="Courier New" w:hAnsi="Courier New" w:cs="Courier New"/>
                <w:sz w:val="20"/>
              </w:rPr>
            </w:pPr>
          </w:p>
          <w:p w14:paraId="6BE9A307"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class Transaksi extends MY_Controller {</w:t>
            </w:r>
          </w:p>
          <w:p w14:paraId="7D20264C"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t>public function __construct(){</w:t>
            </w:r>
          </w:p>
          <w:p w14:paraId="556A1B08"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parent :: __construct();</w:t>
            </w:r>
          </w:p>
          <w:p w14:paraId="629BF19F"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p>
          <w:p w14:paraId="13915A4C"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load-&gt;helper('form');</w:t>
            </w:r>
          </w:p>
          <w:p w14:paraId="4A41E0E9"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load-&gt;model('TransaksiModel');</w:t>
            </w:r>
          </w:p>
          <w:p w14:paraId="5C5E3989"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load-&gt;model('KaryawanModelTrans');</w:t>
            </w:r>
          </w:p>
          <w:p w14:paraId="25D23661"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load-&gt;model('LokasiModelTrans');</w:t>
            </w:r>
          </w:p>
          <w:p w14:paraId="0C7CF983"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load-&gt;library('pdf');</w:t>
            </w:r>
          </w:p>
          <w:p w14:paraId="317CDB00"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p>
          <w:p w14:paraId="0CDC43C3" w14:textId="2DB5C19A"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Agar dapat ngeload user model tanpa deklasrasi disetiap fungsi yang ada dia auth*/</w:t>
            </w:r>
            <w:r w:rsidRPr="00D04679">
              <w:rPr>
                <w:rFonts w:ascii="Courier New" w:hAnsi="Courier New" w:cs="Courier New"/>
                <w:sz w:val="20"/>
              </w:rPr>
              <w:tab/>
            </w:r>
            <w:r w:rsidRPr="00D04679">
              <w:rPr>
                <w:rFonts w:ascii="Courier New" w:hAnsi="Courier New" w:cs="Courier New"/>
                <w:sz w:val="20"/>
              </w:rPr>
              <w:tab/>
            </w:r>
          </w:p>
          <w:p w14:paraId="651C9399" w14:textId="30D0FD39"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t>}</w:t>
            </w:r>
          </w:p>
          <w:p w14:paraId="145736D1"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t>//function yang digunakan untuk menselect id barcode dari view daftarbarang</w:t>
            </w:r>
          </w:p>
          <w:p w14:paraId="70DEA86B"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t>public function selectidbarcode($iddepartement,$idyayasan,$date_month,$date_year,$idbar)</w:t>
            </w:r>
          </w:p>
          <w:p w14:paraId="28F00F6D"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t>{</w:t>
            </w:r>
          </w:p>
          <w:p w14:paraId="085F2907" w14:textId="77777777" w:rsidR="00604E04" w:rsidRPr="00D04679" w:rsidRDefault="00604E04"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parameter $id adalah parameter id_barcode</w:t>
            </w:r>
          </w:p>
          <w:p w14:paraId="45B5B880"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data['title']="INVENTARIS YSI";</w:t>
            </w:r>
          </w:p>
          <w:p w14:paraId="067A9E56" w14:textId="77777777" w:rsidR="000C5126"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data['subtitle']="Transaksi Barang";</w:t>
            </w:r>
          </w:p>
          <w:p w14:paraId="29190184" w14:textId="77777777" w:rsidR="00D04679" w:rsidRPr="00D04679" w:rsidRDefault="00D04679"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status=$_SESSION['status'];</w:t>
            </w:r>
          </w:p>
          <w:p w14:paraId="47723CE1" w14:textId="79AC3E65" w:rsidR="00D04679" w:rsidRPr="00D04679" w:rsidRDefault="00D04679" w:rsidP="00372409">
            <w:pPr>
              <w:keepNext/>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f($status==1)</w:t>
            </w:r>
          </w:p>
        </w:tc>
      </w:tr>
    </w:tbl>
    <w:p w14:paraId="4AFAB3E2" w14:textId="20B17F27" w:rsidR="00EB424B" w:rsidRDefault="00372409" w:rsidP="00372409">
      <w:pPr>
        <w:pStyle w:val="Caption"/>
        <w:rPr>
          <w:rFonts w:cs="Times New Roman"/>
          <w:b w:val="0"/>
        </w:rPr>
      </w:pPr>
      <w:bookmarkStart w:id="196" w:name="_Toc59700884"/>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79</w:t>
      </w:r>
      <w:r w:rsidR="00F73158">
        <w:rPr>
          <w:noProof/>
        </w:rPr>
        <w:fldChar w:fldCharType="end"/>
      </w:r>
      <w:r w:rsidR="00EB424B">
        <w:t xml:space="preserve"> </w:t>
      </w:r>
      <w:r w:rsidR="00EB424B" w:rsidRPr="00EB424B">
        <w:rPr>
          <w:rFonts w:cs="Times New Roman"/>
          <w:b w:val="0"/>
          <w:i/>
        </w:rPr>
        <w:t xml:space="preserve">Source code Controller </w:t>
      </w:r>
      <w:r w:rsidR="00EB424B" w:rsidRPr="00465F58">
        <w:rPr>
          <w:rFonts w:cs="Times New Roman"/>
          <w:b w:val="0"/>
        </w:rPr>
        <w:t>Transaksi</w:t>
      </w:r>
      <w:bookmarkEnd w:id="19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0C5126" w:rsidRPr="00D04679" w14:paraId="19692C16" w14:textId="77777777" w:rsidTr="00D04679">
        <w:tc>
          <w:tcPr>
            <w:tcW w:w="8778" w:type="dxa"/>
          </w:tcPr>
          <w:p w14:paraId="1F377E37"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lastRenderedPageBreak/>
              <w:tab/>
            </w:r>
            <w:r w:rsidRPr="00D04679">
              <w:rPr>
                <w:rFonts w:ascii="Courier New" w:hAnsi="Courier New" w:cs="Courier New"/>
                <w:sz w:val="20"/>
              </w:rPr>
              <w:tab/>
              <w:t>{</w:t>
            </w:r>
          </w:p>
          <w:p w14:paraId="2EF1C5EB"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data['status']="admin";</w:t>
            </w:r>
          </w:p>
          <w:p w14:paraId="0C429C38"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726FCDA2"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else</w:t>
            </w:r>
          </w:p>
          <w:p w14:paraId="4630B005"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54DD8682"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data['status']="direktur";</w:t>
            </w:r>
            <w:r w:rsidRPr="00D04679">
              <w:rPr>
                <w:rFonts w:ascii="Courier New" w:hAnsi="Courier New" w:cs="Courier New"/>
                <w:sz w:val="20"/>
              </w:rPr>
              <w:tab/>
            </w:r>
          </w:p>
          <w:p w14:paraId="517E0922"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6B314A5F"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yang bener $data['daftar']=$this-&gt;TransaksiModel-&gt;getAllbyIdbarcode($id);</w:t>
            </w:r>
          </w:p>
          <w:p w14:paraId="5CFF035D"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data['daftar']=$this-&gt;TransaksiModel-&gt;getAllbyIdbarcodewherein($idbar);</w:t>
            </w:r>
          </w:p>
          <w:p w14:paraId="3E30F382"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f(isset($_SESSION['idcode']))</w:t>
            </w:r>
          </w:p>
          <w:p w14:paraId="76FA8B34"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04BB46F3"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barcode=$_SESSION['idcode'];</w:t>
            </w:r>
          </w:p>
          <w:p w14:paraId="1F9D91E6"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7AF2F22D"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else{</w:t>
            </w:r>
          </w:p>
          <w:p w14:paraId="5541AF71"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barcode=$_POST['idbarcode'];</w:t>
            </w:r>
            <w:r w:rsidRPr="00D04679">
              <w:rPr>
                <w:rFonts w:ascii="Courier New" w:hAnsi="Courier New" w:cs="Courier New"/>
                <w:sz w:val="20"/>
              </w:rPr>
              <w:tab/>
            </w:r>
          </w:p>
          <w:p w14:paraId="53F46F12"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r w:rsidRPr="00D04679">
              <w:rPr>
                <w:rFonts w:ascii="Courier New" w:hAnsi="Courier New" w:cs="Courier New"/>
                <w:sz w:val="20"/>
              </w:rPr>
              <w:tab/>
            </w:r>
            <w:r w:rsidRPr="00D04679">
              <w:rPr>
                <w:rFonts w:ascii="Courier New" w:hAnsi="Courier New" w:cs="Courier New"/>
                <w:sz w:val="20"/>
              </w:rPr>
              <w:tab/>
            </w:r>
          </w:p>
          <w:p w14:paraId="6355EA64"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0;</w:t>
            </w:r>
          </w:p>
          <w:p w14:paraId="720DEAE6"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idbar=array();</w:t>
            </w:r>
          </w:p>
          <w:p w14:paraId="1AF95AF7"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jumlah=count($idbarcode);</w:t>
            </w:r>
          </w:p>
          <w:p w14:paraId="6B236E4D"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echo $jumlah;</w:t>
            </w:r>
          </w:p>
          <w:p w14:paraId="494B5F22"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hile($i &lt; $jumlah)</w:t>
            </w:r>
          </w:p>
          <w:p w14:paraId="6B8D6933"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2B09BF2B"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d=$idbarcode[$i];</w:t>
            </w:r>
          </w:p>
          <w:p w14:paraId="2FF78EFE"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cho $id;</w:t>
            </w:r>
          </w:p>
          <w:p w14:paraId="47356CDB"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cho $idbar[$i];</w:t>
            </w:r>
          </w:p>
          <w:p w14:paraId="679DEB71"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where=array($idbarcode[$i]);</w:t>
            </w:r>
          </w:p>
          <w:p w14:paraId="305E3EBF"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i++;</w:t>
            </w:r>
          </w:p>
          <w:p w14:paraId="2A99E00F"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echo $i;</w:t>
            </w:r>
          </w:p>
          <w:p w14:paraId="6C355B8A"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untuk mengisi nilai session</w:t>
            </w:r>
          </w:p>
          <w:p w14:paraId="5605B0E5"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array_push($idbar,$id);</w:t>
            </w:r>
          </w:p>
          <w:p w14:paraId="33603375"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w:t>
            </w:r>
          </w:p>
          <w:p w14:paraId="0CA2E96C"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var_dump($idbarcode);</w:t>
            </w:r>
          </w:p>
          <w:p w14:paraId="60E18682"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this-&gt;session-&gt;set_userdata('idcode',$idbar);</w:t>
            </w:r>
          </w:p>
          <w:p w14:paraId="46F224DC"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r>
            <w:r w:rsidRPr="00D04679">
              <w:rPr>
                <w:rFonts w:ascii="Courier New" w:hAnsi="Courier New" w:cs="Courier New"/>
                <w:sz w:val="20"/>
              </w:rPr>
              <w:tab/>
              <w:t>//print_r($idbar);</w:t>
            </w:r>
          </w:p>
          <w:p w14:paraId="527CDA85"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print_r($_SESSION['idcode']);</w:t>
            </w:r>
          </w:p>
          <w:p w14:paraId="1AD80EEA" w14:textId="77777777" w:rsidR="000C5126" w:rsidRPr="00D04679" w:rsidRDefault="000C5126" w:rsidP="00D04679">
            <w:pPr>
              <w:spacing w:after="0" w:line="240" w:lineRule="auto"/>
              <w:rPr>
                <w:rFonts w:ascii="Courier New" w:hAnsi="Courier New" w:cs="Courier New"/>
                <w:sz w:val="20"/>
              </w:rPr>
            </w:pPr>
          </w:p>
          <w:p w14:paraId="6DC0DE61"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data['daftar']=$this-&gt;TransaksiModel-&gt;getAllbyIdbarcodewherein($idbarcode);</w:t>
            </w:r>
          </w:p>
          <w:p w14:paraId="1B2011FF"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code itu digunakan untuk convert code ke barcode atau qrcode</w:t>
            </w:r>
          </w:p>
          <w:p w14:paraId="385F26B3"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w:t>
            </w:r>
            <w:r w:rsidRPr="00D04679">
              <w:rPr>
                <w:rFonts w:ascii="Courier New" w:hAnsi="Courier New" w:cs="Courier New"/>
                <w:sz w:val="20"/>
              </w:rPr>
              <w:tab/>
            </w:r>
            <w:r w:rsidRPr="00D04679">
              <w:rPr>
                <w:rFonts w:ascii="Courier New" w:hAnsi="Courier New" w:cs="Courier New"/>
                <w:sz w:val="20"/>
              </w:rPr>
              <w:tab/>
              <w:t>$code=$idbarang.$iddepartement.$idyayasan.$date_month.$date_year;</w:t>
            </w:r>
          </w:p>
          <w:p w14:paraId="355C6A4F"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w:t>
            </w:r>
            <w:r w:rsidRPr="00D04679">
              <w:rPr>
                <w:rFonts w:ascii="Courier New" w:hAnsi="Courier New" w:cs="Courier New"/>
                <w:sz w:val="20"/>
              </w:rPr>
              <w:tab/>
            </w:r>
            <w:r w:rsidRPr="00D04679">
              <w:rPr>
                <w:rFonts w:ascii="Courier New" w:hAnsi="Courier New" w:cs="Courier New"/>
                <w:sz w:val="20"/>
              </w:rPr>
              <w:tab/>
              <w:t>$coder=(int)($idbarang.$iddepartement.$idyayasan.$date_month.$date_year);</w:t>
            </w:r>
            <w:r w:rsidRPr="00D04679">
              <w:rPr>
                <w:rFonts w:ascii="Courier New" w:hAnsi="Courier New" w:cs="Courier New"/>
                <w:sz w:val="20"/>
              </w:rPr>
              <w:tab/>
            </w:r>
            <w:r w:rsidRPr="00D04679">
              <w:rPr>
                <w:rFonts w:ascii="Courier New" w:hAnsi="Courier New" w:cs="Courier New"/>
                <w:sz w:val="20"/>
              </w:rPr>
              <w:tab/>
            </w:r>
          </w:p>
          <w:p w14:paraId="356724E7" w14:textId="77777777" w:rsidR="000C5126" w:rsidRPr="00D04679" w:rsidRDefault="000C5126" w:rsidP="00D04679">
            <w:pPr>
              <w:spacing w:after="0" w:line="240" w:lineRule="auto"/>
              <w:rPr>
                <w:rFonts w:ascii="Courier New" w:hAnsi="Courier New" w:cs="Courier New"/>
                <w:sz w:val="20"/>
              </w:rPr>
            </w:pPr>
            <w:r w:rsidRPr="00D04679">
              <w:rPr>
                <w:rFonts w:ascii="Courier New" w:hAnsi="Courier New" w:cs="Courier New"/>
                <w:sz w:val="20"/>
              </w:rPr>
              <w:tab/>
            </w:r>
            <w:r w:rsidRPr="00D04679">
              <w:rPr>
                <w:rFonts w:ascii="Courier New" w:hAnsi="Courier New" w:cs="Courier New"/>
                <w:sz w:val="20"/>
              </w:rPr>
              <w:tab/>
              <w:t>//vardumb buat convert dari int ke string</w:t>
            </w:r>
          </w:p>
          <w:p w14:paraId="29F5E897" w14:textId="77777777" w:rsidR="000C5126" w:rsidRDefault="000C5126" w:rsidP="00D04679">
            <w:pPr>
              <w:spacing w:after="0" w:line="240" w:lineRule="auto"/>
              <w:rPr>
                <w:rFonts w:ascii="Courier New" w:hAnsi="Courier New" w:cs="Courier New"/>
                <w:sz w:val="20"/>
              </w:rPr>
            </w:pPr>
            <w:r w:rsidRPr="00D04679">
              <w:rPr>
                <w:rFonts w:ascii="Courier New" w:hAnsi="Courier New" w:cs="Courier New"/>
                <w:sz w:val="20"/>
              </w:rPr>
              <w:t>//</w:t>
            </w:r>
            <w:r w:rsidRPr="00D04679">
              <w:rPr>
                <w:rFonts w:ascii="Courier New" w:hAnsi="Courier New" w:cs="Courier New"/>
                <w:sz w:val="20"/>
              </w:rPr>
              <w:tab/>
            </w:r>
            <w:r w:rsidRPr="00D04679">
              <w:rPr>
                <w:rFonts w:ascii="Courier New" w:hAnsi="Courier New" w:cs="Courier New"/>
                <w:sz w:val="20"/>
              </w:rPr>
              <w:tab/>
              <w:t>$codestr=var_dump((string) $coder);</w:t>
            </w:r>
          </w:p>
          <w:p w14:paraId="59E8B44F" w14:textId="77777777" w:rsidR="00E1121A" w:rsidRPr="00E1121A" w:rsidRDefault="00E1121A" w:rsidP="00E1121A">
            <w:pPr>
              <w:spacing w:after="0" w:line="240" w:lineRule="auto"/>
              <w:rPr>
                <w:rFonts w:ascii="Courier New" w:hAnsi="Courier New" w:cs="Courier New"/>
                <w:sz w:val="20"/>
              </w:rPr>
            </w:pPr>
          </w:p>
          <w:p w14:paraId="4F5A112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untuk code convert qrcode</w:t>
            </w:r>
          </w:p>
          <w:p w14:paraId="4D5169A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qrCode= new Endroid\QrCode\QrCode($code);</w:t>
            </w:r>
          </w:p>
          <w:p w14:paraId="474DF22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qrCode-&gt;</w:t>
            </w:r>
            <w:proofErr w:type="gramStart"/>
            <w:r w:rsidRPr="00E1121A">
              <w:rPr>
                <w:rFonts w:ascii="Courier New" w:hAnsi="Courier New" w:cs="Courier New"/>
                <w:sz w:val="20"/>
              </w:rPr>
              <w:t>writeFile(</w:t>
            </w:r>
            <w:proofErr w:type="gramEnd"/>
            <w:r w:rsidRPr="00E1121A">
              <w:rPr>
                <w:rFonts w:ascii="Courier New" w:hAnsi="Courier New" w:cs="Courier New"/>
                <w:sz w:val="20"/>
              </w:rPr>
              <w:t>'temp/'.$code.'.png');</w:t>
            </w:r>
          </w:p>
          <w:p w14:paraId="144F592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431CBDC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 xml:space="preserve">$tempdir = "temp/"; </w:t>
            </w:r>
          </w:p>
          <w:p w14:paraId="40A88DF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if (</w:t>
            </w:r>
            <w:proofErr w:type="gramStart"/>
            <w:r w:rsidRPr="00E1121A">
              <w:rPr>
                <w:rFonts w:ascii="Courier New" w:hAnsi="Courier New" w:cs="Courier New"/>
                <w:sz w:val="20"/>
              </w:rPr>
              <w:t>!file</w:t>
            </w:r>
            <w:proofErr w:type="gramEnd"/>
            <w:r w:rsidRPr="00E1121A">
              <w:rPr>
                <w:rFonts w:ascii="Courier New" w:hAnsi="Courier New" w:cs="Courier New"/>
                <w:sz w:val="20"/>
              </w:rPr>
              <w:t>_exists($tempdir))#kalau folder belum ada, maka buat.</w:t>
            </w:r>
          </w:p>
          <w:p w14:paraId="2845D0D4" w14:textId="46EDC045" w:rsidR="00E1121A" w:rsidRPr="00D04679" w:rsidRDefault="00E1121A" w:rsidP="007D4432">
            <w:pPr>
              <w:keepNext/>
              <w:spacing w:after="0" w:line="240" w:lineRule="auto"/>
              <w:rPr>
                <w:rFonts w:ascii="Courier New" w:hAnsi="Courier New" w:cs="Courier New"/>
                <w:sz w:val="20"/>
              </w:rPr>
            </w:pPr>
          </w:p>
        </w:tc>
      </w:tr>
    </w:tbl>
    <w:p w14:paraId="6C8560F5" w14:textId="24F4EAE9" w:rsidR="000C5126" w:rsidRDefault="007D4432" w:rsidP="007D4432">
      <w:pPr>
        <w:pStyle w:val="Caption"/>
        <w:rPr>
          <w:b w:val="0"/>
        </w:rPr>
      </w:pPr>
      <w:bookmarkStart w:id="197" w:name="_Toc5970088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0</w:t>
      </w:r>
      <w:r w:rsidR="00F73158">
        <w:rPr>
          <w:noProof/>
        </w:rPr>
        <w:fldChar w:fldCharType="end"/>
      </w:r>
      <w:r w:rsidR="000C5126">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1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0C5126" w:rsidRPr="00E1121A" w14:paraId="48AF9809" w14:textId="77777777" w:rsidTr="00E1121A">
        <w:tc>
          <w:tcPr>
            <w:tcW w:w="8778" w:type="dxa"/>
          </w:tcPr>
          <w:p w14:paraId="7E6CC73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lastRenderedPageBreak/>
              <w:t>//</w:t>
            </w:r>
            <w:r w:rsidRPr="00E1121A">
              <w:rPr>
                <w:rFonts w:ascii="Courier New" w:hAnsi="Courier New" w:cs="Courier New"/>
                <w:sz w:val="20"/>
              </w:rPr>
              <w:tab/>
              <w:t xml:space="preserve">    mkdir($tempdir);</w:t>
            </w:r>
          </w:p>
          <w:p w14:paraId="2E231FFC"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isi_teks = $code;</w:t>
            </w:r>
          </w:p>
          <w:p w14:paraId="148ED766"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namafile = $code.</w:t>
            </w:r>
            <w:proofErr w:type="gramStart"/>
            <w:r w:rsidRPr="00E1121A">
              <w:rPr>
                <w:rFonts w:ascii="Courier New" w:hAnsi="Courier New" w:cs="Courier New"/>
                <w:sz w:val="20"/>
              </w:rPr>
              <w:t>".</w:t>
            </w:r>
            <w:proofErr w:type="gramEnd"/>
            <w:r w:rsidRPr="00E1121A">
              <w:rPr>
                <w:rFonts w:ascii="Courier New" w:hAnsi="Courier New" w:cs="Courier New"/>
                <w:sz w:val="20"/>
              </w:rPr>
              <w:t>png";</w:t>
            </w:r>
          </w:p>
          <w:p w14:paraId="46EA172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quality = 'H'; //ada 4 pilihan, L (Low), M(Medium), Q(Good), H(High)</w:t>
            </w:r>
          </w:p>
          <w:p w14:paraId="1D872EB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ukuran = 2; //batasan 1 paling kecil, 10 paling besar</w:t>
            </w:r>
          </w:p>
          <w:p w14:paraId="66185D33"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padding = 1;</w:t>
            </w:r>
          </w:p>
          <w:p w14:paraId="4FBC603E"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QRCode::png($isi_teks,$tempdir.$namafile,$quality,$ukuran,$padding);</w:t>
            </w:r>
          </w:p>
          <w:p w14:paraId="08C507E3" w14:textId="77777777" w:rsidR="000C5126" w:rsidRPr="00E1121A" w:rsidRDefault="000C5126" w:rsidP="00E1121A">
            <w:pPr>
              <w:spacing w:after="0" w:line="240" w:lineRule="auto"/>
              <w:rPr>
                <w:rFonts w:ascii="Courier New" w:hAnsi="Courier New" w:cs="Courier New"/>
                <w:sz w:val="20"/>
              </w:rPr>
            </w:pPr>
          </w:p>
          <w:p w14:paraId="09CC4F6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untuk code convert barcode</w:t>
            </w:r>
          </w:p>
          <w:p w14:paraId="7E0E13C0"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generator = new Picqer\Barcode\BarcodeGeneratorHTML();</w:t>
            </w:r>
          </w:p>
          <w:p w14:paraId="7D18B2F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generator = new Picqer\Barcode\BarcodeGeneratorPNG();</w:t>
            </w:r>
          </w:p>
          <w:p w14:paraId="3795D40B"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rror_reporting(0);</w:t>
            </w:r>
          </w:p>
          <w:p w14:paraId="09F473A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file_put_</w:t>
            </w:r>
            <w:proofErr w:type="gramStart"/>
            <w:r w:rsidRPr="00E1121A">
              <w:rPr>
                <w:rFonts w:ascii="Courier New" w:hAnsi="Courier New" w:cs="Courier New"/>
                <w:sz w:val="20"/>
              </w:rPr>
              <w:t>contents(</w:t>
            </w:r>
            <w:proofErr w:type="gramEnd"/>
            <w:r w:rsidRPr="00E1121A">
              <w:rPr>
                <w:rFonts w:ascii="Courier New" w:hAnsi="Courier New" w:cs="Courier New"/>
                <w:sz w:val="20"/>
              </w:rPr>
              <w:t>'temp/barcode/'.$code.'.jpg', $generator-&gt;getBarcode($code,$generator::TYPE_CODABAR));</w:t>
            </w:r>
          </w:p>
          <w:p w14:paraId="0205965A" w14:textId="77777777" w:rsidR="000C5126" w:rsidRPr="00E1121A" w:rsidRDefault="000C5126" w:rsidP="00E1121A">
            <w:pPr>
              <w:spacing w:after="0" w:line="240" w:lineRule="auto"/>
              <w:rPr>
                <w:rFonts w:ascii="Courier New" w:hAnsi="Courier New" w:cs="Courier New"/>
                <w:sz w:val="20"/>
              </w:rPr>
            </w:pPr>
          </w:p>
          <w:p w14:paraId="2B65B58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untuk melempar ke view</w:t>
            </w:r>
          </w:p>
          <w:p w14:paraId="77F152FB"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w:t>
            </w:r>
            <w:r w:rsidRPr="00E1121A">
              <w:rPr>
                <w:rFonts w:ascii="Courier New" w:hAnsi="Courier New" w:cs="Courier New"/>
                <w:sz w:val="20"/>
              </w:rPr>
              <w:tab/>
            </w:r>
            <w:r w:rsidRPr="00E1121A">
              <w:rPr>
                <w:rFonts w:ascii="Courier New" w:hAnsi="Courier New" w:cs="Courier New"/>
                <w:sz w:val="20"/>
              </w:rPr>
              <w:tab/>
              <w:t>$data['kode']=$idbarang.$iddepartement.$idyayasan.$date_month.$date_year;</w:t>
            </w:r>
          </w:p>
          <w:p w14:paraId="000969B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his-&gt;blade-&gt;render('transaksiBarang',$data);</w:t>
            </w:r>
          </w:p>
          <w:p w14:paraId="04292EC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w:t>
            </w:r>
          </w:p>
          <w:p w14:paraId="3AF462F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function ini digunakan untuk menhapus id yang telah diinputkan pada sertibar apabila telah menginputkan barang</w:t>
            </w:r>
          </w:p>
          <w:p w14:paraId="4C85304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public function clearId()</w:t>
            </w:r>
          </w:p>
          <w:p w14:paraId="2C9920C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w:t>
            </w:r>
          </w:p>
          <w:p w14:paraId="098B531B"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f(isset($_SESSION['btncetakkuu']))</w:t>
            </w:r>
          </w:p>
          <w:p w14:paraId="40FFD9F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325AE56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this-&gt;TransaksiModel-&gt;getIdtransaksi();</w:t>
            </w:r>
          </w:p>
          <w:p w14:paraId="641F6B1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TransaksiModel-&gt;setDeleteIdDataTransaksi($id_transaksi);</w:t>
            </w:r>
          </w:p>
          <w:p w14:paraId="245D61C6"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redirect('barang/daftarbarang');</w:t>
            </w:r>
          </w:p>
          <w:p w14:paraId="2D7CB6C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247CE5E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lse</w:t>
            </w:r>
          </w:p>
          <w:p w14:paraId="668DBC0B"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6673D10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redirect('barang/daftarbarang');</w:t>
            </w:r>
          </w:p>
          <w:p w14:paraId="0425F97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3FE1205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w:t>
            </w:r>
          </w:p>
          <w:p w14:paraId="3AA304C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function API untuk menampilkan select BOX sertibar</w:t>
            </w:r>
          </w:p>
          <w:p w14:paraId="406742CB" w14:textId="77777777" w:rsidR="000C5126"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t>public function selectBox()</w:t>
            </w:r>
          </w:p>
          <w:p w14:paraId="547A4E3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t xml:space="preserve">{ </w:t>
            </w:r>
            <w:r w:rsidRPr="00E1121A">
              <w:rPr>
                <w:rFonts w:ascii="Courier New" w:hAnsi="Courier New" w:cs="Courier New"/>
                <w:sz w:val="20"/>
              </w:rPr>
              <w:tab/>
            </w:r>
          </w:p>
          <w:p w14:paraId="7316B5F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 = $this-&gt;input-&gt;post('id');</w:t>
            </w:r>
          </w:p>
          <w:p w14:paraId="494EE05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option = $this-&gt;input-&gt;post('op');</w:t>
            </w:r>
          </w:p>
          <w:p w14:paraId="7200C11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f ($option==1)</w:t>
            </w:r>
          </w:p>
          <w:p w14:paraId="21FB9F1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 xml:space="preserve">{ </w:t>
            </w:r>
            <w:r w:rsidRPr="00E1121A">
              <w:rPr>
                <w:rFonts w:ascii="Courier New" w:hAnsi="Courier New" w:cs="Courier New"/>
                <w:sz w:val="20"/>
              </w:rPr>
              <w:tab/>
              <w:t>$nama_jabatan=$this-&gt;KaryawanModelTrans-&gt;getJabatanKaryawanbyId($id);</w:t>
            </w:r>
          </w:p>
          <w:p w14:paraId="4D13F1C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echo $nama_jabatan;</w:t>
            </w:r>
          </w:p>
          <w:p w14:paraId="112F3BC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5C143A7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else if($option==2)</w:t>
            </w:r>
          </w:p>
          <w:p w14:paraId="0F14FCB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3330E05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jabatan=$this-&gt;KaryawanModelTrans-&gt;getJabatanKaryawanbyId($id);</w:t>
            </w:r>
          </w:p>
          <w:p w14:paraId="751C135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echo $nama_jabatan;</w:t>
            </w:r>
          </w:p>
          <w:p w14:paraId="511FF73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0C0F795D" w14:textId="6863314D" w:rsidR="00E1121A" w:rsidRPr="00E1121A" w:rsidRDefault="00E1121A" w:rsidP="007D4432">
            <w:pPr>
              <w:keepNext/>
              <w:spacing w:after="0" w:line="240" w:lineRule="auto"/>
              <w:rPr>
                <w:rFonts w:ascii="Courier New" w:hAnsi="Courier New" w:cs="Courier New"/>
                <w:sz w:val="20"/>
              </w:rPr>
            </w:pPr>
          </w:p>
        </w:tc>
      </w:tr>
    </w:tbl>
    <w:p w14:paraId="3F71ADAF" w14:textId="71C18AFB" w:rsidR="000C5126" w:rsidRPr="000C5126" w:rsidRDefault="007D4432" w:rsidP="007D4432">
      <w:pPr>
        <w:pStyle w:val="Caption"/>
        <w:rPr>
          <w:b w:val="0"/>
        </w:rPr>
      </w:pPr>
      <w:bookmarkStart w:id="198" w:name="_Toc5970088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1</w:t>
      </w:r>
      <w:r w:rsidR="00F73158">
        <w:rPr>
          <w:noProof/>
        </w:rPr>
        <w:fldChar w:fldCharType="end"/>
      </w:r>
      <w:r w:rsidR="000C5126">
        <w:t xml:space="preserve"> </w:t>
      </w:r>
      <w:r w:rsidR="000C5126">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19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0C5126" w:rsidRPr="00E1121A" w14:paraId="16B50C5B" w14:textId="77777777" w:rsidTr="00E1121A">
        <w:tc>
          <w:tcPr>
            <w:tcW w:w="8778" w:type="dxa"/>
          </w:tcPr>
          <w:p w14:paraId="08B08A6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lastRenderedPageBreak/>
              <w:tab/>
            </w:r>
            <w:r w:rsidRPr="00E1121A">
              <w:rPr>
                <w:rFonts w:ascii="Courier New" w:hAnsi="Courier New" w:cs="Courier New"/>
                <w:sz w:val="20"/>
              </w:rPr>
              <w:tab/>
              <w:t>}</w:t>
            </w:r>
          </w:p>
          <w:p w14:paraId="77B9EE6C"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function API untuk menampilkan select Box lokasi Barang</w:t>
            </w:r>
          </w:p>
          <w:p w14:paraId="32FCAC1B"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public function selectBox_lokasi()</w:t>
            </w:r>
          </w:p>
          <w:p w14:paraId="22635FD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w:t>
            </w:r>
          </w:p>
          <w:p w14:paraId="5960F21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 = $this-&gt;input-&gt;post('id');</w:t>
            </w:r>
          </w:p>
          <w:p w14:paraId="7733D8D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his-&gt;session-&gt;set_userdata('idlok',$id);</w:t>
            </w:r>
          </w:p>
          <w:p w14:paraId="1B124EF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option = $this-&gt;input-&gt;post('op');</w:t>
            </w:r>
          </w:p>
          <w:p w14:paraId="286CA05E"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f ($option==1)</w:t>
            </w:r>
          </w:p>
          <w:p w14:paraId="6A50FDED"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 xml:space="preserve">{ </w:t>
            </w:r>
            <w:r w:rsidRPr="00E1121A">
              <w:rPr>
                <w:rFonts w:ascii="Courier New" w:hAnsi="Courier New" w:cs="Courier New"/>
                <w:sz w:val="20"/>
              </w:rPr>
              <w:tab/>
              <w:t>$lokasidetail=$this-&gt;LokasiModelTrans-&gt;getlokasidetail($id);</w:t>
            </w:r>
          </w:p>
          <w:p w14:paraId="402A6DC0"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 xml:space="preserve"> echo "&lt;option value=''&gt;----------------------------------Pilih Detail Ruangan----------------------------------------&lt;/option&gt;";</w:t>
            </w:r>
          </w:p>
          <w:p w14:paraId="36C133D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foreach($lokasidetail as $ld)</w:t>
            </w:r>
          </w:p>
          <w:p w14:paraId="2CEFB2AD"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02A66753"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 xml:space="preserve"> </w:t>
            </w:r>
            <w:proofErr w:type="gramStart"/>
            <w:r w:rsidRPr="00E1121A">
              <w:rPr>
                <w:rFonts w:ascii="Courier New" w:hAnsi="Courier New" w:cs="Courier New"/>
                <w:sz w:val="20"/>
              </w:rPr>
              <w:t>echo</w:t>
            </w:r>
            <w:proofErr w:type="gramEnd"/>
            <w:r w:rsidRPr="00E1121A">
              <w:rPr>
                <w:rFonts w:ascii="Courier New" w:hAnsi="Courier New" w:cs="Courier New"/>
                <w:sz w:val="20"/>
              </w:rPr>
              <w:t xml:space="preserve"> "&lt;option value='".$ld['id_detail_ruangan']."'&gt;"</w:t>
            </w:r>
            <w:proofErr w:type="gramStart"/>
            <w:r w:rsidRPr="00E1121A">
              <w:rPr>
                <w:rFonts w:ascii="Courier New" w:hAnsi="Courier New" w:cs="Courier New"/>
                <w:sz w:val="20"/>
              </w:rPr>
              <w:t>.$</w:t>
            </w:r>
            <w:proofErr w:type="gramEnd"/>
            <w:r w:rsidRPr="00E1121A">
              <w:rPr>
                <w:rFonts w:ascii="Courier New" w:hAnsi="Courier New" w:cs="Courier New"/>
                <w:sz w:val="20"/>
              </w:rPr>
              <w:t>ld['detail_nama_ruangan']."&lt;/option&gt;";</w:t>
            </w:r>
          </w:p>
          <w:p w14:paraId="76A342BA" w14:textId="63594D48"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r w:rsidRPr="00E1121A">
              <w:rPr>
                <w:rFonts w:ascii="Courier New" w:hAnsi="Courier New" w:cs="Courier New"/>
                <w:sz w:val="20"/>
              </w:rPr>
              <w:tab/>
            </w:r>
          </w:p>
          <w:p w14:paraId="7043DCB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76766DB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lse</w:t>
            </w:r>
          </w:p>
          <w:p w14:paraId="2D05181B" w14:textId="73F6A5AF"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377A7CE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7116937D"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w:t>
            </w:r>
            <w:r w:rsidRPr="00E1121A">
              <w:rPr>
                <w:rFonts w:ascii="Courier New" w:hAnsi="Courier New" w:cs="Courier New"/>
                <w:sz w:val="20"/>
              </w:rPr>
              <w:tab/>
            </w:r>
          </w:p>
          <w:p w14:paraId="0A251FFE"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function untuk menampilkan history data</w:t>
            </w:r>
          </w:p>
          <w:p w14:paraId="4D49173C"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ublic function historyTransaksi()</w:t>
            </w:r>
          </w:p>
          <w:p w14:paraId="080D28F9"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f($_SESSION['status'] !== NULL){</w:t>
            </w:r>
          </w:p>
          <w:p w14:paraId="7BE9999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title']="INVENTARIS YSI";</w:t>
            </w:r>
          </w:p>
          <w:p w14:paraId="4BB549F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ubtitle']="HISTORY TRRANSAKSI";</w:t>
            </w:r>
          </w:p>
          <w:p w14:paraId="04E326A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active']="HistoryTransaksi";</w:t>
            </w:r>
          </w:p>
          <w:p w14:paraId="194DB42D"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status=$_SESSION['status'];</w:t>
            </w:r>
          </w:p>
          <w:p w14:paraId="5505D2FA" w14:textId="77777777" w:rsidR="000C5126" w:rsidRPr="00E1121A" w:rsidRDefault="000C5126" w:rsidP="00E1121A">
            <w:pPr>
              <w:spacing w:after="0" w:line="240" w:lineRule="auto"/>
              <w:rPr>
                <w:rFonts w:ascii="Courier New" w:hAnsi="Courier New" w:cs="Courier New"/>
                <w:sz w:val="20"/>
              </w:rPr>
            </w:pPr>
          </w:p>
          <w:p w14:paraId="5B7B963D"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f($status==1)</w:t>
            </w:r>
          </w:p>
          <w:p w14:paraId="2F3F7EB3"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586D05BD" w14:textId="77777777" w:rsidR="000C5126" w:rsidRPr="00E1121A"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admin";</w:t>
            </w:r>
          </w:p>
          <w:p w14:paraId="4547DAFD" w14:textId="77777777" w:rsidR="000C5126" w:rsidRPr="00E1121A"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2C27F4AA" w14:textId="30F6C89C" w:rsidR="000C5126"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00E1121A">
              <w:rPr>
                <w:rFonts w:ascii="Courier New" w:hAnsi="Courier New" w:cs="Courier New"/>
                <w:sz w:val="20"/>
              </w:rPr>
              <w:t>e</w:t>
            </w:r>
            <w:r w:rsidRPr="00E1121A">
              <w:rPr>
                <w:rFonts w:ascii="Courier New" w:hAnsi="Courier New" w:cs="Courier New"/>
                <w:sz w:val="20"/>
              </w:rPr>
              <w:t>lse</w:t>
            </w:r>
          </w:p>
          <w:p w14:paraId="15FE82A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5FE607B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direktur";</w:t>
            </w:r>
            <w:r w:rsidRPr="00E1121A">
              <w:rPr>
                <w:rFonts w:ascii="Courier New" w:hAnsi="Courier New" w:cs="Courier New"/>
                <w:sz w:val="20"/>
              </w:rPr>
              <w:tab/>
            </w:r>
          </w:p>
          <w:p w14:paraId="16C3F92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773989E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menampilkan seluruh data yang ada pada tabel data_transaksi dan ttransaksi</w:t>
            </w:r>
          </w:p>
          <w:p w14:paraId="756B789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headermutasi']="HISTORY TRANSAKSI";</w:t>
            </w:r>
          </w:p>
          <w:p w14:paraId="36FE42C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historytransaksi']=$this-&gt;TransaksiModel-&gt;getAllHistoryTransaksi();</w:t>
            </w:r>
          </w:p>
          <w:p w14:paraId="53557562" w14:textId="77777777" w:rsidR="00E1121A" w:rsidRPr="00E1121A" w:rsidRDefault="00E1121A" w:rsidP="00E1121A">
            <w:pPr>
              <w:spacing w:after="0" w:line="240" w:lineRule="auto"/>
              <w:rPr>
                <w:rFonts w:ascii="Courier New" w:hAnsi="Courier New" w:cs="Courier New"/>
                <w:sz w:val="20"/>
              </w:rPr>
            </w:pPr>
          </w:p>
          <w:p w14:paraId="1085125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blade-&gt;render('historyTransaksi',$data);</w:t>
            </w:r>
          </w:p>
          <w:p w14:paraId="5C1C352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412F9B1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lse</w:t>
            </w:r>
          </w:p>
          <w:p w14:paraId="5A5E9D1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7ABDA1B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redirect('start/start');</w:t>
            </w:r>
          </w:p>
          <w:p w14:paraId="57F10CCB"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r w:rsidRPr="00E1121A">
              <w:rPr>
                <w:rFonts w:ascii="Courier New" w:hAnsi="Courier New" w:cs="Courier New"/>
                <w:sz w:val="20"/>
              </w:rPr>
              <w:tab/>
            </w:r>
          </w:p>
          <w:p w14:paraId="5584AD9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t>}</w:t>
            </w:r>
          </w:p>
          <w:p w14:paraId="5E03B47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t>//mengupdate data transaksi sebelum dicetak</w:t>
            </w:r>
          </w:p>
          <w:p w14:paraId="4F2F582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t>public function updatetransaksi()</w:t>
            </w:r>
          </w:p>
          <w:p w14:paraId="6655B3F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t>{</w:t>
            </w:r>
          </w:p>
          <w:p w14:paraId="00E62F3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f($_SESSION['status'] !== NULL){</w:t>
            </w:r>
          </w:p>
          <w:p w14:paraId="15486E1D" w14:textId="23FC968A" w:rsidR="00E1121A" w:rsidRPr="00E1121A" w:rsidRDefault="00E1121A" w:rsidP="007D4432">
            <w:pPr>
              <w:keepNext/>
              <w:spacing w:after="0" w:line="240" w:lineRule="auto"/>
              <w:rPr>
                <w:rFonts w:ascii="Courier New" w:hAnsi="Courier New" w:cs="Courier New"/>
                <w:sz w:val="20"/>
              </w:rPr>
            </w:pPr>
          </w:p>
        </w:tc>
      </w:tr>
    </w:tbl>
    <w:p w14:paraId="462F4794" w14:textId="5AC0CDCD" w:rsidR="000C5126" w:rsidRPr="000C5126" w:rsidRDefault="007D4432" w:rsidP="007D4432">
      <w:pPr>
        <w:pStyle w:val="Caption"/>
        <w:rPr>
          <w:b w:val="0"/>
        </w:rPr>
      </w:pPr>
      <w:bookmarkStart w:id="199" w:name="_Toc5970088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2</w:t>
      </w:r>
      <w:r w:rsidR="00F73158">
        <w:rPr>
          <w:noProof/>
        </w:rPr>
        <w:fldChar w:fldCharType="end"/>
      </w:r>
      <w:r w:rsidR="000C5126">
        <w:t xml:space="preserve"> </w:t>
      </w:r>
      <w:r w:rsidR="000C5126">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1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0C5126" w:rsidRPr="00E1121A" w14:paraId="0C5AF5D0" w14:textId="77777777" w:rsidTr="00E1121A">
        <w:tc>
          <w:tcPr>
            <w:tcW w:w="8778" w:type="dxa"/>
          </w:tcPr>
          <w:p w14:paraId="055CA43B"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lastRenderedPageBreak/>
              <w:tab/>
            </w:r>
            <w:r w:rsidRPr="00E1121A">
              <w:rPr>
                <w:rFonts w:ascii="Courier New" w:hAnsi="Courier New" w:cs="Courier New"/>
                <w:sz w:val="20"/>
              </w:rPr>
              <w:tab/>
            </w:r>
            <w:r w:rsidRPr="00E1121A">
              <w:rPr>
                <w:rFonts w:ascii="Courier New" w:hAnsi="Courier New" w:cs="Courier New"/>
                <w:sz w:val="20"/>
              </w:rPr>
              <w:tab/>
              <w:t>$data['title']="INVENTARIS YSI";</w:t>
            </w:r>
          </w:p>
          <w:p w14:paraId="4E15201C"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ubtitle']="Transaksi Barang";</w:t>
            </w:r>
          </w:p>
          <w:p w14:paraId="1B7DA040"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headerpencetakan']="SERAH TERIMA BARANG";</w:t>
            </w:r>
          </w:p>
          <w:p w14:paraId="3D79751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active']="TransaksiBarang";</w:t>
            </w:r>
          </w:p>
          <w:p w14:paraId="778CE16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ketbarang=$this-&gt;input-&gt;post('ket');</w:t>
            </w:r>
          </w:p>
          <w:p w14:paraId="72AFBFD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bar=$_SESSION['idcode'];</w:t>
            </w:r>
          </w:p>
          <w:p w14:paraId="5B5EDD4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status=$_SESSION['status'];</w:t>
            </w:r>
          </w:p>
          <w:p w14:paraId="615C3F6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f($status==1)</w:t>
            </w:r>
          </w:p>
          <w:p w14:paraId="2AF9B60D"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48C9E3D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admin";</w:t>
            </w:r>
          </w:p>
          <w:p w14:paraId="0435B3A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1B38CDC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else</w:t>
            </w:r>
          </w:p>
          <w:p w14:paraId="6D3B1E29"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1001070E"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direktur";</w:t>
            </w:r>
            <w:r w:rsidRPr="00E1121A">
              <w:rPr>
                <w:rFonts w:ascii="Courier New" w:hAnsi="Courier New" w:cs="Courier New"/>
                <w:sz w:val="20"/>
              </w:rPr>
              <w:tab/>
            </w:r>
          </w:p>
          <w:p w14:paraId="127856D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2DA7424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this-&gt;input-&gt;post('idTransaksi');</w:t>
            </w:r>
          </w:p>
          <w:p w14:paraId="04A67A09"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Penerima=$this-&gt;input-&gt;post('idPenerima');</w:t>
            </w:r>
          </w:p>
          <w:p w14:paraId="01A44F6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Penyerah=$this-&gt;input-&gt;post('idPenyerah');</w:t>
            </w:r>
          </w:p>
          <w:p w14:paraId="17865193"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erima=$this-&gt;KaryawanModelTrans-&gt;getNamaKaryawanbyId($idPenerima);</w:t>
            </w:r>
          </w:p>
          <w:p w14:paraId="16F4284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yerah=$this-&gt;KaryawanModelTrans-&gt;getNamaKaryawanbyId($idPenyerah);</w:t>
            </w:r>
          </w:p>
          <w:p w14:paraId="2FB91F4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transaksi=[</w:t>
            </w:r>
          </w:p>
          <w:p w14:paraId="6BF1472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gt;$id_transaksi,</w:t>
            </w:r>
          </w:p>
          <w:p w14:paraId="2242DA3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erima'=&gt;$this-&gt;input-&gt;post('jabPenerima'),</w:t>
            </w:r>
          </w:p>
          <w:p w14:paraId="79BAB07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yerah'=&gt;$this-&gt;input-&gt;post('jabPenyerah'),</w:t>
            </w:r>
          </w:p>
          <w:p w14:paraId="0A10DDC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peletakan'=&gt;$this-&gt;input-&gt;post('lokasiBarang'),</w:t>
            </w:r>
          </w:p>
          <w:p w14:paraId="244566C3" w14:textId="788B8DC5" w:rsidR="00E1121A"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erima'=&gt;$nama_penerima,</w:t>
            </w:r>
            <w:r w:rsidR="00E1121A" w:rsidRPr="00E1121A">
              <w:rPr>
                <w:rFonts w:ascii="Courier New" w:hAnsi="Courier New" w:cs="Courier New"/>
                <w:sz w:val="20"/>
              </w:rPr>
              <w:t xml:space="preserve"> </w:t>
            </w:r>
            <w:r w:rsidR="00E1121A" w:rsidRPr="00E1121A">
              <w:rPr>
                <w:rFonts w:ascii="Courier New" w:hAnsi="Courier New" w:cs="Courier New"/>
                <w:sz w:val="20"/>
              </w:rPr>
              <w:tab/>
            </w:r>
            <w:r w:rsidR="00E1121A" w:rsidRPr="00E1121A">
              <w:rPr>
                <w:rFonts w:ascii="Courier New" w:hAnsi="Courier New" w:cs="Courier New"/>
                <w:sz w:val="20"/>
              </w:rPr>
              <w:tab/>
            </w:r>
            <w:r w:rsidR="00E1121A" w:rsidRPr="00E1121A">
              <w:rPr>
                <w:rFonts w:ascii="Courier New" w:hAnsi="Courier New" w:cs="Courier New"/>
                <w:sz w:val="20"/>
              </w:rPr>
              <w:tab/>
            </w:r>
            <w:r w:rsidR="00E1121A" w:rsidRPr="00E1121A">
              <w:rPr>
                <w:rFonts w:ascii="Courier New" w:hAnsi="Courier New" w:cs="Courier New"/>
                <w:sz w:val="20"/>
              </w:rPr>
              <w:tab/>
              <w:t>'nama_penyerah'=&gt;$nama_penyerah,</w:t>
            </w:r>
          </w:p>
          <w:p w14:paraId="1584178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gl_peletakan'=&gt;$this-&gt;input-&gt;post('tglPenyerah')</w:t>
            </w:r>
          </w:p>
          <w:p w14:paraId="0787D4A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00F634D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setUpdateTransaksi=$this-&gt;TransaksiModel-&gt;setUpdateTransaksi($ttransaksi,$id_transaksi);</w:t>
            </w:r>
          </w:p>
          <w:p w14:paraId="00559644" w14:textId="77777777" w:rsidR="00E1121A" w:rsidRPr="00E1121A" w:rsidRDefault="00E1121A" w:rsidP="00E1121A">
            <w:pPr>
              <w:spacing w:after="0" w:line="240" w:lineRule="auto"/>
              <w:rPr>
                <w:rFonts w:ascii="Courier New" w:hAnsi="Courier New" w:cs="Courier New"/>
                <w:sz w:val="20"/>
              </w:rPr>
            </w:pPr>
          </w:p>
          <w:p w14:paraId="6E725BBC"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ttransaksi']=$this-&gt;TransaksiModel-&gt;getAllttransaksi($id_transaksi);</w:t>
            </w:r>
          </w:p>
          <w:p w14:paraId="3436270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session-&gt;set_userdata('editbutton','&lt;button type="button"  class="btn btn-success"  id="btntabeltransaksi"</w:t>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gt;</w:t>
            </w:r>
          </w:p>
          <w:p w14:paraId="1C832E8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Edit Data Transaksi</w:t>
            </w:r>
          </w:p>
          <w:p w14:paraId="6F9BB5D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t;/button&gt;');</w:t>
            </w:r>
          </w:p>
          <w:p w14:paraId="439D0FE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daftar']=$this-&gt;TransaksiModel-&gt;getAllbyIdbarcodewherein($idbar);</w:t>
            </w:r>
          </w:p>
          <w:p w14:paraId="7B777C9C"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karyawan']=$this-&gt;KaryawanModelTrans-&gt;getKaryawan();</w:t>
            </w:r>
          </w:p>
          <w:p w14:paraId="31F4644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blade-&gt;render('cetakTransaksi',$data);</w:t>
            </w:r>
          </w:p>
          <w:p w14:paraId="07B70DEC"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149DD75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lse</w:t>
            </w:r>
          </w:p>
          <w:p w14:paraId="065A54A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526E922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redirect('start/start');</w:t>
            </w:r>
          </w:p>
          <w:p w14:paraId="76E9322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r w:rsidRPr="00E1121A">
              <w:rPr>
                <w:rFonts w:ascii="Courier New" w:hAnsi="Courier New" w:cs="Courier New"/>
                <w:sz w:val="20"/>
              </w:rPr>
              <w:tab/>
            </w:r>
          </w:p>
          <w:p w14:paraId="6B35585B"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t>}</w:t>
            </w:r>
          </w:p>
          <w:p w14:paraId="4DF00775" w14:textId="47BA4AC1" w:rsidR="000C5126" w:rsidRPr="00E1121A" w:rsidRDefault="000C5126" w:rsidP="007D4432">
            <w:pPr>
              <w:keepNext/>
              <w:spacing w:after="0" w:line="240" w:lineRule="auto"/>
              <w:rPr>
                <w:rFonts w:ascii="Courier New" w:hAnsi="Courier New" w:cs="Courier New"/>
                <w:sz w:val="20"/>
              </w:rPr>
            </w:pPr>
          </w:p>
        </w:tc>
      </w:tr>
    </w:tbl>
    <w:p w14:paraId="75BA483F" w14:textId="5FD21C2F" w:rsidR="000C5126" w:rsidRDefault="007D4432" w:rsidP="007D4432">
      <w:pPr>
        <w:pStyle w:val="Caption"/>
        <w:rPr>
          <w:b w:val="0"/>
        </w:rPr>
      </w:pPr>
      <w:bookmarkStart w:id="200" w:name="_Toc5970088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3</w:t>
      </w:r>
      <w:r w:rsidR="00F73158">
        <w:rPr>
          <w:noProof/>
        </w:rPr>
        <w:fldChar w:fldCharType="end"/>
      </w:r>
      <w:r w:rsidR="000C5126">
        <w:t xml:space="preserve"> </w:t>
      </w:r>
      <w:r w:rsidR="000C5126">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0C5126" w:rsidRPr="00E1121A" w14:paraId="06A7C7AD" w14:textId="77777777" w:rsidTr="00E1121A">
        <w:tc>
          <w:tcPr>
            <w:tcW w:w="8778" w:type="dxa"/>
          </w:tcPr>
          <w:p w14:paraId="69998D6C" w14:textId="77777777" w:rsidR="000C5126" w:rsidRPr="00E1121A" w:rsidRDefault="000C5126" w:rsidP="00E1121A">
            <w:pPr>
              <w:spacing w:after="0" w:line="240" w:lineRule="auto"/>
              <w:rPr>
                <w:rFonts w:ascii="Courier New" w:hAnsi="Courier New" w:cs="Courier New"/>
                <w:sz w:val="20"/>
              </w:rPr>
            </w:pPr>
          </w:p>
          <w:p w14:paraId="42D3671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function untuk insert data transaksi di table ttransaksi</w:t>
            </w:r>
          </w:p>
          <w:p w14:paraId="4326A4B0"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public function setTambah()</w:t>
            </w:r>
          </w:p>
          <w:p w14:paraId="3C88CAC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if($_SESSION['status'] !== NULL){</w:t>
            </w:r>
          </w:p>
          <w:p w14:paraId="66D82223"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data['title']="INVENTARIS YSI";</w:t>
            </w:r>
          </w:p>
          <w:p w14:paraId="0CA27D7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data['subtitle']="Transaksi Barang";</w:t>
            </w:r>
          </w:p>
          <w:p w14:paraId="50B53060"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data['headerpencetakan']="SERAH TERIMA BARANG";</w:t>
            </w:r>
          </w:p>
          <w:p w14:paraId="520DB86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data['active']="TransaksiBarang";</w:t>
            </w:r>
          </w:p>
          <w:p w14:paraId="736825F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status=$_SESSION['status'];</w:t>
            </w:r>
          </w:p>
          <w:p w14:paraId="7D85CA7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his-&gt;session-&gt;set_userdata('syarat',1);</w:t>
            </w:r>
          </w:p>
          <w:p w14:paraId="10B672E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f($status==1)</w:t>
            </w:r>
          </w:p>
          <w:p w14:paraId="42620E9C"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46D74D9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admin";</w:t>
            </w:r>
          </w:p>
          <w:p w14:paraId="4CC8684E"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3F5658FE"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lse</w:t>
            </w:r>
          </w:p>
          <w:p w14:paraId="6EA0EE40"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2EE0EF4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direktur";</w:t>
            </w:r>
            <w:r w:rsidRPr="00E1121A">
              <w:rPr>
                <w:rFonts w:ascii="Courier New" w:hAnsi="Courier New" w:cs="Courier New"/>
                <w:sz w:val="20"/>
              </w:rPr>
              <w:tab/>
            </w:r>
          </w:p>
          <w:p w14:paraId="064780E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002A0F0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_code merupakan nama session yang menunjukan array id barcode yang dipilih*/</w:t>
            </w:r>
          </w:p>
          <w:p w14:paraId="688EDD26"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bar=$_SESSION['idcode'];</w:t>
            </w:r>
          </w:p>
          <w:p w14:paraId="4BC6ECB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jumlah=count($idbar);</w:t>
            </w:r>
          </w:p>
          <w:p w14:paraId="68EB126E" w14:textId="77777777" w:rsidR="000C5126" w:rsidRPr="00E1121A"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ketbar=$this-&gt;TransaksiModel-&gt;getAllbyIdbarcodewherein($idbar);</w:t>
            </w:r>
          </w:p>
          <w:p w14:paraId="4AD474E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ket_bar="";</w:t>
            </w:r>
          </w:p>
          <w:p w14:paraId="61EBF33F" w14:textId="77777777" w:rsidR="000C5126"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 lokasi yang didapat dari session yang ada di function</w:t>
            </w:r>
          </w:p>
          <w:p w14:paraId="33DF9D5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selectBox_lokasi()</w:t>
            </w:r>
          </w:p>
          <w:p w14:paraId="24A3EA3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lok=$_SESSION['idlok'];</w:t>
            </w:r>
          </w:p>
          <w:p w14:paraId="3F5C66F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_detail_ruangan=$this-&gt;input-&gt;post('lokasiDetail');</w:t>
            </w:r>
          </w:p>
          <w:p w14:paraId="56E6F3A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nama_lokasi=$this-&gt;LokasiModelTrans-&gt;getnamalokasi($idlok);</w:t>
            </w:r>
          </w:p>
          <w:p w14:paraId="751E83B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nama_detail_ruangan=$this-&gt;LokasiModelTrans-&gt;getdetailruangan($id_detail_ruangan);</w:t>
            </w:r>
          </w:p>
          <w:p w14:paraId="2EB0F8B3" w14:textId="77777777" w:rsidR="00E1121A" w:rsidRPr="00E1121A" w:rsidRDefault="00E1121A" w:rsidP="00E1121A">
            <w:pPr>
              <w:spacing w:after="0" w:line="240" w:lineRule="auto"/>
              <w:rPr>
                <w:rFonts w:ascii="Courier New" w:hAnsi="Courier New" w:cs="Courier New"/>
                <w:sz w:val="20"/>
              </w:rPr>
            </w:pPr>
          </w:p>
          <w:p w14:paraId="5641BB6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foreach ($ketbar as $key) {</w:t>
            </w:r>
          </w:p>
          <w:p w14:paraId="32C01A9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ket_bar</w:t>
            </w:r>
            <w:proofErr w:type="gramStart"/>
            <w:r w:rsidRPr="00E1121A">
              <w:rPr>
                <w:rFonts w:ascii="Courier New" w:hAnsi="Courier New" w:cs="Courier New"/>
                <w:sz w:val="20"/>
              </w:rPr>
              <w:t>.=</w:t>
            </w:r>
            <w:proofErr w:type="gramEnd"/>
            <w:r w:rsidRPr="00E1121A">
              <w:rPr>
                <w:rFonts w:ascii="Courier New" w:hAnsi="Courier New" w:cs="Courier New"/>
                <w:sz w:val="20"/>
              </w:rPr>
              <w:t>$key['nama_barang'].":".$key['ket_barang'].",";</w:t>
            </w:r>
          </w:p>
          <w:p w14:paraId="0EC9E6F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 adalah lokasi awal yang diinpukan ditabel barangs</w:t>
            </w:r>
          </w:p>
          <w:p w14:paraId="72AE0A6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key['lokasi'];</w:t>
            </w:r>
          </w:p>
          <w:p w14:paraId="19D1597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detail[]=$key['lokasi_detail'];</w:t>
            </w:r>
          </w:p>
          <w:p w14:paraId="0F61506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update tablebarang</w:t>
            </w:r>
          </w:p>
          <w:p w14:paraId="2355EE5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barang=$key['id_barang'];</w:t>
            </w:r>
          </w:p>
          <w:p w14:paraId="32A5233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barangs=[</w:t>
            </w:r>
          </w:p>
          <w:p w14:paraId="044419B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barang'=&gt;$key['id_barang'],</w:t>
            </w:r>
            <w:r w:rsidRPr="00E1121A">
              <w:rPr>
                <w:rFonts w:ascii="Courier New" w:hAnsi="Courier New" w:cs="Courier New"/>
                <w:sz w:val="20"/>
              </w:rPr>
              <w:tab/>
            </w:r>
          </w:p>
          <w:p w14:paraId="439B788B"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bahan'=&gt;$key['bahan'],</w:t>
            </w:r>
          </w:p>
          <w:p w14:paraId="3E6C380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cara_peroleh'=&gt;$key['cara_peroleh'],</w:t>
            </w:r>
          </w:p>
          <w:p w14:paraId="58AE1B9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anggal_pengadaan'=&gt;$key['tanggal_pengadaan'],</w:t>
            </w:r>
          </w:p>
          <w:p w14:paraId="2A66434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arna_barang'=&gt;$key['warna_barang'],</w:t>
            </w:r>
          </w:p>
          <w:p w14:paraId="302FF48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satuan'=&gt;$key['satuan'],</w:t>
            </w:r>
          </w:p>
          <w:p w14:paraId="3AC5A56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keadaan_barang'=&gt;$key['keadaan_barang'],</w:t>
            </w:r>
          </w:p>
          <w:p w14:paraId="4B684F7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harga_satuan'=&gt;$key['harga_satuan'],</w:t>
            </w:r>
          </w:p>
          <w:p w14:paraId="7BBE692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anggal_rusak'=&gt;$key['tanggal_rusak'],</w:t>
            </w:r>
          </w:p>
          <w:p w14:paraId="52D4782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gt;$nama_lokasi,</w:t>
            </w:r>
          </w:p>
          <w:p w14:paraId="3C121D3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detail'=&gt;$nama_detail_ruangan,</w:t>
            </w:r>
          </w:p>
          <w:p w14:paraId="1DF70DB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ket_barang'=&gt;$key['ket_barang'],</w:t>
            </w:r>
          </w:p>
          <w:p w14:paraId="29D6C7D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emilik'=&gt;$key['pemilik'],</w:t>
            </w:r>
          </w:p>
          <w:p w14:paraId="65519AAD" w14:textId="3C1A8EFA" w:rsidR="00E1121A" w:rsidRPr="00E1121A" w:rsidRDefault="00E1121A" w:rsidP="007D4432">
            <w:pPr>
              <w:keepNext/>
              <w:spacing w:after="0" w:line="240" w:lineRule="auto"/>
              <w:rPr>
                <w:rFonts w:ascii="Courier New" w:hAnsi="Courier New" w:cs="Courier New"/>
                <w:sz w:val="20"/>
              </w:rPr>
            </w:pPr>
          </w:p>
        </w:tc>
      </w:tr>
    </w:tbl>
    <w:p w14:paraId="3E4838E1" w14:textId="0F724875" w:rsidR="000C5126" w:rsidRDefault="007D4432" w:rsidP="007D4432">
      <w:pPr>
        <w:pStyle w:val="Caption"/>
        <w:rPr>
          <w:b w:val="0"/>
        </w:rPr>
      </w:pPr>
      <w:bookmarkStart w:id="201" w:name="_Toc59700889"/>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4</w:t>
      </w:r>
      <w:r w:rsidR="00F73158">
        <w:rPr>
          <w:noProof/>
        </w:rPr>
        <w:fldChar w:fldCharType="end"/>
      </w:r>
      <w:r w:rsidR="000C5126">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0C5126" w:rsidRPr="00E1121A" w14:paraId="58A82F81" w14:textId="77777777" w:rsidTr="00E1121A">
        <w:tc>
          <w:tcPr>
            <w:tcW w:w="8778" w:type="dxa"/>
          </w:tcPr>
          <w:p w14:paraId="6EE83066"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lastRenderedPageBreak/>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foto'=&gt;$key['foto']</w:t>
            </w:r>
          </w:p>
          <w:p w14:paraId="5C95A39A"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73B2302C" w14:textId="77777777" w:rsidR="000C5126" w:rsidRPr="00E1121A" w:rsidRDefault="000C5126" w:rsidP="00E1121A">
            <w:pPr>
              <w:spacing w:after="0" w:line="240" w:lineRule="auto"/>
              <w:rPr>
                <w:rFonts w:ascii="Courier New" w:hAnsi="Courier New" w:cs="Courier New"/>
                <w:sz w:val="20"/>
              </w:rPr>
            </w:pPr>
          </w:p>
          <w:p w14:paraId="0AA1B339" w14:textId="3A1E819F"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update=$this-&gt;TransaksiModel-&gt;setUpdateBarangsbyId($idbarang,$barangs);</w:t>
            </w:r>
          </w:p>
          <w:p w14:paraId="78655A16"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633DE9AA" w14:textId="77777777" w:rsidR="000C5126" w:rsidRPr="00E1121A" w:rsidRDefault="000C5126" w:rsidP="00E1121A">
            <w:pPr>
              <w:spacing w:after="0" w:line="240" w:lineRule="auto"/>
              <w:rPr>
                <w:rFonts w:ascii="Courier New" w:hAnsi="Courier New" w:cs="Courier New"/>
                <w:sz w:val="20"/>
              </w:rPr>
            </w:pPr>
          </w:p>
          <w:p w14:paraId="5939F95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penerima=$this-&gt;input-&gt;post('idpenerima');</w:t>
            </w:r>
          </w:p>
          <w:p w14:paraId="201F95F6"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penyerah=$this-&gt;input-&gt;post('idpenyerah');</w:t>
            </w:r>
          </w:p>
          <w:p w14:paraId="76C8D4E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nama_penyerah=$this-&gt;KaryawanModelTrans-&gt;getNamaKaryawanbyId($idpenyerah);</w:t>
            </w:r>
          </w:p>
          <w:p w14:paraId="119CC09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nama_penerima=$this-&gt;KaryawanModelTrans-&gt;getNamaKaryawanbyId($idpenerima);</w:t>
            </w:r>
          </w:p>
          <w:p w14:paraId="45963C73"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lokasi ini berbentuk barang tergantung barang diletakan dimana</w:t>
            </w:r>
          </w:p>
          <w:p w14:paraId="2F99D37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lokasipeletakan=array();</w:t>
            </w:r>
          </w:p>
          <w:p w14:paraId="3B51F483"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lokasipeletakan=$_POST['lokasibarang'];</w:t>
            </w:r>
          </w:p>
          <w:p w14:paraId="521E2A98"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perulangan cek lokasi</w:t>
            </w:r>
          </w:p>
          <w:p w14:paraId="6A54DD5C"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0;</w:t>
            </w:r>
          </w:p>
          <w:p w14:paraId="687C4B76" w14:textId="77777777" w:rsidR="000C5126"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hile($p&lt;$jumlah){</w:t>
            </w:r>
          </w:p>
          <w:p w14:paraId="0367CB2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f($lokasipeletakan[$p]==$lokasipeletakan[$p+1])</w:t>
            </w:r>
          </w:p>
          <w:p w14:paraId="3FE9767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7A7301F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291EF37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w:t>
            </w:r>
          </w:p>
          <w:p w14:paraId="236EDF9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6F84890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t>//perulangan digunakan untuk mengisi pada tabel ttransaksi</w:t>
            </w:r>
          </w:p>
          <w:p w14:paraId="4A88F3C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k=0;</w:t>
            </w:r>
          </w:p>
          <w:p w14:paraId="02FE1D3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hile($k=0&lt;$jumlah)</w:t>
            </w:r>
          </w:p>
          <w:p w14:paraId="69B2EE9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1076FDA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transaksi=[</w:t>
            </w:r>
          </w:p>
          <w:p w14:paraId="3FECE8D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erima'=&gt;$this-&gt;input-&gt;post('jabpenerima'),</w:t>
            </w:r>
          </w:p>
          <w:p w14:paraId="7EAE959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yerah'=&gt;$this-&gt;input-&gt;post('jabpenyerah'),</w:t>
            </w:r>
          </w:p>
          <w:p w14:paraId="0AAEA9B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ket'=&gt;$this-&gt;input-&gt;post('ket'),</w:t>
            </w:r>
          </w:p>
          <w:p w14:paraId="69B27B5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peletakan'=&gt;$this-&gt;input-&gt;post('lokasibarang'),</w:t>
            </w:r>
          </w:p>
          <w:p w14:paraId="7F31D37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erima'=&gt;$this-&gt;input-&gt;post('penerima'),</w:t>
            </w:r>
          </w:p>
          <w:p w14:paraId="3589DAB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yerah'=&gt;$this-&gt;input-&gt;post('penyerah'),</w:t>
            </w:r>
          </w:p>
          <w:p w14:paraId="0499572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gl_peletakan'=&gt;$this-&gt;input-&gt;post('tglpenyerah')</w:t>
            </w:r>
          </w:p>
          <w:p w14:paraId="09B172D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778FB61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TransaksiModel-&gt;setTambahttransaksi($ttransaksi);</w:t>
            </w:r>
          </w:p>
          <w:p w14:paraId="5F49603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this-&gt;TransaksiModel-&gt;get_idtransaksi();</w:t>
            </w:r>
          </w:p>
          <w:p w14:paraId="1CFD833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449E946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p>
          <w:p w14:paraId="12B0876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url=base_url('transaksi/datacetak/');</w:t>
            </w:r>
          </w:p>
          <w:p w14:paraId="1946DBDA" w14:textId="77777777" w:rsidR="00E1121A" w:rsidRPr="00E1121A" w:rsidRDefault="00E1121A" w:rsidP="00E1121A">
            <w:pPr>
              <w:spacing w:after="0" w:line="240" w:lineRule="auto"/>
              <w:rPr>
                <w:rFonts w:ascii="Courier New" w:hAnsi="Courier New" w:cs="Courier New"/>
                <w:sz w:val="20"/>
              </w:rPr>
            </w:pPr>
          </w:p>
          <w:p w14:paraId="4E6CE97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his-&gt;session-&gt;set_userdata('btncetakkuu',</w:t>
            </w:r>
          </w:p>
          <w:p w14:paraId="4345B86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t;a href='</w:t>
            </w:r>
            <w:proofErr w:type="gramStart"/>
            <w:r w:rsidRPr="00E1121A">
              <w:rPr>
                <w:rFonts w:ascii="Courier New" w:hAnsi="Courier New" w:cs="Courier New"/>
                <w:sz w:val="20"/>
              </w:rPr>
              <w:t>.$</w:t>
            </w:r>
            <w:proofErr w:type="gramEnd"/>
            <w:r w:rsidRPr="00E1121A">
              <w:rPr>
                <w:rFonts w:ascii="Courier New" w:hAnsi="Courier New" w:cs="Courier New"/>
                <w:sz w:val="20"/>
              </w:rPr>
              <w:t>url.'&gt;&lt;button class="btn btn-info"&gt;Verifikasi&lt;/button&gt;&lt;/a&gt;');</w:t>
            </w:r>
          </w:p>
          <w:p w14:paraId="64BFFB0B" w14:textId="77777777" w:rsidR="00E1121A" w:rsidRPr="00E1121A" w:rsidRDefault="00E1121A" w:rsidP="00E1121A">
            <w:pPr>
              <w:spacing w:after="0" w:line="240" w:lineRule="auto"/>
              <w:rPr>
                <w:rFonts w:ascii="Courier New" w:hAnsi="Courier New" w:cs="Courier New"/>
                <w:sz w:val="20"/>
              </w:rPr>
            </w:pPr>
          </w:p>
          <w:p w14:paraId="306CCAAE" w14:textId="340EB49B" w:rsidR="00E1121A" w:rsidRPr="00E1121A" w:rsidRDefault="00E1121A" w:rsidP="007D4432">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transaksi=[</w:t>
            </w:r>
          </w:p>
        </w:tc>
      </w:tr>
    </w:tbl>
    <w:p w14:paraId="7E56A352" w14:textId="3B1D857B" w:rsidR="000C5126" w:rsidRDefault="007D4432" w:rsidP="007D4432">
      <w:pPr>
        <w:pStyle w:val="Caption"/>
        <w:rPr>
          <w:b w:val="0"/>
        </w:rPr>
      </w:pPr>
      <w:bookmarkStart w:id="202" w:name="_Toc5970089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5</w:t>
      </w:r>
      <w:r w:rsidR="00F73158">
        <w:rPr>
          <w:noProof/>
        </w:rPr>
        <w:fldChar w:fldCharType="end"/>
      </w:r>
      <w:r w:rsidR="000C5126">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0C5126" w:rsidRPr="00E1121A" w14:paraId="386A9327" w14:textId="77777777" w:rsidTr="00E1121A">
        <w:tc>
          <w:tcPr>
            <w:tcW w:w="8778" w:type="dxa"/>
          </w:tcPr>
          <w:p w14:paraId="4F60A455" w14:textId="10616EBC" w:rsidR="000C5126" w:rsidRPr="00E1121A" w:rsidRDefault="000C5126" w:rsidP="00E1121A">
            <w:pPr>
              <w:spacing w:after="0" w:line="240" w:lineRule="auto"/>
              <w:rPr>
                <w:rFonts w:ascii="Courier New" w:hAnsi="Courier New" w:cs="Courier New"/>
                <w:sz w:val="20"/>
              </w:rPr>
            </w:pPr>
          </w:p>
          <w:p w14:paraId="498D370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erima'=&gt;$this-&gt;input-&gt;post('jabpenerima'),</w:t>
            </w:r>
          </w:p>
          <w:p w14:paraId="4984114E"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yerah'=&gt;$this-&gt;input-&gt;post('jabpenyerah'),</w:t>
            </w:r>
          </w:p>
          <w:p w14:paraId="6A98C569"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ket'=&gt;$ket_bar,</w:t>
            </w:r>
          </w:p>
          <w:p w14:paraId="01DA3274"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peletakan'=&gt;$nama_lokasi,</w:t>
            </w:r>
          </w:p>
          <w:p w14:paraId="2ACE2F6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detail'=&gt;$nama_detail_ruangan,</w:t>
            </w:r>
          </w:p>
          <w:p w14:paraId="42FE7E02"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erima'=&gt;$nama_penerima,</w:t>
            </w:r>
          </w:p>
          <w:p w14:paraId="3834E48D"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yerah'=&gt;$nama_penyerah,</w:t>
            </w:r>
          </w:p>
          <w:p w14:paraId="3FC10A3D" w14:textId="77777777" w:rsidR="000C5126" w:rsidRPr="00E1121A"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gl_peletakan'=&gt;$this-&gt;input-&gt;post('tglpenyerah')</w:t>
            </w:r>
          </w:p>
          <w:p w14:paraId="6BB293EF"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10D8A6C0" w14:textId="77777777" w:rsidR="000C5126" w:rsidRPr="00E1121A"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his-&gt;TransaksiModel-&gt;setTambahttransaksi($ttransaksi);</w:t>
            </w:r>
          </w:p>
          <w:p w14:paraId="5F70F2F2" w14:textId="77777777" w:rsidR="000C5126" w:rsidRPr="00E1121A"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d_transaksi=$this-&gt;TransaksiModel-&gt;get_idtransaksi();</w:t>
            </w:r>
          </w:p>
          <w:p w14:paraId="736C7963" w14:textId="77777777" w:rsidR="00E1121A"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t>//perulangan yang membutuhkan session array id barcode dan</w:t>
            </w:r>
            <w:r w:rsidR="00E1121A">
              <w:rPr>
                <w:rFonts w:ascii="Courier New" w:hAnsi="Courier New" w:cs="Courier New"/>
                <w:sz w:val="20"/>
              </w:rPr>
              <w:t xml:space="preserve"> </w:t>
            </w:r>
            <w:r w:rsidR="00E1121A" w:rsidRPr="00E1121A">
              <w:rPr>
                <w:rFonts w:ascii="Courier New" w:hAnsi="Courier New" w:cs="Courier New"/>
                <w:sz w:val="20"/>
              </w:rPr>
              <w:t>diinput ketabel data_transaksi atau history barang</w:t>
            </w:r>
          </w:p>
          <w:p w14:paraId="2379BDD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0;</w:t>
            </w:r>
          </w:p>
          <w:p w14:paraId="1074596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hile($i&lt;$jumlah)</w:t>
            </w:r>
          </w:p>
          <w:p w14:paraId="5A960FF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idbar[$i];</w:t>
            </w:r>
          </w:p>
          <w:p w14:paraId="49EF713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transaksi=[</w:t>
            </w:r>
          </w:p>
          <w:p w14:paraId="01D80A5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gt;$id_transaksi,</w:t>
            </w:r>
          </w:p>
          <w:p w14:paraId="5810F1D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barcode'=&gt;$id,</w:t>
            </w:r>
          </w:p>
          <w:p w14:paraId="1D1A76D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anggal_peletakan'=&gt;$this-&gt;input-&gt;post('tglpenyerah'),</w:t>
            </w:r>
          </w:p>
          <w:p w14:paraId="1B4EB7C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update'=&gt;$nama_lokasi,</w:t>
            </w:r>
          </w:p>
          <w:p w14:paraId="35ED2FA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sebelum'=&gt;$lokasi[$i],</w:t>
            </w:r>
          </w:p>
          <w:p w14:paraId="674AC64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detail_update'=&gt;$nama_detail_ruangan,</w:t>
            </w:r>
          </w:p>
          <w:p w14:paraId="3AA5881B"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lokasi_detail_sebelum'=&gt;$lokasi_detail[$i]</w:t>
            </w:r>
          </w:p>
          <w:p w14:paraId="7B63466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2A8FD78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TransaksiModel-&gt;setTambahdatatransaksi($datatransaksi);</w:t>
            </w:r>
          </w:p>
          <w:p w14:paraId="6B4BF2E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w:t>
            </w:r>
          </w:p>
          <w:p w14:paraId="5BB1EC0B"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53B94C52" w14:textId="77777777" w:rsidR="00E1121A" w:rsidRPr="00E1121A" w:rsidRDefault="00E1121A" w:rsidP="00E1121A">
            <w:pPr>
              <w:spacing w:after="0" w:line="240" w:lineRule="auto"/>
              <w:rPr>
                <w:rFonts w:ascii="Courier New" w:hAnsi="Courier New" w:cs="Courier New"/>
                <w:sz w:val="20"/>
              </w:rPr>
            </w:pPr>
          </w:p>
          <w:p w14:paraId="06B1B5F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error_reporting(0);</w:t>
            </w:r>
          </w:p>
          <w:p w14:paraId="6A9E85D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daftar']=$this-&gt;TransaksiModel-&gt;getAllbyIdbarcodewherein($idbar);</w:t>
            </w:r>
          </w:p>
          <w:p w14:paraId="5E81836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Ambil id_transaksi</w:t>
            </w:r>
          </w:p>
          <w:p w14:paraId="299A579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this-&gt;TransaksiModel-&gt;get_idtransaksi();</w:t>
            </w:r>
          </w:p>
          <w:p w14:paraId="211F018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untuk mendapatkan data karyawan</w:t>
            </w:r>
          </w:p>
          <w:p w14:paraId="3D8AE22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karyawan']=$this-&gt;KaryawanModelTrans-&gt;getKaryawan();</w:t>
            </w:r>
          </w:p>
          <w:p w14:paraId="1411BB0C" w14:textId="77777777" w:rsidR="00E1121A" w:rsidRPr="00E1121A" w:rsidRDefault="00E1121A" w:rsidP="00E1121A">
            <w:pPr>
              <w:spacing w:after="0" w:line="240" w:lineRule="auto"/>
              <w:rPr>
                <w:rFonts w:ascii="Courier New" w:hAnsi="Courier New" w:cs="Courier New"/>
                <w:sz w:val="20"/>
              </w:rPr>
            </w:pPr>
          </w:p>
          <w:p w14:paraId="0741718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ambil data di tabel ttransaksi</w:t>
            </w:r>
          </w:p>
          <w:p w14:paraId="74AD54C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ttransaksi']=$this-&gt;TransaksiModel-&gt;getAllttransaksi($id_transaksi);</w:t>
            </w:r>
          </w:p>
          <w:p w14:paraId="389974F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blade-&gt;render("transaksiBarang",$data);</w:t>
            </w:r>
          </w:p>
          <w:p w14:paraId="7228DD2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24B90E9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lse</w:t>
            </w:r>
          </w:p>
          <w:p w14:paraId="6A708BA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7AAA10E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redirect('start/start');</w:t>
            </w:r>
          </w:p>
          <w:p w14:paraId="6957778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r w:rsidRPr="00E1121A">
              <w:rPr>
                <w:rFonts w:ascii="Courier New" w:hAnsi="Courier New" w:cs="Courier New"/>
                <w:sz w:val="20"/>
              </w:rPr>
              <w:tab/>
            </w:r>
          </w:p>
          <w:p w14:paraId="45938F62" w14:textId="77777777" w:rsidR="000C5126" w:rsidRDefault="00E1121A"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48F0775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ublic function datacetak()</w:t>
            </w:r>
          </w:p>
          <w:p w14:paraId="4C1F558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f($_SESSION['status'] !== NULL){</w:t>
            </w:r>
          </w:p>
          <w:p w14:paraId="5F8CD23F" w14:textId="7933716E" w:rsidR="00E1121A" w:rsidRPr="00E1121A" w:rsidRDefault="00E1121A" w:rsidP="009D1B65">
            <w:pPr>
              <w:keepNext/>
              <w:spacing w:after="0" w:line="240" w:lineRule="auto"/>
              <w:rPr>
                <w:rFonts w:ascii="Courier New" w:hAnsi="Courier New" w:cs="Courier New"/>
                <w:sz w:val="20"/>
              </w:rPr>
            </w:pPr>
          </w:p>
        </w:tc>
      </w:tr>
    </w:tbl>
    <w:p w14:paraId="4C0A2BB0" w14:textId="0ED04F0F" w:rsidR="000C5126" w:rsidRDefault="009D1B65" w:rsidP="009D1B65">
      <w:pPr>
        <w:pStyle w:val="Caption"/>
        <w:rPr>
          <w:b w:val="0"/>
        </w:rPr>
      </w:pPr>
      <w:bookmarkStart w:id="203" w:name="_Toc59700891"/>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6</w:t>
      </w:r>
      <w:r w:rsidR="00F73158">
        <w:rPr>
          <w:noProof/>
        </w:rPr>
        <w:fldChar w:fldCharType="end"/>
      </w:r>
      <w:r w:rsidR="000C5126">
        <w:t xml:space="preserve"> </w:t>
      </w:r>
      <w:r w:rsidR="000C5126">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0C5126" w:rsidRPr="00E1121A" w14:paraId="1108948B" w14:textId="77777777" w:rsidTr="00E1121A">
        <w:tc>
          <w:tcPr>
            <w:tcW w:w="8778" w:type="dxa"/>
          </w:tcPr>
          <w:p w14:paraId="12CBF13A" w14:textId="0875AC30" w:rsidR="000C5126" w:rsidRPr="00E1121A" w:rsidRDefault="000C5126" w:rsidP="00E1121A">
            <w:pPr>
              <w:spacing w:after="0" w:line="240" w:lineRule="auto"/>
              <w:rPr>
                <w:rFonts w:ascii="Courier New" w:hAnsi="Courier New" w:cs="Courier New"/>
                <w:sz w:val="20"/>
              </w:rPr>
            </w:pPr>
          </w:p>
          <w:p w14:paraId="1FBAB96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title']="INVENTARIS YSI";</w:t>
            </w:r>
          </w:p>
          <w:p w14:paraId="59671415"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ubtitle']="Transaksi Barang";</w:t>
            </w:r>
          </w:p>
          <w:p w14:paraId="627A52E7"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status=$_SESSION['status'];</w:t>
            </w:r>
          </w:p>
          <w:p w14:paraId="09CB49A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active']="TransaksiBarang";</w:t>
            </w:r>
          </w:p>
          <w:p w14:paraId="56D45391" w14:textId="77777777" w:rsidR="000C5126" w:rsidRPr="00E1121A" w:rsidRDefault="000C5126"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bar=$_SESSION['idcode'];</w:t>
            </w:r>
          </w:p>
          <w:p w14:paraId="60B78B2D" w14:textId="77777777" w:rsidR="000C5126" w:rsidRDefault="000C5126"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session-&gt;set_userdata('syarat',1);</w:t>
            </w:r>
          </w:p>
          <w:p w14:paraId="7C631C4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f($status==1)</w:t>
            </w:r>
          </w:p>
          <w:p w14:paraId="0140D55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2F44524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admin";</w:t>
            </w:r>
          </w:p>
          <w:p w14:paraId="6B153D1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28D4A14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else</w:t>
            </w:r>
          </w:p>
          <w:p w14:paraId="003B4EC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7E48D33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status']="direktur";</w:t>
            </w:r>
            <w:r w:rsidRPr="00E1121A">
              <w:rPr>
                <w:rFonts w:ascii="Courier New" w:hAnsi="Courier New" w:cs="Courier New"/>
                <w:sz w:val="20"/>
              </w:rPr>
              <w:tab/>
            </w:r>
          </w:p>
          <w:p w14:paraId="4ADB0EE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50D70E1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this-&gt;TransaksiModel-&gt;get_idtransaksi();</w:t>
            </w:r>
          </w:p>
          <w:p w14:paraId="6543F98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daftar']=$this-&gt;TransaksiModel-&gt;getAllbyIdbarcodewherein($idbar);</w:t>
            </w:r>
          </w:p>
          <w:p w14:paraId="7BC83E8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karyawan']=$this-&gt;KaryawanModelTrans-&gt;getKaryawan();</w:t>
            </w:r>
          </w:p>
          <w:p w14:paraId="4C12B6E0" w14:textId="77777777" w:rsidR="00E1121A" w:rsidRPr="00E1121A" w:rsidRDefault="00E1121A" w:rsidP="00E1121A">
            <w:pPr>
              <w:spacing w:after="0" w:line="240" w:lineRule="auto"/>
              <w:rPr>
                <w:rFonts w:ascii="Courier New" w:hAnsi="Courier New" w:cs="Courier New"/>
                <w:sz w:val="20"/>
              </w:rPr>
            </w:pPr>
          </w:p>
          <w:p w14:paraId="04FE8B5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ambil data di tabel ttransaksi</w:t>
            </w:r>
          </w:p>
          <w:p w14:paraId="34335108"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a['ttransaksi']=$this-&gt;TransaksiModel-&gt;getAllttransaksi($id_transaksi);</w:t>
            </w:r>
          </w:p>
          <w:p w14:paraId="2FB878F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his-&gt;blade-&gt;render("cetakTransaksi",$data);</w:t>
            </w:r>
          </w:p>
          <w:p w14:paraId="5306A75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414F03E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else</w:t>
            </w:r>
          </w:p>
          <w:p w14:paraId="0F56B24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0C0322F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redirect('start/start');</w:t>
            </w:r>
          </w:p>
          <w:p w14:paraId="6F6051C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5D2D9A5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398759EB" w14:textId="77777777" w:rsidR="00E1121A" w:rsidRPr="00E1121A" w:rsidRDefault="00E1121A" w:rsidP="00E1121A">
            <w:pPr>
              <w:spacing w:after="0" w:line="240" w:lineRule="auto"/>
              <w:rPr>
                <w:rFonts w:ascii="Courier New" w:hAnsi="Courier New" w:cs="Courier New"/>
                <w:sz w:val="20"/>
              </w:rPr>
            </w:pPr>
          </w:p>
          <w:p w14:paraId="1891637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ublic function printsertibar($index,$id_transaksi)</w:t>
            </w:r>
          </w:p>
          <w:p w14:paraId="1CA09C14"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58905D51"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p>
          <w:p w14:paraId="3558D32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 = new FPDF('P', 'mm', 'A4');</w:t>
            </w:r>
          </w:p>
          <w:p w14:paraId="2BA95A2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d_transaksi=$this-&gt;TransaksiModel-&gt;getTransaksi($id_transaksi);</w:t>
            </w:r>
          </w:p>
          <w:p w14:paraId="1AF3917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 membuat halaman baru</w:t>
            </w:r>
          </w:p>
          <w:p w14:paraId="0D201DCF" w14:textId="77777777" w:rsidR="00E1121A" w:rsidRPr="00E1121A" w:rsidRDefault="00E1121A" w:rsidP="00E1121A">
            <w:pPr>
              <w:spacing w:after="0" w:line="240" w:lineRule="auto"/>
              <w:rPr>
                <w:rFonts w:ascii="Courier New" w:hAnsi="Courier New" w:cs="Courier New"/>
                <w:sz w:val="20"/>
              </w:rPr>
            </w:pPr>
          </w:p>
          <w:p w14:paraId="24243BAF"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AddPage();</w:t>
            </w:r>
          </w:p>
          <w:p w14:paraId="1D1265D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SetMargins(25, 5);</w:t>
            </w:r>
          </w:p>
          <w:p w14:paraId="65DABF73"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SetAutoPageBreak('on', 60);</w:t>
            </w:r>
          </w:p>
          <w:p w14:paraId="13EF9BC3" w14:textId="77777777" w:rsidR="00E1121A" w:rsidRPr="00E1121A" w:rsidRDefault="00E1121A" w:rsidP="00E1121A">
            <w:pPr>
              <w:spacing w:after="0" w:line="240" w:lineRule="auto"/>
              <w:rPr>
                <w:rFonts w:ascii="Courier New" w:hAnsi="Courier New" w:cs="Courier New"/>
                <w:sz w:val="20"/>
              </w:rPr>
            </w:pPr>
          </w:p>
          <w:p w14:paraId="6A373A6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mage1 = base_url('assets/dist/img/Teladan.png');</w:t>
            </w:r>
          </w:p>
          <w:p w14:paraId="63C8E5A6"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mage2 = base_url('assets/dist/img/sinai.png');</w:t>
            </w:r>
          </w:p>
          <w:p w14:paraId="2D1EF5C9"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ctg = base_url('assets/dist/img/ctg.png');</w:t>
            </w:r>
          </w:p>
          <w:p w14:paraId="17C7E9C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nctg = base_url('assets/dist/img/nctg.png');</w:t>
            </w:r>
          </w:p>
          <w:p w14:paraId="6B5F3A6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foreach ($id_transaksi as $k ) {</w:t>
            </w:r>
          </w:p>
          <w:p w14:paraId="3F50381E"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e=strtotime($k['tanggal_pengadaan']);</w:t>
            </w:r>
          </w:p>
          <w:p w14:paraId="0385A175"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e_month[]=date('n',$date);</w:t>
            </w:r>
          </w:p>
          <w:p w14:paraId="388FAEB7"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date_year[]=date('y',$date);</w:t>
            </w:r>
          </w:p>
          <w:p w14:paraId="7B2E7892"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w:t>
            </w:r>
          </w:p>
          <w:p w14:paraId="40D46DED"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Header</w:t>
            </w:r>
          </w:p>
          <w:p w14:paraId="308A04BA"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Image($image2, 25, 4, 27);</w:t>
            </w:r>
          </w:p>
          <w:p w14:paraId="39E40F10" w14:textId="77777777" w:rsidR="00E1121A" w:rsidRPr="00E1121A" w:rsidRDefault="00E1121A"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Image($image1, 165, 4, 20);</w:t>
            </w:r>
          </w:p>
          <w:p w14:paraId="386B8CE2" w14:textId="7D22BB31" w:rsidR="00E1121A" w:rsidRPr="00E1121A" w:rsidRDefault="00E1121A" w:rsidP="005F67D0">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0, 8, '', 0, 1);</w:t>
            </w:r>
          </w:p>
        </w:tc>
      </w:tr>
    </w:tbl>
    <w:p w14:paraId="429A65BB" w14:textId="28B49FCB" w:rsidR="000C5126" w:rsidRDefault="005F67D0" w:rsidP="005F67D0">
      <w:pPr>
        <w:pStyle w:val="Caption"/>
        <w:rPr>
          <w:b w:val="0"/>
        </w:rPr>
      </w:pPr>
      <w:bookmarkStart w:id="204" w:name="_Toc59700892"/>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7</w:t>
      </w:r>
      <w:r w:rsidR="00F73158">
        <w:rPr>
          <w:noProof/>
        </w:rPr>
        <w:fldChar w:fldCharType="end"/>
      </w:r>
      <w:r w:rsidR="000C5126">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C53023" w:rsidRPr="00E1121A" w14:paraId="64764FC2" w14:textId="77777777" w:rsidTr="00E1121A">
        <w:tc>
          <w:tcPr>
            <w:tcW w:w="8788" w:type="dxa"/>
          </w:tcPr>
          <w:p w14:paraId="60025086"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lastRenderedPageBreak/>
              <w:tab/>
            </w:r>
            <w:r w:rsidRPr="00E1121A">
              <w:rPr>
                <w:rFonts w:ascii="Courier New" w:hAnsi="Courier New" w:cs="Courier New"/>
                <w:sz w:val="20"/>
              </w:rPr>
              <w:tab/>
            </w:r>
            <w:r w:rsidRPr="00E1121A">
              <w:rPr>
                <w:rFonts w:ascii="Courier New" w:hAnsi="Courier New" w:cs="Courier New"/>
                <w:sz w:val="20"/>
              </w:rPr>
              <w:tab/>
              <w:t>$pdf-&gt;SetFont('Times', 'B', 14);</w:t>
            </w:r>
          </w:p>
          <w:p w14:paraId="53D80303"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0, 7, 'BERITA ACARA SERAH TERIMA BARANG', 0, 1, 'C');</w:t>
            </w:r>
          </w:p>
          <w:p w14:paraId="20F87E3B"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0, 7, 'YAYASAN SINAI INDONESIA', 0, 1, 'C');</w:t>
            </w:r>
          </w:p>
          <w:p w14:paraId="780F65BC"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SetFont('Times', '', 12);</w:t>
            </w:r>
          </w:p>
          <w:p w14:paraId="5699F085" w14:textId="3C41E11F"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Ln(6);</w:t>
            </w:r>
          </w:p>
          <w:p w14:paraId="6AAD1381" w14:textId="77777777" w:rsidR="00C53023" w:rsidRPr="00E1121A" w:rsidRDefault="00C53023" w:rsidP="00E1121A">
            <w:pPr>
              <w:spacing w:after="0" w:line="240" w:lineRule="auto"/>
              <w:rPr>
                <w:rFonts w:ascii="Courier New" w:hAnsi="Courier New" w:cs="Courier New"/>
                <w:sz w:val="20"/>
              </w:rPr>
            </w:pPr>
          </w:p>
          <w:p w14:paraId="0CD21901"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abel head</w:t>
            </w:r>
          </w:p>
          <w:p w14:paraId="7315E65F"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10, 6, 'No.', 1, 0);</w:t>
            </w:r>
          </w:p>
          <w:p w14:paraId="2A33AE65"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35, 6, ' Nama Barang', 1, 0);</w:t>
            </w:r>
          </w:p>
          <w:p w14:paraId="1BB6111D"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60, 6, 'Barcode', 1, 0);</w:t>
            </w:r>
          </w:p>
          <w:p w14:paraId="32BB56C2"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55, 6, 'Keterangan', 1, 1);</w:t>
            </w:r>
          </w:p>
          <w:p w14:paraId="57FC266B" w14:textId="77777777" w:rsidR="00C53023" w:rsidRPr="00E1121A" w:rsidRDefault="00C53023" w:rsidP="00E1121A">
            <w:pPr>
              <w:spacing w:after="0" w:line="240" w:lineRule="auto"/>
              <w:rPr>
                <w:rFonts w:ascii="Courier New" w:hAnsi="Courier New" w:cs="Courier New"/>
                <w:sz w:val="20"/>
              </w:rPr>
            </w:pPr>
          </w:p>
          <w:p w14:paraId="7F5ABDD2"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abel body</w:t>
            </w:r>
          </w:p>
          <w:p w14:paraId="57311128"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1;</w:t>
            </w:r>
          </w:p>
          <w:p w14:paraId="106C0CB7"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0;</w:t>
            </w:r>
          </w:p>
          <w:p w14:paraId="1C309283"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foreach($id_transaksi as $key)</w:t>
            </w:r>
          </w:p>
          <w:p w14:paraId="0E7170C1"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erima=$key['nama_penerima'];</w:t>
            </w:r>
          </w:p>
          <w:p w14:paraId="30FF4254"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yerah=$key['nama_penyerah'];</w:t>
            </w:r>
          </w:p>
          <w:p w14:paraId="4BA05C6B"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yerah=$key['jabatan_penyerah'];</w:t>
            </w:r>
          </w:p>
          <w:p w14:paraId="62064EC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erima=$key['jabatan_penerima'];</w:t>
            </w:r>
          </w:p>
          <w:p w14:paraId="27094DA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anggal_peletakan=$key['tanggal_peletakan'];</w:t>
            </w:r>
          </w:p>
          <w:p w14:paraId="2AF521AA"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10,6,$i,1,0);</w:t>
            </w:r>
          </w:p>
          <w:p w14:paraId="1919455C"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35,6,$key['nama_barang'],1,0);</w:t>
            </w:r>
          </w:p>
          <w:p w14:paraId="7986A2A6"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w:t>
            </w:r>
            <w:proofErr w:type="gramStart"/>
            <w:r w:rsidRPr="00E1121A">
              <w:rPr>
                <w:rFonts w:ascii="Courier New" w:hAnsi="Courier New" w:cs="Courier New"/>
                <w:sz w:val="20"/>
              </w:rPr>
              <w:t>cell(</w:t>
            </w:r>
            <w:proofErr w:type="gramEnd"/>
            <w:r w:rsidRPr="00E1121A">
              <w:rPr>
                <w:rFonts w:ascii="Courier New" w:hAnsi="Courier New" w:cs="Courier New"/>
                <w:sz w:val="20"/>
              </w:rPr>
              <w:t>60,6,$key['id_barang'].'/'</w:t>
            </w:r>
            <w:proofErr w:type="gramStart"/>
            <w:r w:rsidRPr="00E1121A">
              <w:rPr>
                <w:rFonts w:ascii="Courier New" w:hAnsi="Courier New" w:cs="Courier New"/>
                <w:sz w:val="20"/>
              </w:rPr>
              <w:t>.$</w:t>
            </w:r>
            <w:proofErr w:type="gramEnd"/>
            <w:r w:rsidRPr="00E1121A">
              <w:rPr>
                <w:rFonts w:ascii="Courier New" w:hAnsi="Courier New" w:cs="Courier New"/>
                <w:sz w:val="20"/>
              </w:rPr>
              <w:t>key['nama_departement'].'/'</w:t>
            </w:r>
            <w:proofErr w:type="gramStart"/>
            <w:r w:rsidRPr="00E1121A">
              <w:rPr>
                <w:rFonts w:ascii="Courier New" w:hAnsi="Courier New" w:cs="Courier New"/>
                <w:sz w:val="20"/>
              </w:rPr>
              <w:t>.$</w:t>
            </w:r>
            <w:proofErr w:type="gramEnd"/>
            <w:r w:rsidRPr="00E1121A">
              <w:rPr>
                <w:rFonts w:ascii="Courier New" w:hAnsi="Courier New" w:cs="Courier New"/>
                <w:sz w:val="20"/>
              </w:rPr>
              <w:t>key['nama'].'/'</w:t>
            </w:r>
            <w:proofErr w:type="gramStart"/>
            <w:r w:rsidRPr="00E1121A">
              <w:rPr>
                <w:rFonts w:ascii="Courier New" w:hAnsi="Courier New" w:cs="Courier New"/>
                <w:sz w:val="20"/>
              </w:rPr>
              <w:t>.$</w:t>
            </w:r>
            <w:proofErr w:type="gramEnd"/>
            <w:r w:rsidRPr="00E1121A">
              <w:rPr>
                <w:rFonts w:ascii="Courier New" w:hAnsi="Courier New" w:cs="Courier New"/>
                <w:sz w:val="20"/>
              </w:rPr>
              <w:t>date_month[$j].'/'.$date_year[$j],1,0);</w:t>
            </w:r>
          </w:p>
          <w:p w14:paraId="3D1ABE67"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55,6,$key['ket_barang'],1,0);</w:t>
            </w:r>
          </w:p>
          <w:p w14:paraId="46075840"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Ln();</w:t>
            </w:r>
          </w:p>
          <w:p w14:paraId="22D15922"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w:t>
            </w:r>
          </w:p>
          <w:p w14:paraId="54552493"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i++;</w:t>
            </w:r>
          </w:p>
          <w:p w14:paraId="6168F038"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11D485DD" w14:textId="77777777" w:rsidR="00C53023" w:rsidRPr="00E1121A" w:rsidRDefault="00C53023" w:rsidP="00E1121A">
            <w:pPr>
              <w:spacing w:after="0" w:line="240" w:lineRule="auto"/>
              <w:rPr>
                <w:rFonts w:ascii="Courier New" w:hAnsi="Courier New" w:cs="Courier New"/>
                <w:sz w:val="20"/>
              </w:rPr>
            </w:pPr>
          </w:p>
          <w:p w14:paraId="212029E2"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Hari Tanggal</w:t>
            </w:r>
          </w:p>
          <w:p w14:paraId="69F3783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Ln(8);</w:t>
            </w:r>
          </w:p>
          <w:p w14:paraId="3C581A98"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w:t>
            </w:r>
            <w:proofErr w:type="gramStart"/>
            <w:r w:rsidRPr="00E1121A">
              <w:rPr>
                <w:rFonts w:ascii="Courier New" w:hAnsi="Courier New" w:cs="Courier New"/>
                <w:sz w:val="20"/>
              </w:rPr>
              <w:t>Cell(</w:t>
            </w:r>
            <w:proofErr w:type="gramEnd"/>
            <w:r w:rsidRPr="00E1121A">
              <w:rPr>
                <w:rFonts w:ascii="Courier New" w:hAnsi="Courier New" w:cs="Courier New"/>
                <w:sz w:val="20"/>
              </w:rPr>
              <w:t>240, 6, 'Yogyakarta, '.$tanggal_peletakan.' ', 0, 1,'C');;</w:t>
            </w:r>
          </w:p>
          <w:p w14:paraId="1B0104AD"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Ln(1);</w:t>
            </w:r>
          </w:p>
          <w:p w14:paraId="111D10F4"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TD</w:t>
            </w:r>
          </w:p>
          <w:p w14:paraId="23202BA5"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get_xxx = $pdf-&gt;GetX();</w:t>
            </w:r>
          </w:p>
          <w:p w14:paraId="24372BF7"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get_yyy = $pdf-&gt;GetY();</w:t>
            </w:r>
          </w:p>
          <w:p w14:paraId="739E6018"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idth_cell = 80;</w:t>
            </w:r>
          </w:p>
          <w:p w14:paraId="1DD96FDB" w14:textId="77777777" w:rsidR="00C53023" w:rsidRPr="00E1121A" w:rsidRDefault="00C53023" w:rsidP="00E1121A">
            <w:pPr>
              <w:spacing w:after="0" w:line="240" w:lineRule="auto"/>
              <w:rPr>
                <w:rFonts w:ascii="Courier New" w:hAnsi="Courier New" w:cs="Courier New"/>
                <w:sz w:val="20"/>
              </w:rPr>
            </w:pPr>
          </w:p>
          <w:p w14:paraId="39A4F735"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multicell(80, 6, 'Yang menerima</w:t>
            </w:r>
          </w:p>
          <w:p w14:paraId="59E3E374" w14:textId="46662DF0"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r>
            <w:proofErr w:type="gramStart"/>
            <w:r w:rsidRPr="00E1121A">
              <w:rPr>
                <w:rFonts w:ascii="Courier New" w:hAnsi="Courier New" w:cs="Courier New"/>
                <w:sz w:val="20"/>
              </w:rPr>
              <w:t>'.$</w:t>
            </w:r>
            <w:proofErr w:type="gramEnd"/>
            <w:r w:rsidRPr="00E1121A">
              <w:rPr>
                <w:rFonts w:ascii="Courier New" w:hAnsi="Courier New" w:cs="Courier New"/>
                <w:sz w:val="20"/>
              </w:rPr>
              <w:t>jabatan_penerima.'</w:t>
            </w:r>
          </w:p>
          <w:p w14:paraId="1699D021" w14:textId="77777777" w:rsidR="00C53023" w:rsidRPr="00E1121A" w:rsidRDefault="00C53023" w:rsidP="00E1121A">
            <w:pPr>
              <w:spacing w:after="0" w:line="240" w:lineRule="auto"/>
              <w:rPr>
                <w:rFonts w:ascii="Courier New" w:hAnsi="Courier New" w:cs="Courier New"/>
                <w:sz w:val="20"/>
              </w:rPr>
            </w:pPr>
          </w:p>
          <w:p w14:paraId="25D2468D"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erima, 0, 'C');</w:t>
            </w:r>
          </w:p>
          <w:p w14:paraId="0EE94A6B"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get_xxx += $width_cell;</w:t>
            </w:r>
          </w:p>
          <w:p w14:paraId="2E4AFE9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SetXY($get_xxx, $get_yyy);</w:t>
            </w:r>
          </w:p>
          <w:p w14:paraId="0E2BBF00" w14:textId="77777777" w:rsidR="00BB7CA5" w:rsidRPr="00E1121A" w:rsidRDefault="00C53023" w:rsidP="00BB7CA5">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w:t>
            </w:r>
            <w:proofErr w:type="gramStart"/>
            <w:r w:rsidRPr="00E1121A">
              <w:rPr>
                <w:rFonts w:ascii="Courier New" w:hAnsi="Courier New" w:cs="Courier New"/>
                <w:sz w:val="20"/>
              </w:rPr>
              <w:t>multicell(</w:t>
            </w:r>
            <w:proofErr w:type="gramEnd"/>
            <w:r w:rsidRPr="00E1121A">
              <w:rPr>
                <w:rFonts w:ascii="Courier New" w:hAnsi="Courier New" w:cs="Courier New"/>
                <w:sz w:val="20"/>
              </w:rPr>
              <w:t>80, 6, 'Yang menyerahkan</w:t>
            </w:r>
            <w:r w:rsidR="00BB7CA5" w:rsidRPr="00E1121A">
              <w:rPr>
                <w:rFonts w:ascii="Courier New" w:hAnsi="Courier New" w:cs="Courier New"/>
                <w:sz w:val="20"/>
              </w:rPr>
              <w:tab/>
            </w:r>
            <w:r w:rsidR="00BB7CA5" w:rsidRPr="00E1121A">
              <w:rPr>
                <w:rFonts w:ascii="Courier New" w:hAnsi="Courier New" w:cs="Courier New"/>
                <w:sz w:val="20"/>
              </w:rPr>
              <w:tab/>
            </w:r>
            <w:r w:rsidR="00BB7CA5" w:rsidRPr="00E1121A">
              <w:rPr>
                <w:rFonts w:ascii="Courier New" w:hAnsi="Courier New" w:cs="Courier New"/>
                <w:sz w:val="20"/>
              </w:rPr>
              <w:tab/>
              <w:t>'.$jabatan_penyerah.'</w:t>
            </w:r>
          </w:p>
          <w:p w14:paraId="3F4B27B6" w14:textId="77777777" w:rsidR="00BB7CA5" w:rsidRPr="00E1121A" w:rsidRDefault="00BB7CA5" w:rsidP="00BB7CA5">
            <w:pPr>
              <w:spacing w:after="0" w:line="240" w:lineRule="auto"/>
              <w:rPr>
                <w:rFonts w:ascii="Courier New" w:hAnsi="Courier New" w:cs="Courier New"/>
                <w:sz w:val="20"/>
              </w:rPr>
            </w:pPr>
          </w:p>
          <w:p w14:paraId="413F3A3F" w14:textId="77777777" w:rsidR="00BB7CA5" w:rsidRPr="00E1121A" w:rsidRDefault="00BB7CA5" w:rsidP="00BB7CA5">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yerah, 0, 'C');</w:t>
            </w:r>
          </w:p>
          <w:p w14:paraId="31AA6784" w14:textId="77777777" w:rsidR="00BB7CA5" w:rsidRPr="00E1121A" w:rsidRDefault="00BB7CA5" w:rsidP="00BB7CA5">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get_xxx += $width_cell;</w:t>
            </w:r>
          </w:p>
          <w:p w14:paraId="71520A9E" w14:textId="77777777" w:rsidR="00BB7CA5" w:rsidRPr="00E1121A" w:rsidRDefault="00BB7CA5" w:rsidP="00BB7CA5">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SetXY($get_xxx, $get_yyy);</w:t>
            </w:r>
          </w:p>
          <w:p w14:paraId="736E3D2A" w14:textId="77777777" w:rsidR="00BB7CA5" w:rsidRPr="00E1121A" w:rsidRDefault="00BB7CA5" w:rsidP="00BB7CA5">
            <w:pPr>
              <w:spacing w:after="0" w:line="240" w:lineRule="auto"/>
              <w:rPr>
                <w:rFonts w:ascii="Courier New" w:hAnsi="Courier New" w:cs="Courier New"/>
                <w:sz w:val="20"/>
              </w:rPr>
            </w:pPr>
          </w:p>
          <w:p w14:paraId="672D7881" w14:textId="77777777" w:rsidR="00BB7CA5" w:rsidRPr="00E1121A" w:rsidRDefault="00BB7CA5" w:rsidP="00BB7CA5">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Ln(6);</w:t>
            </w:r>
          </w:p>
          <w:p w14:paraId="7F185B5F" w14:textId="75F82A04" w:rsidR="00C53023" w:rsidRPr="00E1121A" w:rsidRDefault="00BB7CA5" w:rsidP="005F67D0">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0, 31, '', 0, 1);</w:t>
            </w:r>
          </w:p>
        </w:tc>
      </w:tr>
    </w:tbl>
    <w:p w14:paraId="213653D7" w14:textId="43126230" w:rsidR="00C53023" w:rsidRDefault="005F67D0" w:rsidP="005F67D0">
      <w:pPr>
        <w:pStyle w:val="Caption"/>
        <w:rPr>
          <w:b w:val="0"/>
        </w:rPr>
      </w:pPr>
      <w:bookmarkStart w:id="205" w:name="_Toc59700893"/>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8</w:t>
      </w:r>
      <w:r w:rsidR="00F73158">
        <w:rPr>
          <w:noProof/>
        </w:rPr>
        <w:fldChar w:fldCharType="end"/>
      </w:r>
      <w:r w:rsidR="00C53023">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C53023" w:rsidRPr="00E1121A" w14:paraId="224174D1" w14:textId="77777777" w:rsidTr="00E1121A">
        <w:tc>
          <w:tcPr>
            <w:tcW w:w="8778" w:type="dxa"/>
          </w:tcPr>
          <w:p w14:paraId="473CDCC6" w14:textId="4C70D762" w:rsidR="00C53023" w:rsidRPr="00E1121A" w:rsidRDefault="00BB7CA5" w:rsidP="00E1121A">
            <w:pPr>
              <w:spacing w:after="0" w:line="240" w:lineRule="auto"/>
              <w:rPr>
                <w:rFonts w:ascii="Courier New" w:hAnsi="Courier New" w:cs="Courier New"/>
                <w:sz w:val="20"/>
              </w:rPr>
            </w:pPr>
            <w:r w:rsidRPr="00E1121A">
              <w:rPr>
                <w:rFonts w:ascii="Courier New" w:hAnsi="Courier New" w:cs="Courier New"/>
                <w:sz w:val="20"/>
              </w:rPr>
              <w:lastRenderedPageBreak/>
              <w:tab/>
            </w:r>
            <w:r w:rsidRPr="00E1121A">
              <w:rPr>
                <w:rFonts w:ascii="Courier New" w:hAnsi="Courier New" w:cs="Courier New"/>
                <w:sz w:val="20"/>
              </w:rPr>
              <w:tab/>
              <w:t>$pdf-&gt;Cell(0, 5,</w:t>
            </w:r>
            <w:r w:rsidR="00C53023" w:rsidRPr="00E1121A">
              <w:rPr>
                <w:rFonts w:ascii="Courier New" w:hAnsi="Courier New" w:cs="Courier New"/>
                <w:sz w:val="20"/>
              </w:rPr>
              <w:t>'___________________________________________________________________________', 0, 1);</w:t>
            </w:r>
          </w:p>
          <w:p w14:paraId="04EE7F0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0, 5, '', 0, 1);</w:t>
            </w:r>
          </w:p>
          <w:p w14:paraId="4C8C2D5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0, 5, '', 0, 1);</w:t>
            </w:r>
          </w:p>
          <w:p w14:paraId="38B48833"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get_Y=$pdf-&gt;GetY();</w:t>
            </w:r>
          </w:p>
          <w:p w14:paraId="00D9D057"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get_X = $pdf-&gt;GetX();</w:t>
            </w:r>
          </w:p>
          <w:p w14:paraId="3F1A5BD8"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SetXY($get_X, $get_Y);</w:t>
            </w:r>
          </w:p>
          <w:p w14:paraId="714236D2"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Header</w:t>
            </w:r>
          </w:p>
          <w:p w14:paraId="143E1B4A"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Image($image2, 25, 110, 27);</w:t>
            </w:r>
          </w:p>
          <w:p w14:paraId="2DA9A93F"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Image($image1, 165, 118, 20);</w:t>
            </w:r>
          </w:p>
          <w:p w14:paraId="60CE94AD"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0, 8, '', 0, 1);</w:t>
            </w:r>
          </w:p>
          <w:p w14:paraId="702A92ED"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SetFont('Times', 'B', 14);</w:t>
            </w:r>
          </w:p>
          <w:p w14:paraId="2C538563"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0, 7, 'BERITA ACARA SERAH TERIMA BARANG', 0, 1, 'C');</w:t>
            </w:r>
          </w:p>
          <w:p w14:paraId="1B30E10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0, 7, 'YAYASAN SINAI INDONESIA', 0, 1, 'C');</w:t>
            </w:r>
          </w:p>
          <w:p w14:paraId="3D35E758"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SetFont('Times', '', 12);</w:t>
            </w:r>
          </w:p>
          <w:p w14:paraId="6104246C" w14:textId="12EA08E4"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Ln(6);</w:t>
            </w:r>
          </w:p>
          <w:p w14:paraId="76F62B62"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p>
          <w:p w14:paraId="5CEB51E0"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abel head</w:t>
            </w:r>
          </w:p>
          <w:p w14:paraId="4AB0E135"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10, 6, 'No.', 1, 0);</w:t>
            </w:r>
          </w:p>
          <w:p w14:paraId="7EBC7821"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35, 6, ' Nama Barang', 1, 0);</w:t>
            </w:r>
          </w:p>
          <w:p w14:paraId="1F598DF0"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60, 6, 'Barcode', 1, 0);</w:t>
            </w:r>
          </w:p>
          <w:p w14:paraId="49A70515"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pdf-&gt;cell(55, 6, 'Keterangan', 1, 1);</w:t>
            </w:r>
          </w:p>
          <w:p w14:paraId="277AC8C1"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p>
          <w:p w14:paraId="2C744A96"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Tabel body</w:t>
            </w:r>
          </w:p>
          <w:p w14:paraId="045E385C"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i=1;</w:t>
            </w:r>
          </w:p>
          <w:p w14:paraId="2DA4C90F"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j=0;</w:t>
            </w:r>
          </w:p>
          <w:p w14:paraId="25C221A9"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foreach($id_transaksi as $key)</w:t>
            </w:r>
          </w:p>
          <w:p w14:paraId="239228BD"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t>{</w:t>
            </w:r>
          </w:p>
          <w:p w14:paraId="3931940E"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erima=$key['nama_penerima'];</w:t>
            </w:r>
          </w:p>
          <w:p w14:paraId="3E09BC2C"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nama_penyerah=$key['nama_penyerah'];</w:t>
            </w:r>
          </w:p>
          <w:p w14:paraId="1684AAB8"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yerah=$key['jabatan_penyerah'];</w:t>
            </w:r>
          </w:p>
          <w:p w14:paraId="7A961A4D"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abatan_penerima=$key['jabatan_penerima'];</w:t>
            </w:r>
          </w:p>
          <w:p w14:paraId="6B7BE46C"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tanggal_peletakan=$key['tanggal_peletakan'];</w:t>
            </w:r>
          </w:p>
          <w:p w14:paraId="0AF6E52B"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10,6,$i++,1,0);</w:t>
            </w:r>
          </w:p>
          <w:p w14:paraId="3CC265AF"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35,6,$key['nama_barang'],1,0);</w:t>
            </w:r>
          </w:p>
          <w:p w14:paraId="08C3B3DC"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w:t>
            </w:r>
            <w:proofErr w:type="gramStart"/>
            <w:r w:rsidRPr="00E1121A">
              <w:rPr>
                <w:rFonts w:ascii="Courier New" w:hAnsi="Courier New" w:cs="Courier New"/>
                <w:sz w:val="20"/>
              </w:rPr>
              <w:t>cell(</w:t>
            </w:r>
            <w:proofErr w:type="gramEnd"/>
            <w:r w:rsidRPr="00E1121A">
              <w:rPr>
                <w:rFonts w:ascii="Courier New" w:hAnsi="Courier New" w:cs="Courier New"/>
                <w:sz w:val="20"/>
              </w:rPr>
              <w:t>60,6,$key['id_barang'].'/'</w:t>
            </w:r>
            <w:proofErr w:type="gramStart"/>
            <w:r w:rsidRPr="00E1121A">
              <w:rPr>
                <w:rFonts w:ascii="Courier New" w:hAnsi="Courier New" w:cs="Courier New"/>
                <w:sz w:val="20"/>
              </w:rPr>
              <w:t>.$</w:t>
            </w:r>
            <w:proofErr w:type="gramEnd"/>
            <w:r w:rsidRPr="00E1121A">
              <w:rPr>
                <w:rFonts w:ascii="Courier New" w:hAnsi="Courier New" w:cs="Courier New"/>
                <w:sz w:val="20"/>
              </w:rPr>
              <w:t>key['nama_departement'].'/'</w:t>
            </w:r>
            <w:proofErr w:type="gramStart"/>
            <w:r w:rsidRPr="00E1121A">
              <w:rPr>
                <w:rFonts w:ascii="Courier New" w:hAnsi="Courier New" w:cs="Courier New"/>
                <w:sz w:val="20"/>
              </w:rPr>
              <w:t>.$</w:t>
            </w:r>
            <w:proofErr w:type="gramEnd"/>
            <w:r w:rsidRPr="00E1121A">
              <w:rPr>
                <w:rFonts w:ascii="Courier New" w:hAnsi="Courier New" w:cs="Courier New"/>
                <w:sz w:val="20"/>
              </w:rPr>
              <w:t>key['nama'].'/'</w:t>
            </w:r>
            <w:proofErr w:type="gramStart"/>
            <w:r w:rsidRPr="00E1121A">
              <w:rPr>
                <w:rFonts w:ascii="Courier New" w:hAnsi="Courier New" w:cs="Courier New"/>
                <w:sz w:val="20"/>
              </w:rPr>
              <w:t>.$</w:t>
            </w:r>
            <w:proofErr w:type="gramEnd"/>
            <w:r w:rsidRPr="00E1121A">
              <w:rPr>
                <w:rFonts w:ascii="Courier New" w:hAnsi="Courier New" w:cs="Courier New"/>
                <w:sz w:val="20"/>
              </w:rPr>
              <w:t>date_month[$j].'/'.$date_year[$j],1,0);</w:t>
            </w:r>
          </w:p>
          <w:p w14:paraId="56D7A4C2"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cell(55,6,$key['ket_barang'],1,0);</w:t>
            </w:r>
          </w:p>
          <w:p w14:paraId="29D89C44" w14:textId="77777777" w:rsidR="00C53023" w:rsidRPr="00E1121A" w:rsidRDefault="00C53023" w:rsidP="00E1121A">
            <w:pPr>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pdf-&gt;Ln();</w:t>
            </w:r>
          </w:p>
          <w:p w14:paraId="7D6B1637" w14:textId="77777777" w:rsidR="00C53023" w:rsidRDefault="00C53023" w:rsidP="00E1121A">
            <w:pPr>
              <w:keepNext/>
              <w:spacing w:after="0" w:line="240" w:lineRule="auto"/>
              <w:rPr>
                <w:rFonts w:ascii="Courier New" w:hAnsi="Courier New" w:cs="Courier New"/>
                <w:sz w:val="20"/>
              </w:rPr>
            </w:pPr>
            <w:r w:rsidRPr="00E1121A">
              <w:rPr>
                <w:rFonts w:ascii="Courier New" w:hAnsi="Courier New" w:cs="Courier New"/>
                <w:sz w:val="20"/>
              </w:rPr>
              <w:tab/>
            </w:r>
            <w:r w:rsidRPr="00E1121A">
              <w:rPr>
                <w:rFonts w:ascii="Courier New" w:hAnsi="Courier New" w:cs="Courier New"/>
                <w:sz w:val="20"/>
              </w:rPr>
              <w:tab/>
            </w:r>
            <w:r w:rsidRPr="00E1121A">
              <w:rPr>
                <w:rFonts w:ascii="Courier New" w:hAnsi="Courier New" w:cs="Courier New"/>
                <w:sz w:val="20"/>
              </w:rPr>
              <w:tab/>
              <w:t>$j++;</w:t>
            </w:r>
          </w:p>
          <w:p w14:paraId="10403E95"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i++;</w:t>
            </w:r>
          </w:p>
          <w:p w14:paraId="0BADA4B0"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t>
            </w:r>
          </w:p>
          <w:p w14:paraId="1F939D26" w14:textId="77777777" w:rsidR="008733FF" w:rsidRPr="008733FF" w:rsidRDefault="008733FF" w:rsidP="008733FF">
            <w:pPr>
              <w:spacing w:after="0" w:line="240" w:lineRule="auto"/>
              <w:rPr>
                <w:rFonts w:ascii="Courier New" w:hAnsi="Courier New" w:cs="Courier New"/>
                <w:sz w:val="20"/>
              </w:rPr>
            </w:pPr>
          </w:p>
          <w:p w14:paraId="7D0090E5"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Hari Tanggal</w:t>
            </w:r>
          </w:p>
          <w:p w14:paraId="19C39615"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Ln(8);</w:t>
            </w:r>
          </w:p>
          <w:p w14:paraId="7F6164E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w:t>
            </w:r>
            <w:proofErr w:type="gramStart"/>
            <w:r w:rsidRPr="008733FF">
              <w:rPr>
                <w:rFonts w:ascii="Courier New" w:hAnsi="Courier New" w:cs="Courier New"/>
                <w:sz w:val="20"/>
              </w:rPr>
              <w:t>Cell(</w:t>
            </w:r>
            <w:proofErr w:type="gramEnd"/>
            <w:r w:rsidRPr="008733FF">
              <w:rPr>
                <w:rFonts w:ascii="Courier New" w:hAnsi="Courier New" w:cs="Courier New"/>
                <w:sz w:val="20"/>
              </w:rPr>
              <w:t>240, 6, 'Yogyakarta, '.$tanggal_peletakan.' ', 0, 1,'C');;;</w:t>
            </w:r>
          </w:p>
          <w:p w14:paraId="566860A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Ln(1);</w:t>
            </w:r>
          </w:p>
          <w:p w14:paraId="7D51FC1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TD</w:t>
            </w:r>
          </w:p>
          <w:p w14:paraId="4D416C2D"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et_xxx = $pdf-&gt;GetX();</w:t>
            </w:r>
          </w:p>
          <w:p w14:paraId="61DFE891"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et_yyy = $pdf-&gt;GetY();</w:t>
            </w:r>
          </w:p>
          <w:p w14:paraId="65E9E3EE"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idth_cell = 80;</w:t>
            </w:r>
          </w:p>
          <w:p w14:paraId="58DA18D2" w14:textId="77777777" w:rsidR="008733FF" w:rsidRPr="008733FF" w:rsidRDefault="008733FF" w:rsidP="008733FF">
            <w:pPr>
              <w:spacing w:after="0" w:line="240" w:lineRule="auto"/>
              <w:rPr>
                <w:rFonts w:ascii="Courier New" w:hAnsi="Courier New" w:cs="Courier New"/>
                <w:sz w:val="20"/>
              </w:rPr>
            </w:pPr>
          </w:p>
          <w:p w14:paraId="41F717B1"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multicell(80, 6, 'Yang menerima</w:t>
            </w:r>
          </w:p>
          <w:p w14:paraId="4F9BACD0" w14:textId="3F54AE41" w:rsidR="008733FF" w:rsidRPr="00E1121A" w:rsidRDefault="008733FF" w:rsidP="00867A0A">
            <w:pPr>
              <w:keepNext/>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r>
            <w:proofErr w:type="gramStart"/>
            <w:r w:rsidRPr="008733FF">
              <w:rPr>
                <w:rFonts w:ascii="Courier New" w:hAnsi="Courier New" w:cs="Courier New"/>
                <w:sz w:val="20"/>
              </w:rPr>
              <w:t>'.$</w:t>
            </w:r>
            <w:proofErr w:type="gramEnd"/>
            <w:r w:rsidRPr="008733FF">
              <w:rPr>
                <w:rFonts w:ascii="Courier New" w:hAnsi="Courier New" w:cs="Courier New"/>
                <w:sz w:val="20"/>
              </w:rPr>
              <w:t>jabatan_penerima.'</w:t>
            </w:r>
          </w:p>
        </w:tc>
      </w:tr>
    </w:tbl>
    <w:p w14:paraId="5404DE24" w14:textId="359B8677" w:rsidR="00C53023" w:rsidRDefault="00867A0A" w:rsidP="00867A0A">
      <w:pPr>
        <w:pStyle w:val="Caption"/>
        <w:rPr>
          <w:b w:val="0"/>
        </w:rPr>
      </w:pPr>
      <w:bookmarkStart w:id="206" w:name="_Toc59700894"/>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89</w:t>
      </w:r>
      <w:r w:rsidR="00F73158">
        <w:rPr>
          <w:noProof/>
        </w:rPr>
        <w:fldChar w:fldCharType="end"/>
      </w:r>
      <w:r w:rsidR="00C53023">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C53023" w:rsidRPr="008733FF" w14:paraId="094C91B0" w14:textId="77777777" w:rsidTr="008733FF">
        <w:tc>
          <w:tcPr>
            <w:tcW w:w="8778" w:type="dxa"/>
          </w:tcPr>
          <w:p w14:paraId="6144DE66"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lastRenderedPageBreak/>
              <w:tab/>
            </w:r>
            <w:r w:rsidRPr="008733FF">
              <w:rPr>
                <w:rFonts w:ascii="Courier New" w:hAnsi="Courier New" w:cs="Courier New"/>
                <w:sz w:val="20"/>
              </w:rPr>
              <w:tab/>
            </w:r>
            <w:r w:rsidRPr="008733FF">
              <w:rPr>
                <w:rFonts w:ascii="Courier New" w:hAnsi="Courier New" w:cs="Courier New"/>
                <w:sz w:val="20"/>
              </w:rPr>
              <w:tab/>
              <w:t>'.$nama_penerima, 0, 'C');</w:t>
            </w:r>
          </w:p>
          <w:p w14:paraId="2A14DEB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et_xxx += $width_cell;</w:t>
            </w:r>
          </w:p>
          <w:p w14:paraId="7DB0453A"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SetXY($get_xxx, $get_yyy);</w:t>
            </w:r>
          </w:p>
          <w:p w14:paraId="6E5CB7DB" w14:textId="77777777" w:rsidR="00C53023" w:rsidRPr="008733FF" w:rsidRDefault="00C53023" w:rsidP="008733FF">
            <w:pPr>
              <w:spacing w:after="0" w:line="240" w:lineRule="auto"/>
              <w:rPr>
                <w:rFonts w:ascii="Courier New" w:hAnsi="Courier New" w:cs="Courier New"/>
                <w:sz w:val="20"/>
              </w:rPr>
            </w:pPr>
          </w:p>
          <w:p w14:paraId="76063B1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multicell(80, 6, 'Yang menyerahkan</w:t>
            </w:r>
          </w:p>
          <w:p w14:paraId="13090ABB" w14:textId="2716C584"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r>
            <w:proofErr w:type="gramStart"/>
            <w:r w:rsidRPr="008733FF">
              <w:rPr>
                <w:rFonts w:ascii="Courier New" w:hAnsi="Courier New" w:cs="Courier New"/>
                <w:sz w:val="20"/>
              </w:rPr>
              <w:t>'.$</w:t>
            </w:r>
            <w:proofErr w:type="gramEnd"/>
            <w:r w:rsidRPr="008733FF">
              <w:rPr>
                <w:rFonts w:ascii="Courier New" w:hAnsi="Courier New" w:cs="Courier New"/>
                <w:sz w:val="20"/>
              </w:rPr>
              <w:t>jabatan_penyerah.'</w:t>
            </w:r>
          </w:p>
          <w:p w14:paraId="5CED6D51" w14:textId="77777777" w:rsidR="00C53023" w:rsidRPr="008733FF" w:rsidRDefault="00C53023" w:rsidP="008733FF">
            <w:pPr>
              <w:spacing w:after="0" w:line="240" w:lineRule="auto"/>
              <w:rPr>
                <w:rFonts w:ascii="Courier New" w:hAnsi="Courier New" w:cs="Courier New"/>
                <w:sz w:val="20"/>
              </w:rPr>
            </w:pPr>
          </w:p>
          <w:p w14:paraId="1B879DE9"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nama_penyerah, 0, 'C');</w:t>
            </w:r>
          </w:p>
          <w:p w14:paraId="3CC1B32F"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et_xxx += $width_cell;</w:t>
            </w:r>
          </w:p>
          <w:p w14:paraId="6E03ED1C"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SetXY($get_xxx, $get_yyy);</w:t>
            </w:r>
          </w:p>
          <w:p w14:paraId="27AC3F9D" w14:textId="77777777" w:rsidR="00C53023" w:rsidRPr="008733FF" w:rsidRDefault="00C53023" w:rsidP="008733FF">
            <w:pPr>
              <w:spacing w:after="0" w:line="240" w:lineRule="auto"/>
              <w:rPr>
                <w:rFonts w:ascii="Courier New" w:hAnsi="Courier New" w:cs="Courier New"/>
                <w:sz w:val="20"/>
              </w:rPr>
            </w:pPr>
          </w:p>
          <w:p w14:paraId="16112801"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kode = $index;</w:t>
            </w:r>
          </w:p>
          <w:p w14:paraId="2B386A28"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f ($kode == '1')</w:t>
            </w:r>
          </w:p>
          <w:p w14:paraId="2E4D586C"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pdf-&gt;Output('D', 'SuratSertibar.pdf');</w:t>
            </w:r>
          </w:p>
          <w:p w14:paraId="6846038B"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else if ($kode == '0')</w:t>
            </w:r>
          </w:p>
          <w:p w14:paraId="46D7122F" w14:textId="2FA42E99"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pdf-&gt;Output('I', 'SuratSertibar.pdf');</w:t>
            </w:r>
          </w:p>
          <w:p w14:paraId="43E16FAA"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t>}</w:t>
            </w:r>
          </w:p>
          <w:p w14:paraId="3A859763" w14:textId="77777777" w:rsidR="00C53023" w:rsidRPr="008733FF" w:rsidRDefault="00C53023" w:rsidP="008733FF">
            <w:pPr>
              <w:spacing w:after="0" w:line="240" w:lineRule="auto"/>
              <w:rPr>
                <w:rFonts w:ascii="Courier New" w:hAnsi="Courier New" w:cs="Courier New"/>
                <w:sz w:val="20"/>
              </w:rPr>
            </w:pPr>
          </w:p>
          <w:p w14:paraId="320D8782"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t>public function printbarcode($index)</w:t>
            </w:r>
          </w:p>
          <w:p w14:paraId="4C14583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t>{</w:t>
            </w:r>
          </w:p>
          <w:p w14:paraId="43886B6D"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dbar=$_SESSION['idcode'];</w:t>
            </w:r>
            <w:r w:rsidRPr="008733FF">
              <w:rPr>
                <w:rFonts w:ascii="Courier New" w:hAnsi="Courier New" w:cs="Courier New"/>
                <w:sz w:val="20"/>
              </w:rPr>
              <w:tab/>
            </w:r>
            <w:r w:rsidRPr="008733FF">
              <w:rPr>
                <w:rFonts w:ascii="Courier New" w:hAnsi="Courier New" w:cs="Courier New"/>
                <w:sz w:val="20"/>
              </w:rPr>
              <w:tab/>
            </w:r>
          </w:p>
          <w:p w14:paraId="638E18B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daftar=$this-&gt;TransaksiModel-&gt;getAllbyIdbarcodewherein($idbar);</w:t>
            </w:r>
          </w:p>
          <w:p w14:paraId="5D567EA4"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foreach ($daftar as $key) {</w:t>
            </w:r>
          </w:p>
          <w:p w14:paraId="5A453DD5"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date=strtotime($key['tanggal_pengadaan']);</w:t>
            </w:r>
          </w:p>
          <w:p w14:paraId="2D61EF91"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date_month=date('n',$date);</w:t>
            </w:r>
          </w:p>
          <w:p w14:paraId="213069B1"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date_year=date('y',$date);</w:t>
            </w:r>
          </w:p>
          <w:p w14:paraId="595360E0"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nama_barang[]=$key['nama_barang'];</w:t>
            </w:r>
          </w:p>
          <w:p w14:paraId="6EB84657"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coder[]=$key['id_barang'].$key['id_yayasan'].$key['id_departement'].$date_month.$date_year;</w:t>
            </w:r>
          </w:p>
          <w:p w14:paraId="2E6F770F"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t>
            </w:r>
          </w:p>
          <w:p w14:paraId="36812E5E" w14:textId="489C6EA9"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r>
          </w:p>
          <w:p w14:paraId="66DE1DF2" w14:textId="7B76B09A"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hitung=count($coder);</w:t>
            </w:r>
          </w:p>
          <w:p w14:paraId="7B8C5183" w14:textId="77777777" w:rsidR="00C53023" w:rsidRDefault="00C53023" w:rsidP="008733FF">
            <w:pPr>
              <w:keepNext/>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enerator = new Picqer\Barcode\BarcodeGeneratorHTML();</w:t>
            </w:r>
          </w:p>
          <w:p w14:paraId="51200AF8"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enerator = new Picqer\Barcode\BarcodeGeneratorJPG();</w:t>
            </w:r>
          </w:p>
          <w:p w14:paraId="5551BA0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0;</w:t>
            </w:r>
          </w:p>
          <w:p w14:paraId="3B59F0D6"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hitung=count($coder);</w:t>
            </w:r>
          </w:p>
          <w:p w14:paraId="0479233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hile($i&lt;$hitung)</w:t>
            </w:r>
          </w:p>
          <w:p w14:paraId="3649279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t>
            </w:r>
            <w:r w:rsidRPr="008733FF">
              <w:rPr>
                <w:rFonts w:ascii="Courier New" w:hAnsi="Courier New" w:cs="Courier New"/>
                <w:sz w:val="20"/>
              </w:rPr>
              <w:tab/>
            </w:r>
            <w:r w:rsidRPr="008733FF">
              <w:rPr>
                <w:rFonts w:ascii="Courier New" w:hAnsi="Courier New" w:cs="Courier New"/>
                <w:sz w:val="20"/>
              </w:rPr>
              <w:tab/>
            </w:r>
          </w:p>
          <w:p w14:paraId="2F8166B6"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file_put_</w:t>
            </w:r>
            <w:proofErr w:type="gramStart"/>
            <w:r w:rsidRPr="008733FF">
              <w:rPr>
                <w:rFonts w:ascii="Courier New" w:hAnsi="Courier New" w:cs="Courier New"/>
                <w:sz w:val="20"/>
              </w:rPr>
              <w:t>contents(</w:t>
            </w:r>
            <w:proofErr w:type="gramEnd"/>
            <w:r w:rsidRPr="008733FF">
              <w:rPr>
                <w:rFonts w:ascii="Courier New" w:hAnsi="Courier New" w:cs="Courier New"/>
                <w:sz w:val="20"/>
              </w:rPr>
              <w:t>'assets/dist/img/barcode/'.$coder[$i].'.jpg', $generator-&gt;getBarcode($coder[$i],$generator::TYPE_CODE_128));</w:t>
            </w:r>
          </w:p>
          <w:p w14:paraId="124E2232"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i++;</w:t>
            </w:r>
          </w:p>
          <w:p w14:paraId="5A8295F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t>
            </w:r>
          </w:p>
          <w:p w14:paraId="5EC09267"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 = new FPDF('P', 'mm', 'A4');</w:t>
            </w:r>
          </w:p>
          <w:p w14:paraId="1CBD598E"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 membuat halaman baru</w:t>
            </w:r>
          </w:p>
          <w:p w14:paraId="272151C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AddPage();</w:t>
            </w:r>
          </w:p>
          <w:p w14:paraId="444B648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SetMargins(25, 5);</w:t>
            </w:r>
          </w:p>
          <w:p w14:paraId="1B5BBCED"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SetAutoPageBreak('off', 2);</w:t>
            </w:r>
          </w:p>
          <w:p w14:paraId="296B8094" w14:textId="77777777" w:rsidR="008733FF" w:rsidRPr="008733FF" w:rsidRDefault="008733FF" w:rsidP="008733FF">
            <w:pPr>
              <w:spacing w:after="0" w:line="240" w:lineRule="auto"/>
              <w:rPr>
                <w:rFonts w:ascii="Courier New" w:hAnsi="Courier New" w:cs="Courier New"/>
                <w:sz w:val="20"/>
              </w:rPr>
            </w:pPr>
          </w:p>
          <w:p w14:paraId="1C307540"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mage1 = base_url('assets/dist/img/Teladan.png');</w:t>
            </w:r>
          </w:p>
          <w:p w14:paraId="0A0ED6A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mage2 = base_url('assets/dist/img/sinai.png');</w:t>
            </w:r>
          </w:p>
          <w:p w14:paraId="764E1D5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p>
          <w:p w14:paraId="2DC937F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Header</w:t>
            </w:r>
          </w:p>
          <w:p w14:paraId="1B7443E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Image($image2, 25, 4, 27);</w:t>
            </w:r>
          </w:p>
          <w:p w14:paraId="565E2B4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Image($image1, 165, 4, 20);</w:t>
            </w:r>
          </w:p>
          <w:p w14:paraId="75AFBA6E"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Cell(0, 8, '', 0, 1);</w:t>
            </w:r>
          </w:p>
          <w:p w14:paraId="5838777B" w14:textId="21DB77B6" w:rsidR="008733FF" w:rsidRPr="008733FF" w:rsidRDefault="008733FF" w:rsidP="00867A0A">
            <w:pPr>
              <w:keepNext/>
              <w:spacing w:after="0" w:line="240" w:lineRule="auto"/>
              <w:rPr>
                <w:rFonts w:ascii="Courier New" w:hAnsi="Courier New" w:cs="Courier New"/>
                <w:sz w:val="20"/>
              </w:rPr>
            </w:pPr>
          </w:p>
        </w:tc>
      </w:tr>
    </w:tbl>
    <w:p w14:paraId="40F31AAB" w14:textId="71B8FB6F" w:rsidR="00C53023" w:rsidRDefault="00867A0A" w:rsidP="00867A0A">
      <w:pPr>
        <w:pStyle w:val="Caption"/>
        <w:rPr>
          <w:b w:val="0"/>
        </w:rPr>
      </w:pPr>
      <w:bookmarkStart w:id="207" w:name="_Toc59700895"/>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0</w:t>
      </w:r>
      <w:r w:rsidR="00F73158">
        <w:rPr>
          <w:noProof/>
        </w:rPr>
        <w:fldChar w:fldCharType="end"/>
      </w:r>
      <w:r w:rsidR="00C53023">
        <w:t xml:space="preserve"> </w:t>
      </w:r>
      <w:r w:rsidR="00C53023">
        <w:rPr>
          <w:b w:val="0"/>
        </w:rPr>
        <w:t>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C53023" w:rsidRPr="008733FF" w14:paraId="48F27C9F" w14:textId="77777777" w:rsidTr="008733FF">
        <w:tc>
          <w:tcPr>
            <w:tcW w:w="8778" w:type="dxa"/>
          </w:tcPr>
          <w:p w14:paraId="076FA331"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lastRenderedPageBreak/>
              <w:tab/>
            </w:r>
            <w:r w:rsidRPr="008733FF">
              <w:rPr>
                <w:rFonts w:ascii="Courier New" w:hAnsi="Courier New" w:cs="Courier New"/>
                <w:sz w:val="20"/>
              </w:rPr>
              <w:tab/>
              <w:t>$pdf-&gt;SetFont('Times', 'B', 14);</w:t>
            </w:r>
          </w:p>
          <w:p w14:paraId="60D44007"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Cell(0, 7, 'DAFTAR BARCODE', 0, 1, 'C');</w:t>
            </w:r>
          </w:p>
          <w:p w14:paraId="49A93358"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SetFont('Times', '', 12);</w:t>
            </w:r>
          </w:p>
          <w:p w14:paraId="7B2398E6"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pdf-&gt;Ln(3);</w:t>
            </w:r>
          </w:p>
          <w:p w14:paraId="1FAD98E8" w14:textId="77777777" w:rsidR="00C53023" w:rsidRPr="008733FF" w:rsidRDefault="00C53023" w:rsidP="008733FF">
            <w:pPr>
              <w:spacing w:after="0" w:line="240" w:lineRule="auto"/>
              <w:rPr>
                <w:rFonts w:ascii="Courier New" w:hAnsi="Courier New" w:cs="Courier New"/>
                <w:sz w:val="20"/>
              </w:rPr>
            </w:pPr>
          </w:p>
          <w:p w14:paraId="61CFBEBE"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Barcode</w:t>
            </w:r>
          </w:p>
          <w:p w14:paraId="79D55D48"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j=0;</w:t>
            </w:r>
          </w:p>
          <w:p w14:paraId="09688055"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y=50;</w:t>
            </w:r>
          </w:p>
          <w:p w14:paraId="4184FBC0" w14:textId="002D883B"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30;</w:t>
            </w:r>
          </w:p>
          <w:p w14:paraId="25BAD2C9"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hile($j&lt;$hitung)</w:t>
            </w:r>
          </w:p>
          <w:p w14:paraId="0B35414A"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t>
            </w:r>
          </w:p>
          <w:p w14:paraId="15166650"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image=base_</w:t>
            </w:r>
            <w:proofErr w:type="gramStart"/>
            <w:r w:rsidRPr="008733FF">
              <w:rPr>
                <w:rFonts w:ascii="Courier New" w:hAnsi="Courier New" w:cs="Courier New"/>
                <w:sz w:val="20"/>
              </w:rPr>
              <w:t>url(</w:t>
            </w:r>
            <w:proofErr w:type="gramEnd"/>
            <w:r w:rsidRPr="008733FF">
              <w:rPr>
                <w:rFonts w:ascii="Courier New" w:hAnsi="Courier New" w:cs="Courier New"/>
                <w:sz w:val="20"/>
              </w:rPr>
              <w:t>'assets/dist/img/barcode/'.$coder[$j].'.jpg');</w:t>
            </w:r>
          </w:p>
          <w:p w14:paraId="175FC7E8"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k=0;</w:t>
            </w:r>
          </w:p>
          <w:p w14:paraId="5084D5A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x=25;</w:t>
            </w:r>
          </w:p>
          <w:p w14:paraId="1304BD90"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get_c=10;</w:t>
            </w:r>
          </w:p>
          <w:p w14:paraId="37E8EDA4"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pdf-&gt;Cell($get_c, $t,$nama_barang[$j], 0,1);</w:t>
            </w:r>
          </w:p>
          <w:p w14:paraId="7DF18C7C"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while($k&lt;4){</w:t>
            </w:r>
          </w:p>
          <w:p w14:paraId="36A75E12"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 xml:space="preserve">$pdf-&gt;Image($image,$x,$y, 30); </w:t>
            </w:r>
          </w:p>
          <w:p w14:paraId="4DD0971B"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x+=40;</w:t>
            </w:r>
          </w:p>
          <w:p w14:paraId="5641B3FC"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k++;</w:t>
            </w:r>
          </w:p>
          <w:p w14:paraId="31A2A7D5"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w:t>
            </w:r>
          </w:p>
          <w:p w14:paraId="480D75B0"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j++;</w:t>
            </w:r>
          </w:p>
          <w:p w14:paraId="4768BC9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y+=20;</w:t>
            </w:r>
          </w:p>
          <w:p w14:paraId="181732DD"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t=$t-15;</w:t>
            </w:r>
          </w:p>
          <w:p w14:paraId="4D070B7F"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t>
            </w:r>
          </w:p>
          <w:p w14:paraId="7FE307F0" w14:textId="77777777" w:rsidR="00C53023" w:rsidRDefault="00C53023" w:rsidP="008733FF">
            <w:pPr>
              <w:keepNext/>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kode = $index;</w:t>
            </w:r>
          </w:p>
          <w:p w14:paraId="43B47C65"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f ($kode == '1')</w:t>
            </w:r>
          </w:p>
          <w:p w14:paraId="7E15126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pdf-&gt;Output('D', 'Barcode.pdf');</w:t>
            </w:r>
          </w:p>
          <w:p w14:paraId="09708A0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else if ($kode == '0')</w:t>
            </w:r>
          </w:p>
          <w:p w14:paraId="3D6B415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pdf-&gt;Output('I', 'Barcode.pdf');</w:t>
            </w:r>
          </w:p>
          <w:p w14:paraId="56B7C0C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292343F3" w14:textId="626ADE37" w:rsidR="008733FF" w:rsidRPr="008733FF" w:rsidRDefault="008733FF" w:rsidP="00867A0A">
            <w:pPr>
              <w:keepNext/>
              <w:spacing w:after="0" w:line="240" w:lineRule="auto"/>
              <w:rPr>
                <w:rFonts w:ascii="Courier New" w:hAnsi="Courier New" w:cs="Courier New"/>
                <w:sz w:val="20"/>
              </w:rPr>
            </w:pPr>
            <w:r w:rsidRPr="008733FF">
              <w:rPr>
                <w:rFonts w:ascii="Courier New" w:hAnsi="Courier New" w:cs="Courier New"/>
                <w:sz w:val="20"/>
              </w:rPr>
              <w:t>}</w:t>
            </w:r>
          </w:p>
        </w:tc>
      </w:tr>
    </w:tbl>
    <w:p w14:paraId="0A59C215" w14:textId="6E642950" w:rsidR="00C53023" w:rsidRDefault="00867A0A" w:rsidP="00867A0A">
      <w:pPr>
        <w:pStyle w:val="Caption"/>
        <w:rPr>
          <w:b w:val="0"/>
        </w:rPr>
      </w:pPr>
      <w:bookmarkStart w:id="208" w:name="_Toc59700896"/>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1</w:t>
      </w:r>
      <w:r w:rsidR="00F73158">
        <w:rPr>
          <w:noProof/>
        </w:rPr>
        <w:fldChar w:fldCharType="end"/>
      </w:r>
      <w:r w:rsidR="00C53023">
        <w:rPr>
          <w:b w:val="0"/>
        </w:rPr>
        <w:t xml:space="preserve"> Lanjutan</w:t>
      </w:r>
      <w:r w:rsidR="0009454A" w:rsidRPr="0009454A">
        <w:rPr>
          <w:rFonts w:cs="Times New Roman"/>
          <w:b w:val="0"/>
          <w:i/>
        </w:rPr>
        <w:t xml:space="preserve"> </w:t>
      </w:r>
      <w:r w:rsidR="0009454A" w:rsidRPr="00EB424B">
        <w:rPr>
          <w:rFonts w:cs="Times New Roman"/>
          <w:b w:val="0"/>
          <w:i/>
        </w:rPr>
        <w:t xml:space="preserve">Source code Controller </w:t>
      </w:r>
      <w:r w:rsidR="0009454A" w:rsidRPr="00465F58">
        <w:rPr>
          <w:rFonts w:cs="Times New Roman"/>
          <w:b w:val="0"/>
        </w:rPr>
        <w:t>Transaksi</w:t>
      </w:r>
      <w:bookmarkEnd w:id="208"/>
    </w:p>
    <w:p w14:paraId="19AB6DED" w14:textId="0DCA5B09" w:rsidR="00604E04" w:rsidRDefault="00835875" w:rsidP="00CC0E08">
      <w:pPr>
        <w:pStyle w:val="Heading3"/>
        <w:numPr>
          <w:ilvl w:val="2"/>
          <w:numId w:val="12"/>
        </w:numPr>
      </w:pPr>
      <w:bookmarkStart w:id="209" w:name="_Toc60823060"/>
      <w:r w:rsidRPr="00835875">
        <w:t>Model</w:t>
      </w:r>
      <w:bookmarkEnd w:id="209"/>
    </w:p>
    <w:p w14:paraId="512723A5" w14:textId="158BFF7D" w:rsidR="00604E04" w:rsidRPr="00C53023" w:rsidRDefault="00C53023" w:rsidP="00C53023">
      <w:pPr>
        <w:pStyle w:val="Heading4"/>
        <w:rPr>
          <w:rFonts w:ascii="Times New Roman" w:hAnsi="Times New Roman" w:cs="Times New Roman"/>
          <w:b/>
          <w:i w:val="0"/>
          <w:color w:val="auto"/>
          <w:sz w:val="24"/>
        </w:rPr>
      </w:pPr>
      <w:bookmarkStart w:id="210" w:name="_Toc60823061"/>
      <w:r>
        <w:rPr>
          <w:rFonts w:ascii="Times New Roman" w:hAnsi="Times New Roman" w:cs="Times New Roman"/>
          <w:b/>
          <w:i w:val="0"/>
          <w:color w:val="auto"/>
          <w:sz w:val="24"/>
        </w:rPr>
        <w:t xml:space="preserve">4.2.3.1 </w:t>
      </w:r>
      <w:r w:rsidR="00604E04" w:rsidRPr="00C53023">
        <w:rPr>
          <w:rFonts w:ascii="Times New Roman" w:hAnsi="Times New Roman" w:cs="Times New Roman"/>
          <w:b/>
          <w:i w:val="0"/>
          <w:color w:val="auto"/>
          <w:sz w:val="24"/>
        </w:rPr>
        <w:t>Model</w:t>
      </w:r>
      <w:r w:rsidR="009D5949" w:rsidRPr="00C53023">
        <w:rPr>
          <w:rFonts w:ascii="Times New Roman" w:hAnsi="Times New Roman" w:cs="Times New Roman"/>
          <w:b/>
          <w:i w:val="0"/>
          <w:color w:val="auto"/>
          <w:sz w:val="24"/>
        </w:rPr>
        <w:t xml:space="preserve"> Start</w:t>
      </w:r>
      <w:bookmarkEnd w:id="21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9D5949" w:rsidRPr="008733FF" w14:paraId="06842EF2" w14:textId="77777777" w:rsidTr="008733FF">
        <w:tc>
          <w:tcPr>
            <w:tcW w:w="8778" w:type="dxa"/>
          </w:tcPr>
          <w:p w14:paraId="0E738962"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lt;?php</w:t>
            </w:r>
          </w:p>
          <w:p w14:paraId="016A38CA"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defined('BASEPATH') OR exit('No direct script access allowed');</w:t>
            </w:r>
          </w:p>
          <w:p w14:paraId="63115C19" w14:textId="77777777" w:rsidR="009D5949" w:rsidRPr="008733FF" w:rsidRDefault="009D5949" w:rsidP="008733FF">
            <w:pPr>
              <w:spacing w:after="0" w:line="240" w:lineRule="auto"/>
              <w:rPr>
                <w:rFonts w:ascii="Courier New" w:hAnsi="Courier New" w:cs="Courier New"/>
                <w:sz w:val="20"/>
              </w:rPr>
            </w:pPr>
          </w:p>
          <w:p w14:paraId="2C070633"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class StartModel extends CI_Model {</w:t>
            </w:r>
          </w:p>
          <w:p w14:paraId="32727A87" w14:textId="6DCFDF93"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p>
          <w:p w14:paraId="6CD350ED"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public function getAkunkaryawan ($username)</w:t>
            </w:r>
          </w:p>
          <w:p w14:paraId="01D483AC"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 xml:space="preserve">{ </w:t>
            </w:r>
          </w:p>
          <w:p w14:paraId="50CBFC6E"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query = $this-&gt;db-&gt;query("SELECT akun_id,akun_username,akun_password,is_active,status FROM karyawan_akun WHERE akun_username='$username'");</w:t>
            </w:r>
          </w:p>
          <w:p w14:paraId="3C9FE27A"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 xml:space="preserve">        return $query-&gt;row_array();</w:t>
            </w:r>
          </w:p>
          <w:p w14:paraId="5CC03CFB"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t>
            </w:r>
          </w:p>
          <w:p w14:paraId="55F06125"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public function getKaryawanbyId($akun_id)</w:t>
            </w:r>
          </w:p>
          <w:p w14:paraId="01CB9ADE"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w:t>
            </w:r>
          </w:p>
          <w:p w14:paraId="7B00E2A1"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query = $this-&gt;db-&gt;query("SELECT id_karyawan,nama,nama_jabatan FROM karyawan WHERE akun_id='$akun_id'");</w:t>
            </w:r>
          </w:p>
          <w:p w14:paraId="6C032C3B"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 xml:space="preserve">        return $query-&gt;row_array();</w:t>
            </w:r>
          </w:p>
          <w:p w14:paraId="50C4BA02"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w:t>
            </w:r>
          </w:p>
          <w:p w14:paraId="2620D231"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w:t>
            </w:r>
          </w:p>
          <w:p w14:paraId="362A0EBD" w14:textId="424D1502" w:rsidR="008733FF" w:rsidRPr="008733FF" w:rsidRDefault="009D5949" w:rsidP="004B0F98">
            <w:pPr>
              <w:keepNext/>
              <w:spacing w:after="0" w:line="240" w:lineRule="auto"/>
              <w:rPr>
                <w:rFonts w:ascii="Courier New" w:hAnsi="Courier New" w:cs="Courier New"/>
                <w:sz w:val="20"/>
              </w:rPr>
            </w:pPr>
            <w:r w:rsidRPr="008733FF">
              <w:rPr>
                <w:rFonts w:ascii="Courier New" w:hAnsi="Courier New" w:cs="Courier New"/>
                <w:sz w:val="20"/>
              </w:rPr>
              <w:t>?&gt;</w:t>
            </w:r>
          </w:p>
        </w:tc>
      </w:tr>
    </w:tbl>
    <w:p w14:paraId="1809BBEE" w14:textId="37D9F999" w:rsidR="009D5949" w:rsidRDefault="004B0F98" w:rsidP="004B0F98">
      <w:pPr>
        <w:pStyle w:val="Caption"/>
        <w:rPr>
          <w:rFonts w:cs="Times New Roman"/>
          <w:sz w:val="24"/>
        </w:rPr>
      </w:pPr>
      <w:bookmarkStart w:id="211" w:name="_Toc59700897"/>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2</w:t>
      </w:r>
      <w:r w:rsidR="00F73158">
        <w:rPr>
          <w:noProof/>
        </w:rPr>
        <w:fldChar w:fldCharType="end"/>
      </w:r>
      <w:r w:rsidR="00EB424B">
        <w:t xml:space="preserve"> </w:t>
      </w:r>
      <w:r w:rsidR="009D5949" w:rsidRPr="00EB424B">
        <w:rPr>
          <w:rFonts w:cs="Times New Roman"/>
          <w:b w:val="0"/>
          <w:i/>
        </w:rPr>
        <w:t>Source code Model Start</w:t>
      </w:r>
      <w:bookmarkEnd w:id="211"/>
    </w:p>
    <w:p w14:paraId="7F91A101" w14:textId="7EFC746B" w:rsidR="009D5949" w:rsidRPr="00C53023" w:rsidRDefault="00C53023" w:rsidP="00C53023">
      <w:pPr>
        <w:pStyle w:val="Heading4"/>
        <w:rPr>
          <w:rFonts w:ascii="Times New Roman" w:hAnsi="Times New Roman" w:cs="Times New Roman"/>
          <w:b/>
          <w:i w:val="0"/>
          <w:color w:val="auto"/>
          <w:sz w:val="24"/>
        </w:rPr>
      </w:pPr>
      <w:bookmarkStart w:id="212" w:name="_Toc60823062"/>
      <w:r>
        <w:rPr>
          <w:rFonts w:ascii="Times New Roman" w:hAnsi="Times New Roman" w:cs="Times New Roman"/>
          <w:b/>
          <w:i w:val="0"/>
          <w:color w:val="auto"/>
          <w:sz w:val="24"/>
        </w:rPr>
        <w:lastRenderedPageBreak/>
        <w:t xml:space="preserve">4.2.3.2 </w:t>
      </w:r>
      <w:r w:rsidR="009D5949" w:rsidRPr="00C53023">
        <w:rPr>
          <w:rFonts w:ascii="Times New Roman" w:hAnsi="Times New Roman" w:cs="Times New Roman"/>
          <w:b/>
          <w:i w:val="0"/>
          <w:color w:val="auto"/>
          <w:sz w:val="24"/>
        </w:rPr>
        <w:t>Model Barang</w:t>
      </w:r>
      <w:bookmarkEnd w:id="2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9D5949" w:rsidRPr="008733FF" w14:paraId="553DD246" w14:textId="77777777" w:rsidTr="008733FF">
        <w:tc>
          <w:tcPr>
            <w:tcW w:w="8778" w:type="dxa"/>
          </w:tcPr>
          <w:p w14:paraId="40BDC26B"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lt;?php</w:t>
            </w:r>
          </w:p>
          <w:p w14:paraId="4AD86CBF"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defined('BASEPATH') OR exit('No direct script access allowed');</w:t>
            </w:r>
          </w:p>
          <w:p w14:paraId="6BD0A81C" w14:textId="77777777" w:rsidR="009D5949" w:rsidRPr="008733FF" w:rsidRDefault="009D5949" w:rsidP="008733FF">
            <w:pPr>
              <w:spacing w:after="0" w:line="240" w:lineRule="auto"/>
              <w:rPr>
                <w:rFonts w:ascii="Courier New" w:hAnsi="Courier New" w:cs="Courier New"/>
                <w:sz w:val="20"/>
              </w:rPr>
            </w:pPr>
          </w:p>
          <w:p w14:paraId="3ECE3A60"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class BarangModel extends CI_Model {</w:t>
            </w:r>
          </w:p>
          <w:p w14:paraId="08A246A0"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public const BARANGS="barangs";</w:t>
            </w:r>
          </w:p>
          <w:p w14:paraId="547C221E"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public const SPESIFIKAISI_BARANG="spesifikasi_barang";</w:t>
            </w:r>
          </w:p>
          <w:p w14:paraId="3935C95E"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public const barcode="spesifikasi_barang";</w:t>
            </w:r>
          </w:p>
          <w:p w14:paraId="79AAFE86" w14:textId="35136A25"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p>
          <w:p w14:paraId="2FF35770"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untuk insert di dua table</w:t>
            </w:r>
          </w:p>
          <w:p w14:paraId="256E27CD"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public function setTambah($barangs,$spesifikasi)</w:t>
            </w:r>
          </w:p>
          <w:p w14:paraId="0DF99B39"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w:t>
            </w:r>
          </w:p>
          <w:p w14:paraId="3BC49294"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insert('barangs',$barangs);</w:t>
            </w:r>
            <w:r w:rsidRPr="008733FF">
              <w:rPr>
                <w:rFonts w:ascii="Courier New" w:hAnsi="Courier New" w:cs="Courier New"/>
                <w:sz w:val="20"/>
              </w:rPr>
              <w:tab/>
            </w:r>
            <w:r w:rsidRPr="008733FF">
              <w:rPr>
                <w:rFonts w:ascii="Courier New" w:hAnsi="Courier New" w:cs="Courier New"/>
                <w:sz w:val="20"/>
              </w:rPr>
              <w:tab/>
            </w:r>
          </w:p>
          <w:p w14:paraId="2441E1E8" w14:textId="5CCBD11D"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insert('spesifikasi_barang',$spesifikasi);</w:t>
            </w:r>
            <w:r w:rsidRPr="008733FF">
              <w:rPr>
                <w:rFonts w:ascii="Courier New" w:hAnsi="Courier New" w:cs="Courier New"/>
                <w:sz w:val="20"/>
              </w:rPr>
              <w:tab/>
            </w:r>
          </w:p>
          <w:p w14:paraId="0E844432" w14:textId="77777777" w:rsidR="009D5949"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ab/>
              <w:t>}</w:t>
            </w:r>
          </w:p>
          <w:p w14:paraId="515B09B0" w14:textId="0B5851E3" w:rsidR="008733FF" w:rsidRPr="008733FF" w:rsidRDefault="009D5949" w:rsidP="008733FF">
            <w:pPr>
              <w:spacing w:after="0" w:line="240" w:lineRule="auto"/>
              <w:rPr>
                <w:rFonts w:ascii="Courier New" w:hAnsi="Courier New" w:cs="Courier New"/>
                <w:sz w:val="20"/>
              </w:rPr>
            </w:pPr>
            <w:r w:rsidRPr="008733FF">
              <w:rPr>
                <w:rFonts w:ascii="Courier New" w:hAnsi="Courier New" w:cs="Courier New"/>
                <w:sz w:val="20"/>
              </w:rPr>
              <w:t>//insert table barcode</w:t>
            </w:r>
            <w:r w:rsidR="008733FF" w:rsidRPr="008733FF">
              <w:rPr>
                <w:rFonts w:ascii="Courier New" w:hAnsi="Courier New" w:cs="Courier New"/>
                <w:sz w:val="20"/>
              </w:rPr>
              <w:t xml:space="preserve"> </w:t>
            </w:r>
            <w:r w:rsidR="008733FF" w:rsidRPr="008733FF">
              <w:rPr>
                <w:rFonts w:ascii="Courier New" w:hAnsi="Courier New" w:cs="Courier New"/>
                <w:sz w:val="20"/>
              </w:rPr>
              <w:tab/>
              <w:t>public function setBarcode($barcode)</w:t>
            </w:r>
          </w:p>
          <w:p w14:paraId="2C8F792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1727D3A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insert('barcode',$barcode);</w:t>
            </w:r>
          </w:p>
          <w:p w14:paraId="6DEFFC51"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2AAFAE48"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delete data di table barangs dan spesifikasi</w:t>
            </w:r>
          </w:p>
          <w:p w14:paraId="30BDC790"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setDelete($id_barang)</w:t>
            </w:r>
          </w:p>
          <w:p w14:paraId="7B9DBD1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6D6D37F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delete data menurut id ditabel barangs</w:t>
            </w:r>
          </w:p>
          <w:p w14:paraId="1209A3C7"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where('id_barang',$id_barang);</w:t>
            </w:r>
          </w:p>
          <w:p w14:paraId="16DCCC0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delete('barangs');</w:t>
            </w:r>
          </w:p>
          <w:p w14:paraId="2F8D08D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delete data menurut id ditabel spesifikasi</w:t>
            </w:r>
          </w:p>
          <w:p w14:paraId="5099963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where('id_spesifikasi',$id_barang);</w:t>
            </w:r>
          </w:p>
          <w:p w14:paraId="2F25BCD0"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delete('spesifikasi_barang');</w:t>
            </w:r>
          </w:p>
          <w:p w14:paraId="55C94DCE"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p>
          <w:p w14:paraId="26BAB44D"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setupdate table Barangs</w:t>
            </w:r>
          </w:p>
          <w:p w14:paraId="63A3A6FE"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setUpdateBarangs ($barangs,$id_barang)</w:t>
            </w:r>
          </w:p>
          <w:p w14:paraId="184A40E2"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73A7D31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return $this-&gt;db-&gt;where('id_barang',$id_barang)</w:t>
            </w:r>
          </w:p>
          <w:p w14:paraId="085969D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t;update('barangs',$barangs);</w:t>
            </w:r>
          </w:p>
          <w:p w14:paraId="693EA40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2327F74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setupdate data keterangan barang</w:t>
            </w:r>
          </w:p>
          <w:p w14:paraId="4F469BB0"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setupdateket($array,$where)</w:t>
            </w:r>
          </w:p>
          <w:p w14:paraId="62CF858E"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4E437186"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return $this-&gt;db-&gt;where($where)</w:t>
            </w:r>
          </w:p>
          <w:p w14:paraId="0C6712D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t;update('barangs',$array);</w:t>
            </w:r>
          </w:p>
          <w:p w14:paraId="6949E6C4"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5326DD4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setupdate digunakan untuk mengupdate tanggla rusak dan keadaan barang berdasarkan id_barang</w:t>
            </w:r>
          </w:p>
          <w:p w14:paraId="15047C4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setUpdateku($array,$where)</w:t>
            </w:r>
          </w:p>
          <w:p w14:paraId="681FCD0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2709C30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return $this-&gt;db-&gt;where($where)</w:t>
            </w:r>
          </w:p>
          <w:p w14:paraId="3C8C1845"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gt;update('barangs',$array);</w:t>
            </w:r>
          </w:p>
          <w:p w14:paraId="658BED66"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p>
          <w:p w14:paraId="441F5632" w14:textId="77777777" w:rsidR="008733FF" w:rsidRPr="008733FF" w:rsidRDefault="008733FF" w:rsidP="008733FF">
            <w:pPr>
              <w:spacing w:after="0" w:line="240" w:lineRule="auto"/>
              <w:rPr>
                <w:rFonts w:ascii="Courier New" w:hAnsi="Courier New" w:cs="Courier New"/>
                <w:sz w:val="20"/>
              </w:rPr>
            </w:pPr>
          </w:p>
          <w:p w14:paraId="013A847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3CF8D44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delete id_data_transaksi</w:t>
            </w:r>
          </w:p>
          <w:p w14:paraId="30F5463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setDeleteIdDataTransaksi($id)</w:t>
            </w:r>
          </w:p>
          <w:p w14:paraId="4C94ADA3"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7ED61C61"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where('id_barcode',$id);</w:t>
            </w:r>
          </w:p>
          <w:p w14:paraId="770BB117"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delete('data_transaksi');</w:t>
            </w:r>
          </w:p>
          <w:p w14:paraId="1695C94D"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750829F0" w14:textId="1664E468" w:rsidR="008733FF" w:rsidRPr="008733FF" w:rsidRDefault="008733FF" w:rsidP="007A0153">
            <w:pPr>
              <w:keepNext/>
              <w:spacing w:after="0" w:line="240" w:lineRule="auto"/>
              <w:rPr>
                <w:rFonts w:ascii="Courier New" w:hAnsi="Courier New" w:cs="Courier New"/>
                <w:sz w:val="20"/>
              </w:rPr>
            </w:pPr>
            <w:r w:rsidRPr="008733FF">
              <w:rPr>
                <w:rFonts w:ascii="Courier New" w:hAnsi="Courier New" w:cs="Courier New"/>
                <w:sz w:val="20"/>
              </w:rPr>
              <w:t>//delete data pada table barcode berdasarkan id barcode yang telah di select</w:t>
            </w:r>
          </w:p>
        </w:tc>
      </w:tr>
    </w:tbl>
    <w:p w14:paraId="4DDCA22B" w14:textId="7217D6C0" w:rsidR="00EB424B" w:rsidRDefault="007A0153" w:rsidP="007A0153">
      <w:pPr>
        <w:pStyle w:val="Caption"/>
        <w:rPr>
          <w:rFonts w:cs="Times New Roman"/>
          <w:b w:val="0"/>
        </w:rPr>
      </w:pPr>
      <w:bookmarkStart w:id="213" w:name="_Toc59700898"/>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3</w:t>
      </w:r>
      <w:r w:rsidR="00F73158">
        <w:rPr>
          <w:noProof/>
        </w:rPr>
        <w:fldChar w:fldCharType="end"/>
      </w:r>
      <w:r w:rsidR="00EB424B">
        <w:t xml:space="preserve"> </w:t>
      </w:r>
      <w:r w:rsidR="00EB424B" w:rsidRPr="00EB424B">
        <w:rPr>
          <w:rFonts w:cs="Times New Roman"/>
          <w:b w:val="0"/>
          <w:i/>
        </w:rPr>
        <w:t xml:space="preserve">Source code Model </w:t>
      </w:r>
      <w:r w:rsidR="00EB424B" w:rsidRPr="00465F58">
        <w:rPr>
          <w:rFonts w:cs="Times New Roman"/>
          <w:b w:val="0"/>
        </w:rPr>
        <w:t>Barang</w:t>
      </w:r>
      <w:bookmarkEnd w:id="2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C53023" w:rsidRPr="008733FF" w14:paraId="1F0DC772" w14:textId="77777777" w:rsidTr="008733FF">
        <w:tc>
          <w:tcPr>
            <w:tcW w:w="8778" w:type="dxa"/>
          </w:tcPr>
          <w:p w14:paraId="3DD8F664"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lastRenderedPageBreak/>
              <w:tab/>
              <w:t>public function setDeleteIdBarcode($id)</w:t>
            </w:r>
          </w:p>
          <w:p w14:paraId="47713ECF"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t>{</w:t>
            </w:r>
          </w:p>
          <w:p w14:paraId="5E8354ED"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where('id_barcode',$id);</w:t>
            </w:r>
          </w:p>
          <w:p w14:paraId="6F5DFE1B"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this-&gt;db-&gt;delete('barcode');</w:t>
            </w:r>
          </w:p>
          <w:p w14:paraId="03EA553D"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t>}</w:t>
            </w:r>
            <w:r w:rsidRPr="008733FF">
              <w:rPr>
                <w:rFonts w:ascii="Courier New" w:hAnsi="Courier New" w:cs="Courier New"/>
                <w:sz w:val="20"/>
              </w:rPr>
              <w:tab/>
            </w:r>
          </w:p>
          <w:p w14:paraId="45BF84B9" w14:textId="77777777" w:rsidR="00C53023" w:rsidRPr="008733FF" w:rsidRDefault="00C53023" w:rsidP="008733FF">
            <w:pPr>
              <w:keepNext/>
              <w:spacing w:after="0" w:line="240" w:lineRule="auto"/>
              <w:rPr>
                <w:rFonts w:ascii="Courier New" w:hAnsi="Courier New" w:cs="Courier New"/>
                <w:sz w:val="20"/>
              </w:rPr>
            </w:pPr>
            <w:r w:rsidRPr="008733FF">
              <w:rPr>
                <w:rFonts w:ascii="Courier New" w:hAnsi="Courier New" w:cs="Courier New"/>
                <w:sz w:val="20"/>
              </w:rPr>
              <w:t>//function buat menampilkan di view daftar barang</w:t>
            </w:r>
          </w:p>
          <w:p w14:paraId="5DEF3B8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t>public function getAll(){</w:t>
            </w:r>
          </w:p>
          <w:p w14:paraId="25B5750A" w14:textId="77777777" w:rsidR="008733FF"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query="SELECT b.*,s.*,bc.* from barangs</w:t>
            </w:r>
            <w:r w:rsidR="008733FF">
              <w:rPr>
                <w:rFonts w:ascii="Courier New" w:hAnsi="Courier New" w:cs="Courier New"/>
                <w:sz w:val="20"/>
              </w:rPr>
              <w:t xml:space="preserve"> </w:t>
            </w:r>
            <w:r w:rsidR="008733FF" w:rsidRPr="008733FF">
              <w:rPr>
                <w:rFonts w:ascii="Courier New" w:hAnsi="Courier New" w:cs="Courier New"/>
                <w:sz w:val="20"/>
              </w:rPr>
              <w:t>b,spesifikasi_barang s,barcode bc where bc.id_barang=b.id_barang and s.id_spesifikasi=bc.id_spesifikasi";</w:t>
            </w:r>
          </w:p>
          <w:p w14:paraId="3D57CBC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return $this-&gt;db-&gt;query($query)-&gt;result_array();</w:t>
            </w:r>
          </w:p>
          <w:p w14:paraId="6C31BEF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4B78584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 xml:space="preserve">//function buat menampilkan di view cetak surat serahterima </w:t>
            </w:r>
            <w:r w:rsidRPr="008733FF">
              <w:rPr>
                <w:rFonts w:ascii="Courier New" w:hAnsi="Courier New" w:cs="Courier New"/>
                <w:sz w:val="20"/>
              </w:rPr>
              <w:tab/>
            </w:r>
          </w:p>
          <w:p w14:paraId="62E0A04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getAllbyIdbarcode($id){</w:t>
            </w:r>
          </w:p>
          <w:p w14:paraId="5E725607"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 xml:space="preserve">$query="SELECT b.*,s.*,bc.*,dept.*,yas.* from barcode bc </w:t>
            </w:r>
          </w:p>
          <w:p w14:paraId="635B4340"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nner join spesifikasi_barang s on s.id_spesifikasi=bc.id_spesifikasi</w:t>
            </w:r>
          </w:p>
          <w:p w14:paraId="3F2FDFFE"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 xml:space="preserve">inner join barangs b on  b.id_barang=bc.id_barang </w:t>
            </w:r>
          </w:p>
          <w:p w14:paraId="2AB0E2C6"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nner join departement dept on  dept.id_departement=bc.id_departement</w:t>
            </w:r>
          </w:p>
          <w:p w14:paraId="5EF8950D"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nner join yayasan yas on  yas.id_yayasan=bc.id_yayasan</w:t>
            </w:r>
          </w:p>
          <w:p w14:paraId="017B0CB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where bc.id_barcode='$id'";</w:t>
            </w:r>
          </w:p>
          <w:p w14:paraId="68A4492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return $this-&gt;db-&gt;query($query)-&gt;result_array();</w:t>
            </w:r>
          </w:p>
          <w:p w14:paraId="01987575"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w:t>
            </w:r>
          </w:p>
          <w:p w14:paraId="50DEBF3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 xml:space="preserve">//function buat menampilkan di view cetak surat serahterima </w:t>
            </w:r>
            <w:r w:rsidRPr="008733FF">
              <w:rPr>
                <w:rFonts w:ascii="Courier New" w:hAnsi="Courier New" w:cs="Courier New"/>
                <w:sz w:val="20"/>
              </w:rPr>
              <w:tab/>
            </w:r>
          </w:p>
          <w:p w14:paraId="0C5AF6F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getAllbyIdbarcodewherein(array $where){</w:t>
            </w:r>
          </w:p>
          <w:p w14:paraId="18C1B122"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 xml:space="preserve">/*$query="SELECT b.*,s.*,bc.*,dept.*,yas.* from barcode bc </w:t>
            </w:r>
          </w:p>
          <w:p w14:paraId="59B536C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nner join spesifikasi_barang s on s.id_spesifikasi=bc.id_spesifikasi</w:t>
            </w:r>
          </w:p>
          <w:p w14:paraId="18041AF6"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 xml:space="preserve">inner join barangs b on  b.id_barang=bc.id_barang </w:t>
            </w:r>
          </w:p>
          <w:p w14:paraId="708B0397"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inner join departement dept on  dept.id_departement=bc.id_departement</w:t>
            </w:r>
          </w:p>
          <w:p w14:paraId="2015A8D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inner join yayasan yas on  yas.id_yayasan=bc.id_yayasan</w:t>
            </w:r>
          </w:p>
          <w:p w14:paraId="79FB635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where_in bc.id_barcode='$id'";</w:t>
            </w:r>
          </w:p>
          <w:p w14:paraId="3C202BD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return $this-&gt;db-&gt;query($query)-&gt;result_array();*/</w:t>
            </w:r>
          </w:p>
          <w:p w14:paraId="393EF2E2" w14:textId="77777777" w:rsidR="008733FF" w:rsidRPr="008733FF" w:rsidRDefault="008733FF" w:rsidP="008733FF">
            <w:pPr>
              <w:spacing w:after="0" w:line="240" w:lineRule="auto"/>
              <w:rPr>
                <w:rFonts w:ascii="Courier New" w:hAnsi="Courier New" w:cs="Courier New"/>
                <w:sz w:val="20"/>
              </w:rPr>
            </w:pPr>
          </w:p>
          <w:p w14:paraId="3EF893C8"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query = $this-&gt;db-&gt;</w:t>
            </w:r>
            <w:proofErr w:type="gramStart"/>
            <w:r w:rsidRPr="008733FF">
              <w:rPr>
                <w:rFonts w:ascii="Courier New" w:hAnsi="Courier New" w:cs="Courier New"/>
                <w:sz w:val="20"/>
              </w:rPr>
              <w:t>select(</w:t>
            </w:r>
            <w:proofErr w:type="gramEnd"/>
            <w:r w:rsidRPr="008733FF">
              <w:rPr>
                <w:rFonts w:ascii="Courier New" w:hAnsi="Courier New" w:cs="Courier New"/>
                <w:sz w:val="20"/>
              </w:rPr>
              <w:t>'b.*, s.* ,bc.* ,dept.* ,yas.*')</w:t>
            </w:r>
          </w:p>
          <w:p w14:paraId="614A24A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from('barcode bc')</w:t>
            </w:r>
          </w:p>
          <w:p w14:paraId="746D72C2"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join('spesifikasi_barang s', 'bc.id_spesifikasi = s.id_spesifikasi')</w:t>
            </w:r>
          </w:p>
          <w:p w14:paraId="25D876F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join('barangs b', 'b.id_barang = bc.id_barang')</w:t>
            </w:r>
          </w:p>
          <w:p w14:paraId="7C597AC8"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join('departement dept', 'dept.id_departement = bc.id_departement')</w:t>
            </w:r>
          </w:p>
          <w:p w14:paraId="0FC857AD"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join('yayasan yas', 'yas.id_yayasan = bc.id_yayasan')</w:t>
            </w:r>
          </w:p>
          <w:p w14:paraId="13D835A2"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where_in('bc.id_barcode',$where)</w:t>
            </w:r>
          </w:p>
          <w:p w14:paraId="688E3AA7"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get();</w:t>
            </w:r>
          </w:p>
          <w:p w14:paraId="336CF85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return $query-&gt;result_array();</w:t>
            </w:r>
          </w:p>
          <w:p w14:paraId="76806CC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p>
          <w:p w14:paraId="37DB326B"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function buat menampilkan di view cetak surat serahterima </w:t>
            </w:r>
            <w:r w:rsidRPr="008733FF">
              <w:rPr>
                <w:rFonts w:ascii="Courier New" w:hAnsi="Courier New" w:cs="Courier New"/>
                <w:sz w:val="20"/>
              </w:rPr>
              <w:tab/>
            </w:r>
          </w:p>
          <w:p w14:paraId="6F29F807"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public function getAllbyIdbarcodewhere($where){</w:t>
            </w:r>
          </w:p>
          <w:p w14:paraId="381D177C"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 xml:space="preserve">/*$query="SELECT b.*,s.*,bc.*,dept.*,yas.* from barcode bc </w:t>
            </w:r>
          </w:p>
          <w:p w14:paraId="4F1ABC19"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inner join spesifikasi_barang s on s.id_spesifikasi=bc.id_spesifikasi</w:t>
            </w:r>
          </w:p>
          <w:p w14:paraId="4FAEF2EF"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 xml:space="preserve">inner join barangs b on  b.id_barang=bc.id_barang </w:t>
            </w:r>
          </w:p>
          <w:p w14:paraId="05AA8B3A" w14:textId="77777777" w:rsidR="008733FF" w:rsidRPr="008733FF" w:rsidRDefault="008733FF" w:rsidP="008733FF">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inner join departement dept on  dept.id_departement=bc.id_departement</w:t>
            </w:r>
          </w:p>
          <w:p w14:paraId="169CF91F" w14:textId="3EE9AD98" w:rsidR="00C53023" w:rsidRPr="008733FF" w:rsidRDefault="00C53023" w:rsidP="007A0153">
            <w:pPr>
              <w:keepNext/>
              <w:spacing w:after="0" w:line="240" w:lineRule="auto"/>
              <w:rPr>
                <w:rFonts w:ascii="Courier New" w:hAnsi="Courier New" w:cs="Courier New"/>
                <w:sz w:val="20"/>
              </w:rPr>
            </w:pPr>
          </w:p>
        </w:tc>
      </w:tr>
    </w:tbl>
    <w:p w14:paraId="167EEB97" w14:textId="3E6AE86F" w:rsidR="00C53023" w:rsidRDefault="007A0153" w:rsidP="007A0153">
      <w:pPr>
        <w:pStyle w:val="Caption"/>
        <w:rPr>
          <w:b w:val="0"/>
        </w:rPr>
      </w:pPr>
      <w:bookmarkStart w:id="214" w:name="_Toc59700899"/>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4</w:t>
      </w:r>
      <w:r w:rsidR="00F73158">
        <w:rPr>
          <w:noProof/>
        </w:rPr>
        <w:fldChar w:fldCharType="end"/>
      </w:r>
      <w:r w:rsidR="00C53023">
        <w:rPr>
          <w:b w:val="0"/>
        </w:rPr>
        <w:t xml:space="preserve"> Lanjutan</w:t>
      </w:r>
      <w:r w:rsidR="0009454A" w:rsidRPr="0009454A">
        <w:rPr>
          <w:rFonts w:cs="Times New Roman"/>
          <w:b w:val="0"/>
          <w:i/>
        </w:rPr>
        <w:t xml:space="preserve"> </w:t>
      </w:r>
      <w:r w:rsidR="0009454A" w:rsidRPr="00EB424B">
        <w:rPr>
          <w:rFonts w:cs="Times New Roman"/>
          <w:b w:val="0"/>
          <w:i/>
        </w:rPr>
        <w:t xml:space="preserve">Source code Model </w:t>
      </w:r>
      <w:r w:rsidR="0009454A" w:rsidRPr="00465F58">
        <w:rPr>
          <w:rFonts w:cs="Times New Roman"/>
          <w:b w:val="0"/>
        </w:rPr>
        <w:t>Barang</w:t>
      </w:r>
      <w:bookmarkEnd w:id="2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C53023" w:rsidRPr="008733FF" w14:paraId="49726C9C" w14:textId="77777777" w:rsidTr="008733FF">
        <w:tc>
          <w:tcPr>
            <w:tcW w:w="8778" w:type="dxa"/>
          </w:tcPr>
          <w:p w14:paraId="01BD8FD3" w14:textId="77777777" w:rsidR="00C53023" w:rsidRPr="008733FF" w:rsidRDefault="00C53023" w:rsidP="008733FF">
            <w:pPr>
              <w:spacing w:after="0" w:line="240" w:lineRule="auto"/>
              <w:rPr>
                <w:rFonts w:ascii="Courier New" w:hAnsi="Courier New" w:cs="Courier New"/>
                <w:sz w:val="20"/>
              </w:rPr>
            </w:pPr>
            <w:r w:rsidRPr="008733FF">
              <w:rPr>
                <w:rFonts w:ascii="Courier New" w:hAnsi="Courier New" w:cs="Courier New"/>
                <w:sz w:val="20"/>
              </w:rPr>
              <w:lastRenderedPageBreak/>
              <w:tab/>
              <w:t xml:space="preserve"> </w:t>
            </w:r>
            <w:r w:rsidRPr="008733FF">
              <w:rPr>
                <w:rFonts w:ascii="Courier New" w:hAnsi="Courier New" w:cs="Courier New"/>
                <w:sz w:val="20"/>
              </w:rPr>
              <w:tab/>
              <w:t>inner join yayasan yas on  yas.id_yayasan=bc.id_yayasan</w:t>
            </w:r>
          </w:p>
          <w:p w14:paraId="60F99DF6" w14:textId="39707466" w:rsidR="00FF548D" w:rsidRPr="008733FF" w:rsidRDefault="00C53023"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where_in bc.id_barcode='$id'";</w:t>
            </w:r>
            <w:r w:rsidR="00FF548D" w:rsidRPr="008733FF">
              <w:rPr>
                <w:rFonts w:ascii="Courier New" w:hAnsi="Courier New" w:cs="Courier New"/>
                <w:sz w:val="20"/>
              </w:rPr>
              <w:t xml:space="preserve"> return $this-&gt;db-&gt;query($query)-&gt;result_array();*/</w:t>
            </w:r>
          </w:p>
          <w:p w14:paraId="632DDDBA" w14:textId="77777777" w:rsidR="00FF548D" w:rsidRPr="008733FF" w:rsidRDefault="00FF548D" w:rsidP="00FF548D">
            <w:pPr>
              <w:spacing w:after="0" w:line="240" w:lineRule="auto"/>
              <w:rPr>
                <w:rFonts w:ascii="Courier New" w:hAnsi="Courier New" w:cs="Courier New"/>
                <w:sz w:val="20"/>
              </w:rPr>
            </w:pPr>
          </w:p>
          <w:p w14:paraId="71A00FF8"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t>$query = $this-&gt;db-&gt;</w:t>
            </w:r>
            <w:proofErr w:type="gramStart"/>
            <w:r w:rsidRPr="008733FF">
              <w:rPr>
                <w:rFonts w:ascii="Courier New" w:hAnsi="Courier New" w:cs="Courier New"/>
                <w:sz w:val="20"/>
              </w:rPr>
              <w:t>select(</w:t>
            </w:r>
            <w:proofErr w:type="gramEnd"/>
            <w:r w:rsidRPr="008733FF">
              <w:rPr>
                <w:rFonts w:ascii="Courier New" w:hAnsi="Courier New" w:cs="Courier New"/>
                <w:sz w:val="20"/>
              </w:rPr>
              <w:t>'b.*, s.* ,bc.* ,dept.* ,yas.*')</w:t>
            </w:r>
          </w:p>
          <w:p w14:paraId="2491906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gt;from('barcode bc')</w:t>
            </w:r>
          </w:p>
          <w:p w14:paraId="7F5DD49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gt;join('spesifikasi_barang s', 'bc.id_spesifikasi = s.id_spesifikasi')</w:t>
            </w:r>
          </w:p>
          <w:p w14:paraId="4DB1E43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gt;join('barangs b', 'b.id_barang = bc.id_barang')</w:t>
            </w:r>
          </w:p>
          <w:p w14:paraId="3C8D3540"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gt;join('departement dept', 'dept.id_departement = bc.id_departement')</w:t>
            </w:r>
          </w:p>
          <w:p w14:paraId="1040AA3A"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gt;join('yayasan yas', 'yas.id_yayasan = bc.id_yayasan')</w:t>
            </w:r>
          </w:p>
          <w:p w14:paraId="1BCF1B9C"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gt;where('bc.id_barcode',$where)</w:t>
            </w:r>
          </w:p>
          <w:p w14:paraId="7362ED6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gt;get();</w:t>
            </w:r>
          </w:p>
          <w:p w14:paraId="353AC8C3"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 xml:space="preserve">                  return $query-&gt;result_array();</w:t>
            </w:r>
          </w:p>
          <w:p w14:paraId="2B349ECF"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w:t>
            </w:r>
          </w:p>
          <w:p w14:paraId="1CBD26FF"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function untuk mendapatkan id_barang dan spesifikasi melalui id barcode pada table barcode</w:t>
            </w:r>
          </w:p>
          <w:p w14:paraId="1F8DB62B"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public function getIdBaranginBarcode($id)</w:t>
            </w:r>
          </w:p>
          <w:p w14:paraId="1A924592"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p>
          <w:p w14:paraId="7883C37C"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query="SELECT id_barang from barcode where id_barcode=$id";</w:t>
            </w:r>
          </w:p>
          <w:p w14:paraId="71EF56E4"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return $this-&gt;db-&gt;query($query)-&gt;row()-&gt;id_barang;</w:t>
            </w:r>
          </w:p>
          <w:p w14:paraId="05E569EF"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r>
          </w:p>
          <w:p w14:paraId="4D1DA81A"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untuk mengambil id terakhir setelah data di insert</w:t>
            </w:r>
          </w:p>
          <w:p w14:paraId="05C6C2B8"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public function get_id()</w:t>
            </w:r>
          </w:p>
          <w:p w14:paraId="3528B515"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p>
          <w:p w14:paraId="75B7AEDB"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query="SELECT id_barang FROM barangs where id_barang IN (SELECT MAX(id_barang) FROM barangs)";</w:t>
            </w:r>
          </w:p>
          <w:p w14:paraId="22BC0BA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r>
            <w:r w:rsidRPr="008733FF">
              <w:rPr>
                <w:rFonts w:ascii="Courier New" w:hAnsi="Courier New" w:cs="Courier New"/>
                <w:sz w:val="20"/>
              </w:rPr>
              <w:tab/>
            </w:r>
            <w:r w:rsidRPr="008733FF">
              <w:rPr>
                <w:rFonts w:ascii="Courier New" w:hAnsi="Courier New" w:cs="Courier New"/>
                <w:sz w:val="20"/>
              </w:rPr>
              <w:tab/>
              <w:t>//return $this-&gt;db-&gt;query($query)-&gt;row_array();</w:t>
            </w:r>
          </w:p>
          <w:p w14:paraId="23180EDD"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return $this-&gt;db-&gt;query($query)-&gt;row()-&gt;id_barang;</w:t>
            </w:r>
          </w:p>
          <w:p w14:paraId="6CFEFE2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p>
          <w:p w14:paraId="0D696ED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mengambil data table spesifikasi dan barang berdasarkan id yang diinginkan</w:t>
            </w:r>
          </w:p>
          <w:p w14:paraId="20CE295D"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public function getAllbyId($id)</w:t>
            </w:r>
          </w:p>
          <w:p w14:paraId="2015A6E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p>
          <w:p w14:paraId="79B0EF1D"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query = $this-&gt;db-&gt;select('b.*, s.* ')</w:t>
            </w:r>
          </w:p>
          <w:p w14:paraId="13D22DC3"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from('barangs b')</w:t>
            </w:r>
          </w:p>
          <w:p w14:paraId="01325FFF"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join('spesifikasi_barang s', 'b.id_barang = s.id_spesifikasi')</w:t>
            </w:r>
          </w:p>
          <w:p w14:paraId="04995810"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where('b.id_barang',$id)</w:t>
            </w:r>
          </w:p>
          <w:p w14:paraId="09D4078D"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gt;get();</w:t>
            </w:r>
          </w:p>
          <w:p w14:paraId="263271DE"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return $query-&gt;result_array();</w:t>
            </w:r>
          </w:p>
          <w:p w14:paraId="78470A59"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p>
          <w:p w14:paraId="5864ED4B"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mengambil data dari tabel barangs,spesifikasi,barcode,ttransaksi,data_transaksi</w:t>
            </w:r>
          </w:p>
          <w:p w14:paraId="32F044EB"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public function getAllHistory()</w:t>
            </w:r>
          </w:p>
          <w:p w14:paraId="4690A9B6" w14:textId="77777777" w:rsidR="00FF548D" w:rsidRPr="008733FF"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p>
          <w:p w14:paraId="221AAB53" w14:textId="3F4836E1" w:rsidR="00FF548D" w:rsidRPr="00FF548D" w:rsidRDefault="00FF548D" w:rsidP="00FF548D">
            <w:pPr>
              <w:spacing w:after="0" w:line="240" w:lineRule="auto"/>
              <w:rPr>
                <w:rFonts w:ascii="Courier New" w:hAnsi="Courier New" w:cs="Courier New"/>
                <w:sz w:val="20"/>
              </w:rPr>
            </w:pPr>
            <w:r w:rsidRPr="008733FF">
              <w:rPr>
                <w:rFonts w:ascii="Courier New" w:hAnsi="Courier New" w:cs="Courier New"/>
                <w:sz w:val="20"/>
              </w:rPr>
              <w:tab/>
              <w:t xml:space="preserve"> </w:t>
            </w:r>
            <w:r w:rsidRPr="008733FF">
              <w:rPr>
                <w:rFonts w:ascii="Courier New" w:hAnsi="Courier New" w:cs="Courier New"/>
                <w:sz w:val="20"/>
              </w:rPr>
              <w:tab/>
              <w:t>$query=$this-&gt;db-&gt;select('bs.tanggal_pengadaan,bs.ket_barang,bs.keadaan_barang,bs.tanggal_rusak,s.nama_barang,s.no_pabrik,s.merk,tt.nama_penerima,tt.nama_ penyerah,tt.jabatan_penerima,tt.jabatan_penyerah,d.tanggal_peletakan,d.</w:t>
            </w:r>
            <w:r w:rsidRPr="00FF548D">
              <w:rPr>
                <w:rFonts w:ascii="Courier New" w:hAnsi="Courier New" w:cs="Courier New"/>
                <w:sz w:val="20"/>
              </w:rPr>
              <w:t xml:space="preserve"> lokasi_update,d.lokasi_sebelum,d.lokasi_detail_update,d.lokasi_detail_sebelum')</w:t>
            </w:r>
          </w:p>
          <w:p w14:paraId="742B617F"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gt;from('data_transaksi d')</w:t>
            </w:r>
          </w:p>
          <w:p w14:paraId="03114AE2" w14:textId="36CB89C1" w:rsidR="00C53023" w:rsidRPr="008733FF" w:rsidRDefault="00C53023" w:rsidP="007A0153">
            <w:pPr>
              <w:keepNext/>
              <w:spacing w:after="0" w:line="240" w:lineRule="auto"/>
              <w:rPr>
                <w:rFonts w:ascii="Courier New" w:hAnsi="Courier New" w:cs="Courier New"/>
                <w:sz w:val="20"/>
              </w:rPr>
            </w:pPr>
          </w:p>
        </w:tc>
      </w:tr>
    </w:tbl>
    <w:p w14:paraId="7CEE00FC" w14:textId="1F7F2591" w:rsidR="00C53023" w:rsidRDefault="007A0153" w:rsidP="007A0153">
      <w:pPr>
        <w:pStyle w:val="Caption"/>
        <w:rPr>
          <w:b w:val="0"/>
        </w:rPr>
      </w:pPr>
      <w:bookmarkStart w:id="215" w:name="_Toc59700900"/>
      <w:proofErr w:type="gramStart"/>
      <w:r>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5</w:t>
      </w:r>
      <w:r w:rsidR="00F73158">
        <w:rPr>
          <w:noProof/>
        </w:rPr>
        <w:fldChar w:fldCharType="end"/>
      </w:r>
      <w:r w:rsidR="00C53023">
        <w:t xml:space="preserve"> </w:t>
      </w:r>
      <w:r w:rsidR="00C53023">
        <w:rPr>
          <w:b w:val="0"/>
        </w:rPr>
        <w:t>Lanjutan</w:t>
      </w:r>
      <w:r w:rsidR="0009454A" w:rsidRPr="0009454A">
        <w:rPr>
          <w:rFonts w:cs="Times New Roman"/>
          <w:b w:val="0"/>
          <w:i/>
        </w:rPr>
        <w:t xml:space="preserve"> </w:t>
      </w:r>
      <w:r w:rsidR="0009454A" w:rsidRPr="00EB424B">
        <w:rPr>
          <w:rFonts w:cs="Times New Roman"/>
          <w:b w:val="0"/>
          <w:i/>
        </w:rPr>
        <w:t xml:space="preserve">Source code Model </w:t>
      </w:r>
      <w:r w:rsidR="0009454A" w:rsidRPr="00465F58">
        <w:rPr>
          <w:rFonts w:cs="Times New Roman"/>
          <w:b w:val="0"/>
        </w:rPr>
        <w:t>Barang</w:t>
      </w:r>
      <w:bookmarkEnd w:id="2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8"/>
      </w:tblGrid>
      <w:tr w:rsidR="00C53023" w14:paraId="62066202" w14:textId="77777777" w:rsidTr="00FF548D">
        <w:tc>
          <w:tcPr>
            <w:tcW w:w="8778" w:type="dxa"/>
          </w:tcPr>
          <w:p w14:paraId="62CF7C8A"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gt;join('barcode b','b.id_barcode=d.id_barcode')</w:t>
            </w:r>
          </w:p>
          <w:p w14:paraId="4CE9B16B"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gt;join('ttransaksi tt','tt.id_transaksi=d.id_transaksi')</w:t>
            </w:r>
          </w:p>
          <w:p w14:paraId="3C48364E"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lastRenderedPageBreak/>
              <w:tab/>
              <w:t xml:space="preserve"> </w:t>
            </w:r>
            <w:r w:rsidRPr="00FF548D">
              <w:rPr>
                <w:rFonts w:ascii="Courier New" w:hAnsi="Courier New" w:cs="Courier New"/>
                <w:sz w:val="20"/>
              </w:rPr>
              <w:tab/>
              <w:t>-&gt;join('spesifikasi_barang s','s.id_spesifikasi=b.id_spesifikasi')</w:t>
            </w:r>
          </w:p>
          <w:p w14:paraId="39581F69"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gt;join('barangs bs','bs.id_barang=b.id_barang')</w:t>
            </w:r>
          </w:p>
          <w:p w14:paraId="04B9C728"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gt;get();</w:t>
            </w:r>
          </w:p>
          <w:p w14:paraId="6619EBFF"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return $query-&gt;result_array();</w:t>
            </w:r>
          </w:p>
          <w:p w14:paraId="0B7F84C2"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3614C844"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untuk mengambil data table pemilik</w:t>
            </w:r>
          </w:p>
          <w:p w14:paraId="56539E9C"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public function getpemilik()</w:t>
            </w:r>
          </w:p>
          <w:p w14:paraId="60F8B291"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3FE75418"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query=$this-&gt;db-&gt;select('instansi')</w:t>
            </w:r>
          </w:p>
          <w:p w14:paraId="2891FA62"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from('pemilik')</w:t>
            </w:r>
          </w:p>
          <w:p w14:paraId="033F3708"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get();</w:t>
            </w:r>
          </w:p>
          <w:p w14:paraId="2B2ECE94"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return $query-&gt;result_array();</w:t>
            </w:r>
          </w:p>
          <w:p w14:paraId="3DB7BEBD"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4D1D2144"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untuk mengambil data table lokasi</w:t>
            </w:r>
          </w:p>
          <w:p w14:paraId="719207EA"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public function getlokasi()</w:t>
            </w:r>
          </w:p>
          <w:p w14:paraId="0A469086"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5023298A"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query=$this-&gt;db-&gt;select('id_lokasi,nama_lokasi')</w:t>
            </w:r>
          </w:p>
          <w:p w14:paraId="6FFD6A32"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from('lokasi')</w:t>
            </w:r>
          </w:p>
          <w:p w14:paraId="67E002E9"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get();</w:t>
            </w:r>
          </w:p>
          <w:p w14:paraId="17DCA380"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return $query-&gt;result_array();</w:t>
            </w:r>
          </w:p>
          <w:p w14:paraId="06792CD6"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71B9BE38"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untuk mengambil data dari table lokasi by id_lokasi</w:t>
            </w:r>
          </w:p>
          <w:p w14:paraId="7DC3582F"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public function getlokasidetail($id)</w:t>
            </w:r>
          </w:p>
          <w:p w14:paraId="4A1B0E5E"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0B02F967"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query=$this-&gt;db-&gt;select('d.detail_nama_ruangan,d.id_detail_ruangan')</w:t>
            </w:r>
          </w:p>
          <w:p w14:paraId="0C26A250"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from('detail_ruangan d')</w:t>
            </w:r>
          </w:p>
          <w:p w14:paraId="412D8BE3"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where('d.id_lokasi',$id)</w:t>
            </w:r>
          </w:p>
          <w:p w14:paraId="0B5C5F7B"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get();</w:t>
            </w:r>
          </w:p>
          <w:p w14:paraId="71C7A741"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return $query-&gt;result_array();</w:t>
            </w:r>
          </w:p>
          <w:p w14:paraId="136863F3"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26CF1428" w14:textId="0D1E694E" w:rsidR="00C53023" w:rsidRDefault="00C53023" w:rsidP="00FF548D">
            <w:pPr>
              <w:spacing w:after="0" w:line="240" w:lineRule="auto"/>
              <w:rPr>
                <w:rFonts w:ascii="Courier New" w:hAnsi="Courier New" w:cs="Courier New"/>
                <w:sz w:val="20"/>
              </w:rPr>
            </w:pPr>
            <w:r w:rsidRPr="00FF548D">
              <w:rPr>
                <w:rFonts w:ascii="Courier New" w:hAnsi="Courier New" w:cs="Courier New"/>
                <w:sz w:val="20"/>
              </w:rPr>
              <w:t>//untuk mengmabil data detainamaruangan dari tabel detail ruangan by id_detail_ruangan</w:t>
            </w:r>
          </w:p>
          <w:p w14:paraId="62BA7AE0" w14:textId="77777777" w:rsidR="00FF548D" w:rsidRPr="00FF548D" w:rsidRDefault="00FF548D" w:rsidP="00FF548D">
            <w:pPr>
              <w:spacing w:after="0" w:line="240" w:lineRule="auto"/>
              <w:rPr>
                <w:rFonts w:ascii="Courier New" w:hAnsi="Courier New" w:cs="Courier New"/>
                <w:sz w:val="20"/>
              </w:rPr>
            </w:pPr>
          </w:p>
          <w:p w14:paraId="714502D1"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public function getdetailruangan($id)</w:t>
            </w:r>
          </w:p>
          <w:p w14:paraId="7F8A0648"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6D1FE9D2"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query=$this-&gt;db-&gt;select('d.detail_nama_ruangan')</w:t>
            </w:r>
          </w:p>
          <w:p w14:paraId="7C5A0C41"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from('detail_ruangan d')</w:t>
            </w:r>
          </w:p>
          <w:p w14:paraId="25951A44"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where('d.id_detail_ruangan',$id)</w:t>
            </w:r>
          </w:p>
          <w:p w14:paraId="641D77E5"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get();</w:t>
            </w:r>
          </w:p>
          <w:p w14:paraId="598D7A2F"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return $query-&gt;row()-&gt;detail_nama_ruangan;</w:t>
            </w:r>
          </w:p>
          <w:p w14:paraId="23954FCB" w14:textId="0304AB08" w:rsidR="00C53023"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6521F785" w14:textId="77777777" w:rsidR="00FF548D" w:rsidRPr="00FF548D" w:rsidRDefault="00FF548D" w:rsidP="00FF548D">
            <w:pPr>
              <w:spacing w:after="0" w:line="240" w:lineRule="auto"/>
              <w:rPr>
                <w:rFonts w:ascii="Courier New" w:hAnsi="Courier New" w:cs="Courier New"/>
                <w:sz w:val="20"/>
              </w:rPr>
            </w:pPr>
          </w:p>
          <w:p w14:paraId="3222D5BF"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untuk mengambil data nama_lokasi dari tabel lokasi by id_lokasi</w:t>
            </w:r>
          </w:p>
          <w:p w14:paraId="7D6EC04C" w14:textId="77777777" w:rsidR="00C53023" w:rsidRPr="00FF548D" w:rsidRDefault="00C53023" w:rsidP="00FF548D">
            <w:pPr>
              <w:spacing w:after="0" w:line="240" w:lineRule="auto"/>
              <w:rPr>
                <w:rFonts w:ascii="Courier New" w:hAnsi="Courier New" w:cs="Courier New"/>
                <w:sz w:val="20"/>
              </w:rPr>
            </w:pPr>
            <w:r w:rsidRPr="00FF548D">
              <w:rPr>
                <w:rFonts w:ascii="Courier New" w:hAnsi="Courier New" w:cs="Courier New"/>
                <w:sz w:val="20"/>
              </w:rPr>
              <w:tab/>
              <w:t xml:space="preserve"> public function getnamalokasi($idlok)</w:t>
            </w:r>
          </w:p>
          <w:p w14:paraId="4CB6D36D" w14:textId="77777777" w:rsidR="00C53023" w:rsidRPr="00FF548D" w:rsidRDefault="00C53023" w:rsidP="00FF548D">
            <w:pPr>
              <w:keepNext/>
              <w:spacing w:after="0" w:line="240" w:lineRule="auto"/>
              <w:rPr>
                <w:rFonts w:ascii="Courier New" w:hAnsi="Courier New" w:cs="Courier New"/>
                <w:sz w:val="20"/>
              </w:rPr>
            </w:pPr>
            <w:r w:rsidRPr="00FF548D">
              <w:rPr>
                <w:rFonts w:ascii="Courier New" w:hAnsi="Courier New" w:cs="Courier New"/>
                <w:sz w:val="20"/>
              </w:rPr>
              <w:tab/>
              <w:t xml:space="preserve"> {</w:t>
            </w:r>
          </w:p>
          <w:p w14:paraId="299701B5" w14:textId="6A7E1BFD" w:rsidR="00FF548D"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query=$this-&gt;db-&gt;select('l.nama_lokasi')</w:t>
            </w:r>
            <w:r w:rsidR="00FF548D" w:rsidRPr="00FF548D">
              <w:rPr>
                <w:rFonts w:ascii="Courier New" w:hAnsi="Courier New" w:cs="Courier New"/>
                <w:sz w:val="20"/>
              </w:rPr>
              <w:t xml:space="preserve"> </w:t>
            </w:r>
            <w:r w:rsidR="00FF548D" w:rsidRPr="00FF548D">
              <w:rPr>
                <w:rFonts w:ascii="Courier New" w:hAnsi="Courier New" w:cs="Courier New"/>
                <w:sz w:val="20"/>
              </w:rPr>
              <w:tab/>
              <w:t xml:space="preserve"> </w:t>
            </w:r>
            <w:r w:rsidR="00FF548D" w:rsidRPr="00FF548D">
              <w:rPr>
                <w:rFonts w:ascii="Courier New" w:hAnsi="Courier New" w:cs="Courier New"/>
                <w:sz w:val="20"/>
              </w:rPr>
              <w:tab/>
            </w:r>
            <w:r w:rsidR="00FF548D" w:rsidRPr="00FF548D">
              <w:rPr>
                <w:rFonts w:ascii="Courier New" w:hAnsi="Courier New" w:cs="Courier New"/>
                <w:sz w:val="20"/>
              </w:rPr>
              <w:tab/>
            </w:r>
            <w:r w:rsidR="00FF548D" w:rsidRPr="00FF548D">
              <w:rPr>
                <w:rFonts w:ascii="Courier New" w:hAnsi="Courier New" w:cs="Courier New"/>
                <w:sz w:val="20"/>
              </w:rPr>
              <w:tab/>
            </w:r>
            <w:r w:rsidR="00FF548D" w:rsidRPr="00FF548D">
              <w:rPr>
                <w:rFonts w:ascii="Courier New" w:hAnsi="Courier New" w:cs="Courier New"/>
                <w:sz w:val="20"/>
              </w:rPr>
              <w:tab/>
            </w:r>
            <w:r w:rsidR="00FF548D" w:rsidRPr="00FF548D">
              <w:rPr>
                <w:rFonts w:ascii="Courier New" w:hAnsi="Courier New" w:cs="Courier New"/>
                <w:sz w:val="20"/>
              </w:rPr>
              <w:tab/>
              <w:t>-&gt;from('lokasi l')</w:t>
            </w:r>
          </w:p>
          <w:p w14:paraId="21294818"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where('l.id_lokasi',$idlok)</w:t>
            </w:r>
          </w:p>
          <w:p w14:paraId="47BF88E9"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get();</w:t>
            </w:r>
          </w:p>
          <w:p w14:paraId="19F44014"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return $query-&gt;row()-&gt;nama_lokasi;</w:t>
            </w:r>
            <w:r w:rsidRPr="00FF548D">
              <w:rPr>
                <w:rFonts w:ascii="Courier New" w:hAnsi="Courier New" w:cs="Courier New"/>
                <w:sz w:val="20"/>
              </w:rPr>
              <w:tab/>
            </w:r>
          </w:p>
          <w:p w14:paraId="4A4B10F0"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 xml:space="preserve"> }</w:t>
            </w:r>
          </w:p>
          <w:p w14:paraId="0DBE8BD0" w14:textId="3CD5A094" w:rsidR="0009454A" w:rsidRPr="00FF548D" w:rsidRDefault="00FF548D" w:rsidP="007A0153">
            <w:pPr>
              <w:keepNext/>
              <w:spacing w:after="0" w:line="240" w:lineRule="auto"/>
              <w:rPr>
                <w:rFonts w:ascii="Courier New" w:hAnsi="Courier New" w:cs="Courier New"/>
                <w:sz w:val="20"/>
              </w:rPr>
            </w:pPr>
            <w:r w:rsidRPr="00FF548D">
              <w:rPr>
                <w:rFonts w:ascii="Courier New" w:hAnsi="Courier New" w:cs="Courier New"/>
                <w:sz w:val="20"/>
              </w:rPr>
              <w:t>}</w:t>
            </w:r>
          </w:p>
        </w:tc>
      </w:tr>
    </w:tbl>
    <w:p w14:paraId="667B0181" w14:textId="40FA9E49" w:rsidR="00C53023" w:rsidRDefault="007A0153" w:rsidP="007A0153">
      <w:pPr>
        <w:pStyle w:val="Caption"/>
        <w:rPr>
          <w:b w:val="0"/>
        </w:rPr>
      </w:pPr>
      <w:bookmarkStart w:id="216" w:name="_Toc59700901"/>
      <w:proofErr w:type="gramStart"/>
      <w:r>
        <w:lastRenderedPageBreak/>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6</w:t>
      </w:r>
      <w:r w:rsidR="00F73158">
        <w:rPr>
          <w:noProof/>
        </w:rPr>
        <w:fldChar w:fldCharType="end"/>
      </w:r>
      <w:r w:rsidR="00C53023">
        <w:t xml:space="preserve"> </w:t>
      </w:r>
      <w:r w:rsidR="00C53023">
        <w:rPr>
          <w:b w:val="0"/>
        </w:rPr>
        <w:t>Lanjutan</w:t>
      </w:r>
      <w:r w:rsidR="0009454A" w:rsidRPr="0009454A">
        <w:rPr>
          <w:rFonts w:cs="Times New Roman"/>
          <w:b w:val="0"/>
          <w:i/>
        </w:rPr>
        <w:t xml:space="preserve"> </w:t>
      </w:r>
      <w:r w:rsidR="0009454A" w:rsidRPr="00EB424B">
        <w:rPr>
          <w:rFonts w:cs="Times New Roman"/>
          <w:b w:val="0"/>
          <w:i/>
        </w:rPr>
        <w:t xml:space="preserve">Source code Model </w:t>
      </w:r>
      <w:r w:rsidR="0009454A" w:rsidRPr="00465F58">
        <w:rPr>
          <w:rFonts w:cs="Times New Roman"/>
          <w:b w:val="0"/>
        </w:rPr>
        <w:t>Barang</w:t>
      </w:r>
      <w:bookmarkEnd w:id="216"/>
    </w:p>
    <w:p w14:paraId="177A66EA" w14:textId="259DA5E9" w:rsidR="00604E04" w:rsidRPr="0009454A" w:rsidRDefault="0009454A" w:rsidP="0009454A">
      <w:pPr>
        <w:pStyle w:val="Heading4"/>
        <w:rPr>
          <w:rFonts w:ascii="Times New Roman" w:hAnsi="Times New Roman" w:cs="Times New Roman"/>
          <w:b/>
          <w:i w:val="0"/>
          <w:color w:val="auto"/>
          <w:sz w:val="24"/>
        </w:rPr>
      </w:pPr>
      <w:bookmarkStart w:id="217" w:name="_Toc60823063"/>
      <w:r>
        <w:rPr>
          <w:rFonts w:ascii="Times New Roman" w:hAnsi="Times New Roman" w:cs="Times New Roman"/>
          <w:b/>
          <w:i w:val="0"/>
          <w:color w:val="auto"/>
          <w:sz w:val="24"/>
        </w:rPr>
        <w:t xml:space="preserve">4.2.3.3 </w:t>
      </w:r>
      <w:r w:rsidR="00604E04" w:rsidRPr="0009454A">
        <w:rPr>
          <w:rFonts w:ascii="Times New Roman" w:hAnsi="Times New Roman" w:cs="Times New Roman"/>
          <w:b/>
          <w:i w:val="0"/>
          <w:color w:val="auto"/>
          <w:sz w:val="24"/>
        </w:rPr>
        <w:t>Model</w:t>
      </w:r>
      <w:r w:rsidR="007056DA" w:rsidRPr="0009454A">
        <w:rPr>
          <w:rFonts w:ascii="Times New Roman" w:hAnsi="Times New Roman" w:cs="Times New Roman"/>
          <w:b/>
          <w:i w:val="0"/>
          <w:color w:val="auto"/>
          <w:sz w:val="24"/>
        </w:rPr>
        <w:t xml:space="preserve"> Transaksi</w:t>
      </w:r>
      <w:bookmarkEnd w:id="217"/>
    </w:p>
    <w:tbl>
      <w:tblPr>
        <w:tblW w:w="0" w:type="auto"/>
        <w:tblLook w:val="04A0" w:firstRow="1" w:lastRow="0" w:firstColumn="1" w:lastColumn="0" w:noHBand="0" w:noVBand="1"/>
      </w:tblPr>
      <w:tblGrid>
        <w:gridCol w:w="8778"/>
      </w:tblGrid>
      <w:tr w:rsidR="009D5949" w14:paraId="46D60ED5" w14:textId="77777777" w:rsidTr="00FF548D">
        <w:tc>
          <w:tcPr>
            <w:tcW w:w="8778" w:type="dxa"/>
            <w:tcBorders>
              <w:top w:val="single" w:sz="4" w:space="0" w:color="auto"/>
              <w:left w:val="single" w:sz="4" w:space="0" w:color="auto"/>
              <w:bottom w:val="single" w:sz="4" w:space="0" w:color="auto"/>
              <w:right w:val="single" w:sz="4" w:space="0" w:color="auto"/>
            </w:tcBorders>
          </w:tcPr>
          <w:p w14:paraId="3FE2C3C1"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lt;?php</w:t>
            </w:r>
          </w:p>
          <w:p w14:paraId="797CAC89"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defined('BASEPATH') OR exit('No direct script access allowed');</w:t>
            </w:r>
          </w:p>
          <w:p w14:paraId="3EF3F36A" w14:textId="77777777" w:rsidR="007056DA" w:rsidRPr="00FF548D" w:rsidRDefault="007056DA" w:rsidP="00FF548D">
            <w:pPr>
              <w:spacing w:after="0" w:line="240" w:lineRule="auto"/>
              <w:rPr>
                <w:rFonts w:ascii="Courier New" w:hAnsi="Courier New" w:cs="Courier New"/>
                <w:sz w:val="20"/>
              </w:rPr>
            </w:pPr>
          </w:p>
          <w:p w14:paraId="2FCDF5DC"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class TransaksiModel extends CI_Model {</w:t>
            </w:r>
          </w:p>
          <w:p w14:paraId="0B5DD649"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const BARANGS="barangs";</w:t>
            </w:r>
          </w:p>
          <w:p w14:paraId="29F26E6F"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const SPESIFIKAISI_BARANG="spesifikasi_barang";</w:t>
            </w:r>
          </w:p>
          <w:p w14:paraId="54836FD7"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const barcode="spesifikasi_barang";</w:t>
            </w:r>
          </w:p>
          <w:p w14:paraId="51666AF0"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const ttransaksi="ttransaksi";</w:t>
            </w:r>
          </w:p>
          <w:p w14:paraId="61215F3D"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const data_transaksi="data_transaksi";</w:t>
            </w:r>
          </w:p>
          <w:p w14:paraId="584F9022" w14:textId="77777777" w:rsidR="007056DA" w:rsidRPr="00FF548D" w:rsidRDefault="007056DA" w:rsidP="00FF548D">
            <w:pPr>
              <w:spacing w:after="0" w:line="240" w:lineRule="auto"/>
              <w:rPr>
                <w:rFonts w:ascii="Courier New" w:hAnsi="Courier New" w:cs="Courier New"/>
                <w:sz w:val="20"/>
              </w:rPr>
            </w:pPr>
          </w:p>
          <w:p w14:paraId="7F59548B"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insert tables transaksi dari viewtransaksi barang</w:t>
            </w:r>
          </w:p>
          <w:p w14:paraId="210D63CA"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function setTambahttransaksi($transaksi)</w:t>
            </w:r>
          </w:p>
          <w:p w14:paraId="19BA09A3"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w:t>
            </w:r>
          </w:p>
          <w:p w14:paraId="1110701C"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this-&gt;db-&gt;insert('ttransaksi',$transaksi);</w:t>
            </w:r>
          </w:p>
          <w:p w14:paraId="3EA996FF"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w:t>
            </w:r>
          </w:p>
          <w:p w14:paraId="62440C3D"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insert tables data transaksi dengan mengambil id_transaksi terakhir</w:t>
            </w:r>
          </w:p>
          <w:p w14:paraId="130C69DE"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function setTambahdatatransaksi($datatransaksi)</w:t>
            </w:r>
          </w:p>
          <w:p w14:paraId="5E461C00"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w:t>
            </w:r>
          </w:p>
          <w:p w14:paraId="42AD083D"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this-&gt;db-&gt;insert('data_transaksi',$datatransaksi);</w:t>
            </w:r>
            <w:r w:rsidRPr="00FF548D">
              <w:rPr>
                <w:rFonts w:ascii="Courier New" w:hAnsi="Courier New" w:cs="Courier New"/>
                <w:sz w:val="20"/>
              </w:rPr>
              <w:tab/>
            </w:r>
          </w:p>
          <w:p w14:paraId="0321D6A5"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w:t>
            </w:r>
          </w:p>
          <w:p w14:paraId="44341A2F"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update tables barangs</w:t>
            </w:r>
          </w:p>
          <w:p w14:paraId="1DDD574B"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function setUpdateBarangsbyId($idbarang,$barangs)</w:t>
            </w:r>
          </w:p>
          <w:p w14:paraId="4731165A" w14:textId="47623DF3"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w:t>
            </w:r>
          </w:p>
          <w:p w14:paraId="41334B9E"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return $this-&gt;db-&gt;where('id_barang', $idbarang)</w:t>
            </w:r>
          </w:p>
          <w:p w14:paraId="67E8CCD4"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update('barangs', $barangs);</w:t>
            </w:r>
          </w:p>
          <w:p w14:paraId="46AAA226" w14:textId="1EEF73CA"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w:t>
            </w:r>
          </w:p>
          <w:p w14:paraId="1B1B54A3"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untuk mengambil data semua table barcode,spesifikasi barang,departement,barangs,dan yayasan berdasarkan id yang diselect</w:t>
            </w:r>
          </w:p>
          <w:p w14:paraId="028AB9F9"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public function getAllbyIdbarcode($id){</w:t>
            </w:r>
          </w:p>
          <w:p w14:paraId="1F0D473F"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 xml:space="preserve">$query="SELECT b.*,s.*,bc.*,dept.*,yas.* from barcode bc </w:t>
            </w:r>
          </w:p>
          <w:p w14:paraId="5B7301CC"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inner join spesifikasi_barang s on s.id_spesifikasi=bc.id_spesifikasi</w:t>
            </w:r>
          </w:p>
          <w:p w14:paraId="6618CBA5"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 xml:space="preserve">inner join barangs b on  b.id_barang=bc.id_barang </w:t>
            </w:r>
          </w:p>
          <w:p w14:paraId="60495F4B"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inner join departement dept on  dept.id_departement=bc.id_departement</w:t>
            </w:r>
          </w:p>
          <w:p w14:paraId="79D99EBA"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inner join yayasan yas on  yas.id_yayasan=bc.id_yayasan</w:t>
            </w:r>
          </w:p>
          <w:p w14:paraId="2CAB47A6"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where bc.id_barcode='$id'";</w:t>
            </w:r>
          </w:p>
          <w:p w14:paraId="41E86B5E"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return $this-&gt;db-&gt;query($query)-&gt;result_array();</w:t>
            </w:r>
          </w:p>
          <w:p w14:paraId="0C6BDA9B"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w:t>
            </w:r>
          </w:p>
          <w:p w14:paraId="20AE1D8A" w14:textId="77777777" w:rsidR="007056DA" w:rsidRPr="00FF548D" w:rsidRDefault="007056DA" w:rsidP="00FF548D">
            <w:pPr>
              <w:spacing w:after="0" w:line="240" w:lineRule="auto"/>
              <w:rPr>
                <w:rFonts w:ascii="Courier New" w:hAnsi="Courier New" w:cs="Courier New"/>
                <w:sz w:val="20"/>
              </w:rPr>
            </w:pPr>
            <w:r w:rsidRPr="00FF548D">
              <w:rPr>
                <w:rFonts w:ascii="Courier New" w:hAnsi="Courier New" w:cs="Courier New"/>
                <w:sz w:val="20"/>
              </w:rPr>
              <w:tab/>
              <w:t>//set update data table ttransaksi</w:t>
            </w:r>
          </w:p>
          <w:p w14:paraId="07ED7CD0" w14:textId="77777777" w:rsidR="009D5949" w:rsidRDefault="007056DA" w:rsidP="00FF548D">
            <w:pPr>
              <w:keepNext/>
              <w:spacing w:after="0" w:line="240" w:lineRule="auto"/>
              <w:rPr>
                <w:rFonts w:ascii="Courier New" w:hAnsi="Courier New" w:cs="Courier New"/>
                <w:sz w:val="20"/>
              </w:rPr>
            </w:pPr>
            <w:r w:rsidRPr="00FF548D">
              <w:rPr>
                <w:rFonts w:ascii="Courier New" w:hAnsi="Courier New" w:cs="Courier New"/>
                <w:sz w:val="20"/>
              </w:rPr>
              <w:tab/>
              <w:t>public function setUpdateTransaksi ($ttransaksi,$id_transaksi)</w:t>
            </w:r>
          </w:p>
          <w:p w14:paraId="3CD9F96D" w14:textId="2E773F68"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w:t>
            </w:r>
          </w:p>
          <w:p w14:paraId="1142977A"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return $this-&gt;db-&gt;where('id_transaksi',$id_transaksi)</w:t>
            </w:r>
          </w:p>
          <w:p w14:paraId="42B9E4BC"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gt;update('ttransaksi',$ttransaksi);</w:t>
            </w:r>
          </w:p>
          <w:p w14:paraId="7088C9B9"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w:t>
            </w:r>
            <w:r w:rsidRPr="00FF548D">
              <w:rPr>
                <w:rFonts w:ascii="Courier New" w:hAnsi="Courier New" w:cs="Courier New"/>
                <w:sz w:val="20"/>
              </w:rPr>
              <w:tab/>
            </w:r>
          </w:p>
          <w:p w14:paraId="4AAFBEB5"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function utnuk menghapus id_datatransaksi pada table data_transaksi berdasarkan id_transaksi</w:t>
            </w:r>
          </w:p>
          <w:p w14:paraId="53341360"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public function setDeleteIdDataTransaksi($id_transaksi)</w:t>
            </w:r>
          </w:p>
          <w:p w14:paraId="0FD819C0"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w:t>
            </w:r>
          </w:p>
          <w:p w14:paraId="7060A65A"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this-&gt;db-&gt;where('id_transaksi',$id_transaksi);</w:t>
            </w:r>
          </w:p>
          <w:p w14:paraId="46DAAF19"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this-&gt;db-&gt;delete('data_transaksi');</w:t>
            </w:r>
          </w:p>
          <w:p w14:paraId="4E7C3B35"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w:t>
            </w:r>
          </w:p>
          <w:p w14:paraId="0EF83407"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untuk mengambil id_transaksi terakhir setelah data di insert</w:t>
            </w:r>
          </w:p>
          <w:p w14:paraId="62F0A6DD"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public function get_idtransaksi()</w:t>
            </w:r>
          </w:p>
          <w:p w14:paraId="453E6093" w14:textId="77777777" w:rsidR="00FF548D" w:rsidRPr="00FF548D" w:rsidRDefault="00FF548D" w:rsidP="00FF548D">
            <w:pPr>
              <w:spacing w:after="0" w:line="240" w:lineRule="auto"/>
              <w:rPr>
                <w:rFonts w:ascii="Courier New" w:hAnsi="Courier New" w:cs="Courier New"/>
                <w:sz w:val="20"/>
              </w:rPr>
            </w:pPr>
            <w:r w:rsidRPr="00FF548D">
              <w:rPr>
                <w:rFonts w:ascii="Courier New" w:hAnsi="Courier New" w:cs="Courier New"/>
                <w:sz w:val="20"/>
              </w:rPr>
              <w:tab/>
              <w:t>{</w:t>
            </w:r>
          </w:p>
          <w:p w14:paraId="27D238B4" w14:textId="1BF45855" w:rsidR="00FF548D" w:rsidRPr="00FF548D" w:rsidRDefault="00FF548D" w:rsidP="007A0153">
            <w:pPr>
              <w:keepNext/>
              <w:spacing w:after="0" w:line="240" w:lineRule="auto"/>
              <w:rPr>
                <w:rFonts w:ascii="Courier New" w:hAnsi="Courier New" w:cs="Courier New"/>
                <w:sz w:val="20"/>
              </w:rPr>
            </w:pPr>
          </w:p>
        </w:tc>
      </w:tr>
    </w:tbl>
    <w:p w14:paraId="264C8F7A" w14:textId="4FCB2055" w:rsidR="00925BEB" w:rsidRDefault="007A0153" w:rsidP="007A0153">
      <w:pPr>
        <w:pStyle w:val="Caption"/>
        <w:rPr>
          <w:rFonts w:cs="Times New Roman"/>
          <w:sz w:val="24"/>
          <w:szCs w:val="24"/>
          <w:lang w:val="id-ID"/>
        </w:rPr>
      </w:pPr>
      <w:bookmarkStart w:id="218" w:name="_Toc59700902"/>
      <w:proofErr w:type="gramStart"/>
      <w:r>
        <w:lastRenderedPageBreak/>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7</w:t>
      </w:r>
      <w:r w:rsidR="00F73158">
        <w:rPr>
          <w:noProof/>
        </w:rPr>
        <w:fldChar w:fldCharType="end"/>
      </w:r>
      <w:r w:rsidR="00EB424B">
        <w:t xml:space="preserve"> </w:t>
      </w:r>
      <w:r w:rsidR="00EB424B" w:rsidRPr="00EB424B">
        <w:rPr>
          <w:rFonts w:cs="Times New Roman"/>
          <w:b w:val="0"/>
          <w:i/>
        </w:rPr>
        <w:t xml:space="preserve">Source code Model </w:t>
      </w:r>
      <w:r w:rsidR="00EB424B" w:rsidRPr="00465F58">
        <w:rPr>
          <w:rFonts w:cs="Times New Roman"/>
          <w:b w:val="0"/>
        </w:rPr>
        <w:t>Transaksi</w:t>
      </w:r>
      <w:bookmarkEnd w:id="2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09454A" w:rsidRPr="00FF548D" w14:paraId="69F11B2F" w14:textId="77777777" w:rsidTr="00FF548D">
        <w:tc>
          <w:tcPr>
            <w:tcW w:w="8778" w:type="dxa"/>
          </w:tcPr>
          <w:p w14:paraId="49D705EB"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query="SELECT id_transaksi FROM ttransaksi where id_transaksi IN (SELECT MAX(id_transaksi) FROM ttransaksi)";</w:t>
            </w:r>
          </w:p>
          <w:p w14:paraId="590AEB5A"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lastRenderedPageBreak/>
              <w:tab/>
            </w:r>
            <w:r w:rsidRPr="00FF548D">
              <w:rPr>
                <w:rFonts w:ascii="Courier New" w:hAnsi="Courier New" w:cs="Courier New"/>
                <w:sz w:val="20"/>
              </w:rPr>
              <w:tab/>
            </w:r>
            <w:r w:rsidRPr="00FF548D">
              <w:rPr>
                <w:rFonts w:ascii="Courier New" w:hAnsi="Courier New" w:cs="Courier New"/>
                <w:sz w:val="20"/>
              </w:rPr>
              <w:tab/>
              <w:t>//return $this-&gt;db-&gt;query($query)-&gt;row_array();</w:t>
            </w:r>
          </w:p>
          <w:p w14:paraId="12F3B384"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return $this-&gt;db-&gt;query($query)-&gt;row()-&gt;id_transaksi;</w:t>
            </w:r>
          </w:p>
          <w:p w14:paraId="2A3A7DEF"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w:t>
            </w:r>
          </w:p>
          <w:p w14:paraId="20FE0F65"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untuk mengambil id_dat_transaksi terakhir setelah data di insert</w:t>
            </w:r>
          </w:p>
          <w:p w14:paraId="4DA159CD"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public function get_id_data_transaksi($id)</w:t>
            </w:r>
          </w:p>
          <w:p w14:paraId="41FEEB95"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w:t>
            </w:r>
          </w:p>
          <w:p w14:paraId="6BA0925C"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query = $this-&gt;db-&gt;select('dt.id_barcode')</w:t>
            </w:r>
          </w:p>
          <w:p w14:paraId="0A1BCE75"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 xml:space="preserve">                  -&gt;from('data_transaksi dt')</w:t>
            </w:r>
          </w:p>
          <w:p w14:paraId="67CC1BDE"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 xml:space="preserve">                  -&gt;where('id_transaksi',$id)</w:t>
            </w:r>
          </w:p>
          <w:p w14:paraId="1C560AC9"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 xml:space="preserve">                  -&gt;get();</w:t>
            </w:r>
          </w:p>
          <w:p w14:paraId="2BE89384"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 xml:space="preserve">                  return $query-&gt;result_array();</w:t>
            </w:r>
          </w:p>
          <w:p w14:paraId="14700845"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w:t>
            </w:r>
          </w:p>
          <w:p w14:paraId="28FA0653"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untuk mengambil semua data di tabel ttransaksi</w:t>
            </w:r>
          </w:p>
          <w:p w14:paraId="1AD16E07"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public function getAllttransaksi($id_transaksi)</w:t>
            </w:r>
          </w:p>
          <w:p w14:paraId="6F76CE25"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w:t>
            </w:r>
          </w:p>
          <w:p w14:paraId="3BCF45D9"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query=$this-&gt;db-&gt;select('d.*')</w:t>
            </w:r>
          </w:p>
          <w:p w14:paraId="19B75899"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from('ttransaksi d')</w:t>
            </w:r>
          </w:p>
          <w:p w14:paraId="29CE92FE"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where('id_transaksi',$id_transaksi)</w:t>
            </w:r>
          </w:p>
          <w:p w14:paraId="74E9D098"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gt;get();</w:t>
            </w:r>
          </w:p>
          <w:p w14:paraId="48F44B82"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r>
            <w:r w:rsidRPr="00FF548D">
              <w:rPr>
                <w:rFonts w:ascii="Courier New" w:hAnsi="Courier New" w:cs="Courier New"/>
                <w:sz w:val="20"/>
              </w:rPr>
              <w:tab/>
              <w:t>return $query-&gt;result_array();</w:t>
            </w:r>
          </w:p>
          <w:p w14:paraId="5F019078"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w:t>
            </w:r>
          </w:p>
          <w:p w14:paraId="5A10280E"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function buat menampilkan di view cetak surat serahterima</w:t>
            </w:r>
            <w:r w:rsidRPr="00FF548D">
              <w:rPr>
                <w:rFonts w:ascii="Courier New" w:hAnsi="Courier New" w:cs="Courier New"/>
                <w:sz w:val="20"/>
              </w:rPr>
              <w:tab/>
            </w:r>
          </w:p>
          <w:p w14:paraId="38DD8078"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public function getAllbyIdbarcodewherein(array $where){</w:t>
            </w:r>
          </w:p>
          <w:p w14:paraId="24965E34"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 xml:space="preserve">/*$query="SELECT b.*,s.*,bc.*,dept.*,yas.* from barcode bc </w:t>
            </w:r>
          </w:p>
          <w:p w14:paraId="37A8A5DE"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inner join spesifikasi_barang s on s.id_spesifikasi=bc.id_spesifikasi</w:t>
            </w:r>
          </w:p>
          <w:p w14:paraId="5BEFF93B"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 xml:space="preserve">inner join barangs b on  b.id_barang=bc.id_barang </w:t>
            </w:r>
          </w:p>
          <w:p w14:paraId="2039467E"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inner join departement dept on  dept.id_departement=bc.id_departement</w:t>
            </w:r>
          </w:p>
          <w:p w14:paraId="5052257E"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inner join yayasan yas on  yas.id_yayasan=bc.id_yayasan</w:t>
            </w:r>
          </w:p>
          <w:p w14:paraId="7A7524D1"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t xml:space="preserve"> </w:t>
            </w:r>
            <w:r w:rsidRPr="00FF548D">
              <w:rPr>
                <w:rFonts w:ascii="Courier New" w:hAnsi="Courier New" w:cs="Courier New"/>
                <w:sz w:val="20"/>
              </w:rPr>
              <w:tab/>
              <w:t>where_in bc.id_barcode='$id'";</w:t>
            </w:r>
          </w:p>
          <w:p w14:paraId="7B126227" w14:textId="77777777" w:rsidR="0009454A" w:rsidRPr="00FF548D" w:rsidRDefault="0009454A" w:rsidP="00FF548D">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return $this-&gt;db-&gt;query($query)-&gt;result_array();*/</w:t>
            </w:r>
          </w:p>
          <w:p w14:paraId="0B4C78AB" w14:textId="77777777" w:rsidR="0009454A" w:rsidRPr="00FF548D" w:rsidRDefault="0009454A" w:rsidP="00FF548D">
            <w:pPr>
              <w:spacing w:after="0" w:line="240" w:lineRule="auto"/>
              <w:rPr>
                <w:rFonts w:ascii="Courier New" w:hAnsi="Courier New" w:cs="Courier New"/>
                <w:sz w:val="20"/>
              </w:rPr>
            </w:pPr>
          </w:p>
          <w:p w14:paraId="3891A9C5" w14:textId="77777777" w:rsidR="00FF4C81" w:rsidRPr="00FF4C81" w:rsidRDefault="0009454A" w:rsidP="00FF4C81">
            <w:pPr>
              <w:spacing w:after="0" w:line="240" w:lineRule="auto"/>
              <w:rPr>
                <w:rFonts w:ascii="Courier New" w:hAnsi="Courier New" w:cs="Courier New"/>
                <w:sz w:val="20"/>
              </w:rPr>
            </w:pPr>
            <w:r w:rsidRPr="00FF548D">
              <w:rPr>
                <w:rFonts w:ascii="Courier New" w:hAnsi="Courier New" w:cs="Courier New"/>
                <w:sz w:val="20"/>
              </w:rPr>
              <w:tab/>
            </w:r>
            <w:r w:rsidRPr="00FF548D">
              <w:rPr>
                <w:rFonts w:ascii="Courier New" w:hAnsi="Courier New" w:cs="Courier New"/>
                <w:sz w:val="20"/>
              </w:rPr>
              <w:tab/>
              <w:t>$query = $this-&gt;db-&gt;select('b.*, s.* ,bc.* ,dept.* ,yas.*')</w:t>
            </w:r>
            <w:r w:rsidR="00FF4C81" w:rsidRPr="00FF4C81">
              <w:rPr>
                <w:rFonts w:ascii="Courier New" w:hAnsi="Courier New" w:cs="Courier New"/>
                <w:sz w:val="20"/>
              </w:rPr>
              <w:t xml:space="preserve">                  -&gt;from('barcode bc')</w:t>
            </w:r>
          </w:p>
          <w:p w14:paraId="472ABF89"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 xml:space="preserve">                  -&gt;join('spesifikasi_barang s', 'bc.id_spesifikasi = s.id_spesifikasi')</w:t>
            </w:r>
          </w:p>
          <w:p w14:paraId="4E02C3DC"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 xml:space="preserve">                  -&gt;join('barangs b', 'b.id_barang = bc.id_barang')</w:t>
            </w:r>
          </w:p>
          <w:p w14:paraId="5B20A7A3"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 xml:space="preserve">                  -&gt;join('departement dept', 'dept.id_departement = bc.id_departement')</w:t>
            </w:r>
          </w:p>
          <w:p w14:paraId="0ECBF474"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 xml:space="preserve">                  -&gt;join('yayasan yas', 'yas.id_yayasan = bc.id_yayasan')</w:t>
            </w:r>
          </w:p>
          <w:p w14:paraId="416DD09F"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 xml:space="preserve">                  -&gt;where_in('bc.id_barcode',$where)</w:t>
            </w:r>
          </w:p>
          <w:p w14:paraId="2CE92C5E"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 xml:space="preserve">                  -&gt;get();</w:t>
            </w:r>
          </w:p>
          <w:p w14:paraId="0857EC5E"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 xml:space="preserve">                  return $query-&gt;result_array();</w:t>
            </w:r>
          </w:p>
          <w:p w14:paraId="301379F0"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w:t>
            </w:r>
          </w:p>
          <w:p w14:paraId="7639B0F8"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public function getAllHistoryTransaksi()</w:t>
            </w:r>
          </w:p>
          <w:p w14:paraId="1E47108F"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w:t>
            </w:r>
          </w:p>
          <w:p w14:paraId="2752F82C"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r>
            <w:r w:rsidRPr="00FF4C81">
              <w:rPr>
                <w:rFonts w:ascii="Courier New" w:hAnsi="Courier New" w:cs="Courier New"/>
                <w:sz w:val="20"/>
              </w:rPr>
              <w:tab/>
              <w:t>$query=$this-&gt;db-&gt;select('d.id_transaksi,bs.ket_barang,bs.tanggal_rusak,s.nama_barang,s.no_pabrik,s.merk,tt.nama_penerima,tt.nama_penyerah,tt.jabatan_penerima,tt.jabatan_penyerah,d.tanggal_peletakan,d.lokasi_update,d.lokasi_sebelum')</w:t>
            </w:r>
          </w:p>
          <w:p w14:paraId="350768A2"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from('data_transaksi d')</w:t>
            </w:r>
          </w:p>
          <w:p w14:paraId="25E8AAE7" w14:textId="58E00547" w:rsidR="0009454A" w:rsidRPr="00FF548D" w:rsidRDefault="0009454A" w:rsidP="007A0153">
            <w:pPr>
              <w:keepNext/>
              <w:spacing w:after="0" w:line="240" w:lineRule="auto"/>
              <w:rPr>
                <w:rFonts w:ascii="Courier New" w:hAnsi="Courier New" w:cs="Courier New"/>
                <w:sz w:val="20"/>
              </w:rPr>
            </w:pPr>
          </w:p>
        </w:tc>
      </w:tr>
    </w:tbl>
    <w:p w14:paraId="27813EA7" w14:textId="2F6C7425" w:rsidR="0009454A" w:rsidRDefault="007A0153" w:rsidP="007A0153">
      <w:pPr>
        <w:pStyle w:val="Caption"/>
        <w:rPr>
          <w:b w:val="0"/>
        </w:rPr>
      </w:pPr>
      <w:bookmarkStart w:id="219" w:name="_Toc59700903"/>
      <w:proofErr w:type="gramStart"/>
      <w:r>
        <w:lastRenderedPageBreak/>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8</w:t>
      </w:r>
      <w:r w:rsidR="00F73158">
        <w:rPr>
          <w:noProof/>
        </w:rPr>
        <w:fldChar w:fldCharType="end"/>
      </w:r>
      <w:r w:rsidR="0009454A">
        <w:t xml:space="preserve"> </w:t>
      </w:r>
      <w:r w:rsidR="0009454A">
        <w:rPr>
          <w:b w:val="0"/>
        </w:rPr>
        <w:t>Lanjutan</w:t>
      </w:r>
      <w:r w:rsidR="0009454A" w:rsidRPr="0009454A">
        <w:rPr>
          <w:rFonts w:cs="Times New Roman"/>
          <w:b w:val="0"/>
          <w:i/>
        </w:rPr>
        <w:t xml:space="preserve"> </w:t>
      </w:r>
      <w:r w:rsidR="0009454A" w:rsidRPr="00EB424B">
        <w:rPr>
          <w:rFonts w:cs="Times New Roman"/>
          <w:b w:val="0"/>
          <w:i/>
        </w:rPr>
        <w:t xml:space="preserve">Source code Model </w:t>
      </w:r>
      <w:r w:rsidR="0009454A" w:rsidRPr="00465F58">
        <w:rPr>
          <w:rFonts w:cs="Times New Roman"/>
          <w:b w:val="0"/>
        </w:rPr>
        <w:t>Transaksi</w:t>
      </w:r>
      <w:bookmarkEnd w:id="2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4"/>
      </w:tblGrid>
      <w:tr w:rsidR="0009454A" w:rsidRPr="00FF4C81" w14:paraId="56C8D032" w14:textId="77777777" w:rsidTr="00FF4C81">
        <w:tc>
          <w:tcPr>
            <w:tcW w:w="8778" w:type="dxa"/>
          </w:tcPr>
          <w:p w14:paraId="5F1DF3EB"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barcode b','b.id_barcode=d.id_barcode')</w:t>
            </w:r>
          </w:p>
          <w:p w14:paraId="1B235DD5"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ttransaksi tt','tt.id_transaksi=d.id_transaksi')</w:t>
            </w:r>
          </w:p>
          <w:p w14:paraId="36D37797"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spesifikasi_barang s','s.id_spesifikasi=b.id_spesifikasi')</w:t>
            </w:r>
          </w:p>
          <w:p w14:paraId="699FB312"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lastRenderedPageBreak/>
              <w:tab/>
              <w:t xml:space="preserve"> </w:t>
            </w:r>
            <w:r w:rsidRPr="00FF4C81">
              <w:rPr>
                <w:rFonts w:ascii="Courier New" w:hAnsi="Courier New" w:cs="Courier New"/>
                <w:sz w:val="20"/>
              </w:rPr>
              <w:tab/>
              <w:t>-&gt;join('barangs bs','bs.id_barang=b.id_barang')</w:t>
            </w:r>
          </w:p>
          <w:p w14:paraId="2EA5A3DD"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get();</w:t>
            </w:r>
          </w:p>
          <w:p w14:paraId="238C2576"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return $query-&gt;result_array();</w:t>
            </w:r>
          </w:p>
          <w:p w14:paraId="5285E0FB"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w:t>
            </w:r>
          </w:p>
          <w:p w14:paraId="7514D11A"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public function getTransaksi($id)</w:t>
            </w:r>
          </w:p>
          <w:p w14:paraId="3AA6BD12"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w:t>
            </w:r>
          </w:p>
          <w:p w14:paraId="29B0214D"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r>
            <w:r w:rsidRPr="00FF4C81">
              <w:rPr>
                <w:rFonts w:ascii="Courier New" w:hAnsi="Courier New" w:cs="Courier New"/>
                <w:sz w:val="20"/>
              </w:rPr>
              <w:tab/>
              <w:t>$query=$this-&gt;db-&gt;select('bs.id_barang,s.nama_barang,bs.tanggal_pengadaan,s.nama_barang,s.no_pabrik,s.merk,tt.nama_penerima,tt.jabatan_penerima,tt.jabatan_penyerah,tt.nama_penyerah,tt.ket,tt.tgl_peletakan,dp.nama_departement,y.nama,bs.ket_barang,d.tanggal_peletakan')</w:t>
            </w:r>
          </w:p>
          <w:p w14:paraId="64FA3E91"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from('data_transaksi d')</w:t>
            </w:r>
          </w:p>
          <w:p w14:paraId="6F3F3855"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barcode b','b.id_barcode=d.id_barcode')</w:t>
            </w:r>
          </w:p>
          <w:p w14:paraId="67611827"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ttransaksi tt','tt.id_transaksi=d.id_transaksi')</w:t>
            </w:r>
          </w:p>
          <w:p w14:paraId="12E87300"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spesifikasi_barang s','s.id_spesifikasi=b.id_spesifikasi')</w:t>
            </w:r>
          </w:p>
          <w:p w14:paraId="7A9090E0"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barangs bs','bs.id_barang=b.id_barang')</w:t>
            </w:r>
          </w:p>
          <w:p w14:paraId="1712E554"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departement dp','dp.id_departement=b.id_departement')</w:t>
            </w:r>
          </w:p>
          <w:p w14:paraId="4AF4760C"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join('yayasan y','y.id_yayasan=b.id_yayasan')</w:t>
            </w:r>
          </w:p>
          <w:p w14:paraId="1F617C7C"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where('tt.id_transaksi',$id)</w:t>
            </w:r>
          </w:p>
          <w:p w14:paraId="79F15784"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gt;get();</w:t>
            </w:r>
          </w:p>
          <w:p w14:paraId="3AB7652E"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return $query-&gt;result_array();</w:t>
            </w:r>
          </w:p>
          <w:p w14:paraId="28B163DD"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w:t>
            </w:r>
          </w:p>
          <w:p w14:paraId="3850DA12" w14:textId="77777777" w:rsidR="0009454A" w:rsidRPr="00FF4C81" w:rsidRDefault="0009454A" w:rsidP="00FF4C81">
            <w:pPr>
              <w:spacing w:after="0" w:line="240" w:lineRule="auto"/>
              <w:rPr>
                <w:rFonts w:ascii="Courier New" w:hAnsi="Courier New" w:cs="Courier New"/>
                <w:sz w:val="20"/>
              </w:rPr>
            </w:pPr>
            <w:r w:rsidRPr="00FF4C81">
              <w:rPr>
                <w:rFonts w:ascii="Courier New" w:hAnsi="Courier New" w:cs="Courier New"/>
                <w:sz w:val="20"/>
              </w:rPr>
              <w:tab/>
              <w:t>//function untuk mengambil id_transaksi paling terbaru</w:t>
            </w:r>
          </w:p>
          <w:p w14:paraId="0F71A281" w14:textId="77777777" w:rsidR="0009454A" w:rsidRDefault="0009454A" w:rsidP="00FF4C81">
            <w:pPr>
              <w:keepNext/>
              <w:spacing w:after="0" w:line="240" w:lineRule="auto"/>
              <w:rPr>
                <w:rFonts w:ascii="Courier New" w:hAnsi="Courier New" w:cs="Courier New"/>
                <w:sz w:val="20"/>
              </w:rPr>
            </w:pPr>
            <w:r w:rsidRPr="00FF4C81">
              <w:rPr>
                <w:rFonts w:ascii="Courier New" w:hAnsi="Courier New" w:cs="Courier New"/>
                <w:sz w:val="20"/>
              </w:rPr>
              <w:tab/>
              <w:t xml:space="preserve"> public function getIdtransaksi()</w:t>
            </w:r>
          </w:p>
          <w:p w14:paraId="1573E185"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 xml:space="preserve"> {</w:t>
            </w:r>
          </w:p>
          <w:p w14:paraId="199F6DB5"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query="SELECT id_transaksi FROM ttransaksi where id_transaksi IN (SELECT MAX(id_transaksi) FROM ttransaksi)";</w:t>
            </w:r>
          </w:p>
          <w:p w14:paraId="144069AF"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r>
            <w:r w:rsidRPr="00FF4C81">
              <w:rPr>
                <w:rFonts w:ascii="Courier New" w:hAnsi="Courier New" w:cs="Courier New"/>
                <w:sz w:val="20"/>
              </w:rPr>
              <w:tab/>
            </w:r>
            <w:r w:rsidRPr="00FF4C81">
              <w:rPr>
                <w:rFonts w:ascii="Courier New" w:hAnsi="Courier New" w:cs="Courier New"/>
                <w:sz w:val="20"/>
              </w:rPr>
              <w:tab/>
              <w:t>//return $this-&gt;db-&gt;query($query)-&gt;row_array();</w:t>
            </w:r>
          </w:p>
          <w:p w14:paraId="06232982"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 xml:space="preserve"> </w:t>
            </w:r>
            <w:r w:rsidRPr="00FF4C81">
              <w:rPr>
                <w:rFonts w:ascii="Courier New" w:hAnsi="Courier New" w:cs="Courier New"/>
                <w:sz w:val="20"/>
              </w:rPr>
              <w:tab/>
              <w:t>return $this-&gt;db-&gt;query($query)-&gt;row()-&gt;id_transaksi;</w:t>
            </w:r>
          </w:p>
          <w:p w14:paraId="0DFC05EB" w14:textId="77777777" w:rsidR="00FF4C81" w:rsidRPr="00FF4C81" w:rsidRDefault="00FF4C81" w:rsidP="00FF4C81">
            <w:pPr>
              <w:spacing w:after="0" w:line="240" w:lineRule="auto"/>
              <w:rPr>
                <w:rFonts w:ascii="Courier New" w:hAnsi="Courier New" w:cs="Courier New"/>
                <w:sz w:val="20"/>
              </w:rPr>
            </w:pPr>
            <w:r w:rsidRPr="00FF4C81">
              <w:rPr>
                <w:rFonts w:ascii="Courier New" w:hAnsi="Courier New" w:cs="Courier New"/>
                <w:sz w:val="20"/>
              </w:rPr>
              <w:tab/>
              <w:t xml:space="preserve"> }</w:t>
            </w:r>
          </w:p>
          <w:p w14:paraId="22D4BFA5" w14:textId="187BC9DC" w:rsidR="00FF4C81" w:rsidRPr="00FF4C81" w:rsidRDefault="00FF4C81" w:rsidP="007A0153">
            <w:pPr>
              <w:keepNext/>
              <w:spacing w:after="0" w:line="240" w:lineRule="auto"/>
              <w:rPr>
                <w:rFonts w:ascii="Courier New" w:hAnsi="Courier New" w:cs="Courier New"/>
                <w:sz w:val="20"/>
              </w:rPr>
            </w:pPr>
            <w:r w:rsidRPr="00FF4C81">
              <w:rPr>
                <w:rFonts w:ascii="Courier New" w:hAnsi="Courier New" w:cs="Courier New"/>
                <w:sz w:val="20"/>
              </w:rPr>
              <w:t>}</w:t>
            </w:r>
          </w:p>
        </w:tc>
      </w:tr>
    </w:tbl>
    <w:p w14:paraId="3CB88F2D" w14:textId="05D3F11D" w:rsidR="0009454A" w:rsidRDefault="007A0153" w:rsidP="007A0153">
      <w:pPr>
        <w:pStyle w:val="Caption"/>
        <w:rPr>
          <w:b w:val="0"/>
        </w:rPr>
      </w:pPr>
      <w:bookmarkStart w:id="220" w:name="_Toc59700904"/>
      <w:proofErr w:type="gramStart"/>
      <w:r>
        <w:lastRenderedPageBreak/>
        <w:t>Listing Program 4.</w:t>
      </w:r>
      <w:proofErr w:type="gramEnd"/>
      <w:r>
        <w:t xml:space="preserve"> </w:t>
      </w:r>
      <w:r w:rsidR="00F73158">
        <w:rPr>
          <w:noProof/>
        </w:rPr>
        <w:fldChar w:fldCharType="begin"/>
      </w:r>
      <w:r w:rsidR="00F73158">
        <w:rPr>
          <w:noProof/>
        </w:rPr>
        <w:instrText xml:space="preserve"> SEQ Listing_Program_4. \* ARABIC </w:instrText>
      </w:r>
      <w:r w:rsidR="00F73158">
        <w:rPr>
          <w:noProof/>
        </w:rPr>
        <w:fldChar w:fldCharType="separate"/>
      </w:r>
      <w:r w:rsidR="004A07B7">
        <w:rPr>
          <w:noProof/>
        </w:rPr>
        <w:t>99</w:t>
      </w:r>
      <w:r w:rsidR="00F73158">
        <w:rPr>
          <w:noProof/>
        </w:rPr>
        <w:fldChar w:fldCharType="end"/>
      </w:r>
      <w:r w:rsidR="0009454A">
        <w:t xml:space="preserve"> </w:t>
      </w:r>
      <w:r w:rsidR="0009454A" w:rsidRPr="0009454A">
        <w:rPr>
          <w:b w:val="0"/>
        </w:rPr>
        <w:t>Lanjutan</w:t>
      </w:r>
      <w:r w:rsidR="0009454A" w:rsidRPr="0009454A">
        <w:rPr>
          <w:rFonts w:cs="Times New Roman"/>
          <w:b w:val="0"/>
          <w:i/>
        </w:rPr>
        <w:t xml:space="preserve"> </w:t>
      </w:r>
      <w:r w:rsidR="0009454A" w:rsidRPr="00EB424B">
        <w:rPr>
          <w:rFonts w:cs="Times New Roman"/>
          <w:b w:val="0"/>
          <w:i/>
        </w:rPr>
        <w:t xml:space="preserve">Source code Model </w:t>
      </w:r>
      <w:r w:rsidR="0009454A" w:rsidRPr="00465F58">
        <w:rPr>
          <w:rFonts w:cs="Times New Roman"/>
          <w:b w:val="0"/>
        </w:rPr>
        <w:t>Transaksi</w:t>
      </w:r>
      <w:bookmarkEnd w:id="220"/>
    </w:p>
    <w:p w14:paraId="287F3D23" w14:textId="125A58B3" w:rsidR="00370053" w:rsidRDefault="00B25CCB" w:rsidP="0009454A">
      <w:pPr>
        <w:pStyle w:val="Heading2"/>
      </w:pPr>
      <w:bookmarkStart w:id="221" w:name="_Toc60823064"/>
      <w:r w:rsidRPr="00B25CCB">
        <w:t>4.3</w:t>
      </w:r>
      <w:r w:rsidRPr="00B25CCB">
        <w:tab/>
        <w:t>Tampilan Hasil Program</w:t>
      </w:r>
      <w:bookmarkEnd w:id="221"/>
    </w:p>
    <w:p w14:paraId="2182E828" w14:textId="77777777" w:rsidR="001047F6" w:rsidRDefault="005E60D3" w:rsidP="001047F6">
      <w:pPr>
        <w:keepNext/>
        <w:jc w:val="center"/>
      </w:pPr>
      <w:r>
        <w:rPr>
          <w:noProof/>
        </w:rPr>
        <w:drawing>
          <wp:inline distT="0" distB="0" distL="0" distR="0" wp14:anchorId="1AD877B5" wp14:editId="627F15D0">
            <wp:extent cx="5579552" cy="2720095"/>
            <wp:effectExtent l="19050" t="19050" r="21590"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9767"/>
                    <a:stretch/>
                  </pic:blipFill>
                  <pic:spPr bwMode="auto">
                    <a:xfrm>
                      <a:off x="0" y="0"/>
                      <a:ext cx="5580380" cy="27204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1FAB2EA" w14:textId="0AC2E9C4" w:rsidR="005E60D3" w:rsidRPr="006C2595" w:rsidRDefault="001047F6" w:rsidP="001047F6">
      <w:pPr>
        <w:pStyle w:val="Caption"/>
        <w:rPr>
          <w:b w:val="0"/>
        </w:rPr>
      </w:pPr>
      <w:bookmarkStart w:id="222" w:name="_Toc59700734"/>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1</w:t>
      </w:r>
      <w:r w:rsidR="00F33D89">
        <w:rPr>
          <w:noProof/>
        </w:rPr>
        <w:fldChar w:fldCharType="end"/>
      </w:r>
      <w:bookmarkStart w:id="223" w:name="_Toc41420377"/>
      <w:r w:rsidR="004E0FEA">
        <w:t xml:space="preserve"> </w:t>
      </w:r>
      <w:r w:rsidR="006C2595">
        <w:rPr>
          <w:b w:val="0"/>
        </w:rPr>
        <w:t xml:space="preserve">Halaman </w:t>
      </w:r>
      <w:r w:rsidR="006C2595" w:rsidRPr="006C2595">
        <w:rPr>
          <w:b w:val="0"/>
          <w:i/>
        </w:rPr>
        <w:t>Login</w:t>
      </w:r>
      <w:bookmarkEnd w:id="222"/>
      <w:bookmarkEnd w:id="223"/>
    </w:p>
    <w:p w14:paraId="746140CB" w14:textId="77777777" w:rsidR="001047F6" w:rsidRDefault="00370053" w:rsidP="001047F6">
      <w:pPr>
        <w:keepNext/>
        <w:jc w:val="center"/>
      </w:pPr>
      <w:r>
        <w:rPr>
          <w:noProof/>
        </w:rPr>
        <w:lastRenderedPageBreak/>
        <w:drawing>
          <wp:inline distT="0" distB="0" distL="0" distR="0" wp14:anchorId="1125D6C8" wp14:editId="18F29CFE">
            <wp:extent cx="5580380" cy="2700655"/>
            <wp:effectExtent l="19050" t="19050" r="20320" b="234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0425"/>
                    <a:stretch/>
                  </pic:blipFill>
                  <pic:spPr bwMode="auto">
                    <a:xfrm>
                      <a:off x="0" y="0"/>
                      <a:ext cx="5580380" cy="270065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E7D8A5A" w14:textId="7E5D7F15" w:rsidR="00370053" w:rsidRDefault="001047F6" w:rsidP="001047F6">
      <w:pPr>
        <w:pStyle w:val="Caption"/>
      </w:pPr>
      <w:bookmarkStart w:id="224" w:name="_Toc59700735"/>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2</w:t>
      </w:r>
      <w:r w:rsidR="00F33D89">
        <w:rPr>
          <w:noProof/>
        </w:rPr>
        <w:fldChar w:fldCharType="end"/>
      </w:r>
      <w:bookmarkStart w:id="225" w:name="_Toc41420378"/>
      <w:r w:rsidR="006C2595">
        <w:t xml:space="preserve"> </w:t>
      </w:r>
      <w:r w:rsidR="00370053" w:rsidRPr="006C2595">
        <w:rPr>
          <w:b w:val="0"/>
        </w:rPr>
        <w:t>Daftar Barang</w:t>
      </w:r>
      <w:bookmarkEnd w:id="224"/>
      <w:bookmarkEnd w:id="225"/>
    </w:p>
    <w:p w14:paraId="56B9033D" w14:textId="77777777" w:rsidR="001047F6" w:rsidRDefault="00370053" w:rsidP="001047F6">
      <w:pPr>
        <w:keepNext/>
        <w:jc w:val="center"/>
      </w:pPr>
      <w:r>
        <w:rPr>
          <w:noProof/>
        </w:rPr>
        <w:drawing>
          <wp:inline distT="0" distB="0" distL="0" distR="0" wp14:anchorId="70AF6FEA" wp14:editId="7B83DCB1">
            <wp:extent cx="5580380" cy="2719705"/>
            <wp:effectExtent l="19050" t="19050" r="20320" b="234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9793"/>
                    <a:stretch/>
                  </pic:blipFill>
                  <pic:spPr bwMode="auto">
                    <a:xfrm>
                      <a:off x="0" y="0"/>
                      <a:ext cx="5580380" cy="27197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5C5B3A3" w14:textId="18A83F55" w:rsidR="00370053" w:rsidRDefault="001047F6" w:rsidP="001047F6">
      <w:pPr>
        <w:pStyle w:val="Caption"/>
      </w:pPr>
      <w:bookmarkStart w:id="226" w:name="_Toc59700736"/>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3</w:t>
      </w:r>
      <w:r w:rsidR="00F33D89">
        <w:rPr>
          <w:noProof/>
        </w:rPr>
        <w:fldChar w:fldCharType="end"/>
      </w:r>
      <w:bookmarkStart w:id="227" w:name="_Toc41420379"/>
      <w:r w:rsidR="004E0FEA">
        <w:t xml:space="preserve"> </w:t>
      </w:r>
      <w:r w:rsidR="00D4004C" w:rsidRPr="00D4004C">
        <w:rPr>
          <w:b w:val="0"/>
          <w:i/>
        </w:rPr>
        <w:t>Form</w:t>
      </w:r>
      <w:r w:rsidR="00D4004C">
        <w:t xml:space="preserve"> </w:t>
      </w:r>
      <w:r w:rsidR="00370053" w:rsidRPr="006C2595">
        <w:rPr>
          <w:b w:val="0"/>
          <w:i/>
        </w:rPr>
        <w:t>Input</w:t>
      </w:r>
      <w:r w:rsidR="006C2595" w:rsidRPr="006C2595">
        <w:rPr>
          <w:b w:val="0"/>
        </w:rPr>
        <w:t>/</w:t>
      </w:r>
      <w:r w:rsidR="006C2595">
        <w:rPr>
          <w:b w:val="0"/>
        </w:rPr>
        <w:t>Tambah</w:t>
      </w:r>
      <w:r w:rsidR="00370053" w:rsidRPr="006C2595">
        <w:rPr>
          <w:b w:val="0"/>
        </w:rPr>
        <w:t xml:space="preserve"> </w:t>
      </w:r>
      <w:r w:rsidR="006C2595">
        <w:rPr>
          <w:b w:val="0"/>
        </w:rPr>
        <w:t>B</w:t>
      </w:r>
      <w:r w:rsidR="00370053" w:rsidRPr="006C2595">
        <w:rPr>
          <w:b w:val="0"/>
        </w:rPr>
        <w:t>arang</w:t>
      </w:r>
      <w:bookmarkEnd w:id="226"/>
      <w:bookmarkEnd w:id="227"/>
    </w:p>
    <w:p w14:paraId="545CC163" w14:textId="77777777" w:rsidR="001047F6" w:rsidRDefault="00370053" w:rsidP="001047F6">
      <w:pPr>
        <w:keepNext/>
        <w:jc w:val="center"/>
      </w:pPr>
      <w:r>
        <w:rPr>
          <w:noProof/>
        </w:rPr>
        <w:lastRenderedPageBreak/>
        <w:drawing>
          <wp:inline distT="0" distB="0" distL="0" distR="0" wp14:anchorId="037A7803" wp14:editId="7962F98F">
            <wp:extent cx="5580380" cy="2719705"/>
            <wp:effectExtent l="19050" t="19050" r="20320"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t="9794"/>
                    <a:stretch/>
                  </pic:blipFill>
                  <pic:spPr bwMode="auto">
                    <a:xfrm>
                      <a:off x="0" y="0"/>
                      <a:ext cx="5580380" cy="27197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A425511" w14:textId="49308BE1" w:rsidR="00E64681" w:rsidRDefault="001047F6" w:rsidP="001047F6">
      <w:pPr>
        <w:pStyle w:val="Caption"/>
      </w:pPr>
      <w:bookmarkStart w:id="228" w:name="_Toc59700737"/>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4</w:t>
      </w:r>
      <w:r w:rsidR="00F33D89">
        <w:rPr>
          <w:noProof/>
        </w:rPr>
        <w:fldChar w:fldCharType="end"/>
      </w:r>
      <w:bookmarkStart w:id="229" w:name="_Toc41420380"/>
      <w:r w:rsidR="00A47A1C">
        <w:t xml:space="preserve"> </w:t>
      </w:r>
      <w:r w:rsidR="00D4004C" w:rsidRPr="00D4004C">
        <w:rPr>
          <w:b w:val="0"/>
          <w:i/>
        </w:rPr>
        <w:t>Form</w:t>
      </w:r>
      <w:r w:rsidR="00D4004C">
        <w:t xml:space="preserve"> </w:t>
      </w:r>
      <w:r w:rsidR="00E64681" w:rsidRPr="006C2595">
        <w:rPr>
          <w:b w:val="0"/>
          <w:i/>
        </w:rPr>
        <w:t>Input</w:t>
      </w:r>
      <w:r w:rsidR="006C2595" w:rsidRPr="006C2595">
        <w:rPr>
          <w:b w:val="0"/>
        </w:rPr>
        <w:t>/Tambah</w:t>
      </w:r>
      <w:r w:rsidR="00E64681" w:rsidRPr="006C2595">
        <w:rPr>
          <w:b w:val="0"/>
        </w:rPr>
        <w:t xml:space="preserve"> </w:t>
      </w:r>
      <w:r w:rsidR="006C2595" w:rsidRPr="006C2595">
        <w:rPr>
          <w:b w:val="0"/>
        </w:rPr>
        <w:t>B</w:t>
      </w:r>
      <w:r w:rsidR="00E64681" w:rsidRPr="006C2595">
        <w:rPr>
          <w:b w:val="0"/>
        </w:rPr>
        <w:t xml:space="preserve">arang </w:t>
      </w:r>
      <w:r w:rsidR="006C2595" w:rsidRPr="006C2595">
        <w:rPr>
          <w:b w:val="0"/>
        </w:rPr>
        <w:t>L</w:t>
      </w:r>
      <w:r w:rsidR="00E64681" w:rsidRPr="006C2595">
        <w:rPr>
          <w:b w:val="0"/>
        </w:rPr>
        <w:t>anjutan</w:t>
      </w:r>
      <w:bookmarkEnd w:id="228"/>
      <w:bookmarkEnd w:id="229"/>
    </w:p>
    <w:p w14:paraId="153594F7" w14:textId="77777777" w:rsidR="001047F6" w:rsidRDefault="00E64681" w:rsidP="001047F6">
      <w:pPr>
        <w:keepNext/>
        <w:jc w:val="center"/>
      </w:pPr>
      <w:r>
        <w:rPr>
          <w:noProof/>
        </w:rPr>
        <w:drawing>
          <wp:inline distT="0" distB="0" distL="0" distR="0" wp14:anchorId="2DB931EE" wp14:editId="5C083626">
            <wp:extent cx="5580380" cy="2710180"/>
            <wp:effectExtent l="19050" t="19050" r="20320" b="139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109"/>
                    <a:stretch/>
                  </pic:blipFill>
                  <pic:spPr bwMode="auto">
                    <a:xfrm>
                      <a:off x="0" y="0"/>
                      <a:ext cx="5580380" cy="271018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DC624EC" w14:textId="646E1706" w:rsidR="00E64681" w:rsidRDefault="001047F6" w:rsidP="001047F6">
      <w:pPr>
        <w:pStyle w:val="Caption"/>
      </w:pPr>
      <w:bookmarkStart w:id="230" w:name="_Toc59700738"/>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5</w:t>
      </w:r>
      <w:r w:rsidR="00F33D89">
        <w:rPr>
          <w:noProof/>
        </w:rPr>
        <w:fldChar w:fldCharType="end"/>
      </w:r>
      <w:bookmarkStart w:id="231" w:name="_Toc41420381"/>
      <w:r w:rsidR="00A47A1C">
        <w:t xml:space="preserve"> </w:t>
      </w:r>
      <w:r w:rsidR="006C2595" w:rsidRPr="006C2595">
        <w:rPr>
          <w:b w:val="0"/>
        </w:rPr>
        <w:t xml:space="preserve">Verifikasi </w:t>
      </w:r>
      <w:r w:rsidR="006C2595" w:rsidRPr="006C2595">
        <w:rPr>
          <w:b w:val="0"/>
          <w:i/>
        </w:rPr>
        <w:t>Input</w:t>
      </w:r>
      <w:r w:rsidR="006C2595" w:rsidRPr="006C2595">
        <w:rPr>
          <w:b w:val="0"/>
        </w:rPr>
        <w:t xml:space="preserve">/Tambah </w:t>
      </w:r>
      <w:r w:rsidR="00E64681" w:rsidRPr="006C2595">
        <w:rPr>
          <w:b w:val="0"/>
        </w:rPr>
        <w:t>Barang</w:t>
      </w:r>
      <w:bookmarkEnd w:id="230"/>
      <w:bookmarkEnd w:id="231"/>
    </w:p>
    <w:p w14:paraId="5FB69903" w14:textId="77777777" w:rsidR="001047F6" w:rsidRDefault="00370053" w:rsidP="001047F6">
      <w:pPr>
        <w:keepNext/>
        <w:jc w:val="center"/>
      </w:pPr>
      <w:r>
        <w:rPr>
          <w:noProof/>
        </w:rPr>
        <w:lastRenderedPageBreak/>
        <w:drawing>
          <wp:inline distT="0" distB="0" distL="0" distR="0" wp14:anchorId="385ECCC9" wp14:editId="4055419C">
            <wp:extent cx="5580380" cy="2729230"/>
            <wp:effectExtent l="19050" t="19050" r="20320" b="139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9478"/>
                    <a:stretch/>
                  </pic:blipFill>
                  <pic:spPr bwMode="auto">
                    <a:xfrm>
                      <a:off x="0" y="0"/>
                      <a:ext cx="5580380" cy="27292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DD20284" w14:textId="3BE9D11D" w:rsidR="00370053" w:rsidRDefault="001047F6" w:rsidP="001047F6">
      <w:pPr>
        <w:pStyle w:val="Caption"/>
      </w:pPr>
      <w:bookmarkStart w:id="232" w:name="_Toc59700739"/>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6</w:t>
      </w:r>
      <w:r w:rsidR="00F33D89">
        <w:rPr>
          <w:noProof/>
        </w:rPr>
        <w:fldChar w:fldCharType="end"/>
      </w:r>
      <w:bookmarkStart w:id="233" w:name="_Toc41420382"/>
      <w:r w:rsidR="006C2595">
        <w:t xml:space="preserve"> </w:t>
      </w:r>
      <w:r w:rsidR="00370053" w:rsidRPr="006C2595">
        <w:rPr>
          <w:b w:val="0"/>
          <w:i/>
        </w:rPr>
        <w:t xml:space="preserve">History </w:t>
      </w:r>
      <w:r w:rsidR="00370053" w:rsidRPr="006C2595">
        <w:rPr>
          <w:b w:val="0"/>
        </w:rPr>
        <w:t>Mutasi Barang</w:t>
      </w:r>
      <w:bookmarkEnd w:id="232"/>
      <w:bookmarkEnd w:id="233"/>
    </w:p>
    <w:p w14:paraId="1A8B6874" w14:textId="77777777" w:rsidR="00674DA8" w:rsidRDefault="00674DA8" w:rsidP="00370053">
      <w:pPr>
        <w:jc w:val="center"/>
      </w:pPr>
    </w:p>
    <w:p w14:paraId="2106468B" w14:textId="77777777" w:rsidR="001047F6" w:rsidRDefault="00370053" w:rsidP="001047F6">
      <w:pPr>
        <w:keepNext/>
        <w:jc w:val="center"/>
      </w:pPr>
      <w:r>
        <w:rPr>
          <w:noProof/>
        </w:rPr>
        <w:drawing>
          <wp:inline distT="0" distB="0" distL="0" distR="0" wp14:anchorId="0FBC4B0C" wp14:editId="0FF171B7">
            <wp:extent cx="5580380" cy="2729230"/>
            <wp:effectExtent l="19050" t="19050" r="20320" b="139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9478"/>
                    <a:stretch/>
                  </pic:blipFill>
                  <pic:spPr bwMode="auto">
                    <a:xfrm>
                      <a:off x="0" y="0"/>
                      <a:ext cx="5580380" cy="27292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ABF3DB" w14:textId="5355E709" w:rsidR="00370053" w:rsidRDefault="001047F6" w:rsidP="001047F6">
      <w:pPr>
        <w:pStyle w:val="Caption"/>
      </w:pPr>
      <w:bookmarkStart w:id="234" w:name="_Toc59700740"/>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7</w:t>
      </w:r>
      <w:r w:rsidR="00F33D89">
        <w:rPr>
          <w:noProof/>
        </w:rPr>
        <w:fldChar w:fldCharType="end"/>
      </w:r>
      <w:bookmarkStart w:id="235" w:name="_Toc41420383"/>
      <w:r w:rsidR="006C2595">
        <w:t xml:space="preserve"> </w:t>
      </w:r>
      <w:r w:rsidR="00370053" w:rsidRPr="006C2595">
        <w:rPr>
          <w:b w:val="0"/>
        </w:rPr>
        <w:t xml:space="preserve">Tampil </w:t>
      </w:r>
      <w:r w:rsidR="00370053" w:rsidRPr="006C2595">
        <w:rPr>
          <w:b w:val="0"/>
          <w:i/>
        </w:rPr>
        <w:t>Barcode</w:t>
      </w:r>
      <w:bookmarkEnd w:id="234"/>
      <w:bookmarkEnd w:id="235"/>
    </w:p>
    <w:p w14:paraId="1B05F37A" w14:textId="77777777" w:rsidR="001047F6" w:rsidRDefault="00370053" w:rsidP="001047F6">
      <w:pPr>
        <w:keepNext/>
        <w:jc w:val="center"/>
      </w:pPr>
      <w:r>
        <w:rPr>
          <w:noProof/>
        </w:rPr>
        <w:lastRenderedPageBreak/>
        <w:drawing>
          <wp:inline distT="0" distB="0" distL="0" distR="0" wp14:anchorId="2CCE2198" wp14:editId="61897461">
            <wp:extent cx="5580380" cy="2719705"/>
            <wp:effectExtent l="19050" t="19050" r="20320" b="234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9793"/>
                    <a:stretch/>
                  </pic:blipFill>
                  <pic:spPr bwMode="auto">
                    <a:xfrm>
                      <a:off x="0" y="0"/>
                      <a:ext cx="5580380" cy="27197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66E846A" w14:textId="590548E5" w:rsidR="00370053" w:rsidRDefault="001047F6" w:rsidP="001047F6">
      <w:pPr>
        <w:pStyle w:val="Caption"/>
      </w:pPr>
      <w:bookmarkStart w:id="236" w:name="_Toc59700741"/>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8</w:t>
      </w:r>
      <w:r w:rsidR="00F33D89">
        <w:rPr>
          <w:noProof/>
        </w:rPr>
        <w:fldChar w:fldCharType="end"/>
      </w:r>
      <w:bookmarkStart w:id="237" w:name="_Toc41420384"/>
      <w:r w:rsidR="006C2595">
        <w:t xml:space="preserve"> </w:t>
      </w:r>
      <w:r w:rsidR="00370053" w:rsidRPr="006C2595">
        <w:rPr>
          <w:b w:val="0"/>
        </w:rPr>
        <w:t xml:space="preserve">Tampil </w:t>
      </w:r>
      <w:r w:rsidR="00370053" w:rsidRPr="006C2595">
        <w:rPr>
          <w:b w:val="0"/>
          <w:i/>
        </w:rPr>
        <w:t>QRcode</w:t>
      </w:r>
      <w:bookmarkEnd w:id="236"/>
      <w:bookmarkEnd w:id="237"/>
    </w:p>
    <w:p w14:paraId="6812C026" w14:textId="77777777" w:rsidR="001047F6" w:rsidRDefault="00E64681" w:rsidP="001047F6">
      <w:pPr>
        <w:keepNext/>
        <w:jc w:val="center"/>
      </w:pPr>
      <w:r>
        <w:rPr>
          <w:noProof/>
        </w:rPr>
        <w:drawing>
          <wp:inline distT="0" distB="0" distL="0" distR="0" wp14:anchorId="5E672A2F" wp14:editId="2916B47C">
            <wp:extent cx="5580380" cy="2710180"/>
            <wp:effectExtent l="19050" t="19050" r="20320" b="139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0109"/>
                    <a:stretch/>
                  </pic:blipFill>
                  <pic:spPr bwMode="auto">
                    <a:xfrm>
                      <a:off x="0" y="0"/>
                      <a:ext cx="5580380" cy="27101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546E94A" w14:textId="5B56AB04" w:rsidR="00E64681" w:rsidRDefault="001047F6" w:rsidP="001047F6">
      <w:pPr>
        <w:pStyle w:val="Caption"/>
      </w:pPr>
      <w:bookmarkStart w:id="238" w:name="_Toc59700742"/>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9</w:t>
      </w:r>
      <w:r w:rsidR="00F33D89">
        <w:rPr>
          <w:noProof/>
        </w:rPr>
        <w:fldChar w:fldCharType="end"/>
      </w:r>
      <w:bookmarkStart w:id="239" w:name="_Toc41420385"/>
      <w:r w:rsidR="00D4004C">
        <w:t xml:space="preserve"> </w:t>
      </w:r>
      <w:r w:rsidR="00E64681" w:rsidRPr="00D4004C">
        <w:rPr>
          <w:b w:val="0"/>
          <w:i/>
        </w:rPr>
        <w:t>Edit</w:t>
      </w:r>
      <w:r w:rsidR="00E64681" w:rsidRPr="00D4004C">
        <w:rPr>
          <w:b w:val="0"/>
        </w:rPr>
        <w:t xml:space="preserve"> Data Barang</w:t>
      </w:r>
      <w:bookmarkEnd w:id="238"/>
      <w:bookmarkEnd w:id="239"/>
    </w:p>
    <w:p w14:paraId="72380B7C" w14:textId="77777777" w:rsidR="001047F6" w:rsidRDefault="00E64681" w:rsidP="001047F6">
      <w:pPr>
        <w:keepNext/>
        <w:jc w:val="center"/>
      </w:pPr>
      <w:r>
        <w:rPr>
          <w:noProof/>
        </w:rPr>
        <w:lastRenderedPageBreak/>
        <w:drawing>
          <wp:inline distT="0" distB="0" distL="0" distR="0" wp14:anchorId="751C2978" wp14:editId="7E9207F8">
            <wp:extent cx="5580380" cy="2729230"/>
            <wp:effectExtent l="19050" t="19050" r="20320" b="139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9478"/>
                    <a:stretch/>
                  </pic:blipFill>
                  <pic:spPr bwMode="auto">
                    <a:xfrm>
                      <a:off x="0" y="0"/>
                      <a:ext cx="5580380" cy="27292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D6E733" w14:textId="10029C6F" w:rsidR="00E64681" w:rsidRDefault="001047F6" w:rsidP="001047F6">
      <w:pPr>
        <w:pStyle w:val="Caption"/>
      </w:pPr>
      <w:bookmarkStart w:id="240" w:name="_Toc59700743"/>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10</w:t>
      </w:r>
      <w:r w:rsidR="00F33D89">
        <w:rPr>
          <w:noProof/>
        </w:rPr>
        <w:fldChar w:fldCharType="end"/>
      </w:r>
      <w:bookmarkStart w:id="241" w:name="_Toc41420386"/>
      <w:r w:rsidR="00D4004C">
        <w:t xml:space="preserve"> </w:t>
      </w:r>
      <w:r w:rsidR="00E64681" w:rsidRPr="00D4004C">
        <w:rPr>
          <w:b w:val="0"/>
          <w:i/>
        </w:rPr>
        <w:t>Edit</w:t>
      </w:r>
      <w:r w:rsidR="00E64681" w:rsidRPr="00D4004C">
        <w:rPr>
          <w:b w:val="0"/>
        </w:rPr>
        <w:t xml:space="preserve"> Data Barang Lanjutan</w:t>
      </w:r>
      <w:bookmarkEnd w:id="240"/>
      <w:bookmarkEnd w:id="241"/>
    </w:p>
    <w:p w14:paraId="245BD24C" w14:textId="77777777" w:rsidR="001047F6" w:rsidRDefault="00E64681" w:rsidP="001047F6">
      <w:pPr>
        <w:keepNext/>
        <w:jc w:val="center"/>
      </w:pPr>
      <w:r>
        <w:rPr>
          <w:noProof/>
        </w:rPr>
        <w:drawing>
          <wp:inline distT="0" distB="0" distL="0" distR="0" wp14:anchorId="36CC6508" wp14:editId="60816C05">
            <wp:extent cx="5580380" cy="2729230"/>
            <wp:effectExtent l="19050" t="19050" r="20320" b="139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t="9478"/>
                    <a:stretch/>
                  </pic:blipFill>
                  <pic:spPr bwMode="auto">
                    <a:xfrm>
                      <a:off x="0" y="0"/>
                      <a:ext cx="5580380" cy="27292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5B9242" w14:textId="161C8A90" w:rsidR="00E64681" w:rsidRPr="00D4004C" w:rsidRDefault="001047F6" w:rsidP="001047F6">
      <w:pPr>
        <w:pStyle w:val="Caption"/>
        <w:rPr>
          <w:b w:val="0"/>
        </w:rPr>
      </w:pPr>
      <w:bookmarkStart w:id="242" w:name="_Toc59700744"/>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11</w:t>
      </w:r>
      <w:r w:rsidR="00F33D89">
        <w:rPr>
          <w:noProof/>
        </w:rPr>
        <w:fldChar w:fldCharType="end"/>
      </w:r>
      <w:bookmarkStart w:id="243" w:name="_Toc41420387"/>
      <w:r w:rsidR="00A47A1C">
        <w:t xml:space="preserve"> </w:t>
      </w:r>
      <w:r w:rsidR="00E64681" w:rsidRPr="00D4004C">
        <w:rPr>
          <w:b w:val="0"/>
        </w:rPr>
        <w:t>Transaksi Barang</w:t>
      </w:r>
      <w:bookmarkEnd w:id="242"/>
      <w:bookmarkEnd w:id="243"/>
    </w:p>
    <w:p w14:paraId="7611ED7B" w14:textId="77777777" w:rsidR="001047F6" w:rsidRDefault="00E64681" w:rsidP="001047F6">
      <w:pPr>
        <w:keepNext/>
        <w:jc w:val="center"/>
      </w:pPr>
      <w:r>
        <w:rPr>
          <w:noProof/>
        </w:rPr>
        <w:lastRenderedPageBreak/>
        <w:drawing>
          <wp:inline distT="0" distB="0" distL="0" distR="0" wp14:anchorId="4BB47DE4" wp14:editId="2955FB68">
            <wp:extent cx="5580380" cy="2729230"/>
            <wp:effectExtent l="19050" t="19050" r="20320" b="139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9478"/>
                    <a:stretch/>
                  </pic:blipFill>
                  <pic:spPr bwMode="auto">
                    <a:xfrm>
                      <a:off x="0" y="0"/>
                      <a:ext cx="5580380" cy="272923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643BA5" w14:textId="45237811" w:rsidR="00E64681" w:rsidRPr="00D4004C" w:rsidRDefault="001047F6" w:rsidP="001047F6">
      <w:pPr>
        <w:pStyle w:val="Caption"/>
        <w:rPr>
          <w:b w:val="0"/>
        </w:rPr>
      </w:pPr>
      <w:bookmarkStart w:id="244" w:name="_Toc59700745"/>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12</w:t>
      </w:r>
      <w:r w:rsidR="00F33D89">
        <w:rPr>
          <w:noProof/>
        </w:rPr>
        <w:fldChar w:fldCharType="end"/>
      </w:r>
      <w:bookmarkStart w:id="245" w:name="_Toc41420388"/>
      <w:r w:rsidR="00D4004C">
        <w:t xml:space="preserve"> </w:t>
      </w:r>
      <w:r w:rsidR="00E64681" w:rsidRPr="00D4004C">
        <w:rPr>
          <w:b w:val="0"/>
          <w:i/>
        </w:rPr>
        <w:t>Form</w:t>
      </w:r>
      <w:r w:rsidR="00E64681" w:rsidRPr="00D4004C">
        <w:rPr>
          <w:b w:val="0"/>
        </w:rPr>
        <w:t xml:space="preserve"> Serah Terima Barang</w:t>
      </w:r>
      <w:bookmarkEnd w:id="244"/>
      <w:bookmarkEnd w:id="245"/>
    </w:p>
    <w:p w14:paraId="430CC14A" w14:textId="77777777" w:rsidR="001047F6" w:rsidRDefault="00E64681" w:rsidP="001047F6">
      <w:pPr>
        <w:keepNext/>
        <w:jc w:val="center"/>
      </w:pPr>
      <w:r>
        <w:rPr>
          <w:noProof/>
        </w:rPr>
        <w:drawing>
          <wp:inline distT="0" distB="0" distL="0" distR="0" wp14:anchorId="4FCD5870" wp14:editId="17ADCBC9">
            <wp:extent cx="5580380" cy="2710180"/>
            <wp:effectExtent l="19050" t="19050" r="20320" b="139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t="10109"/>
                    <a:stretch/>
                  </pic:blipFill>
                  <pic:spPr bwMode="auto">
                    <a:xfrm>
                      <a:off x="0" y="0"/>
                      <a:ext cx="5580380" cy="27101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37E64F" w14:textId="436D07B0" w:rsidR="00E64681" w:rsidRDefault="001047F6" w:rsidP="001047F6">
      <w:pPr>
        <w:pStyle w:val="Caption"/>
      </w:pPr>
      <w:bookmarkStart w:id="246" w:name="_Toc59700746"/>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13</w:t>
      </w:r>
      <w:r w:rsidR="00F33D89">
        <w:rPr>
          <w:noProof/>
        </w:rPr>
        <w:fldChar w:fldCharType="end"/>
      </w:r>
      <w:bookmarkStart w:id="247" w:name="_Toc41420389"/>
      <w:r w:rsidR="00D4004C">
        <w:t xml:space="preserve"> </w:t>
      </w:r>
      <w:r w:rsidR="00E64681" w:rsidRPr="00D4004C">
        <w:rPr>
          <w:b w:val="0"/>
        </w:rPr>
        <w:t>Serah Terima Barang</w:t>
      </w:r>
      <w:bookmarkEnd w:id="246"/>
      <w:bookmarkEnd w:id="247"/>
    </w:p>
    <w:p w14:paraId="009ED38D" w14:textId="77777777" w:rsidR="001047F6" w:rsidRDefault="00E64681" w:rsidP="001047F6">
      <w:pPr>
        <w:keepNext/>
        <w:jc w:val="center"/>
      </w:pPr>
      <w:r>
        <w:rPr>
          <w:noProof/>
        </w:rPr>
        <w:lastRenderedPageBreak/>
        <w:drawing>
          <wp:inline distT="0" distB="0" distL="0" distR="0" wp14:anchorId="30C911C4" wp14:editId="4D660C1D">
            <wp:extent cx="5580380" cy="2729230"/>
            <wp:effectExtent l="19050" t="19050" r="20320" b="139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t="9478"/>
                    <a:stretch/>
                  </pic:blipFill>
                  <pic:spPr bwMode="auto">
                    <a:xfrm>
                      <a:off x="0" y="0"/>
                      <a:ext cx="5580380" cy="27292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367CD9D" w14:textId="1DB1F9B9" w:rsidR="00E64681" w:rsidRDefault="001047F6" w:rsidP="001047F6">
      <w:pPr>
        <w:pStyle w:val="Caption"/>
      </w:pPr>
      <w:bookmarkStart w:id="248" w:name="_Toc59700747"/>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14</w:t>
      </w:r>
      <w:r w:rsidR="00F33D89">
        <w:rPr>
          <w:noProof/>
        </w:rPr>
        <w:fldChar w:fldCharType="end"/>
      </w:r>
      <w:bookmarkStart w:id="249" w:name="_Toc41420390"/>
      <w:r w:rsidR="00D4004C">
        <w:t xml:space="preserve"> </w:t>
      </w:r>
      <w:r w:rsidR="00E64681" w:rsidRPr="00D4004C">
        <w:rPr>
          <w:b w:val="0"/>
          <w:i/>
        </w:rPr>
        <w:t>History</w:t>
      </w:r>
      <w:r w:rsidR="00E64681" w:rsidRPr="00D4004C">
        <w:rPr>
          <w:b w:val="0"/>
        </w:rPr>
        <w:t xml:space="preserve"> Transaksi Barang</w:t>
      </w:r>
      <w:bookmarkEnd w:id="248"/>
      <w:bookmarkEnd w:id="249"/>
    </w:p>
    <w:p w14:paraId="73A225BB" w14:textId="77777777" w:rsidR="001047F6" w:rsidRDefault="00674DA8" w:rsidP="001047F6">
      <w:pPr>
        <w:keepNext/>
        <w:jc w:val="center"/>
      </w:pPr>
      <w:r>
        <w:rPr>
          <w:noProof/>
        </w:rPr>
        <w:lastRenderedPageBreak/>
        <w:drawing>
          <wp:inline distT="0" distB="0" distL="0" distR="0" wp14:anchorId="1D61DF84" wp14:editId="2AF510F0">
            <wp:extent cx="4114800" cy="581558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l="30212" t="3338" r="31384" b="122"/>
                    <a:stretch/>
                  </pic:blipFill>
                  <pic:spPr bwMode="auto">
                    <a:xfrm>
                      <a:off x="0" y="0"/>
                      <a:ext cx="4114800" cy="5815585"/>
                    </a:xfrm>
                    <a:prstGeom prst="rect">
                      <a:avLst/>
                    </a:prstGeom>
                    <a:ln>
                      <a:noFill/>
                    </a:ln>
                    <a:extLst>
                      <a:ext uri="{53640926-AAD7-44D8-BBD7-CCE9431645EC}">
                        <a14:shadowObscured xmlns:a14="http://schemas.microsoft.com/office/drawing/2010/main"/>
                      </a:ext>
                    </a:extLst>
                  </pic:spPr>
                </pic:pic>
              </a:graphicData>
            </a:graphic>
          </wp:inline>
        </w:drawing>
      </w:r>
    </w:p>
    <w:p w14:paraId="14EFD6BD" w14:textId="5CBF0B75" w:rsidR="006C2595" w:rsidRPr="005E60D3" w:rsidRDefault="001047F6" w:rsidP="001047F6">
      <w:pPr>
        <w:pStyle w:val="Caption"/>
        <w:sectPr w:rsidR="006C2595" w:rsidRPr="005E60D3" w:rsidSect="001E7D6E">
          <w:headerReference w:type="default" r:id="rId83"/>
          <w:footerReference w:type="default" r:id="rId84"/>
          <w:pgSz w:w="11907" w:h="16839"/>
          <w:pgMar w:top="1701" w:right="1418" w:bottom="1418" w:left="1701" w:header="720" w:footer="720" w:gutter="0"/>
          <w:cols w:space="720"/>
          <w:docGrid w:linePitch="360"/>
        </w:sectPr>
      </w:pPr>
      <w:bookmarkStart w:id="250" w:name="_Toc59700748"/>
      <w:proofErr w:type="gramStart"/>
      <w:r>
        <w:t>Gambar 4.</w:t>
      </w:r>
      <w:proofErr w:type="gramEnd"/>
      <w:r>
        <w:t xml:space="preserve"> </w:t>
      </w:r>
      <w:r w:rsidR="00F33D89">
        <w:rPr>
          <w:noProof/>
        </w:rPr>
        <w:fldChar w:fldCharType="begin"/>
      </w:r>
      <w:r w:rsidR="00F33D89">
        <w:rPr>
          <w:noProof/>
        </w:rPr>
        <w:instrText xml:space="preserve"> SEQ Gambar_4. \* ARABIC </w:instrText>
      </w:r>
      <w:r w:rsidR="00F33D89">
        <w:rPr>
          <w:noProof/>
        </w:rPr>
        <w:fldChar w:fldCharType="separate"/>
      </w:r>
      <w:r w:rsidR="004A07B7">
        <w:rPr>
          <w:noProof/>
        </w:rPr>
        <w:t>15</w:t>
      </w:r>
      <w:r w:rsidR="00F33D89">
        <w:rPr>
          <w:noProof/>
        </w:rPr>
        <w:fldChar w:fldCharType="end"/>
      </w:r>
      <w:bookmarkStart w:id="251" w:name="_Toc41420391"/>
      <w:r>
        <w:t xml:space="preserve"> </w:t>
      </w:r>
      <w:r w:rsidR="00D4004C" w:rsidRPr="00D4004C">
        <w:rPr>
          <w:b w:val="0"/>
        </w:rPr>
        <w:t>Berita Acara</w:t>
      </w:r>
      <w:r w:rsidR="006C2595" w:rsidRPr="00D4004C">
        <w:rPr>
          <w:b w:val="0"/>
        </w:rPr>
        <w:t xml:space="preserve"> Serah </w:t>
      </w:r>
      <w:r w:rsidR="00D4004C" w:rsidRPr="00D4004C">
        <w:rPr>
          <w:b w:val="0"/>
        </w:rPr>
        <w:t>Terima Barang B</w:t>
      </w:r>
      <w:r w:rsidR="006C2595" w:rsidRPr="00D4004C">
        <w:rPr>
          <w:b w:val="0"/>
        </w:rPr>
        <w:t xml:space="preserve">entuk </w:t>
      </w:r>
      <w:r w:rsidR="00D4004C" w:rsidRPr="00D4004C">
        <w:rPr>
          <w:b w:val="0"/>
        </w:rPr>
        <w:t>PDF</w:t>
      </w:r>
      <w:bookmarkEnd w:id="250"/>
      <w:bookmarkEnd w:id="251"/>
    </w:p>
    <w:p w14:paraId="74513EB0" w14:textId="1AEF6D4F" w:rsidR="004C5BE9" w:rsidRPr="0098688D" w:rsidRDefault="004C5BE9" w:rsidP="004C5BE9">
      <w:pPr>
        <w:pStyle w:val="Heading1"/>
        <w:spacing w:before="0" w:line="360" w:lineRule="auto"/>
        <w:jc w:val="center"/>
        <w:rPr>
          <w:rFonts w:cs="Times New Roman"/>
          <w:sz w:val="24"/>
          <w:szCs w:val="24"/>
          <w:lang w:val="id-ID"/>
        </w:rPr>
      </w:pPr>
      <w:bookmarkStart w:id="252" w:name="_Toc60823065"/>
      <w:r w:rsidRPr="0098688D">
        <w:rPr>
          <w:rFonts w:cs="Times New Roman"/>
          <w:sz w:val="24"/>
          <w:szCs w:val="24"/>
          <w:lang w:val="id-ID"/>
        </w:rPr>
        <w:lastRenderedPageBreak/>
        <w:t>BAB V</w:t>
      </w:r>
      <w:r w:rsidRPr="0098688D">
        <w:rPr>
          <w:rFonts w:cs="Times New Roman"/>
          <w:sz w:val="24"/>
          <w:szCs w:val="24"/>
          <w:lang w:val="id-ID"/>
        </w:rPr>
        <w:br/>
      </w:r>
      <w:r>
        <w:rPr>
          <w:rFonts w:cs="Times New Roman"/>
          <w:sz w:val="24"/>
          <w:szCs w:val="24"/>
        </w:rPr>
        <w:t>PENUTUP</w:t>
      </w:r>
      <w:bookmarkEnd w:id="252"/>
    </w:p>
    <w:p w14:paraId="18C5AC63" w14:textId="4A80B7BF" w:rsidR="003051A2" w:rsidRPr="002E6968" w:rsidRDefault="003051A2" w:rsidP="003051A2">
      <w:pPr>
        <w:pStyle w:val="Heading2"/>
        <w:spacing w:line="360" w:lineRule="auto"/>
      </w:pPr>
      <w:bookmarkStart w:id="253" w:name="_Toc60823066"/>
      <w:r>
        <w:t>5.1</w:t>
      </w:r>
      <w:r>
        <w:tab/>
      </w:r>
      <w:r w:rsidRPr="002E6968">
        <w:t>Kesimpulan</w:t>
      </w:r>
      <w:bookmarkEnd w:id="253"/>
    </w:p>
    <w:p w14:paraId="72731C84" w14:textId="660473B1" w:rsidR="003051A2" w:rsidRPr="004B1DF1" w:rsidRDefault="004B1DF1" w:rsidP="003051A2">
      <w:pPr>
        <w:spacing w:after="0" w:line="360" w:lineRule="auto"/>
        <w:ind w:firstLine="720"/>
        <w:jc w:val="both"/>
        <w:rPr>
          <w:rFonts w:ascii="Times New Roman" w:hAnsi="Times New Roman" w:cs="Times New Roman"/>
          <w:b/>
          <w:bCs/>
          <w:sz w:val="24"/>
          <w:szCs w:val="24"/>
        </w:rPr>
      </w:pPr>
      <w:r w:rsidRPr="004B1DF1">
        <w:rPr>
          <w:rFonts w:ascii="Times New Roman" w:hAnsi="Times New Roman" w:cs="Times New Roman"/>
          <w:sz w:val="24"/>
          <w:szCs w:val="24"/>
          <w:lang w:val="id-ID"/>
        </w:rPr>
        <w:t xml:space="preserve">Berdasarkan kerja praktek ini, dapat disimpulkan bahwa </w:t>
      </w:r>
      <w:r w:rsidRPr="004B1DF1">
        <w:rPr>
          <w:rFonts w:ascii="Times New Roman" w:hAnsi="Times New Roman" w:cs="Times New Roman"/>
          <w:sz w:val="24"/>
          <w:szCs w:val="24"/>
          <w:lang w:val="en-ID"/>
        </w:rPr>
        <w:t>pembuatan sistem inventaris barang di Sekolah Teladan ini membuat alur administrasi dari inventaris barang menjadi mudah. Selain itu, terdapat banyak manfaat dari sistem ini dari mudahnya sistem monitoring inventaris barang, proses pencatatan inventaris barang yang masuk dengan setiap barangnya memiliki kode yang khas dalam bentuk barcode ataupun qrcode yang dapat diprint maupun didownload, serta sistem pencatatan serah terima barang yang dapat di print maupun didownload selama data barang mutasi tersebut masih ada didalam sistem, dan sistem ini juga menjadikan suasana transparansi terhadap barang inventaris yang ada di Sekolah Teladan.</w:t>
      </w:r>
    </w:p>
    <w:p w14:paraId="4519E9E4" w14:textId="33E83CE5" w:rsidR="003051A2" w:rsidRPr="002E6968" w:rsidRDefault="003051A2" w:rsidP="003051A2">
      <w:pPr>
        <w:pStyle w:val="Heading2"/>
        <w:spacing w:line="360" w:lineRule="auto"/>
      </w:pPr>
      <w:bookmarkStart w:id="254" w:name="_Toc60823067"/>
      <w:r>
        <w:t>5.2</w:t>
      </w:r>
      <w:r>
        <w:tab/>
      </w:r>
      <w:r w:rsidRPr="002E6968">
        <w:t>Saran</w:t>
      </w:r>
      <w:bookmarkEnd w:id="254"/>
    </w:p>
    <w:p w14:paraId="4E2F8288" w14:textId="10E82EAF" w:rsidR="003051A2" w:rsidRDefault="003051A2" w:rsidP="003051A2">
      <w:pPr>
        <w:spacing w:line="360" w:lineRule="auto"/>
        <w:ind w:firstLine="720"/>
        <w:jc w:val="both"/>
        <w:rPr>
          <w:rFonts w:ascii="Times New Roman" w:hAnsi="Times New Roman"/>
          <w:sz w:val="24"/>
          <w:szCs w:val="24"/>
        </w:rPr>
        <w:sectPr w:rsidR="003051A2" w:rsidSect="001E7D6E">
          <w:headerReference w:type="default" r:id="rId85"/>
          <w:footerReference w:type="default" r:id="rId86"/>
          <w:pgSz w:w="11907" w:h="16839"/>
          <w:pgMar w:top="1701" w:right="1418" w:bottom="1418" w:left="1701" w:header="720" w:footer="720" w:gutter="0"/>
          <w:cols w:space="720"/>
          <w:docGrid w:linePitch="360"/>
        </w:sectPr>
      </w:pPr>
      <w:proofErr w:type="gramStart"/>
      <w:r w:rsidRPr="002E6968">
        <w:rPr>
          <w:rFonts w:ascii="Times New Roman" w:hAnsi="Times New Roman" w:cs="Times New Roman"/>
          <w:sz w:val="24"/>
          <w:szCs w:val="24"/>
          <w:lang w:val="en-ID"/>
        </w:rPr>
        <w:t>Saran untuk kerja praktek ini yaitu</w:t>
      </w:r>
      <w:r>
        <w:rPr>
          <w:rFonts w:ascii="Times New Roman" w:hAnsi="Times New Roman" w:cs="Times New Roman"/>
          <w:sz w:val="24"/>
          <w:szCs w:val="24"/>
          <w:lang w:val="en-ID"/>
        </w:rPr>
        <w:t xml:space="preserve"> </w:t>
      </w:r>
      <w:r w:rsidR="00CD1C69">
        <w:rPr>
          <w:rFonts w:ascii="Times New Roman" w:hAnsi="Times New Roman" w:cs="Times New Roman"/>
          <w:sz w:val="24"/>
          <w:szCs w:val="24"/>
          <w:lang w:val="en-ID"/>
        </w:rPr>
        <w:t xml:space="preserve">lebih dipermudah untuk pengurusan administrasi </w:t>
      </w:r>
      <w:r>
        <w:rPr>
          <w:rFonts w:ascii="Times New Roman" w:hAnsi="Times New Roman" w:cs="Times New Roman"/>
          <w:sz w:val="24"/>
          <w:szCs w:val="24"/>
          <w:lang w:val="en-ID"/>
        </w:rPr>
        <w:t xml:space="preserve">sehingga </w:t>
      </w:r>
      <w:r w:rsidR="00CD1C69">
        <w:rPr>
          <w:rFonts w:ascii="Times New Roman" w:hAnsi="Times New Roman" w:cs="Times New Roman"/>
          <w:sz w:val="24"/>
          <w:szCs w:val="24"/>
          <w:lang w:val="en-ID"/>
        </w:rPr>
        <w:t xml:space="preserve">ketika pengumpulan </w:t>
      </w:r>
      <w:r>
        <w:rPr>
          <w:rFonts w:ascii="Times New Roman" w:hAnsi="Times New Roman" w:cs="Times New Roman"/>
          <w:sz w:val="24"/>
          <w:szCs w:val="24"/>
          <w:lang w:val="en-ID"/>
        </w:rPr>
        <w:t xml:space="preserve">hasilnya </w:t>
      </w:r>
      <w:r w:rsidR="00CD1C69">
        <w:rPr>
          <w:rFonts w:ascii="Times New Roman" w:hAnsi="Times New Roman" w:cs="Times New Roman"/>
          <w:sz w:val="24"/>
          <w:szCs w:val="24"/>
          <w:lang w:val="en-ID"/>
        </w:rPr>
        <w:t xml:space="preserve">bisa </w:t>
      </w:r>
      <w:r>
        <w:rPr>
          <w:rFonts w:ascii="Times New Roman" w:hAnsi="Times New Roman" w:cs="Times New Roman"/>
          <w:sz w:val="24"/>
          <w:szCs w:val="24"/>
          <w:lang w:val="en-ID"/>
        </w:rPr>
        <w:t>lebih maksimal.</w:t>
      </w:r>
      <w:proofErr w:type="gramEnd"/>
      <w:r>
        <w:rPr>
          <w:rFonts w:ascii="Times New Roman" w:hAnsi="Times New Roman" w:cs="Times New Roman"/>
          <w:sz w:val="24"/>
          <w:szCs w:val="24"/>
          <w:lang w:val="en-ID"/>
        </w:rPr>
        <w:t xml:space="preserve"> </w:t>
      </w:r>
      <w:r>
        <w:rPr>
          <w:rFonts w:ascii="Times New Roman" w:hAnsi="Times New Roman"/>
          <w:sz w:val="24"/>
          <w:szCs w:val="24"/>
          <w:lang w:val="en-ID"/>
        </w:rPr>
        <w:t xml:space="preserve">Mahasiswa kerja praktek juga </w:t>
      </w:r>
      <w:r>
        <w:rPr>
          <w:rFonts w:ascii="Times New Roman" w:hAnsi="Times New Roman"/>
          <w:sz w:val="24"/>
          <w:szCs w:val="24"/>
        </w:rPr>
        <w:t>menyadari</w:t>
      </w:r>
      <w:r>
        <w:rPr>
          <w:rFonts w:ascii="Times New Roman" w:hAnsi="Times New Roman"/>
          <w:sz w:val="24"/>
          <w:szCs w:val="24"/>
          <w:lang w:val="en-ID"/>
        </w:rPr>
        <w:t xml:space="preserve"> </w:t>
      </w:r>
      <w:r>
        <w:rPr>
          <w:rFonts w:ascii="Times New Roman" w:hAnsi="Times New Roman"/>
          <w:sz w:val="24"/>
          <w:szCs w:val="24"/>
        </w:rPr>
        <w:t>laporan</w:t>
      </w:r>
      <w:r>
        <w:rPr>
          <w:rFonts w:ascii="Times New Roman" w:hAnsi="Times New Roman"/>
          <w:sz w:val="24"/>
          <w:szCs w:val="24"/>
          <w:lang w:val="en-ID"/>
        </w:rPr>
        <w:t xml:space="preserve"> kerja praktek </w:t>
      </w:r>
      <w:r>
        <w:rPr>
          <w:rFonts w:ascii="Times New Roman" w:hAnsi="Times New Roman"/>
          <w:sz w:val="24"/>
          <w:szCs w:val="24"/>
        </w:rPr>
        <w:t>ini</w:t>
      </w:r>
      <w:r>
        <w:rPr>
          <w:rFonts w:ascii="Times New Roman" w:hAnsi="Times New Roman"/>
          <w:sz w:val="24"/>
          <w:szCs w:val="24"/>
          <w:lang w:val="en-ID"/>
        </w:rPr>
        <w:t xml:space="preserve"> </w:t>
      </w:r>
      <w:r>
        <w:rPr>
          <w:rFonts w:ascii="Times New Roman" w:hAnsi="Times New Roman"/>
          <w:sz w:val="24"/>
          <w:szCs w:val="24"/>
        </w:rPr>
        <w:t>masih</w:t>
      </w:r>
      <w:r>
        <w:rPr>
          <w:rFonts w:ascii="Times New Roman" w:hAnsi="Times New Roman"/>
          <w:sz w:val="24"/>
          <w:szCs w:val="24"/>
          <w:lang w:val="en-ID"/>
        </w:rPr>
        <w:t xml:space="preserve"> </w:t>
      </w:r>
      <w:r>
        <w:rPr>
          <w:rFonts w:ascii="Times New Roman" w:hAnsi="Times New Roman"/>
          <w:sz w:val="24"/>
          <w:szCs w:val="24"/>
        </w:rPr>
        <w:t>jauh</w:t>
      </w:r>
      <w:r>
        <w:rPr>
          <w:rFonts w:ascii="Times New Roman" w:hAnsi="Times New Roman"/>
          <w:sz w:val="24"/>
          <w:szCs w:val="24"/>
          <w:lang w:val="en-ID"/>
        </w:rPr>
        <w:t xml:space="preserve"> </w:t>
      </w:r>
      <w:r>
        <w:rPr>
          <w:rFonts w:ascii="Times New Roman" w:hAnsi="Times New Roman"/>
          <w:sz w:val="24"/>
          <w:szCs w:val="24"/>
        </w:rPr>
        <w:t>dari kata</w:t>
      </w:r>
      <w:r>
        <w:rPr>
          <w:rFonts w:ascii="Times New Roman" w:hAnsi="Times New Roman"/>
          <w:sz w:val="24"/>
          <w:szCs w:val="24"/>
          <w:lang w:val="en-ID"/>
        </w:rPr>
        <w:t xml:space="preserve"> </w:t>
      </w:r>
      <w:r>
        <w:rPr>
          <w:rFonts w:ascii="Times New Roman" w:hAnsi="Times New Roman"/>
          <w:sz w:val="24"/>
          <w:szCs w:val="24"/>
        </w:rPr>
        <w:t>sempurna,</w:t>
      </w:r>
      <w:r>
        <w:rPr>
          <w:rFonts w:ascii="Times New Roman" w:hAnsi="Times New Roman"/>
          <w:sz w:val="24"/>
          <w:szCs w:val="24"/>
          <w:lang w:val="en-ID"/>
        </w:rPr>
        <w:t xml:space="preserve"> </w:t>
      </w:r>
      <w:r>
        <w:rPr>
          <w:rFonts w:ascii="Times New Roman" w:hAnsi="Times New Roman"/>
          <w:sz w:val="24"/>
          <w:szCs w:val="24"/>
        </w:rPr>
        <w:t>maka</w:t>
      </w:r>
      <w:r>
        <w:rPr>
          <w:rFonts w:ascii="Times New Roman" w:hAnsi="Times New Roman"/>
          <w:sz w:val="24"/>
          <w:szCs w:val="24"/>
          <w:lang w:val="en-ID"/>
        </w:rPr>
        <w:t xml:space="preserve"> </w:t>
      </w:r>
      <w:r>
        <w:rPr>
          <w:rFonts w:ascii="Times New Roman" w:hAnsi="Times New Roman"/>
          <w:sz w:val="24"/>
          <w:szCs w:val="24"/>
        </w:rPr>
        <w:t>dari</w:t>
      </w:r>
      <w:r>
        <w:rPr>
          <w:rFonts w:ascii="Times New Roman" w:hAnsi="Times New Roman"/>
          <w:sz w:val="24"/>
          <w:szCs w:val="24"/>
          <w:lang w:val="en-ID"/>
        </w:rPr>
        <w:t xml:space="preserve"> </w:t>
      </w:r>
      <w:r>
        <w:rPr>
          <w:rFonts w:ascii="Times New Roman" w:hAnsi="Times New Roman"/>
          <w:sz w:val="24"/>
          <w:szCs w:val="24"/>
        </w:rPr>
        <w:t>itu</w:t>
      </w:r>
      <w:r>
        <w:rPr>
          <w:rFonts w:ascii="Times New Roman" w:hAnsi="Times New Roman"/>
          <w:sz w:val="24"/>
          <w:szCs w:val="24"/>
          <w:lang w:val="en-ID"/>
        </w:rPr>
        <w:t xml:space="preserve"> mahasiswa kerja praktek </w:t>
      </w:r>
      <w:r>
        <w:rPr>
          <w:rFonts w:ascii="Times New Roman" w:hAnsi="Times New Roman"/>
          <w:sz w:val="24"/>
          <w:szCs w:val="24"/>
        </w:rPr>
        <w:t>memohon</w:t>
      </w:r>
      <w:r>
        <w:rPr>
          <w:rFonts w:ascii="Times New Roman" w:hAnsi="Times New Roman"/>
          <w:sz w:val="24"/>
          <w:szCs w:val="24"/>
          <w:lang w:val="en-ID"/>
        </w:rPr>
        <w:t xml:space="preserve"> </w:t>
      </w:r>
      <w:r>
        <w:rPr>
          <w:rFonts w:ascii="Times New Roman" w:hAnsi="Times New Roman"/>
          <w:sz w:val="24"/>
          <w:szCs w:val="24"/>
        </w:rPr>
        <w:t>maaf</w:t>
      </w:r>
      <w:r>
        <w:rPr>
          <w:rFonts w:ascii="Times New Roman" w:hAnsi="Times New Roman"/>
          <w:sz w:val="24"/>
          <w:szCs w:val="24"/>
          <w:lang w:val="en-ID"/>
        </w:rPr>
        <w:t xml:space="preserve"> </w:t>
      </w:r>
      <w:r>
        <w:rPr>
          <w:rFonts w:ascii="Times New Roman" w:hAnsi="Times New Roman"/>
          <w:sz w:val="24"/>
          <w:szCs w:val="24"/>
        </w:rPr>
        <w:t>dan</w:t>
      </w:r>
      <w:r>
        <w:rPr>
          <w:rFonts w:ascii="Times New Roman" w:hAnsi="Times New Roman"/>
          <w:sz w:val="24"/>
          <w:szCs w:val="24"/>
          <w:lang w:val="en-ID"/>
        </w:rPr>
        <w:t xml:space="preserve"> </w:t>
      </w:r>
      <w:proofErr w:type="gramStart"/>
      <w:r>
        <w:rPr>
          <w:rFonts w:ascii="Times New Roman" w:hAnsi="Times New Roman"/>
          <w:sz w:val="24"/>
          <w:szCs w:val="24"/>
        </w:rPr>
        <w:t>akan</w:t>
      </w:r>
      <w:proofErr w:type="gramEnd"/>
      <w:r>
        <w:rPr>
          <w:rFonts w:ascii="Times New Roman" w:hAnsi="Times New Roman"/>
          <w:sz w:val="24"/>
          <w:szCs w:val="24"/>
          <w:lang w:val="en-ID"/>
        </w:rPr>
        <w:t xml:space="preserve"> </w:t>
      </w:r>
      <w:r>
        <w:rPr>
          <w:rFonts w:ascii="Times New Roman" w:hAnsi="Times New Roman"/>
          <w:sz w:val="24"/>
          <w:szCs w:val="24"/>
        </w:rPr>
        <w:t>meneri</w:t>
      </w:r>
      <w:r>
        <w:rPr>
          <w:rFonts w:ascii="Times New Roman" w:hAnsi="Times New Roman"/>
          <w:sz w:val="24"/>
          <w:szCs w:val="24"/>
          <w:lang w:val="en-ID"/>
        </w:rPr>
        <w:t xml:space="preserve">ma </w:t>
      </w:r>
      <w:r>
        <w:rPr>
          <w:rFonts w:ascii="Times New Roman" w:hAnsi="Times New Roman"/>
          <w:sz w:val="24"/>
          <w:szCs w:val="24"/>
        </w:rPr>
        <w:t>masukan yang diberikan</w:t>
      </w:r>
      <w:r>
        <w:rPr>
          <w:rFonts w:ascii="Times New Roman" w:hAnsi="Times New Roman"/>
          <w:sz w:val="24"/>
          <w:szCs w:val="24"/>
          <w:lang w:val="en-ID"/>
        </w:rPr>
        <w:t xml:space="preserve"> </w:t>
      </w:r>
      <w:r>
        <w:rPr>
          <w:rFonts w:ascii="Times New Roman" w:hAnsi="Times New Roman"/>
          <w:sz w:val="24"/>
          <w:szCs w:val="24"/>
        </w:rPr>
        <w:t>untuk</w:t>
      </w:r>
      <w:r>
        <w:rPr>
          <w:rFonts w:ascii="Times New Roman" w:hAnsi="Times New Roman"/>
          <w:sz w:val="24"/>
          <w:szCs w:val="24"/>
          <w:lang w:val="en-ID"/>
        </w:rPr>
        <w:t xml:space="preserve"> </w:t>
      </w:r>
      <w:r>
        <w:rPr>
          <w:rFonts w:ascii="Times New Roman" w:hAnsi="Times New Roman"/>
          <w:sz w:val="24"/>
          <w:szCs w:val="24"/>
        </w:rPr>
        <w:t>menyempurnakan</w:t>
      </w:r>
      <w:r>
        <w:rPr>
          <w:rFonts w:ascii="Times New Roman" w:hAnsi="Times New Roman"/>
          <w:sz w:val="24"/>
          <w:szCs w:val="24"/>
          <w:lang w:val="en-ID"/>
        </w:rPr>
        <w:t xml:space="preserve"> </w:t>
      </w:r>
      <w:r>
        <w:rPr>
          <w:rFonts w:ascii="Times New Roman" w:hAnsi="Times New Roman"/>
          <w:sz w:val="24"/>
          <w:szCs w:val="24"/>
        </w:rPr>
        <w:t>laporan</w:t>
      </w:r>
      <w:r>
        <w:rPr>
          <w:rFonts w:ascii="Times New Roman" w:hAnsi="Times New Roman"/>
          <w:sz w:val="24"/>
          <w:szCs w:val="24"/>
          <w:lang w:val="en-ID"/>
        </w:rPr>
        <w:t xml:space="preserve"> </w:t>
      </w:r>
      <w:r>
        <w:rPr>
          <w:rFonts w:ascii="Times New Roman" w:hAnsi="Times New Roman"/>
          <w:sz w:val="24"/>
          <w:szCs w:val="24"/>
        </w:rPr>
        <w:t>ini.</w:t>
      </w:r>
      <w:r>
        <w:rPr>
          <w:rFonts w:ascii="Times New Roman" w:hAnsi="Times New Roman"/>
          <w:sz w:val="24"/>
          <w:szCs w:val="24"/>
          <w:lang w:val="en-ID"/>
        </w:rPr>
        <w:t xml:space="preserve"> </w:t>
      </w:r>
      <w:proofErr w:type="gramStart"/>
      <w:r>
        <w:rPr>
          <w:rFonts w:ascii="Times New Roman" w:hAnsi="Times New Roman"/>
          <w:sz w:val="24"/>
          <w:szCs w:val="24"/>
          <w:lang w:val="en-ID"/>
        </w:rPr>
        <w:t xml:space="preserve">Mahasiswa kerja praktek </w:t>
      </w:r>
      <w:r>
        <w:rPr>
          <w:rFonts w:ascii="Times New Roman" w:hAnsi="Times New Roman"/>
          <w:sz w:val="24"/>
          <w:szCs w:val="24"/>
        </w:rPr>
        <w:t>berharap</w:t>
      </w:r>
      <w:r>
        <w:rPr>
          <w:rFonts w:ascii="Times New Roman" w:hAnsi="Times New Roman"/>
          <w:sz w:val="24"/>
          <w:szCs w:val="24"/>
          <w:lang w:val="en-ID"/>
        </w:rPr>
        <w:t xml:space="preserve"> </w:t>
      </w:r>
      <w:r>
        <w:rPr>
          <w:rFonts w:ascii="Times New Roman" w:hAnsi="Times New Roman"/>
          <w:sz w:val="24"/>
          <w:szCs w:val="24"/>
        </w:rPr>
        <w:t>laporan</w:t>
      </w:r>
      <w:r>
        <w:rPr>
          <w:rFonts w:ascii="Times New Roman" w:hAnsi="Times New Roman"/>
          <w:sz w:val="24"/>
          <w:szCs w:val="24"/>
          <w:lang w:val="en-ID"/>
        </w:rPr>
        <w:t xml:space="preserve"> </w:t>
      </w:r>
      <w:r>
        <w:rPr>
          <w:rFonts w:ascii="Times New Roman" w:hAnsi="Times New Roman"/>
          <w:sz w:val="24"/>
          <w:szCs w:val="24"/>
        </w:rPr>
        <w:t>ini</w:t>
      </w:r>
      <w:r>
        <w:rPr>
          <w:rFonts w:ascii="Times New Roman" w:hAnsi="Times New Roman"/>
          <w:sz w:val="24"/>
          <w:szCs w:val="24"/>
          <w:lang w:val="en-ID"/>
        </w:rPr>
        <w:t xml:space="preserve"> </w:t>
      </w:r>
      <w:r>
        <w:rPr>
          <w:rFonts w:ascii="Times New Roman" w:hAnsi="Times New Roman"/>
          <w:sz w:val="24"/>
          <w:szCs w:val="24"/>
        </w:rPr>
        <w:t>berguna</w:t>
      </w:r>
      <w:r>
        <w:rPr>
          <w:rFonts w:ascii="Times New Roman" w:hAnsi="Times New Roman"/>
          <w:sz w:val="24"/>
          <w:szCs w:val="24"/>
          <w:lang w:val="en-ID"/>
        </w:rPr>
        <w:t xml:space="preserve"> </w:t>
      </w:r>
      <w:r>
        <w:rPr>
          <w:rFonts w:ascii="Times New Roman" w:hAnsi="Times New Roman"/>
          <w:sz w:val="24"/>
          <w:szCs w:val="24"/>
        </w:rPr>
        <w:t>bagi</w:t>
      </w:r>
      <w:r>
        <w:rPr>
          <w:rFonts w:ascii="Times New Roman" w:hAnsi="Times New Roman"/>
          <w:sz w:val="24"/>
          <w:szCs w:val="24"/>
          <w:lang w:val="en-ID"/>
        </w:rPr>
        <w:t xml:space="preserve"> </w:t>
      </w:r>
      <w:r>
        <w:rPr>
          <w:rFonts w:ascii="Times New Roman" w:hAnsi="Times New Roman"/>
          <w:sz w:val="24"/>
          <w:szCs w:val="24"/>
        </w:rPr>
        <w:t>siapapun yang membacanya.</w:t>
      </w:r>
      <w:proofErr w:type="gramEnd"/>
    </w:p>
    <w:p w14:paraId="022D5B9C" w14:textId="10B1B707" w:rsidR="00122407" w:rsidRDefault="00122407" w:rsidP="00B05597">
      <w:pPr>
        <w:pStyle w:val="Heading1"/>
        <w:spacing w:before="0" w:line="360" w:lineRule="auto"/>
        <w:jc w:val="center"/>
        <w:rPr>
          <w:rFonts w:cs="Times New Roman"/>
          <w:sz w:val="24"/>
          <w:szCs w:val="24"/>
          <w:lang w:val="id-ID"/>
        </w:rPr>
      </w:pPr>
      <w:bookmarkStart w:id="255" w:name="_Toc60823068"/>
      <w:r w:rsidRPr="0098688D">
        <w:rPr>
          <w:rFonts w:cs="Times New Roman"/>
          <w:sz w:val="24"/>
          <w:szCs w:val="24"/>
          <w:lang w:val="id-ID"/>
        </w:rPr>
        <w:lastRenderedPageBreak/>
        <w:t>DAFTAR PUSTAKA</w:t>
      </w:r>
      <w:bookmarkEnd w:id="255"/>
    </w:p>
    <w:p w14:paraId="233C5A36" w14:textId="77777777" w:rsidR="00C43AA0" w:rsidRPr="00C43AA0" w:rsidRDefault="00C43AA0" w:rsidP="00C43AA0">
      <w:pPr>
        <w:rPr>
          <w:lang w:val="id-ID"/>
        </w:rPr>
      </w:pPr>
    </w:p>
    <w:p w14:paraId="4CB65AD5" w14:textId="77777777" w:rsidR="00C43AA0" w:rsidRDefault="00C43AA0" w:rsidP="007103B0">
      <w:pPr>
        <w:widowControl w:val="0"/>
        <w:autoSpaceDE w:val="0"/>
        <w:autoSpaceDN w:val="0"/>
        <w:adjustRightInd w:val="0"/>
        <w:spacing w:after="0" w:line="360" w:lineRule="auto"/>
        <w:ind w:firstLine="540"/>
        <w:jc w:val="both"/>
        <w:rPr>
          <w:rFonts w:ascii="Times New Roman" w:hAnsi="Times New Roman" w:cs="Times New Roman"/>
          <w:noProof/>
          <w:sz w:val="24"/>
          <w:szCs w:val="24"/>
        </w:rPr>
      </w:pPr>
      <w:r w:rsidRPr="002E6968">
        <w:rPr>
          <w:rFonts w:ascii="Times New Roman" w:hAnsi="Times New Roman" w:cs="Times New Roman"/>
          <w:noProof/>
          <w:sz w:val="24"/>
          <w:szCs w:val="24"/>
        </w:rPr>
        <w:t xml:space="preserve">Admin, “Apakah JavaScript yang Sebenarnya?,” </w:t>
      </w:r>
      <w:r w:rsidRPr="002E6968">
        <w:rPr>
          <w:rFonts w:ascii="Times New Roman" w:hAnsi="Times New Roman" w:cs="Times New Roman"/>
          <w:i/>
          <w:iCs/>
          <w:noProof/>
          <w:sz w:val="24"/>
          <w:szCs w:val="24"/>
        </w:rPr>
        <w:t>MDN Web Docs</w:t>
      </w:r>
      <w:r w:rsidRPr="002E6968">
        <w:rPr>
          <w:rFonts w:ascii="Times New Roman" w:hAnsi="Times New Roman" w:cs="Times New Roman"/>
          <w:noProof/>
          <w:sz w:val="24"/>
          <w:szCs w:val="24"/>
        </w:rPr>
        <w:t>. .</w:t>
      </w:r>
    </w:p>
    <w:p w14:paraId="243D8E1A" w14:textId="77777777" w:rsidR="00C43AA0" w:rsidRDefault="00C43AA0" w:rsidP="007103B0">
      <w:pPr>
        <w:pStyle w:val="ListParagraph1"/>
        <w:spacing w:after="0" w:line="360" w:lineRule="auto"/>
        <w:ind w:left="0" w:firstLine="567"/>
        <w:contextualSpacing w:val="0"/>
        <w:jc w:val="both"/>
        <w:rPr>
          <w:rFonts w:ascii="Times New Roman" w:hAnsi="Times New Roman" w:cs="Times New Roman"/>
          <w:noProof/>
          <w:sz w:val="24"/>
          <w:szCs w:val="24"/>
        </w:rPr>
      </w:pPr>
      <w:r w:rsidRPr="00066637">
        <w:rPr>
          <w:rFonts w:ascii="Times New Roman" w:hAnsi="Times New Roman" w:cs="Times New Roman"/>
          <w:noProof/>
          <w:sz w:val="24"/>
          <w:szCs w:val="24"/>
          <w:highlight w:val="yellow"/>
        </w:rPr>
        <w:t xml:space="preserve">A. C, “Apa Itu JavaScript? Pemahaman Dasar Mengenai JavaScript bagi Para Pemula,” </w:t>
      </w:r>
      <w:r w:rsidRPr="00066637">
        <w:rPr>
          <w:rFonts w:ascii="Times New Roman" w:hAnsi="Times New Roman" w:cs="Times New Roman"/>
          <w:i/>
          <w:iCs/>
          <w:noProof/>
          <w:sz w:val="24"/>
          <w:szCs w:val="24"/>
          <w:highlight w:val="yellow"/>
        </w:rPr>
        <w:t>Hostinger</w:t>
      </w:r>
      <w:r w:rsidRPr="00066637">
        <w:rPr>
          <w:rFonts w:ascii="Times New Roman" w:hAnsi="Times New Roman" w:cs="Times New Roman"/>
          <w:noProof/>
          <w:sz w:val="24"/>
          <w:szCs w:val="24"/>
          <w:highlight w:val="yellow"/>
        </w:rPr>
        <w:t>, 2019. [Online]. Available: https://www.hostinger.co.id/tutorial/apa-itu-javascript/. [Accessed: 31-Mar-2019].</w:t>
      </w:r>
    </w:p>
    <w:p w14:paraId="5D0A8C81" w14:textId="20652FB1" w:rsidR="00FA4657" w:rsidRDefault="00715785" w:rsidP="00FA4657">
      <w:pPr>
        <w:widowControl w:val="0"/>
        <w:autoSpaceDE w:val="0"/>
        <w:autoSpaceDN w:val="0"/>
        <w:adjustRightInd w:val="0"/>
        <w:spacing w:after="0" w:line="360" w:lineRule="auto"/>
        <w:ind w:firstLine="540"/>
        <w:jc w:val="both"/>
        <w:rPr>
          <w:rFonts w:ascii="Times New Roman" w:hAnsi="Times New Roman" w:cs="Times New Roman"/>
          <w:noProof/>
          <w:sz w:val="24"/>
          <w:szCs w:val="24"/>
        </w:rPr>
      </w:pPr>
      <w:r w:rsidRPr="00715785">
        <w:rPr>
          <w:rFonts w:ascii="Times New Roman" w:hAnsi="Times New Roman" w:cs="Times New Roman"/>
          <w:noProof/>
          <w:sz w:val="24"/>
          <w:szCs w:val="24"/>
        </w:rPr>
        <w:t>Eka Y Saputra</w:t>
      </w:r>
      <w:r w:rsidR="00FA4657" w:rsidRPr="002E6968">
        <w:rPr>
          <w:rFonts w:ascii="Times New Roman" w:hAnsi="Times New Roman" w:cs="Times New Roman"/>
          <w:noProof/>
          <w:sz w:val="24"/>
          <w:szCs w:val="24"/>
        </w:rPr>
        <w:t xml:space="preserve">, “MENGENAL JAVASCRIPT, AJAX, JQUERY, ANGULARJS, DAN NODE.JS,” </w:t>
      </w:r>
      <w:r w:rsidR="00FA4657" w:rsidRPr="002E6968">
        <w:rPr>
          <w:rFonts w:ascii="Times New Roman" w:hAnsi="Times New Roman" w:cs="Times New Roman"/>
          <w:i/>
          <w:iCs/>
          <w:noProof/>
          <w:sz w:val="24"/>
          <w:szCs w:val="24"/>
        </w:rPr>
        <w:t>Arsip EkaJogja</w:t>
      </w:r>
      <w:r w:rsidR="00FA4657" w:rsidRPr="002E6968">
        <w:rPr>
          <w:rFonts w:ascii="Times New Roman" w:hAnsi="Times New Roman" w:cs="Times New Roman"/>
          <w:noProof/>
          <w:sz w:val="24"/>
          <w:szCs w:val="24"/>
        </w:rPr>
        <w:t>, 2014. .</w:t>
      </w:r>
    </w:p>
    <w:p w14:paraId="2E82D044" w14:textId="342E0EC6" w:rsidR="00D7306C" w:rsidRPr="00D7306C" w:rsidRDefault="00D7306C" w:rsidP="00FA4657">
      <w:pPr>
        <w:widowControl w:val="0"/>
        <w:autoSpaceDE w:val="0"/>
        <w:autoSpaceDN w:val="0"/>
        <w:adjustRightInd w:val="0"/>
        <w:spacing w:after="0" w:line="360" w:lineRule="auto"/>
        <w:ind w:firstLine="540"/>
        <w:jc w:val="both"/>
        <w:rPr>
          <w:rFonts w:ascii="Times New Roman" w:hAnsi="Times New Roman" w:cs="Times New Roman"/>
          <w:noProof/>
          <w:sz w:val="32"/>
          <w:szCs w:val="24"/>
        </w:rPr>
      </w:pPr>
      <w:r w:rsidRPr="00D7306C">
        <w:rPr>
          <w:rFonts w:ascii="Times New Roman" w:hAnsi="Times New Roman" w:cs="Times New Roman"/>
          <w:color w:val="222222"/>
          <w:sz w:val="24"/>
          <w:szCs w:val="20"/>
          <w:highlight w:val="yellow"/>
          <w:shd w:val="clear" w:color="auto" w:fill="FFFFFF"/>
        </w:rPr>
        <w:t xml:space="preserve">Arief, M. Rudyanto. </w:t>
      </w:r>
      <w:proofErr w:type="gramStart"/>
      <w:r w:rsidRPr="00D7306C">
        <w:rPr>
          <w:rFonts w:ascii="Times New Roman" w:hAnsi="Times New Roman" w:cs="Times New Roman"/>
          <w:color w:val="222222"/>
          <w:sz w:val="24"/>
          <w:szCs w:val="20"/>
          <w:highlight w:val="yellow"/>
          <w:shd w:val="clear" w:color="auto" w:fill="FFFFFF"/>
        </w:rPr>
        <w:t>(2011). Pemrograman web dinamis menggunakan PHP dan MySQL.</w:t>
      </w:r>
      <w:proofErr w:type="gramEnd"/>
      <w:r w:rsidRPr="00D7306C">
        <w:rPr>
          <w:rFonts w:ascii="Times New Roman" w:hAnsi="Times New Roman" w:cs="Times New Roman"/>
          <w:color w:val="222222"/>
          <w:sz w:val="24"/>
          <w:szCs w:val="20"/>
          <w:highlight w:val="yellow"/>
          <w:shd w:val="clear" w:color="auto" w:fill="FFFFFF"/>
        </w:rPr>
        <w:t> </w:t>
      </w:r>
      <w:r w:rsidRPr="00D7306C">
        <w:rPr>
          <w:rFonts w:ascii="Times New Roman" w:hAnsi="Times New Roman" w:cs="Times New Roman"/>
          <w:i/>
          <w:iCs/>
          <w:color w:val="222222"/>
          <w:sz w:val="24"/>
          <w:szCs w:val="20"/>
          <w:highlight w:val="yellow"/>
          <w:shd w:val="clear" w:color="auto" w:fill="FFFFFF"/>
        </w:rPr>
        <w:t>Yogyakarta: Andi</w:t>
      </w:r>
      <w:r w:rsidRPr="00D7306C">
        <w:rPr>
          <w:rFonts w:ascii="Times New Roman" w:hAnsi="Times New Roman" w:cs="Times New Roman"/>
          <w:color w:val="222222"/>
          <w:sz w:val="24"/>
          <w:szCs w:val="20"/>
          <w:highlight w:val="yellow"/>
          <w:shd w:val="clear" w:color="auto" w:fill="FFFFFF"/>
        </w:rPr>
        <w:t>.</w:t>
      </w:r>
    </w:p>
    <w:p w14:paraId="18961817" w14:textId="68812E52" w:rsidR="00D90BC1" w:rsidRPr="00392993" w:rsidRDefault="00DE6314" w:rsidP="007103B0">
      <w:pPr>
        <w:pStyle w:val="ListParagraph1"/>
        <w:spacing w:after="0" w:line="360" w:lineRule="auto"/>
        <w:ind w:left="0" w:firstLine="567"/>
        <w:contextualSpacing w:val="0"/>
        <w:jc w:val="both"/>
        <w:rPr>
          <w:rFonts w:ascii="Times New Roman" w:hAnsi="Times New Roman" w:cs="Times New Roman"/>
          <w:i/>
          <w:sz w:val="24"/>
          <w:szCs w:val="24"/>
        </w:rPr>
      </w:pPr>
      <w:hyperlink r:id="rId87" w:history="1">
        <w:r w:rsidR="008D1CA5" w:rsidRPr="00392993">
          <w:rPr>
            <w:rStyle w:val="Hyperlink"/>
            <w:rFonts w:ascii="Times New Roman" w:hAnsi="Times New Roman" w:cs="Times New Roman"/>
            <w:i/>
            <w:sz w:val="24"/>
            <w:szCs w:val="24"/>
          </w:rPr>
          <w:t>https://alan.co.id/pengertian-dan-fungsi-pemrograman-php/</w:t>
        </w:r>
      </w:hyperlink>
    </w:p>
    <w:p w14:paraId="36C4F58C" w14:textId="77777777" w:rsidR="00D90BC1" w:rsidRPr="00FA4657" w:rsidRDefault="00DE6314" w:rsidP="007103B0">
      <w:pPr>
        <w:pStyle w:val="ListParagraph1"/>
        <w:spacing w:after="0" w:line="360" w:lineRule="auto"/>
        <w:ind w:left="0" w:firstLine="567"/>
        <w:contextualSpacing w:val="0"/>
        <w:jc w:val="both"/>
        <w:rPr>
          <w:rFonts w:ascii="Times New Roman" w:hAnsi="Times New Roman" w:cs="Times New Roman"/>
          <w:i/>
          <w:sz w:val="24"/>
          <w:szCs w:val="24"/>
        </w:rPr>
      </w:pPr>
      <w:hyperlink r:id="rId88" w:history="1">
        <w:r w:rsidR="00D90BC1" w:rsidRPr="00066637">
          <w:rPr>
            <w:rStyle w:val="Hyperlink"/>
            <w:rFonts w:ascii="Times New Roman" w:hAnsi="Times New Roman" w:cs="Times New Roman"/>
            <w:i/>
            <w:sz w:val="24"/>
            <w:szCs w:val="24"/>
            <w:highlight w:val="yellow"/>
          </w:rPr>
          <w:t>https://www.duniailkom.com/tutorial-belajar-javascript-pengertian-dan-fungsi-javascript-dalam-pemograman-web/</w:t>
        </w:r>
      </w:hyperlink>
    </w:p>
    <w:p w14:paraId="31E74479" w14:textId="103AAA68" w:rsidR="00F85143" w:rsidRPr="00FA4657" w:rsidRDefault="00DE6314" w:rsidP="007103B0">
      <w:pPr>
        <w:pStyle w:val="ListParagraph1"/>
        <w:spacing w:after="0" w:line="360" w:lineRule="auto"/>
        <w:ind w:left="0" w:firstLine="567"/>
        <w:contextualSpacing w:val="0"/>
        <w:jc w:val="both"/>
        <w:rPr>
          <w:rFonts w:ascii="Times New Roman" w:hAnsi="Times New Roman" w:cs="Times New Roman"/>
          <w:i/>
          <w:sz w:val="24"/>
          <w:szCs w:val="24"/>
        </w:rPr>
      </w:pPr>
      <w:hyperlink r:id="rId89" w:history="1">
        <w:r w:rsidR="00F85143" w:rsidRPr="00066637">
          <w:rPr>
            <w:rStyle w:val="Hyperlink"/>
            <w:rFonts w:ascii="Times New Roman" w:hAnsi="Times New Roman" w:cs="Times New Roman"/>
            <w:i/>
            <w:sz w:val="24"/>
            <w:szCs w:val="24"/>
            <w:highlight w:val="yellow"/>
          </w:rPr>
          <w:t>https://aguzrybudy.blogspot.com/2016/04/pengertian-framework-codeigniter-ci.html</w:t>
        </w:r>
      </w:hyperlink>
    </w:p>
    <w:p w14:paraId="35A80018" w14:textId="1F12D248" w:rsidR="00F85143" w:rsidRPr="00F97F58" w:rsidRDefault="00DE6314" w:rsidP="007103B0">
      <w:pPr>
        <w:pStyle w:val="ListParagraph1"/>
        <w:spacing w:after="0" w:line="360" w:lineRule="auto"/>
        <w:ind w:left="0" w:firstLine="567"/>
        <w:contextualSpacing w:val="0"/>
        <w:jc w:val="both"/>
        <w:rPr>
          <w:rFonts w:ascii="Times New Roman" w:hAnsi="Times New Roman" w:cs="Times New Roman"/>
          <w:i/>
          <w:sz w:val="24"/>
          <w:szCs w:val="24"/>
          <w:highlight w:val="yellow"/>
        </w:rPr>
      </w:pPr>
      <w:hyperlink r:id="rId90" w:history="1">
        <w:r w:rsidR="00F85143" w:rsidRPr="00F97F58">
          <w:rPr>
            <w:rStyle w:val="Hyperlink"/>
            <w:rFonts w:ascii="Times New Roman" w:hAnsi="Times New Roman" w:cs="Times New Roman"/>
            <w:i/>
            <w:sz w:val="24"/>
            <w:szCs w:val="24"/>
            <w:highlight w:val="yellow"/>
          </w:rPr>
          <w:t>https://tondanoweb.com/pengertian-apa-itu-framework-codeigniter-dan-cara-menginstall-framework-codeigniter/</w:t>
        </w:r>
      </w:hyperlink>
    </w:p>
    <w:p w14:paraId="3019C90F" w14:textId="191EB170" w:rsidR="00F85143" w:rsidRPr="00FA4657" w:rsidRDefault="00DE6314" w:rsidP="007103B0">
      <w:pPr>
        <w:pStyle w:val="ListParagraph1"/>
        <w:spacing w:after="0" w:line="360" w:lineRule="auto"/>
        <w:ind w:left="0" w:firstLine="567"/>
        <w:contextualSpacing w:val="0"/>
        <w:jc w:val="both"/>
        <w:rPr>
          <w:rFonts w:ascii="Times New Roman" w:hAnsi="Times New Roman" w:cs="Times New Roman"/>
          <w:i/>
          <w:sz w:val="24"/>
          <w:szCs w:val="24"/>
        </w:rPr>
      </w:pPr>
      <w:hyperlink r:id="rId91" w:history="1">
        <w:r w:rsidR="00F85143" w:rsidRPr="00F97F58">
          <w:rPr>
            <w:rStyle w:val="Hyperlink"/>
            <w:rFonts w:ascii="Times New Roman" w:hAnsi="Times New Roman" w:cs="Times New Roman"/>
            <w:i/>
            <w:sz w:val="24"/>
            <w:szCs w:val="24"/>
            <w:highlight w:val="yellow"/>
          </w:rPr>
          <w:t>https://idwebhost.com/blog/pengertian-dan-fitur-pada-codeigniter/</w:t>
        </w:r>
      </w:hyperlink>
    </w:p>
    <w:p w14:paraId="192AF8E5" w14:textId="2DCADD43" w:rsidR="00887EA1" w:rsidRDefault="00DE6314" w:rsidP="007103B0">
      <w:pPr>
        <w:pStyle w:val="ListParagraph1"/>
        <w:spacing w:after="0" w:line="360" w:lineRule="auto"/>
        <w:ind w:left="0" w:firstLine="567"/>
        <w:contextualSpacing w:val="0"/>
        <w:jc w:val="both"/>
        <w:rPr>
          <w:rStyle w:val="Hyperlink"/>
          <w:rFonts w:ascii="Times New Roman" w:hAnsi="Times New Roman" w:cs="Times New Roman"/>
          <w:sz w:val="24"/>
          <w:szCs w:val="24"/>
        </w:rPr>
      </w:pPr>
      <w:hyperlink r:id="rId92" w:history="1">
        <w:r w:rsidR="00F136DE" w:rsidRPr="00FA4657">
          <w:rPr>
            <w:rStyle w:val="Hyperlink"/>
            <w:rFonts w:ascii="Times New Roman" w:hAnsi="Times New Roman" w:cs="Times New Roman"/>
            <w:i/>
            <w:sz w:val="24"/>
            <w:szCs w:val="24"/>
          </w:rPr>
          <w:t>https://www.gurupendidikan.co.id/pengertian-database/</w:t>
        </w:r>
      </w:hyperlink>
    </w:p>
    <w:p w14:paraId="550CB21C" w14:textId="35C00E17" w:rsidR="00C43AA0" w:rsidRPr="002E6968" w:rsidRDefault="00C43AA0" w:rsidP="007103B0">
      <w:pPr>
        <w:widowControl w:val="0"/>
        <w:autoSpaceDE w:val="0"/>
        <w:autoSpaceDN w:val="0"/>
        <w:adjustRightInd w:val="0"/>
        <w:spacing w:after="0" w:line="360" w:lineRule="auto"/>
        <w:ind w:firstLine="540"/>
        <w:jc w:val="both"/>
        <w:rPr>
          <w:rFonts w:ascii="Times New Roman" w:hAnsi="Times New Roman" w:cs="Times New Roman"/>
          <w:noProof/>
          <w:sz w:val="24"/>
          <w:szCs w:val="24"/>
        </w:rPr>
      </w:pPr>
    </w:p>
    <w:p w14:paraId="0C62B963" w14:textId="77777777" w:rsidR="00C43AA0" w:rsidRPr="002E6968" w:rsidRDefault="00C43AA0" w:rsidP="007103B0">
      <w:pPr>
        <w:widowControl w:val="0"/>
        <w:autoSpaceDE w:val="0"/>
        <w:autoSpaceDN w:val="0"/>
        <w:adjustRightInd w:val="0"/>
        <w:spacing w:line="360" w:lineRule="auto"/>
        <w:ind w:firstLine="540"/>
        <w:jc w:val="both"/>
        <w:rPr>
          <w:rFonts w:ascii="Times New Roman" w:hAnsi="Times New Roman" w:cs="Times New Roman"/>
          <w:noProof/>
          <w:sz w:val="24"/>
          <w:szCs w:val="24"/>
        </w:rPr>
      </w:pPr>
    </w:p>
    <w:p w14:paraId="740350BA" w14:textId="77777777" w:rsidR="00DA0D2E" w:rsidRPr="00392993" w:rsidRDefault="00DA0D2E" w:rsidP="007103B0">
      <w:pPr>
        <w:pStyle w:val="ListParagraph1"/>
        <w:spacing w:after="0" w:line="360" w:lineRule="auto"/>
        <w:ind w:left="0" w:firstLine="567"/>
        <w:contextualSpacing w:val="0"/>
        <w:jc w:val="both"/>
        <w:rPr>
          <w:rFonts w:ascii="Times New Roman" w:hAnsi="Times New Roman" w:cs="Times New Roman"/>
          <w:sz w:val="24"/>
          <w:szCs w:val="24"/>
        </w:rPr>
      </w:pPr>
    </w:p>
    <w:p w14:paraId="209B1AB9" w14:textId="77777777" w:rsidR="00887EA1" w:rsidRPr="00392993" w:rsidRDefault="00887EA1" w:rsidP="007103B0">
      <w:pPr>
        <w:pStyle w:val="ListParagraph1"/>
        <w:spacing w:after="0" w:line="360" w:lineRule="auto"/>
        <w:ind w:left="0" w:firstLine="567"/>
        <w:contextualSpacing w:val="0"/>
        <w:jc w:val="both"/>
        <w:rPr>
          <w:rFonts w:ascii="Times New Roman" w:hAnsi="Times New Roman" w:cs="Times New Roman"/>
          <w:sz w:val="24"/>
          <w:szCs w:val="24"/>
        </w:rPr>
      </w:pPr>
    </w:p>
    <w:p w14:paraId="795CE127" w14:textId="77777777" w:rsidR="00887EA1" w:rsidRPr="00392993" w:rsidRDefault="00887EA1" w:rsidP="007103B0">
      <w:pPr>
        <w:pStyle w:val="ListParagraph1"/>
        <w:spacing w:after="0" w:line="360" w:lineRule="auto"/>
        <w:ind w:left="0" w:firstLine="567"/>
        <w:contextualSpacing w:val="0"/>
        <w:jc w:val="both"/>
        <w:rPr>
          <w:rFonts w:ascii="Times New Roman" w:hAnsi="Times New Roman" w:cs="Times New Roman"/>
          <w:sz w:val="24"/>
          <w:szCs w:val="24"/>
        </w:rPr>
      </w:pPr>
    </w:p>
    <w:p w14:paraId="54072FE5" w14:textId="787E1CFC" w:rsidR="00D3115F" w:rsidRPr="00392993" w:rsidRDefault="00D3115F" w:rsidP="007103B0">
      <w:pPr>
        <w:pStyle w:val="ListParagraph1"/>
        <w:spacing w:after="0" w:line="360" w:lineRule="auto"/>
        <w:ind w:left="0" w:firstLine="567"/>
        <w:contextualSpacing w:val="0"/>
        <w:jc w:val="both"/>
        <w:rPr>
          <w:rFonts w:ascii="Times New Roman" w:eastAsiaTheme="majorEastAsia" w:hAnsi="Times New Roman" w:cs="Times New Roman"/>
          <w:b/>
          <w:sz w:val="24"/>
          <w:szCs w:val="24"/>
          <w:lang w:val="id-ID"/>
        </w:rPr>
      </w:pPr>
      <w:r w:rsidRPr="00392993">
        <w:rPr>
          <w:rFonts w:ascii="Times New Roman" w:eastAsiaTheme="majorEastAsia" w:hAnsi="Times New Roman" w:cs="Times New Roman"/>
          <w:b/>
          <w:sz w:val="24"/>
          <w:szCs w:val="24"/>
          <w:lang w:val="id-ID"/>
        </w:rPr>
        <w:br w:type="page"/>
      </w:r>
    </w:p>
    <w:p w14:paraId="23CDE96F" w14:textId="695308A2" w:rsidR="00432B67" w:rsidRDefault="00432B67" w:rsidP="00B05597">
      <w:pPr>
        <w:pStyle w:val="Heading1"/>
        <w:spacing w:before="0" w:line="360" w:lineRule="auto"/>
        <w:jc w:val="center"/>
        <w:rPr>
          <w:rFonts w:cs="Times New Roman"/>
          <w:sz w:val="24"/>
          <w:szCs w:val="24"/>
          <w:lang w:val="id-ID"/>
        </w:rPr>
      </w:pPr>
      <w:bookmarkStart w:id="256" w:name="_Toc60823069"/>
      <w:r w:rsidRPr="0098688D">
        <w:rPr>
          <w:rFonts w:cs="Times New Roman"/>
          <w:sz w:val="24"/>
          <w:szCs w:val="24"/>
          <w:lang w:val="id-ID"/>
        </w:rPr>
        <w:lastRenderedPageBreak/>
        <w:t>LAMPIRAN</w:t>
      </w:r>
      <w:bookmarkEnd w:id="256"/>
    </w:p>
    <w:p w14:paraId="7F591F4E" w14:textId="77777777" w:rsidR="00421B85" w:rsidRDefault="00421B85" w:rsidP="00421B85">
      <w:pPr>
        <w:rPr>
          <w:lang w:val="id-ID"/>
        </w:rPr>
      </w:pPr>
    </w:p>
    <w:p w14:paraId="1912F1D1" w14:textId="57FCE8D1" w:rsidR="00421B85" w:rsidRPr="00421B85" w:rsidRDefault="00421B85" w:rsidP="00421B85">
      <w:pPr>
        <w:jc w:val="center"/>
        <w:rPr>
          <w:lang w:val="id-ID"/>
        </w:rPr>
      </w:pPr>
      <w:r>
        <w:rPr>
          <w:noProof/>
        </w:rPr>
        <w:drawing>
          <wp:inline distT="0" distB="0" distL="0" distR="0" wp14:anchorId="4F450164" wp14:editId="7E37AF28">
            <wp:extent cx="5580380" cy="2790190"/>
            <wp:effectExtent l="19050" t="19050" r="20320" b="101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6f70f268-d4ba-4133-9580-350bbd08cd9e.jpg"/>
                    <pic:cNvPicPr/>
                  </pic:nvPicPr>
                  <pic:blipFill>
                    <a:blip r:embed="rId93">
                      <a:extLst>
                        <a:ext uri="{28A0092B-C50C-407E-A947-70E740481C1C}">
                          <a14:useLocalDpi xmlns:a14="http://schemas.microsoft.com/office/drawing/2010/main" val="0"/>
                        </a:ext>
                      </a:extLst>
                    </a:blip>
                    <a:stretch>
                      <a:fillRect/>
                    </a:stretch>
                  </pic:blipFill>
                  <pic:spPr>
                    <a:xfrm>
                      <a:off x="0" y="0"/>
                      <a:ext cx="5580380" cy="2790190"/>
                    </a:xfrm>
                    <a:prstGeom prst="rect">
                      <a:avLst/>
                    </a:prstGeom>
                    <a:ln>
                      <a:solidFill>
                        <a:schemeClr val="tx1"/>
                      </a:solidFill>
                    </a:ln>
                  </pic:spPr>
                </pic:pic>
              </a:graphicData>
            </a:graphic>
          </wp:inline>
        </w:drawing>
      </w:r>
    </w:p>
    <w:p w14:paraId="2D8112C7" w14:textId="6F3DE32E" w:rsidR="00432B67" w:rsidRDefault="00421B85" w:rsidP="00421B85">
      <w:pPr>
        <w:pStyle w:val="ListParagraph1"/>
        <w:spacing w:after="0" w:line="360" w:lineRule="auto"/>
        <w:ind w:left="0"/>
        <w:contextualSpacing w:val="0"/>
        <w:jc w:val="center"/>
        <w:rPr>
          <w:rFonts w:ascii="Times New Roman" w:hAnsi="Times New Roman" w:cs="Times New Roman"/>
          <w:sz w:val="24"/>
          <w:szCs w:val="24"/>
          <w:lang w:val="id-ID"/>
        </w:rPr>
      </w:pPr>
      <w:r>
        <w:rPr>
          <w:noProof/>
        </w:rPr>
        <w:drawing>
          <wp:inline distT="0" distB="0" distL="0" distR="0" wp14:anchorId="34415446" wp14:editId="07364780">
            <wp:extent cx="5580380" cy="2790190"/>
            <wp:effectExtent l="19050" t="19050" r="20320" b="1016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c6646f8-04c2-4492-a0ff-1423b8bbebc4.jpg"/>
                    <pic:cNvPicPr/>
                  </pic:nvPicPr>
                  <pic:blipFill>
                    <a:blip r:embed="rId94">
                      <a:extLst>
                        <a:ext uri="{28A0092B-C50C-407E-A947-70E740481C1C}">
                          <a14:useLocalDpi xmlns:a14="http://schemas.microsoft.com/office/drawing/2010/main" val="0"/>
                        </a:ext>
                      </a:extLst>
                    </a:blip>
                    <a:stretch>
                      <a:fillRect/>
                    </a:stretch>
                  </pic:blipFill>
                  <pic:spPr>
                    <a:xfrm>
                      <a:off x="0" y="0"/>
                      <a:ext cx="5580380" cy="2790190"/>
                    </a:xfrm>
                    <a:prstGeom prst="rect">
                      <a:avLst/>
                    </a:prstGeom>
                    <a:ln>
                      <a:solidFill>
                        <a:schemeClr val="tx1"/>
                      </a:solidFill>
                    </a:ln>
                  </pic:spPr>
                </pic:pic>
              </a:graphicData>
            </a:graphic>
          </wp:inline>
        </w:drawing>
      </w:r>
    </w:p>
    <w:p w14:paraId="044E706B" w14:textId="3FDF781B" w:rsidR="00421B85" w:rsidRPr="0098688D" w:rsidRDefault="00421B85" w:rsidP="00421B85">
      <w:pPr>
        <w:pStyle w:val="ListParagraph1"/>
        <w:spacing w:after="0" w:line="360" w:lineRule="auto"/>
        <w:ind w:left="0"/>
        <w:contextualSpacing w:val="0"/>
        <w:jc w:val="center"/>
        <w:rPr>
          <w:rFonts w:ascii="Times New Roman" w:hAnsi="Times New Roman" w:cs="Times New Roman"/>
          <w:sz w:val="24"/>
          <w:szCs w:val="24"/>
          <w:lang w:val="id-ID"/>
        </w:rPr>
      </w:pPr>
      <w:r>
        <w:rPr>
          <w:rFonts w:ascii="Times New Roman" w:hAnsi="Times New Roman" w:cs="Times New Roman"/>
          <w:noProof/>
          <w:sz w:val="24"/>
          <w:szCs w:val="24"/>
        </w:rPr>
        <w:lastRenderedPageBreak/>
        <w:drawing>
          <wp:inline distT="0" distB="0" distL="0" distR="0" wp14:anchorId="7B0F769A" wp14:editId="6513718D">
            <wp:extent cx="8712200" cy="4900930"/>
            <wp:effectExtent l="19685" t="18415" r="13335" b="133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G_20200130_141643.jpg"/>
                    <pic:cNvPicPr/>
                  </pic:nvPicPr>
                  <pic:blipFill>
                    <a:blip r:embed="rId95" cstate="print">
                      <a:extLst>
                        <a:ext uri="{28A0092B-C50C-407E-A947-70E740481C1C}">
                          <a14:useLocalDpi xmlns:a14="http://schemas.microsoft.com/office/drawing/2010/main" val="0"/>
                        </a:ext>
                      </a:extLst>
                    </a:blip>
                    <a:stretch>
                      <a:fillRect/>
                    </a:stretch>
                  </pic:blipFill>
                  <pic:spPr>
                    <a:xfrm rot="5400000">
                      <a:off x="0" y="0"/>
                      <a:ext cx="8712200" cy="4900930"/>
                    </a:xfrm>
                    <a:prstGeom prst="rect">
                      <a:avLst/>
                    </a:prstGeom>
                    <a:ln>
                      <a:solidFill>
                        <a:schemeClr val="tx1"/>
                      </a:solidFill>
                    </a:ln>
                  </pic:spPr>
                </pic:pic>
              </a:graphicData>
            </a:graphic>
          </wp:inline>
        </w:drawing>
      </w:r>
    </w:p>
    <w:sectPr w:rsidR="00421B85" w:rsidRPr="0098688D" w:rsidSect="00CD1C69">
      <w:footerReference w:type="default" r:id="rId96"/>
      <w:pgSz w:w="11907" w:h="1683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F920AD" w14:textId="77777777" w:rsidR="000A4BA4" w:rsidRDefault="000A4BA4" w:rsidP="00CE72A0">
      <w:pPr>
        <w:spacing w:after="0" w:line="240" w:lineRule="auto"/>
      </w:pPr>
      <w:r>
        <w:separator/>
      </w:r>
    </w:p>
  </w:endnote>
  <w:endnote w:type="continuationSeparator" w:id="0">
    <w:p w14:paraId="77BE80E6" w14:textId="77777777" w:rsidR="000A4BA4" w:rsidRDefault="000A4BA4" w:rsidP="00CE7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1381"/>
      <w:docPartObj>
        <w:docPartGallery w:val="Page Numbers (Bottom of Page)"/>
        <w:docPartUnique/>
      </w:docPartObj>
    </w:sdtPr>
    <w:sdtContent>
      <w:p w14:paraId="3F43C884" w14:textId="77777777" w:rsidR="00DE6314" w:rsidRDefault="00DE6314" w:rsidP="00483C62">
        <w:pPr>
          <w:pStyle w:val="Footer"/>
          <w:jc w:val="center"/>
          <w:rPr>
            <w:rFonts w:ascii="Times New Roman" w:hAnsi="Times New Roman" w:cs="Times New Roman"/>
          </w:rPr>
        </w:pPr>
        <w:r w:rsidRPr="00321BF2">
          <w:rPr>
            <w:rFonts w:ascii="Times New Roman" w:hAnsi="Times New Roman" w:cs="Times New Roman"/>
          </w:rPr>
          <w:fldChar w:fldCharType="begin"/>
        </w:r>
        <w:r w:rsidRPr="00321BF2">
          <w:rPr>
            <w:rFonts w:ascii="Times New Roman" w:hAnsi="Times New Roman" w:cs="Times New Roman"/>
          </w:rPr>
          <w:instrText>PAGE   \* MERGEFORMAT</w:instrText>
        </w:r>
        <w:r w:rsidRPr="00321BF2">
          <w:rPr>
            <w:rFonts w:ascii="Times New Roman" w:hAnsi="Times New Roman" w:cs="Times New Roman"/>
          </w:rPr>
          <w:fldChar w:fldCharType="separate"/>
        </w:r>
        <w:r w:rsidR="00DC2349" w:rsidRPr="00DC2349">
          <w:rPr>
            <w:rFonts w:ascii="Times New Roman" w:hAnsi="Times New Roman" w:cs="Times New Roman"/>
            <w:noProof/>
            <w:lang w:val="id-ID"/>
          </w:rPr>
          <w:t>ii</w:t>
        </w:r>
        <w:r w:rsidRPr="00321BF2">
          <w:rPr>
            <w:rFonts w:ascii="Times New Roman" w:hAnsi="Times New Roman" w:cs="Times New Roman"/>
          </w:rPr>
          <w:fldChar w:fldCharType="end"/>
        </w:r>
      </w:p>
      <w:p w14:paraId="0F6BC2DA" w14:textId="26705914" w:rsidR="00DE6314" w:rsidRDefault="00DE6314" w:rsidP="00483C62">
        <w:pPr>
          <w:pStyle w:val="Footer"/>
          <w:jc w:val="center"/>
        </w:pP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D571D" w14:textId="77777777" w:rsidR="00DE6314" w:rsidRPr="009B3A1E" w:rsidRDefault="00DE6314">
    <w:pPr>
      <w:pStyle w:val="Footer"/>
      <w:jc w:val="center"/>
      <w:rPr>
        <w:rFonts w:ascii="Times New Roman" w:hAnsi="Times New Roman" w:cs="Times New Roman"/>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76124"/>
      <w:docPartObj>
        <w:docPartGallery w:val="Page Numbers (Bottom of Page)"/>
        <w:docPartUnique/>
      </w:docPartObj>
    </w:sdtPr>
    <w:sdtEndPr>
      <w:rPr>
        <w:rFonts w:ascii="Times New Roman" w:hAnsi="Times New Roman" w:cs="Times New Roman"/>
        <w:noProof/>
      </w:rPr>
    </w:sdtEndPr>
    <w:sdtContent>
      <w:p w14:paraId="1E3E0443" w14:textId="56D9E852" w:rsidR="00DE6314" w:rsidRPr="00756097" w:rsidRDefault="00DE6314">
        <w:pPr>
          <w:pStyle w:val="Footer"/>
          <w:jc w:val="center"/>
          <w:rPr>
            <w:rFonts w:ascii="Times New Roman" w:hAnsi="Times New Roman" w:cs="Times New Roman"/>
          </w:rPr>
        </w:pPr>
        <w:r w:rsidRPr="00756097">
          <w:rPr>
            <w:rFonts w:ascii="Times New Roman" w:hAnsi="Times New Roman" w:cs="Times New Roman"/>
          </w:rPr>
          <w:fldChar w:fldCharType="begin"/>
        </w:r>
        <w:r w:rsidRPr="00756097">
          <w:rPr>
            <w:rFonts w:ascii="Times New Roman" w:hAnsi="Times New Roman" w:cs="Times New Roman"/>
          </w:rPr>
          <w:instrText xml:space="preserve"> PAGE   \* MERGEFORMAT </w:instrText>
        </w:r>
        <w:r w:rsidRPr="00756097">
          <w:rPr>
            <w:rFonts w:ascii="Times New Roman" w:hAnsi="Times New Roman" w:cs="Times New Roman"/>
          </w:rPr>
          <w:fldChar w:fldCharType="separate"/>
        </w:r>
        <w:r w:rsidR="00BF16DE">
          <w:rPr>
            <w:rFonts w:ascii="Times New Roman" w:hAnsi="Times New Roman" w:cs="Times New Roman"/>
            <w:noProof/>
          </w:rPr>
          <w:t>138</w:t>
        </w:r>
        <w:r w:rsidRPr="00756097">
          <w:rPr>
            <w:rFonts w:ascii="Times New Roman" w:hAnsi="Times New Roman" w:cs="Times New Roman"/>
            <w:noProof/>
          </w:rPr>
          <w:fldChar w:fldCharType="end"/>
        </w:r>
      </w:p>
    </w:sdtContent>
  </w:sdt>
  <w:p w14:paraId="277E4614" w14:textId="77777777" w:rsidR="00DE6314" w:rsidRPr="009B3A1E" w:rsidRDefault="00DE6314">
    <w:pPr>
      <w:pStyle w:val="Footer"/>
      <w:jc w:val="center"/>
      <w:rPr>
        <w:rFonts w:ascii="Times New Roman" w:hAnsi="Times New Roman" w:cs="Times New Roman"/>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1566003"/>
      <w:docPartObj>
        <w:docPartGallery w:val="Page Numbers (Bottom of Page)"/>
        <w:docPartUnique/>
      </w:docPartObj>
    </w:sdtPr>
    <w:sdtEndPr>
      <w:rPr>
        <w:rFonts w:ascii="Times New Roman" w:hAnsi="Times New Roman" w:cs="Times New Roman"/>
        <w:noProof/>
      </w:rPr>
    </w:sdtEndPr>
    <w:sdtContent>
      <w:p w14:paraId="08F7959D" w14:textId="77777777" w:rsidR="00DE6314" w:rsidRPr="00756097" w:rsidRDefault="00DE6314">
        <w:pPr>
          <w:pStyle w:val="Footer"/>
          <w:jc w:val="center"/>
          <w:rPr>
            <w:rFonts w:ascii="Times New Roman" w:hAnsi="Times New Roman" w:cs="Times New Roman"/>
          </w:rPr>
        </w:pPr>
        <w:r w:rsidRPr="00756097">
          <w:rPr>
            <w:rFonts w:ascii="Times New Roman" w:hAnsi="Times New Roman" w:cs="Times New Roman"/>
          </w:rPr>
          <w:fldChar w:fldCharType="begin"/>
        </w:r>
        <w:r w:rsidRPr="00756097">
          <w:rPr>
            <w:rFonts w:ascii="Times New Roman" w:hAnsi="Times New Roman" w:cs="Times New Roman"/>
          </w:rPr>
          <w:instrText xml:space="preserve"> PAGE   \* MERGEFORMAT </w:instrText>
        </w:r>
        <w:r w:rsidRPr="00756097">
          <w:rPr>
            <w:rFonts w:ascii="Times New Roman" w:hAnsi="Times New Roman" w:cs="Times New Roman"/>
          </w:rPr>
          <w:fldChar w:fldCharType="separate"/>
        </w:r>
        <w:r w:rsidR="00BF16DE">
          <w:rPr>
            <w:rFonts w:ascii="Times New Roman" w:hAnsi="Times New Roman" w:cs="Times New Roman"/>
            <w:noProof/>
          </w:rPr>
          <w:t>140</w:t>
        </w:r>
        <w:r w:rsidRPr="00756097">
          <w:rPr>
            <w:rFonts w:ascii="Times New Roman" w:hAnsi="Times New Roman" w:cs="Times New Roman"/>
            <w:noProof/>
          </w:rPr>
          <w:fldChar w:fldCharType="end"/>
        </w:r>
      </w:p>
    </w:sdtContent>
  </w:sdt>
  <w:p w14:paraId="1D3359A4" w14:textId="77777777" w:rsidR="00DE6314" w:rsidRPr="009B3A1E" w:rsidRDefault="00DE6314">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AE213E" w14:textId="67C970F0" w:rsidR="00DE6314" w:rsidRPr="00321BF2" w:rsidRDefault="00DE6314">
    <w:pPr>
      <w:pStyle w:val="Footer"/>
      <w:jc w:val="center"/>
      <w:rPr>
        <w:rFonts w:ascii="Times New Roman" w:hAnsi="Times New Roman" w:cs="Times New Roman"/>
      </w:rPr>
    </w:pPr>
  </w:p>
  <w:p w14:paraId="23C42C76" w14:textId="77777777" w:rsidR="00DE6314" w:rsidRDefault="00DE63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6561857"/>
      <w:docPartObj>
        <w:docPartGallery w:val="Page Numbers (Bottom of Page)"/>
        <w:docPartUnique/>
      </w:docPartObj>
    </w:sdtPr>
    <w:sdtContent>
      <w:p w14:paraId="31B824C2" w14:textId="77777777" w:rsidR="00DE6314" w:rsidRDefault="00DE6314" w:rsidP="00483C62">
        <w:pPr>
          <w:pStyle w:val="Footer"/>
          <w:jc w:val="center"/>
          <w:rPr>
            <w:rFonts w:ascii="Times New Roman" w:hAnsi="Times New Roman" w:cs="Times New Roman"/>
          </w:rPr>
        </w:pPr>
        <w:r w:rsidRPr="00321BF2">
          <w:rPr>
            <w:rFonts w:ascii="Times New Roman" w:hAnsi="Times New Roman" w:cs="Times New Roman"/>
          </w:rPr>
          <w:fldChar w:fldCharType="begin"/>
        </w:r>
        <w:r w:rsidRPr="00321BF2">
          <w:rPr>
            <w:rFonts w:ascii="Times New Roman" w:hAnsi="Times New Roman" w:cs="Times New Roman"/>
          </w:rPr>
          <w:instrText>PAGE   \* MERGEFORMAT</w:instrText>
        </w:r>
        <w:r w:rsidRPr="00321BF2">
          <w:rPr>
            <w:rFonts w:ascii="Times New Roman" w:hAnsi="Times New Roman" w:cs="Times New Roman"/>
          </w:rPr>
          <w:fldChar w:fldCharType="separate"/>
        </w:r>
        <w:r w:rsidR="00BF16DE" w:rsidRPr="00BF16DE">
          <w:rPr>
            <w:rFonts w:ascii="Times New Roman" w:hAnsi="Times New Roman" w:cs="Times New Roman"/>
            <w:noProof/>
            <w:lang w:val="id-ID"/>
          </w:rPr>
          <w:t>1</w:t>
        </w:r>
        <w:r w:rsidRPr="00321BF2">
          <w:rPr>
            <w:rFonts w:ascii="Times New Roman" w:hAnsi="Times New Roman" w:cs="Times New Roman"/>
          </w:rPr>
          <w:fldChar w:fldCharType="end"/>
        </w:r>
      </w:p>
      <w:p w14:paraId="3AC26333" w14:textId="0066F754" w:rsidR="00DE6314" w:rsidRDefault="00DE6314" w:rsidP="00483C62">
        <w:pPr>
          <w:pStyle w:val="Footer"/>
          <w:jc w:val="center"/>
        </w:pP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4154915"/>
      <w:docPartObj>
        <w:docPartGallery w:val="Page Numbers (Bottom of Page)"/>
        <w:docPartUnique/>
      </w:docPartObj>
    </w:sdtPr>
    <w:sdtEndPr>
      <w:rPr>
        <w:noProof/>
      </w:rPr>
    </w:sdtEndPr>
    <w:sdtContent>
      <w:p w14:paraId="0F200A94" w14:textId="1C40550F" w:rsidR="00DE6314" w:rsidRDefault="00DE6314">
        <w:pPr>
          <w:pStyle w:val="Footer"/>
          <w:jc w:val="center"/>
        </w:pPr>
      </w:p>
    </w:sdtContent>
  </w:sdt>
  <w:p w14:paraId="51BE0E22" w14:textId="77777777" w:rsidR="00DE6314" w:rsidRDefault="00DE6314" w:rsidP="001E7D6E">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113771"/>
      <w:docPartObj>
        <w:docPartGallery w:val="Page Numbers (Bottom of Page)"/>
        <w:docPartUnique/>
      </w:docPartObj>
    </w:sdtPr>
    <w:sdtEndPr>
      <w:rPr>
        <w:noProof/>
      </w:rPr>
    </w:sdtEndPr>
    <w:sdtContent>
      <w:p w14:paraId="33B4D7BE" w14:textId="77777777" w:rsidR="00DE6314" w:rsidRDefault="00DE6314">
        <w:pPr>
          <w:pStyle w:val="Footer"/>
          <w:jc w:val="center"/>
        </w:pPr>
        <w:r>
          <w:fldChar w:fldCharType="begin"/>
        </w:r>
        <w:r>
          <w:instrText xml:space="preserve"> PAGE   \* MERGEFORMAT </w:instrText>
        </w:r>
        <w:r>
          <w:fldChar w:fldCharType="separate"/>
        </w:r>
        <w:r w:rsidR="00BF16DE">
          <w:rPr>
            <w:noProof/>
          </w:rPr>
          <w:t>5</w:t>
        </w:r>
        <w:r>
          <w:rPr>
            <w:noProof/>
          </w:rPr>
          <w:fldChar w:fldCharType="end"/>
        </w:r>
      </w:p>
    </w:sdtContent>
  </w:sdt>
  <w:p w14:paraId="3BC55450" w14:textId="77777777" w:rsidR="00DE6314" w:rsidRDefault="00DE6314" w:rsidP="001E7D6E">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1BFB12" w14:textId="6E690470" w:rsidR="00DE6314" w:rsidRPr="00910F23" w:rsidRDefault="00DE6314">
    <w:pPr>
      <w:pStyle w:val="Footer"/>
      <w:jc w:val="center"/>
      <w:rPr>
        <w:rFonts w:ascii="Times New Roman" w:hAnsi="Times New Roman" w:cs="Times New Roman"/>
      </w:rPr>
    </w:pPr>
  </w:p>
  <w:p w14:paraId="61A0D9AD" w14:textId="7A5A6A85" w:rsidR="00DE6314" w:rsidRPr="009B3A1E" w:rsidRDefault="00DE6314">
    <w:pPr>
      <w:pStyle w:val="Footer"/>
      <w:jc w:val="center"/>
      <w:rPr>
        <w:rFonts w:ascii="Times New Roman" w:hAnsi="Times New Roman" w:cs="Times New Roman"/>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97428"/>
      <w:docPartObj>
        <w:docPartGallery w:val="Page Numbers (Bottom of Page)"/>
        <w:docPartUnique/>
      </w:docPartObj>
    </w:sdtPr>
    <w:sdtEndPr>
      <w:rPr>
        <w:rFonts w:ascii="Times New Roman" w:hAnsi="Times New Roman" w:cs="Times New Roman"/>
        <w:noProof/>
      </w:rPr>
    </w:sdtEndPr>
    <w:sdtContent>
      <w:p w14:paraId="44A1ED57" w14:textId="0F9DD8B5" w:rsidR="00DE6314" w:rsidRPr="00F82678" w:rsidRDefault="00DE6314">
        <w:pPr>
          <w:pStyle w:val="Footer"/>
          <w:jc w:val="center"/>
          <w:rPr>
            <w:rFonts w:ascii="Times New Roman" w:hAnsi="Times New Roman" w:cs="Times New Roman"/>
          </w:rPr>
        </w:pPr>
        <w:r w:rsidRPr="00F82678">
          <w:rPr>
            <w:rFonts w:ascii="Times New Roman" w:hAnsi="Times New Roman" w:cs="Times New Roman"/>
          </w:rPr>
          <w:fldChar w:fldCharType="begin"/>
        </w:r>
        <w:r w:rsidRPr="00F82678">
          <w:rPr>
            <w:rFonts w:ascii="Times New Roman" w:hAnsi="Times New Roman" w:cs="Times New Roman"/>
          </w:rPr>
          <w:instrText xml:space="preserve"> PAGE   \* MERGEFORMAT </w:instrText>
        </w:r>
        <w:r w:rsidRPr="00F82678">
          <w:rPr>
            <w:rFonts w:ascii="Times New Roman" w:hAnsi="Times New Roman" w:cs="Times New Roman"/>
          </w:rPr>
          <w:fldChar w:fldCharType="separate"/>
        </w:r>
        <w:r w:rsidR="00BF16DE">
          <w:rPr>
            <w:rFonts w:ascii="Times New Roman" w:hAnsi="Times New Roman" w:cs="Times New Roman"/>
            <w:noProof/>
          </w:rPr>
          <w:t>11</w:t>
        </w:r>
        <w:r w:rsidRPr="00F82678">
          <w:rPr>
            <w:rFonts w:ascii="Times New Roman" w:hAnsi="Times New Roman" w:cs="Times New Roman"/>
            <w:noProof/>
          </w:rPr>
          <w:fldChar w:fldCharType="end"/>
        </w:r>
      </w:p>
    </w:sdtContent>
  </w:sdt>
  <w:p w14:paraId="6422303B" w14:textId="77777777" w:rsidR="00DE6314" w:rsidRPr="009B3A1E" w:rsidRDefault="00DE6314">
    <w:pPr>
      <w:pStyle w:val="Footer"/>
      <w:jc w:val="center"/>
      <w:rPr>
        <w:rFonts w:ascii="Times New Roman" w:hAnsi="Times New Roman" w:cs="Times New Roman"/>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72D313" w14:textId="2FF8FE0E" w:rsidR="00DE6314" w:rsidRDefault="00DE6314">
    <w:pPr>
      <w:pStyle w:val="Footer"/>
      <w:jc w:val="center"/>
    </w:pPr>
  </w:p>
  <w:p w14:paraId="1B1868A8" w14:textId="77777777" w:rsidR="00DE6314" w:rsidRPr="009B3A1E" w:rsidRDefault="00DE6314">
    <w:pPr>
      <w:pStyle w:val="Footer"/>
      <w:jc w:val="center"/>
      <w:rPr>
        <w:rFonts w:ascii="Times New Roman" w:hAnsi="Times New Roman" w:cs="Times New Roman"/>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374162"/>
      <w:docPartObj>
        <w:docPartGallery w:val="Page Numbers (Bottom of Page)"/>
        <w:docPartUnique/>
      </w:docPartObj>
    </w:sdtPr>
    <w:sdtEndPr>
      <w:rPr>
        <w:rFonts w:ascii="Times New Roman" w:hAnsi="Times New Roman" w:cs="Times New Roman"/>
        <w:noProof/>
      </w:rPr>
    </w:sdtEndPr>
    <w:sdtContent>
      <w:p w14:paraId="2DA3767F" w14:textId="3E12F1F5" w:rsidR="00DE6314" w:rsidRPr="00756097" w:rsidRDefault="00DE6314">
        <w:pPr>
          <w:pStyle w:val="Footer"/>
          <w:jc w:val="center"/>
          <w:rPr>
            <w:rFonts w:ascii="Times New Roman" w:hAnsi="Times New Roman" w:cs="Times New Roman"/>
          </w:rPr>
        </w:pPr>
        <w:r w:rsidRPr="00756097">
          <w:rPr>
            <w:rFonts w:ascii="Times New Roman" w:hAnsi="Times New Roman" w:cs="Times New Roman"/>
          </w:rPr>
          <w:fldChar w:fldCharType="begin"/>
        </w:r>
        <w:r w:rsidRPr="00756097">
          <w:rPr>
            <w:rFonts w:ascii="Times New Roman" w:hAnsi="Times New Roman" w:cs="Times New Roman"/>
          </w:rPr>
          <w:instrText xml:space="preserve"> PAGE   \* MERGEFORMAT </w:instrText>
        </w:r>
        <w:r w:rsidRPr="00756097">
          <w:rPr>
            <w:rFonts w:ascii="Times New Roman" w:hAnsi="Times New Roman" w:cs="Times New Roman"/>
          </w:rPr>
          <w:fldChar w:fldCharType="separate"/>
        </w:r>
        <w:r w:rsidR="00BF16DE">
          <w:rPr>
            <w:rFonts w:ascii="Times New Roman" w:hAnsi="Times New Roman" w:cs="Times New Roman"/>
            <w:noProof/>
          </w:rPr>
          <w:t>40</w:t>
        </w:r>
        <w:r w:rsidRPr="00756097">
          <w:rPr>
            <w:rFonts w:ascii="Times New Roman" w:hAnsi="Times New Roman" w:cs="Times New Roman"/>
            <w:noProof/>
          </w:rPr>
          <w:fldChar w:fldCharType="end"/>
        </w:r>
      </w:p>
    </w:sdtContent>
  </w:sdt>
  <w:p w14:paraId="1B275C75" w14:textId="77777777" w:rsidR="00DE6314" w:rsidRPr="009B3A1E" w:rsidRDefault="00DE6314">
    <w:pPr>
      <w:pStyle w:val="Footer"/>
      <w:jc w:val="cen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F5FA5" w14:textId="77777777" w:rsidR="000A4BA4" w:rsidRDefault="000A4BA4" w:rsidP="00CE72A0">
      <w:pPr>
        <w:spacing w:after="0" w:line="240" w:lineRule="auto"/>
      </w:pPr>
      <w:r>
        <w:separator/>
      </w:r>
    </w:p>
  </w:footnote>
  <w:footnote w:type="continuationSeparator" w:id="0">
    <w:p w14:paraId="18BFF7DE" w14:textId="77777777" w:rsidR="000A4BA4" w:rsidRDefault="000A4BA4" w:rsidP="00CE72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756597"/>
      <w:docPartObj>
        <w:docPartGallery w:val="Page Numbers (Top of Page)"/>
        <w:docPartUnique/>
      </w:docPartObj>
    </w:sdtPr>
    <w:sdtEndPr>
      <w:rPr>
        <w:noProof/>
      </w:rPr>
    </w:sdtEndPr>
    <w:sdtContent>
      <w:p w14:paraId="5D0ED73C" w14:textId="20A4CEC4" w:rsidR="00DE6314" w:rsidRDefault="00DE6314">
        <w:pPr>
          <w:pStyle w:val="Header"/>
          <w:jc w:val="right"/>
        </w:pPr>
        <w:r>
          <w:fldChar w:fldCharType="begin"/>
        </w:r>
        <w:r>
          <w:instrText xml:space="preserve"> PAGE   \* MERGEFORMAT </w:instrText>
        </w:r>
        <w:r>
          <w:fldChar w:fldCharType="separate"/>
        </w:r>
        <w:r w:rsidR="00BF16DE">
          <w:rPr>
            <w:noProof/>
          </w:rPr>
          <w:t>4</w:t>
        </w:r>
        <w:r>
          <w:rPr>
            <w:noProof/>
          </w:rPr>
          <w:fldChar w:fldCharType="end"/>
        </w:r>
      </w:p>
    </w:sdtContent>
  </w:sdt>
  <w:p w14:paraId="1040CDE9" w14:textId="3F0BA33F" w:rsidR="00DE6314" w:rsidRPr="009B3A1E" w:rsidRDefault="00DE6314" w:rsidP="009B3A1E">
    <w:pPr>
      <w:pStyle w:val="Header"/>
      <w:jc w:val="right"/>
      <w:rPr>
        <w:rFonts w:ascii="Times New Roman" w:hAnsi="Times New Roman" w:cs="Times New Roma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C70A0" w14:textId="04F8B6A6" w:rsidR="00DE6314" w:rsidRDefault="00DE6314" w:rsidP="004F78B9">
    <w:pPr>
      <w:pStyle w:val="Header"/>
      <w:jc w:val="center"/>
    </w:pPr>
  </w:p>
  <w:p w14:paraId="43D96791" w14:textId="77777777" w:rsidR="00DE6314" w:rsidRPr="009B3A1E" w:rsidRDefault="00DE6314" w:rsidP="009B3A1E">
    <w:pPr>
      <w:pStyle w:val="Header"/>
      <w:jc w:val="right"/>
      <w:rPr>
        <w:rFonts w:ascii="Times New Roman" w:hAnsi="Times New Roman" w:cs="Times New Roman"/>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976371701"/>
      <w:docPartObj>
        <w:docPartGallery w:val="Page Numbers (Top of Page)"/>
        <w:docPartUnique/>
      </w:docPartObj>
    </w:sdtPr>
    <w:sdtEndPr>
      <w:rPr>
        <w:noProof/>
      </w:rPr>
    </w:sdtEndPr>
    <w:sdtContent>
      <w:p w14:paraId="0E2958AC" w14:textId="77777777" w:rsidR="00DE6314" w:rsidRPr="009B3A1E" w:rsidRDefault="00DE6314" w:rsidP="009B3A1E">
        <w:pPr>
          <w:pStyle w:val="Header"/>
          <w:jc w:val="right"/>
          <w:rPr>
            <w:rFonts w:ascii="Times New Roman" w:hAnsi="Times New Roman" w:cs="Times New Roman"/>
          </w:rPr>
        </w:pPr>
        <w:r w:rsidRPr="009B3A1E">
          <w:rPr>
            <w:rFonts w:ascii="Times New Roman" w:hAnsi="Times New Roman" w:cs="Times New Roman"/>
          </w:rPr>
          <w:fldChar w:fldCharType="begin"/>
        </w:r>
        <w:r w:rsidRPr="009B3A1E">
          <w:rPr>
            <w:rFonts w:ascii="Times New Roman" w:hAnsi="Times New Roman" w:cs="Times New Roman"/>
          </w:rPr>
          <w:instrText xml:space="preserve"> PAGE   \* MERGEFORMAT </w:instrText>
        </w:r>
        <w:r w:rsidRPr="009B3A1E">
          <w:rPr>
            <w:rFonts w:ascii="Times New Roman" w:hAnsi="Times New Roman" w:cs="Times New Roman"/>
          </w:rPr>
          <w:fldChar w:fldCharType="separate"/>
        </w:r>
        <w:r w:rsidR="00BF16DE">
          <w:rPr>
            <w:rFonts w:ascii="Times New Roman" w:hAnsi="Times New Roman" w:cs="Times New Roman"/>
            <w:noProof/>
          </w:rPr>
          <w:t>10</w:t>
        </w:r>
        <w:r w:rsidRPr="009B3A1E">
          <w:rPr>
            <w:rFonts w:ascii="Times New Roman" w:hAnsi="Times New Roman" w:cs="Times New Roman"/>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822D06" w14:textId="53AF99E0" w:rsidR="00DE6314" w:rsidRDefault="00DE6314">
    <w:pPr>
      <w:pStyle w:val="Header"/>
      <w:jc w:val="right"/>
    </w:pPr>
  </w:p>
  <w:p w14:paraId="32ACD6E1" w14:textId="4874A8F2" w:rsidR="00DE6314" w:rsidRPr="009B3A1E" w:rsidRDefault="00DE6314" w:rsidP="009B3A1E">
    <w:pPr>
      <w:pStyle w:val="Header"/>
      <w:jc w:val="right"/>
      <w:rPr>
        <w:rFonts w:ascii="Times New Roman" w:hAnsi="Times New Roman" w:cs="Times New Roman"/>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6938141"/>
      <w:docPartObj>
        <w:docPartGallery w:val="Page Numbers (Top of Page)"/>
        <w:docPartUnique/>
      </w:docPartObj>
    </w:sdtPr>
    <w:sdtEndPr>
      <w:rPr>
        <w:rFonts w:ascii="Times New Roman" w:hAnsi="Times New Roman" w:cs="Times New Roman"/>
        <w:noProof/>
      </w:rPr>
    </w:sdtEndPr>
    <w:sdtContent>
      <w:p w14:paraId="447BD87A" w14:textId="77777777" w:rsidR="00DE6314" w:rsidRPr="00F82678" w:rsidRDefault="00DE6314">
        <w:pPr>
          <w:pStyle w:val="Header"/>
          <w:jc w:val="right"/>
          <w:rPr>
            <w:rFonts w:ascii="Times New Roman" w:hAnsi="Times New Roman" w:cs="Times New Roman"/>
          </w:rPr>
        </w:pPr>
        <w:r w:rsidRPr="00F82678">
          <w:rPr>
            <w:rFonts w:ascii="Times New Roman" w:hAnsi="Times New Roman" w:cs="Times New Roman"/>
          </w:rPr>
          <w:fldChar w:fldCharType="begin"/>
        </w:r>
        <w:r w:rsidRPr="00F82678">
          <w:rPr>
            <w:rFonts w:ascii="Times New Roman" w:hAnsi="Times New Roman" w:cs="Times New Roman"/>
          </w:rPr>
          <w:instrText xml:space="preserve"> PAGE   \* MERGEFORMAT </w:instrText>
        </w:r>
        <w:r w:rsidRPr="00F82678">
          <w:rPr>
            <w:rFonts w:ascii="Times New Roman" w:hAnsi="Times New Roman" w:cs="Times New Roman"/>
          </w:rPr>
          <w:fldChar w:fldCharType="separate"/>
        </w:r>
        <w:r w:rsidR="00BF16DE">
          <w:rPr>
            <w:rFonts w:ascii="Times New Roman" w:hAnsi="Times New Roman" w:cs="Times New Roman"/>
            <w:noProof/>
          </w:rPr>
          <w:t>39</w:t>
        </w:r>
        <w:r w:rsidRPr="00F82678">
          <w:rPr>
            <w:rFonts w:ascii="Times New Roman" w:hAnsi="Times New Roman" w:cs="Times New Roman"/>
            <w:noProof/>
          </w:rPr>
          <w:fldChar w:fldCharType="end"/>
        </w:r>
      </w:p>
    </w:sdtContent>
  </w:sdt>
  <w:p w14:paraId="5E2C9AFB" w14:textId="77777777" w:rsidR="00DE6314" w:rsidRPr="009B3A1E" w:rsidRDefault="00DE6314" w:rsidP="009B3A1E">
    <w:pPr>
      <w:pStyle w:val="Header"/>
      <w:jc w:val="right"/>
      <w:rPr>
        <w:rFonts w:ascii="Times New Roman" w:hAnsi="Times New Roman" w:cs="Times New Roman"/>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22EFA" w14:textId="02F4A224" w:rsidR="00DE6314" w:rsidRPr="001F1443" w:rsidRDefault="00DE6314">
    <w:pPr>
      <w:pStyle w:val="Header"/>
      <w:jc w:val="right"/>
      <w:rPr>
        <w:rFonts w:ascii="Times New Roman" w:hAnsi="Times New Roman" w:cs="Times New Roman"/>
      </w:rPr>
    </w:pPr>
  </w:p>
  <w:p w14:paraId="72A56B95" w14:textId="77777777" w:rsidR="00DE6314" w:rsidRPr="009B3A1E" w:rsidRDefault="00DE6314" w:rsidP="009B3A1E">
    <w:pPr>
      <w:pStyle w:val="Header"/>
      <w:jc w:val="right"/>
      <w:rPr>
        <w:rFonts w:ascii="Times New Roman" w:hAnsi="Times New Roman" w:cs="Times New Roman"/>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6017734"/>
      <w:docPartObj>
        <w:docPartGallery w:val="Page Numbers (Top of Page)"/>
        <w:docPartUnique/>
      </w:docPartObj>
    </w:sdtPr>
    <w:sdtEndPr>
      <w:rPr>
        <w:rFonts w:ascii="Times New Roman" w:hAnsi="Times New Roman" w:cs="Times New Roman"/>
        <w:noProof/>
      </w:rPr>
    </w:sdtEndPr>
    <w:sdtContent>
      <w:p w14:paraId="16C602B4" w14:textId="6B02C4F7" w:rsidR="00DE6314" w:rsidRPr="00756097" w:rsidRDefault="00DE6314">
        <w:pPr>
          <w:pStyle w:val="Header"/>
          <w:jc w:val="right"/>
          <w:rPr>
            <w:rFonts w:ascii="Times New Roman" w:hAnsi="Times New Roman" w:cs="Times New Roman"/>
          </w:rPr>
        </w:pPr>
        <w:r w:rsidRPr="00756097">
          <w:rPr>
            <w:rFonts w:ascii="Times New Roman" w:hAnsi="Times New Roman" w:cs="Times New Roman"/>
          </w:rPr>
          <w:fldChar w:fldCharType="begin"/>
        </w:r>
        <w:r w:rsidRPr="00756097">
          <w:rPr>
            <w:rFonts w:ascii="Times New Roman" w:hAnsi="Times New Roman" w:cs="Times New Roman"/>
          </w:rPr>
          <w:instrText xml:space="preserve"> PAGE   \* MERGEFORMAT </w:instrText>
        </w:r>
        <w:r w:rsidRPr="00756097">
          <w:rPr>
            <w:rFonts w:ascii="Times New Roman" w:hAnsi="Times New Roman" w:cs="Times New Roman"/>
          </w:rPr>
          <w:fldChar w:fldCharType="separate"/>
        </w:r>
        <w:r w:rsidR="00BF16DE">
          <w:rPr>
            <w:rFonts w:ascii="Times New Roman" w:hAnsi="Times New Roman" w:cs="Times New Roman"/>
            <w:noProof/>
          </w:rPr>
          <w:t>137</w:t>
        </w:r>
        <w:r w:rsidRPr="00756097">
          <w:rPr>
            <w:rFonts w:ascii="Times New Roman" w:hAnsi="Times New Roman" w:cs="Times New Roman"/>
            <w:noProof/>
          </w:rPr>
          <w:fldChar w:fldCharType="end"/>
        </w:r>
      </w:p>
    </w:sdtContent>
  </w:sdt>
  <w:p w14:paraId="46DFE7A2" w14:textId="77777777" w:rsidR="00DE6314" w:rsidRPr="009B3A1E" w:rsidRDefault="00DE6314" w:rsidP="009B3A1E">
    <w:pPr>
      <w:pStyle w:val="Header"/>
      <w:jc w:val="right"/>
      <w:rPr>
        <w:rFonts w:ascii="Times New Roman" w:hAnsi="Times New Roman" w:cs="Times New Roman"/>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0DF6AE" w14:textId="11B62D9D" w:rsidR="00DE6314" w:rsidRPr="001F1443" w:rsidRDefault="00DE6314">
    <w:pPr>
      <w:pStyle w:val="Header"/>
      <w:jc w:val="right"/>
      <w:rPr>
        <w:rFonts w:ascii="Times New Roman" w:hAnsi="Times New Roman" w:cs="Times New Roman"/>
      </w:rPr>
    </w:pPr>
  </w:p>
  <w:p w14:paraId="4FBD3CF6" w14:textId="77777777" w:rsidR="00DE6314" w:rsidRPr="009B3A1E" w:rsidRDefault="00DE6314" w:rsidP="009B3A1E">
    <w:pPr>
      <w:pStyle w:val="Header"/>
      <w:jc w:val="right"/>
      <w:rPr>
        <w:rFonts w:ascii="Times New Roman" w:hAnsi="Times New Roman" w:cs="Times New Roma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807E3"/>
    <w:multiLevelType w:val="multilevel"/>
    <w:tmpl w:val="05C807E3"/>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nsid w:val="13E726C2"/>
    <w:multiLevelType w:val="multilevel"/>
    <w:tmpl w:val="85AEE676"/>
    <w:lvl w:ilvl="0">
      <w:start w:val="1"/>
      <w:numFmt w:val="decimal"/>
      <w:lvlText w:val="%1."/>
      <w:lvlJc w:val="left"/>
      <w:pPr>
        <w:ind w:left="720" w:hanging="360"/>
      </w:pPr>
      <w:rPr>
        <w:rFonts w:ascii="Times New Roman" w:eastAsiaTheme="minorHAnsi" w:hAnsi="Times New Roman"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8BA511F"/>
    <w:multiLevelType w:val="multilevel"/>
    <w:tmpl w:val="18BA511F"/>
    <w:lvl w:ilvl="0">
      <w:start w:val="1"/>
      <w:numFmt w:val="decimal"/>
      <w:lvlText w:val="%1."/>
      <w:lvlJc w:val="left"/>
      <w:pPr>
        <w:ind w:left="720" w:hanging="360"/>
      </w:pPr>
    </w:lvl>
    <w:lvl w:ilvl="1">
      <w:start w:val="4"/>
      <w:numFmt w:val="decimal"/>
      <w:isLgl/>
      <w:lvlText w:val="%1.%2"/>
      <w:lvlJc w:val="left"/>
      <w:pPr>
        <w:ind w:left="1003" w:hanging="540"/>
      </w:pPr>
    </w:lvl>
    <w:lvl w:ilvl="2">
      <w:start w:val="2"/>
      <w:numFmt w:val="decimal"/>
      <w:isLgl/>
      <w:lvlText w:val="%1.%2.%3"/>
      <w:lvlJc w:val="left"/>
      <w:pPr>
        <w:ind w:left="1286" w:hanging="720"/>
      </w:pPr>
    </w:lvl>
    <w:lvl w:ilvl="3">
      <w:start w:val="1"/>
      <w:numFmt w:val="decimal"/>
      <w:isLgl/>
      <w:lvlText w:val="%1.%2.%3.%4"/>
      <w:lvlJc w:val="left"/>
      <w:pPr>
        <w:ind w:left="1389" w:hanging="720"/>
      </w:pPr>
    </w:lvl>
    <w:lvl w:ilvl="4">
      <w:start w:val="1"/>
      <w:numFmt w:val="decimal"/>
      <w:isLgl/>
      <w:lvlText w:val="%1.%2.%3.%4.%5"/>
      <w:lvlJc w:val="left"/>
      <w:pPr>
        <w:ind w:left="1852" w:hanging="1080"/>
      </w:pPr>
    </w:lvl>
    <w:lvl w:ilvl="5">
      <w:start w:val="1"/>
      <w:numFmt w:val="decimal"/>
      <w:isLgl/>
      <w:lvlText w:val="%1.%2.%3.%4.%5.%6"/>
      <w:lvlJc w:val="left"/>
      <w:pPr>
        <w:ind w:left="1955" w:hanging="1080"/>
      </w:pPr>
    </w:lvl>
    <w:lvl w:ilvl="6">
      <w:start w:val="1"/>
      <w:numFmt w:val="decimal"/>
      <w:isLgl/>
      <w:lvlText w:val="%1.%2.%3.%4.%5.%6.%7"/>
      <w:lvlJc w:val="left"/>
      <w:pPr>
        <w:ind w:left="2418" w:hanging="1440"/>
      </w:pPr>
    </w:lvl>
    <w:lvl w:ilvl="7">
      <w:start w:val="1"/>
      <w:numFmt w:val="decimal"/>
      <w:isLgl/>
      <w:lvlText w:val="%1.%2.%3.%4.%5.%6.%7.%8"/>
      <w:lvlJc w:val="left"/>
      <w:pPr>
        <w:ind w:left="2521" w:hanging="1440"/>
      </w:pPr>
    </w:lvl>
    <w:lvl w:ilvl="8">
      <w:start w:val="1"/>
      <w:numFmt w:val="decimal"/>
      <w:isLgl/>
      <w:lvlText w:val="%1.%2.%3.%4.%5.%6.%7.%8.%9"/>
      <w:lvlJc w:val="left"/>
      <w:pPr>
        <w:ind w:left="2984" w:hanging="1800"/>
      </w:pPr>
    </w:lvl>
  </w:abstractNum>
  <w:abstractNum w:abstractNumId="3">
    <w:nsid w:val="262C19C0"/>
    <w:multiLevelType w:val="hybridMultilevel"/>
    <w:tmpl w:val="10DC267A"/>
    <w:lvl w:ilvl="0" w:tplc="EEC6A7EA">
      <w:start w:val="1"/>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nsid w:val="289D3CAC"/>
    <w:multiLevelType w:val="hybridMultilevel"/>
    <w:tmpl w:val="3AAAFF8A"/>
    <w:lvl w:ilvl="0" w:tplc="EEC6A7EA">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35A3AB2"/>
    <w:multiLevelType w:val="multilevel"/>
    <w:tmpl w:val="0A2EEFD0"/>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6"/>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4584E5A"/>
    <w:multiLevelType w:val="multilevel"/>
    <w:tmpl w:val="033C7EB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D385332"/>
    <w:multiLevelType w:val="hybridMultilevel"/>
    <w:tmpl w:val="A74CA0C2"/>
    <w:lvl w:ilvl="0" w:tplc="0409000F">
      <w:start w:val="1"/>
      <w:numFmt w:val="decimal"/>
      <w:lvlText w:val="%1."/>
      <w:lvlJc w:val="left"/>
      <w:pPr>
        <w:ind w:left="18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F555449"/>
    <w:multiLevelType w:val="hybridMultilevel"/>
    <w:tmpl w:val="87CC42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0C4FCE"/>
    <w:multiLevelType w:val="multilevel"/>
    <w:tmpl w:val="E522E97A"/>
    <w:lvl w:ilvl="0">
      <w:start w:val="5"/>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45AF1615"/>
    <w:multiLevelType w:val="multilevel"/>
    <w:tmpl w:val="8E2EFE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F900028"/>
    <w:multiLevelType w:val="hybridMultilevel"/>
    <w:tmpl w:val="C2F6F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7C64BA"/>
    <w:multiLevelType w:val="multilevel"/>
    <w:tmpl w:val="ED78B582"/>
    <w:lvl w:ilvl="0">
      <w:start w:val="4"/>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E47112F"/>
    <w:multiLevelType w:val="multilevel"/>
    <w:tmpl w:val="5E47112F"/>
    <w:lvl w:ilvl="0">
      <w:start w:val="1"/>
      <w:numFmt w:val="lowerLetter"/>
      <w:lvlText w:val="%1."/>
      <w:lvlJc w:val="left"/>
      <w:pPr>
        <w:ind w:left="1778" w:hanging="360"/>
      </w:p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14">
    <w:nsid w:val="61467D37"/>
    <w:multiLevelType w:val="hybridMultilevel"/>
    <w:tmpl w:val="D5407912"/>
    <w:lvl w:ilvl="0" w:tplc="36A23CD6">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80E3D1B"/>
    <w:multiLevelType w:val="hybridMultilevel"/>
    <w:tmpl w:val="827AF2F4"/>
    <w:lvl w:ilvl="0" w:tplc="0409000F">
      <w:start w:val="1"/>
      <w:numFmt w:val="decimal"/>
      <w:lvlText w:val="%1."/>
      <w:lvlJc w:val="left"/>
      <w:pPr>
        <w:ind w:left="18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691756FA"/>
    <w:multiLevelType w:val="multilevel"/>
    <w:tmpl w:val="1782285C"/>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0F00058"/>
    <w:multiLevelType w:val="hybridMultilevel"/>
    <w:tmpl w:val="ACA0ED0A"/>
    <w:lvl w:ilvl="0" w:tplc="7B2A7792">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2"/>
    <w:lvlOverride w:ilvl="0">
      <w:startOverride w:val="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0"/>
  </w:num>
  <w:num w:numId="7">
    <w:abstractNumId w:val="8"/>
  </w:num>
  <w:num w:numId="8">
    <w:abstractNumId w:val="4"/>
  </w:num>
  <w:num w:numId="9">
    <w:abstractNumId w:val="17"/>
  </w:num>
  <w:num w:numId="10">
    <w:abstractNumId w:val="14"/>
  </w:num>
  <w:num w:numId="11">
    <w:abstractNumId w:val="11"/>
  </w:num>
  <w:num w:numId="12">
    <w:abstractNumId w:val="16"/>
  </w:num>
  <w:num w:numId="13">
    <w:abstractNumId w:val="7"/>
  </w:num>
  <w:num w:numId="14">
    <w:abstractNumId w:val="15"/>
  </w:num>
  <w:num w:numId="15">
    <w:abstractNumId w:val="9"/>
  </w:num>
  <w:num w:numId="16">
    <w:abstractNumId w:val="12"/>
  </w:num>
  <w:num w:numId="17">
    <w:abstractNumId w:val="5"/>
  </w:num>
  <w:num w:numId="18">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2407"/>
    <w:rsid w:val="00000749"/>
    <w:rsid w:val="0000149F"/>
    <w:rsid w:val="00003EF6"/>
    <w:rsid w:val="000122D3"/>
    <w:rsid w:val="00012A27"/>
    <w:rsid w:val="00013E74"/>
    <w:rsid w:val="00016273"/>
    <w:rsid w:val="00020CF2"/>
    <w:rsid w:val="000222B3"/>
    <w:rsid w:val="00026A4F"/>
    <w:rsid w:val="00026E9E"/>
    <w:rsid w:val="00030B01"/>
    <w:rsid w:val="00031B8C"/>
    <w:rsid w:val="00034D5C"/>
    <w:rsid w:val="00037910"/>
    <w:rsid w:val="00037BFD"/>
    <w:rsid w:val="00041FC5"/>
    <w:rsid w:val="000426EF"/>
    <w:rsid w:val="00044A58"/>
    <w:rsid w:val="000451B3"/>
    <w:rsid w:val="00045E7C"/>
    <w:rsid w:val="00046150"/>
    <w:rsid w:val="0004787E"/>
    <w:rsid w:val="000544AD"/>
    <w:rsid w:val="00055F94"/>
    <w:rsid w:val="00062AD2"/>
    <w:rsid w:val="00063AB8"/>
    <w:rsid w:val="00066637"/>
    <w:rsid w:val="00074333"/>
    <w:rsid w:val="00076A58"/>
    <w:rsid w:val="00077AAE"/>
    <w:rsid w:val="000800D8"/>
    <w:rsid w:val="0008118B"/>
    <w:rsid w:val="00082567"/>
    <w:rsid w:val="0009454A"/>
    <w:rsid w:val="00094B63"/>
    <w:rsid w:val="00095EE6"/>
    <w:rsid w:val="00096D0F"/>
    <w:rsid w:val="00096EDB"/>
    <w:rsid w:val="00097745"/>
    <w:rsid w:val="000A13D7"/>
    <w:rsid w:val="000A3058"/>
    <w:rsid w:val="000A35C7"/>
    <w:rsid w:val="000A38F1"/>
    <w:rsid w:val="000A4BA4"/>
    <w:rsid w:val="000B7280"/>
    <w:rsid w:val="000C00BE"/>
    <w:rsid w:val="000C1081"/>
    <w:rsid w:val="000C110D"/>
    <w:rsid w:val="000C3A65"/>
    <w:rsid w:val="000C5126"/>
    <w:rsid w:val="000C5131"/>
    <w:rsid w:val="000D0BAB"/>
    <w:rsid w:val="000D2926"/>
    <w:rsid w:val="000E105A"/>
    <w:rsid w:val="000E1CC6"/>
    <w:rsid w:val="000E3F1E"/>
    <w:rsid w:val="000F01A0"/>
    <w:rsid w:val="000F4F31"/>
    <w:rsid w:val="000F564A"/>
    <w:rsid w:val="000F6F5F"/>
    <w:rsid w:val="001047F6"/>
    <w:rsid w:val="00107355"/>
    <w:rsid w:val="0011357A"/>
    <w:rsid w:val="00113CD6"/>
    <w:rsid w:val="00117C4F"/>
    <w:rsid w:val="00122407"/>
    <w:rsid w:val="00122624"/>
    <w:rsid w:val="00124CF7"/>
    <w:rsid w:val="00130491"/>
    <w:rsid w:val="001321A5"/>
    <w:rsid w:val="001336E1"/>
    <w:rsid w:val="00137C7A"/>
    <w:rsid w:val="00140619"/>
    <w:rsid w:val="00141736"/>
    <w:rsid w:val="0014438D"/>
    <w:rsid w:val="001448D8"/>
    <w:rsid w:val="001452CD"/>
    <w:rsid w:val="001568DA"/>
    <w:rsid w:val="00156FA5"/>
    <w:rsid w:val="001572CA"/>
    <w:rsid w:val="0016004C"/>
    <w:rsid w:val="0016014E"/>
    <w:rsid w:val="00161AC0"/>
    <w:rsid w:val="0016275D"/>
    <w:rsid w:val="00163A3D"/>
    <w:rsid w:val="00164632"/>
    <w:rsid w:val="00175D7E"/>
    <w:rsid w:val="00176C05"/>
    <w:rsid w:val="001815AE"/>
    <w:rsid w:val="001816DD"/>
    <w:rsid w:val="0018223D"/>
    <w:rsid w:val="0019078E"/>
    <w:rsid w:val="0019157C"/>
    <w:rsid w:val="0019517E"/>
    <w:rsid w:val="00195604"/>
    <w:rsid w:val="001A35EF"/>
    <w:rsid w:val="001A500D"/>
    <w:rsid w:val="001B1A7C"/>
    <w:rsid w:val="001B76FB"/>
    <w:rsid w:val="001C048A"/>
    <w:rsid w:val="001C281C"/>
    <w:rsid w:val="001C39C3"/>
    <w:rsid w:val="001C5339"/>
    <w:rsid w:val="001C7321"/>
    <w:rsid w:val="001D1832"/>
    <w:rsid w:val="001D3EE7"/>
    <w:rsid w:val="001D5F23"/>
    <w:rsid w:val="001D6204"/>
    <w:rsid w:val="001D77E9"/>
    <w:rsid w:val="001E05D1"/>
    <w:rsid w:val="001E5894"/>
    <w:rsid w:val="001E6180"/>
    <w:rsid w:val="001E7D6E"/>
    <w:rsid w:val="001E7F17"/>
    <w:rsid w:val="001F0E8F"/>
    <w:rsid w:val="001F107A"/>
    <w:rsid w:val="001F1443"/>
    <w:rsid w:val="001F5739"/>
    <w:rsid w:val="001F5A16"/>
    <w:rsid w:val="002010C8"/>
    <w:rsid w:val="002017F6"/>
    <w:rsid w:val="002077F2"/>
    <w:rsid w:val="0020790B"/>
    <w:rsid w:val="00210590"/>
    <w:rsid w:val="00212170"/>
    <w:rsid w:val="002144AF"/>
    <w:rsid w:val="00215216"/>
    <w:rsid w:val="00216ED2"/>
    <w:rsid w:val="0021714D"/>
    <w:rsid w:val="00223A97"/>
    <w:rsid w:val="00225DC1"/>
    <w:rsid w:val="00233699"/>
    <w:rsid w:val="002342BC"/>
    <w:rsid w:val="00243A6D"/>
    <w:rsid w:val="00252756"/>
    <w:rsid w:val="002548B4"/>
    <w:rsid w:val="00261088"/>
    <w:rsid w:val="0026277E"/>
    <w:rsid w:val="00267217"/>
    <w:rsid w:val="00270A36"/>
    <w:rsid w:val="002723F9"/>
    <w:rsid w:val="0027246A"/>
    <w:rsid w:val="0027502E"/>
    <w:rsid w:val="00276F68"/>
    <w:rsid w:val="00286D71"/>
    <w:rsid w:val="00287720"/>
    <w:rsid w:val="00290D9E"/>
    <w:rsid w:val="002922F4"/>
    <w:rsid w:val="0029512C"/>
    <w:rsid w:val="002A1C2D"/>
    <w:rsid w:val="002A3FD1"/>
    <w:rsid w:val="002A6848"/>
    <w:rsid w:val="002B60F0"/>
    <w:rsid w:val="002C11EC"/>
    <w:rsid w:val="002C29E5"/>
    <w:rsid w:val="002C6E70"/>
    <w:rsid w:val="002D6AF0"/>
    <w:rsid w:val="002D7299"/>
    <w:rsid w:val="002E3173"/>
    <w:rsid w:val="002E3C53"/>
    <w:rsid w:val="002E5F40"/>
    <w:rsid w:val="002E7FF9"/>
    <w:rsid w:val="002F002E"/>
    <w:rsid w:val="002F2268"/>
    <w:rsid w:val="002F4270"/>
    <w:rsid w:val="002F4527"/>
    <w:rsid w:val="002F6417"/>
    <w:rsid w:val="002F7C0D"/>
    <w:rsid w:val="0030101D"/>
    <w:rsid w:val="003051A2"/>
    <w:rsid w:val="00310A4B"/>
    <w:rsid w:val="00313835"/>
    <w:rsid w:val="0032134F"/>
    <w:rsid w:val="00321BF2"/>
    <w:rsid w:val="00324F76"/>
    <w:rsid w:val="00330C43"/>
    <w:rsid w:val="003319A5"/>
    <w:rsid w:val="00333B43"/>
    <w:rsid w:val="00340726"/>
    <w:rsid w:val="00340EB2"/>
    <w:rsid w:val="003462AC"/>
    <w:rsid w:val="003648F2"/>
    <w:rsid w:val="00370053"/>
    <w:rsid w:val="00370BA9"/>
    <w:rsid w:val="00372409"/>
    <w:rsid w:val="00373082"/>
    <w:rsid w:val="00381EFF"/>
    <w:rsid w:val="00383105"/>
    <w:rsid w:val="00392993"/>
    <w:rsid w:val="00394FD3"/>
    <w:rsid w:val="003967E5"/>
    <w:rsid w:val="003A1086"/>
    <w:rsid w:val="003A1302"/>
    <w:rsid w:val="003A2EF9"/>
    <w:rsid w:val="003A3433"/>
    <w:rsid w:val="003A4AC9"/>
    <w:rsid w:val="003A685B"/>
    <w:rsid w:val="003A6950"/>
    <w:rsid w:val="003A70A5"/>
    <w:rsid w:val="003B0B76"/>
    <w:rsid w:val="003B2E49"/>
    <w:rsid w:val="003B7D99"/>
    <w:rsid w:val="003D1D1A"/>
    <w:rsid w:val="003D317F"/>
    <w:rsid w:val="003D3D99"/>
    <w:rsid w:val="003E209F"/>
    <w:rsid w:val="003F2451"/>
    <w:rsid w:val="003F6C33"/>
    <w:rsid w:val="00400957"/>
    <w:rsid w:val="00400C8F"/>
    <w:rsid w:val="00403BDD"/>
    <w:rsid w:val="00405228"/>
    <w:rsid w:val="004140A7"/>
    <w:rsid w:val="00420107"/>
    <w:rsid w:val="004202CB"/>
    <w:rsid w:val="00421B85"/>
    <w:rsid w:val="00432B67"/>
    <w:rsid w:val="004337D7"/>
    <w:rsid w:val="00435B52"/>
    <w:rsid w:val="0045173D"/>
    <w:rsid w:val="00460BAA"/>
    <w:rsid w:val="00465F58"/>
    <w:rsid w:val="00472B51"/>
    <w:rsid w:val="00472D30"/>
    <w:rsid w:val="00481FF5"/>
    <w:rsid w:val="00483C62"/>
    <w:rsid w:val="00486ACE"/>
    <w:rsid w:val="004932D9"/>
    <w:rsid w:val="00494B5A"/>
    <w:rsid w:val="004A07B7"/>
    <w:rsid w:val="004B0F98"/>
    <w:rsid w:val="004B1DF1"/>
    <w:rsid w:val="004B225F"/>
    <w:rsid w:val="004B4F02"/>
    <w:rsid w:val="004B7878"/>
    <w:rsid w:val="004C5BE9"/>
    <w:rsid w:val="004C6EEA"/>
    <w:rsid w:val="004D0897"/>
    <w:rsid w:val="004D4B47"/>
    <w:rsid w:val="004D5C92"/>
    <w:rsid w:val="004D6381"/>
    <w:rsid w:val="004E0FEA"/>
    <w:rsid w:val="004E2459"/>
    <w:rsid w:val="004E2641"/>
    <w:rsid w:val="004E3222"/>
    <w:rsid w:val="004E3692"/>
    <w:rsid w:val="004E6AFC"/>
    <w:rsid w:val="004F2812"/>
    <w:rsid w:val="004F515D"/>
    <w:rsid w:val="004F6A9A"/>
    <w:rsid w:val="004F78B9"/>
    <w:rsid w:val="005008E3"/>
    <w:rsid w:val="00501134"/>
    <w:rsid w:val="00505EE9"/>
    <w:rsid w:val="00510AC4"/>
    <w:rsid w:val="0051254D"/>
    <w:rsid w:val="00522E5F"/>
    <w:rsid w:val="00524DD1"/>
    <w:rsid w:val="00532566"/>
    <w:rsid w:val="00532B24"/>
    <w:rsid w:val="00533307"/>
    <w:rsid w:val="005358F2"/>
    <w:rsid w:val="005366E9"/>
    <w:rsid w:val="005405BE"/>
    <w:rsid w:val="005426C4"/>
    <w:rsid w:val="00543A9D"/>
    <w:rsid w:val="00547D1A"/>
    <w:rsid w:val="00547DDB"/>
    <w:rsid w:val="00554E04"/>
    <w:rsid w:val="00555880"/>
    <w:rsid w:val="00556043"/>
    <w:rsid w:val="005601C3"/>
    <w:rsid w:val="00561905"/>
    <w:rsid w:val="00565E60"/>
    <w:rsid w:val="00574613"/>
    <w:rsid w:val="00577339"/>
    <w:rsid w:val="005775E4"/>
    <w:rsid w:val="005840FC"/>
    <w:rsid w:val="00587BA6"/>
    <w:rsid w:val="00592C6E"/>
    <w:rsid w:val="0059472D"/>
    <w:rsid w:val="00596873"/>
    <w:rsid w:val="005A1C8A"/>
    <w:rsid w:val="005A1CF3"/>
    <w:rsid w:val="005A1E7D"/>
    <w:rsid w:val="005A2169"/>
    <w:rsid w:val="005A2AB6"/>
    <w:rsid w:val="005B39E5"/>
    <w:rsid w:val="005B5E76"/>
    <w:rsid w:val="005B611C"/>
    <w:rsid w:val="005C1405"/>
    <w:rsid w:val="005C3A48"/>
    <w:rsid w:val="005D1247"/>
    <w:rsid w:val="005D47E8"/>
    <w:rsid w:val="005D687E"/>
    <w:rsid w:val="005E2A2C"/>
    <w:rsid w:val="005E35F5"/>
    <w:rsid w:val="005E4FD9"/>
    <w:rsid w:val="005E60D3"/>
    <w:rsid w:val="005F6539"/>
    <w:rsid w:val="005F67D0"/>
    <w:rsid w:val="0060148A"/>
    <w:rsid w:val="00602217"/>
    <w:rsid w:val="0060441A"/>
    <w:rsid w:val="00604E04"/>
    <w:rsid w:val="00607C68"/>
    <w:rsid w:val="006102DA"/>
    <w:rsid w:val="00610664"/>
    <w:rsid w:val="006176D1"/>
    <w:rsid w:val="006225D4"/>
    <w:rsid w:val="006239EB"/>
    <w:rsid w:val="00635EFC"/>
    <w:rsid w:val="0063644D"/>
    <w:rsid w:val="00641206"/>
    <w:rsid w:val="00641AE5"/>
    <w:rsid w:val="00641F57"/>
    <w:rsid w:val="00642E65"/>
    <w:rsid w:val="00643F48"/>
    <w:rsid w:val="00644D55"/>
    <w:rsid w:val="00646031"/>
    <w:rsid w:val="006465A5"/>
    <w:rsid w:val="00650500"/>
    <w:rsid w:val="00651650"/>
    <w:rsid w:val="006556F8"/>
    <w:rsid w:val="00662872"/>
    <w:rsid w:val="006679DE"/>
    <w:rsid w:val="0067030D"/>
    <w:rsid w:val="00670FDE"/>
    <w:rsid w:val="006714C0"/>
    <w:rsid w:val="00672F63"/>
    <w:rsid w:val="00674DA8"/>
    <w:rsid w:val="0067748F"/>
    <w:rsid w:val="00680FE9"/>
    <w:rsid w:val="006815E7"/>
    <w:rsid w:val="00683CB8"/>
    <w:rsid w:val="00691267"/>
    <w:rsid w:val="006935F9"/>
    <w:rsid w:val="00697562"/>
    <w:rsid w:val="006A1C34"/>
    <w:rsid w:val="006A2226"/>
    <w:rsid w:val="006A668E"/>
    <w:rsid w:val="006B5EB3"/>
    <w:rsid w:val="006B62DC"/>
    <w:rsid w:val="006C2595"/>
    <w:rsid w:val="006C48F0"/>
    <w:rsid w:val="006C6115"/>
    <w:rsid w:val="006D4801"/>
    <w:rsid w:val="006D6079"/>
    <w:rsid w:val="006E072C"/>
    <w:rsid w:val="006F1A5B"/>
    <w:rsid w:val="006F2693"/>
    <w:rsid w:val="006F5D4D"/>
    <w:rsid w:val="00704B3D"/>
    <w:rsid w:val="00704DC8"/>
    <w:rsid w:val="00704EAA"/>
    <w:rsid w:val="00705689"/>
    <w:rsid w:val="007056DA"/>
    <w:rsid w:val="007103B0"/>
    <w:rsid w:val="00710E55"/>
    <w:rsid w:val="00711DA6"/>
    <w:rsid w:val="00712185"/>
    <w:rsid w:val="007136E0"/>
    <w:rsid w:val="00713F8A"/>
    <w:rsid w:val="00715785"/>
    <w:rsid w:val="007235BE"/>
    <w:rsid w:val="00724233"/>
    <w:rsid w:val="007308AB"/>
    <w:rsid w:val="00733CF7"/>
    <w:rsid w:val="00734AC5"/>
    <w:rsid w:val="00736266"/>
    <w:rsid w:val="007411B7"/>
    <w:rsid w:val="007412BE"/>
    <w:rsid w:val="007431D3"/>
    <w:rsid w:val="0074715D"/>
    <w:rsid w:val="0075186D"/>
    <w:rsid w:val="0075478D"/>
    <w:rsid w:val="00756097"/>
    <w:rsid w:val="007560A8"/>
    <w:rsid w:val="0076349E"/>
    <w:rsid w:val="00763E4D"/>
    <w:rsid w:val="0077023A"/>
    <w:rsid w:val="007714F7"/>
    <w:rsid w:val="0077219D"/>
    <w:rsid w:val="0077264F"/>
    <w:rsid w:val="007730DC"/>
    <w:rsid w:val="00773BF5"/>
    <w:rsid w:val="0077573E"/>
    <w:rsid w:val="00780AD7"/>
    <w:rsid w:val="00780DBA"/>
    <w:rsid w:val="00782DAF"/>
    <w:rsid w:val="00783554"/>
    <w:rsid w:val="00787212"/>
    <w:rsid w:val="00787898"/>
    <w:rsid w:val="007926CD"/>
    <w:rsid w:val="00797972"/>
    <w:rsid w:val="007A0153"/>
    <w:rsid w:val="007A0E79"/>
    <w:rsid w:val="007A4793"/>
    <w:rsid w:val="007A72AC"/>
    <w:rsid w:val="007A741E"/>
    <w:rsid w:val="007B1B2F"/>
    <w:rsid w:val="007B2EE0"/>
    <w:rsid w:val="007B6719"/>
    <w:rsid w:val="007B6CB9"/>
    <w:rsid w:val="007C26F1"/>
    <w:rsid w:val="007C3C38"/>
    <w:rsid w:val="007C6D63"/>
    <w:rsid w:val="007C753F"/>
    <w:rsid w:val="007D0DCF"/>
    <w:rsid w:val="007D4432"/>
    <w:rsid w:val="007D46F5"/>
    <w:rsid w:val="007E41EE"/>
    <w:rsid w:val="007E4B5D"/>
    <w:rsid w:val="007E50AD"/>
    <w:rsid w:val="007E58E2"/>
    <w:rsid w:val="007F0DC6"/>
    <w:rsid w:val="007F27D1"/>
    <w:rsid w:val="007F2FD9"/>
    <w:rsid w:val="007F7673"/>
    <w:rsid w:val="00804B7F"/>
    <w:rsid w:val="0080530A"/>
    <w:rsid w:val="0080643B"/>
    <w:rsid w:val="008065E7"/>
    <w:rsid w:val="00807670"/>
    <w:rsid w:val="0081294B"/>
    <w:rsid w:val="00812D1C"/>
    <w:rsid w:val="00816283"/>
    <w:rsid w:val="00820174"/>
    <w:rsid w:val="00833340"/>
    <w:rsid w:val="008337D0"/>
    <w:rsid w:val="00835430"/>
    <w:rsid w:val="00835875"/>
    <w:rsid w:val="0084542A"/>
    <w:rsid w:val="008474AC"/>
    <w:rsid w:val="0085355F"/>
    <w:rsid w:val="00856A7D"/>
    <w:rsid w:val="00860177"/>
    <w:rsid w:val="0086047F"/>
    <w:rsid w:val="0086206D"/>
    <w:rsid w:val="00864791"/>
    <w:rsid w:val="00867798"/>
    <w:rsid w:val="00867A0A"/>
    <w:rsid w:val="0087241B"/>
    <w:rsid w:val="0087265E"/>
    <w:rsid w:val="008733FF"/>
    <w:rsid w:val="008774D1"/>
    <w:rsid w:val="00880C10"/>
    <w:rsid w:val="00882292"/>
    <w:rsid w:val="00885D42"/>
    <w:rsid w:val="00887EA1"/>
    <w:rsid w:val="00891813"/>
    <w:rsid w:val="008924C7"/>
    <w:rsid w:val="0089262C"/>
    <w:rsid w:val="00893F4A"/>
    <w:rsid w:val="0089473C"/>
    <w:rsid w:val="00897048"/>
    <w:rsid w:val="008A2090"/>
    <w:rsid w:val="008A7A4E"/>
    <w:rsid w:val="008B0124"/>
    <w:rsid w:val="008B0CA2"/>
    <w:rsid w:val="008B2589"/>
    <w:rsid w:val="008B4C22"/>
    <w:rsid w:val="008B734B"/>
    <w:rsid w:val="008C0C36"/>
    <w:rsid w:val="008C4209"/>
    <w:rsid w:val="008C750E"/>
    <w:rsid w:val="008D1CA5"/>
    <w:rsid w:val="008D263B"/>
    <w:rsid w:val="008E24C3"/>
    <w:rsid w:val="008E2C74"/>
    <w:rsid w:val="008E6815"/>
    <w:rsid w:val="008F31BE"/>
    <w:rsid w:val="008F367A"/>
    <w:rsid w:val="008F4889"/>
    <w:rsid w:val="008F748D"/>
    <w:rsid w:val="0090009C"/>
    <w:rsid w:val="009024DC"/>
    <w:rsid w:val="00902692"/>
    <w:rsid w:val="00910F23"/>
    <w:rsid w:val="009125E8"/>
    <w:rsid w:val="00920270"/>
    <w:rsid w:val="00920706"/>
    <w:rsid w:val="00921BD2"/>
    <w:rsid w:val="00921DAB"/>
    <w:rsid w:val="009249C2"/>
    <w:rsid w:val="00925BEB"/>
    <w:rsid w:val="00926CD2"/>
    <w:rsid w:val="00934C57"/>
    <w:rsid w:val="00935625"/>
    <w:rsid w:val="00944C3E"/>
    <w:rsid w:val="00944C9F"/>
    <w:rsid w:val="00945D2D"/>
    <w:rsid w:val="00950470"/>
    <w:rsid w:val="009506AC"/>
    <w:rsid w:val="00953925"/>
    <w:rsid w:val="0095775E"/>
    <w:rsid w:val="00961DC4"/>
    <w:rsid w:val="009640E4"/>
    <w:rsid w:val="00971CAA"/>
    <w:rsid w:val="00975506"/>
    <w:rsid w:val="00976A7F"/>
    <w:rsid w:val="00977DD0"/>
    <w:rsid w:val="00982C98"/>
    <w:rsid w:val="00982CF7"/>
    <w:rsid w:val="00983F6D"/>
    <w:rsid w:val="0098688D"/>
    <w:rsid w:val="00990D59"/>
    <w:rsid w:val="0099527F"/>
    <w:rsid w:val="009974D1"/>
    <w:rsid w:val="009A0FAB"/>
    <w:rsid w:val="009A2DE2"/>
    <w:rsid w:val="009A4A91"/>
    <w:rsid w:val="009A59A5"/>
    <w:rsid w:val="009A7A9A"/>
    <w:rsid w:val="009A7E5F"/>
    <w:rsid w:val="009B0EF9"/>
    <w:rsid w:val="009B183C"/>
    <w:rsid w:val="009B20DA"/>
    <w:rsid w:val="009B300E"/>
    <w:rsid w:val="009B3A1E"/>
    <w:rsid w:val="009B3BFA"/>
    <w:rsid w:val="009B44EB"/>
    <w:rsid w:val="009B4738"/>
    <w:rsid w:val="009B7A04"/>
    <w:rsid w:val="009B7AC0"/>
    <w:rsid w:val="009C6639"/>
    <w:rsid w:val="009C7042"/>
    <w:rsid w:val="009D1849"/>
    <w:rsid w:val="009D1B65"/>
    <w:rsid w:val="009D5949"/>
    <w:rsid w:val="009D60C8"/>
    <w:rsid w:val="009E07C8"/>
    <w:rsid w:val="009E166C"/>
    <w:rsid w:val="009E1F03"/>
    <w:rsid w:val="009E1FD1"/>
    <w:rsid w:val="009E2711"/>
    <w:rsid w:val="009E436F"/>
    <w:rsid w:val="009F6D6B"/>
    <w:rsid w:val="00A00C87"/>
    <w:rsid w:val="00A109AA"/>
    <w:rsid w:val="00A140B8"/>
    <w:rsid w:val="00A14E57"/>
    <w:rsid w:val="00A167CE"/>
    <w:rsid w:val="00A21776"/>
    <w:rsid w:val="00A239B5"/>
    <w:rsid w:val="00A24408"/>
    <w:rsid w:val="00A27BF4"/>
    <w:rsid w:val="00A322AF"/>
    <w:rsid w:val="00A336FA"/>
    <w:rsid w:val="00A343A2"/>
    <w:rsid w:val="00A41061"/>
    <w:rsid w:val="00A426E2"/>
    <w:rsid w:val="00A44364"/>
    <w:rsid w:val="00A46B46"/>
    <w:rsid w:val="00A47A1C"/>
    <w:rsid w:val="00A537E3"/>
    <w:rsid w:val="00A53FC0"/>
    <w:rsid w:val="00A55B3C"/>
    <w:rsid w:val="00A5608C"/>
    <w:rsid w:val="00A57F1C"/>
    <w:rsid w:val="00A60307"/>
    <w:rsid w:val="00A646BB"/>
    <w:rsid w:val="00A6482C"/>
    <w:rsid w:val="00A71BD1"/>
    <w:rsid w:val="00A73D73"/>
    <w:rsid w:val="00A73F28"/>
    <w:rsid w:val="00A76A3A"/>
    <w:rsid w:val="00A811C2"/>
    <w:rsid w:val="00A90CE6"/>
    <w:rsid w:val="00A91F9E"/>
    <w:rsid w:val="00A95910"/>
    <w:rsid w:val="00AA1A63"/>
    <w:rsid w:val="00AA5495"/>
    <w:rsid w:val="00AB0082"/>
    <w:rsid w:val="00AB1B66"/>
    <w:rsid w:val="00AB1E6B"/>
    <w:rsid w:val="00AC2F32"/>
    <w:rsid w:val="00AC59C3"/>
    <w:rsid w:val="00AE0379"/>
    <w:rsid w:val="00AE03A7"/>
    <w:rsid w:val="00AE1319"/>
    <w:rsid w:val="00AE6447"/>
    <w:rsid w:val="00AE77E7"/>
    <w:rsid w:val="00AF3036"/>
    <w:rsid w:val="00AF3227"/>
    <w:rsid w:val="00AF4E71"/>
    <w:rsid w:val="00AF577D"/>
    <w:rsid w:val="00B01802"/>
    <w:rsid w:val="00B05597"/>
    <w:rsid w:val="00B11CA0"/>
    <w:rsid w:val="00B17E18"/>
    <w:rsid w:val="00B22E45"/>
    <w:rsid w:val="00B25CCB"/>
    <w:rsid w:val="00B34814"/>
    <w:rsid w:val="00B37C45"/>
    <w:rsid w:val="00B434CC"/>
    <w:rsid w:val="00B451B9"/>
    <w:rsid w:val="00B546D3"/>
    <w:rsid w:val="00B54A49"/>
    <w:rsid w:val="00B62B87"/>
    <w:rsid w:val="00B65366"/>
    <w:rsid w:val="00B67180"/>
    <w:rsid w:val="00B77457"/>
    <w:rsid w:val="00B8598E"/>
    <w:rsid w:val="00B92C7C"/>
    <w:rsid w:val="00B9458E"/>
    <w:rsid w:val="00B94727"/>
    <w:rsid w:val="00B964D9"/>
    <w:rsid w:val="00B9723D"/>
    <w:rsid w:val="00BA1AA3"/>
    <w:rsid w:val="00BA2CA2"/>
    <w:rsid w:val="00BA39EC"/>
    <w:rsid w:val="00BA4E03"/>
    <w:rsid w:val="00BA69FA"/>
    <w:rsid w:val="00BA7BF7"/>
    <w:rsid w:val="00BA7C4C"/>
    <w:rsid w:val="00BB2822"/>
    <w:rsid w:val="00BB3A0B"/>
    <w:rsid w:val="00BB4AED"/>
    <w:rsid w:val="00BB602C"/>
    <w:rsid w:val="00BB7CA5"/>
    <w:rsid w:val="00BC2DCD"/>
    <w:rsid w:val="00BC5D08"/>
    <w:rsid w:val="00BD28A6"/>
    <w:rsid w:val="00BD4425"/>
    <w:rsid w:val="00BD46A5"/>
    <w:rsid w:val="00BD7CD9"/>
    <w:rsid w:val="00BE00C6"/>
    <w:rsid w:val="00BE2267"/>
    <w:rsid w:val="00BE58ED"/>
    <w:rsid w:val="00BF16DE"/>
    <w:rsid w:val="00BF7E94"/>
    <w:rsid w:val="00C05093"/>
    <w:rsid w:val="00C05294"/>
    <w:rsid w:val="00C10A2E"/>
    <w:rsid w:val="00C10F29"/>
    <w:rsid w:val="00C2348F"/>
    <w:rsid w:val="00C25C28"/>
    <w:rsid w:val="00C25DD3"/>
    <w:rsid w:val="00C328ED"/>
    <w:rsid w:val="00C33947"/>
    <w:rsid w:val="00C33E21"/>
    <w:rsid w:val="00C43AA0"/>
    <w:rsid w:val="00C52A7C"/>
    <w:rsid w:val="00C53023"/>
    <w:rsid w:val="00C55485"/>
    <w:rsid w:val="00C5642D"/>
    <w:rsid w:val="00C60135"/>
    <w:rsid w:val="00C63635"/>
    <w:rsid w:val="00C73E66"/>
    <w:rsid w:val="00C869BB"/>
    <w:rsid w:val="00C924FE"/>
    <w:rsid w:val="00C93271"/>
    <w:rsid w:val="00CA66A8"/>
    <w:rsid w:val="00CB2B55"/>
    <w:rsid w:val="00CC0BFD"/>
    <w:rsid w:val="00CC0E08"/>
    <w:rsid w:val="00CC1081"/>
    <w:rsid w:val="00CC2F5E"/>
    <w:rsid w:val="00CC6784"/>
    <w:rsid w:val="00CC7C7D"/>
    <w:rsid w:val="00CD0F2E"/>
    <w:rsid w:val="00CD1C69"/>
    <w:rsid w:val="00CD2A29"/>
    <w:rsid w:val="00CD2CB4"/>
    <w:rsid w:val="00CE18F9"/>
    <w:rsid w:val="00CE3647"/>
    <w:rsid w:val="00CE3EBD"/>
    <w:rsid w:val="00CE72A0"/>
    <w:rsid w:val="00CE764D"/>
    <w:rsid w:val="00CE7874"/>
    <w:rsid w:val="00CF0688"/>
    <w:rsid w:val="00CF6A71"/>
    <w:rsid w:val="00D04679"/>
    <w:rsid w:val="00D10C53"/>
    <w:rsid w:val="00D12E76"/>
    <w:rsid w:val="00D13F98"/>
    <w:rsid w:val="00D14623"/>
    <w:rsid w:val="00D17070"/>
    <w:rsid w:val="00D203AB"/>
    <w:rsid w:val="00D20858"/>
    <w:rsid w:val="00D2613D"/>
    <w:rsid w:val="00D265DA"/>
    <w:rsid w:val="00D265FF"/>
    <w:rsid w:val="00D27F0B"/>
    <w:rsid w:val="00D30121"/>
    <w:rsid w:val="00D30E51"/>
    <w:rsid w:val="00D3115F"/>
    <w:rsid w:val="00D32691"/>
    <w:rsid w:val="00D3297A"/>
    <w:rsid w:val="00D3325F"/>
    <w:rsid w:val="00D334BD"/>
    <w:rsid w:val="00D355AE"/>
    <w:rsid w:val="00D4004C"/>
    <w:rsid w:val="00D44D01"/>
    <w:rsid w:val="00D47EDC"/>
    <w:rsid w:val="00D51A25"/>
    <w:rsid w:val="00D72CF4"/>
    <w:rsid w:val="00D7306C"/>
    <w:rsid w:val="00D77BA5"/>
    <w:rsid w:val="00D82399"/>
    <w:rsid w:val="00D82C0A"/>
    <w:rsid w:val="00D90BC1"/>
    <w:rsid w:val="00D90D7D"/>
    <w:rsid w:val="00D93F0D"/>
    <w:rsid w:val="00D94029"/>
    <w:rsid w:val="00DA0D2E"/>
    <w:rsid w:val="00DA2214"/>
    <w:rsid w:val="00DA4E77"/>
    <w:rsid w:val="00DA50FA"/>
    <w:rsid w:val="00DA691B"/>
    <w:rsid w:val="00DA6E8E"/>
    <w:rsid w:val="00DB26B1"/>
    <w:rsid w:val="00DB59E8"/>
    <w:rsid w:val="00DB6E8A"/>
    <w:rsid w:val="00DB7203"/>
    <w:rsid w:val="00DC127F"/>
    <w:rsid w:val="00DC2349"/>
    <w:rsid w:val="00DC2E2F"/>
    <w:rsid w:val="00DC558F"/>
    <w:rsid w:val="00DD0282"/>
    <w:rsid w:val="00DD51BB"/>
    <w:rsid w:val="00DD5A75"/>
    <w:rsid w:val="00DE0449"/>
    <w:rsid w:val="00DE13F2"/>
    <w:rsid w:val="00DE6314"/>
    <w:rsid w:val="00DF17CE"/>
    <w:rsid w:val="00DF2CE2"/>
    <w:rsid w:val="00DF4832"/>
    <w:rsid w:val="00DF5B0F"/>
    <w:rsid w:val="00DF7CFE"/>
    <w:rsid w:val="00E00E27"/>
    <w:rsid w:val="00E10CD6"/>
    <w:rsid w:val="00E1121A"/>
    <w:rsid w:val="00E15D40"/>
    <w:rsid w:val="00E46B67"/>
    <w:rsid w:val="00E64681"/>
    <w:rsid w:val="00E64DA0"/>
    <w:rsid w:val="00E65B73"/>
    <w:rsid w:val="00E66F3E"/>
    <w:rsid w:val="00E6719B"/>
    <w:rsid w:val="00E71554"/>
    <w:rsid w:val="00E74182"/>
    <w:rsid w:val="00E80716"/>
    <w:rsid w:val="00E815A2"/>
    <w:rsid w:val="00E8485C"/>
    <w:rsid w:val="00E86F6B"/>
    <w:rsid w:val="00E9171B"/>
    <w:rsid w:val="00E92517"/>
    <w:rsid w:val="00E97CE8"/>
    <w:rsid w:val="00EA32A0"/>
    <w:rsid w:val="00EA344A"/>
    <w:rsid w:val="00EA4572"/>
    <w:rsid w:val="00EA5ECD"/>
    <w:rsid w:val="00EA6172"/>
    <w:rsid w:val="00EA78D7"/>
    <w:rsid w:val="00EA7CBB"/>
    <w:rsid w:val="00EB424B"/>
    <w:rsid w:val="00EB485A"/>
    <w:rsid w:val="00EC090B"/>
    <w:rsid w:val="00ED2824"/>
    <w:rsid w:val="00ED3A8B"/>
    <w:rsid w:val="00ED3C4C"/>
    <w:rsid w:val="00ED6661"/>
    <w:rsid w:val="00EE57B8"/>
    <w:rsid w:val="00EE5FC5"/>
    <w:rsid w:val="00EE6AD3"/>
    <w:rsid w:val="00EF0663"/>
    <w:rsid w:val="00EF2545"/>
    <w:rsid w:val="00EF5E48"/>
    <w:rsid w:val="00EF67B9"/>
    <w:rsid w:val="00F00FD2"/>
    <w:rsid w:val="00F02CF0"/>
    <w:rsid w:val="00F06D75"/>
    <w:rsid w:val="00F070C7"/>
    <w:rsid w:val="00F0725D"/>
    <w:rsid w:val="00F136DE"/>
    <w:rsid w:val="00F169B1"/>
    <w:rsid w:val="00F17CC3"/>
    <w:rsid w:val="00F26594"/>
    <w:rsid w:val="00F33D89"/>
    <w:rsid w:val="00F3480E"/>
    <w:rsid w:val="00F367E3"/>
    <w:rsid w:val="00F36E21"/>
    <w:rsid w:val="00F41C93"/>
    <w:rsid w:val="00F46BC7"/>
    <w:rsid w:val="00F51DF0"/>
    <w:rsid w:val="00F56062"/>
    <w:rsid w:val="00F56FB4"/>
    <w:rsid w:val="00F73158"/>
    <w:rsid w:val="00F73667"/>
    <w:rsid w:val="00F756CD"/>
    <w:rsid w:val="00F75D57"/>
    <w:rsid w:val="00F76E49"/>
    <w:rsid w:val="00F7794A"/>
    <w:rsid w:val="00F823C1"/>
    <w:rsid w:val="00F82678"/>
    <w:rsid w:val="00F83841"/>
    <w:rsid w:val="00F85143"/>
    <w:rsid w:val="00F90089"/>
    <w:rsid w:val="00F929D6"/>
    <w:rsid w:val="00F92E68"/>
    <w:rsid w:val="00F962AA"/>
    <w:rsid w:val="00F96599"/>
    <w:rsid w:val="00F97F58"/>
    <w:rsid w:val="00FA4657"/>
    <w:rsid w:val="00FA7B29"/>
    <w:rsid w:val="00FB060F"/>
    <w:rsid w:val="00FC3144"/>
    <w:rsid w:val="00FD1363"/>
    <w:rsid w:val="00FD1995"/>
    <w:rsid w:val="00FD4519"/>
    <w:rsid w:val="00FD75A0"/>
    <w:rsid w:val="00FE6090"/>
    <w:rsid w:val="00FF0BA1"/>
    <w:rsid w:val="00FF3958"/>
    <w:rsid w:val="00FF4C81"/>
    <w:rsid w:val="00FF54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41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A3D"/>
    <w:pPr>
      <w:spacing w:after="200" w:line="276" w:lineRule="auto"/>
    </w:pPr>
  </w:style>
  <w:style w:type="paragraph" w:styleId="Heading1">
    <w:name w:val="heading 1"/>
    <w:basedOn w:val="Normal"/>
    <w:next w:val="Normal"/>
    <w:link w:val="Heading1Char"/>
    <w:uiPriority w:val="9"/>
    <w:qFormat/>
    <w:rsid w:val="00122407"/>
    <w:pPr>
      <w:keepNext/>
      <w:keepLines/>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122407"/>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122407"/>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4B225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09774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407"/>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12240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12240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B225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097745"/>
    <w:rPr>
      <w:rFonts w:asciiTheme="majorHAnsi" w:eastAsiaTheme="majorEastAsia" w:hAnsiTheme="majorHAnsi" w:cstheme="majorBidi"/>
      <w:color w:val="2E74B5" w:themeColor="accent1" w:themeShade="BF"/>
    </w:rPr>
  </w:style>
  <w:style w:type="paragraph" w:styleId="BalloonText">
    <w:name w:val="Balloon Text"/>
    <w:basedOn w:val="Normal"/>
    <w:link w:val="BalloonTextChar"/>
    <w:uiPriority w:val="99"/>
    <w:unhideWhenUsed/>
    <w:rsid w:val="00122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22407"/>
    <w:rPr>
      <w:rFonts w:ascii="Tahoma" w:hAnsi="Tahoma" w:cs="Tahoma"/>
      <w:sz w:val="16"/>
      <w:szCs w:val="16"/>
    </w:rPr>
  </w:style>
  <w:style w:type="paragraph" w:styleId="Footer">
    <w:name w:val="footer"/>
    <w:basedOn w:val="Normal"/>
    <w:link w:val="FooterChar"/>
    <w:uiPriority w:val="99"/>
    <w:unhideWhenUsed/>
    <w:qFormat/>
    <w:rsid w:val="00122407"/>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22407"/>
  </w:style>
  <w:style w:type="paragraph" w:styleId="Header">
    <w:name w:val="header"/>
    <w:basedOn w:val="Normal"/>
    <w:link w:val="HeaderChar"/>
    <w:uiPriority w:val="99"/>
    <w:unhideWhenUsed/>
    <w:qFormat/>
    <w:rsid w:val="00122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407"/>
  </w:style>
  <w:style w:type="paragraph" w:customStyle="1" w:styleId="ListParagraph1">
    <w:name w:val="List Paragraph1"/>
    <w:basedOn w:val="Normal"/>
    <w:uiPriority w:val="34"/>
    <w:qFormat/>
    <w:rsid w:val="00122407"/>
    <w:pPr>
      <w:ind w:left="720"/>
      <w:contextualSpacing/>
    </w:pPr>
  </w:style>
  <w:style w:type="table" w:styleId="TableGrid">
    <w:name w:val="Table Grid"/>
    <w:basedOn w:val="TableNormal"/>
    <w:uiPriority w:val="39"/>
    <w:rsid w:val="00122407"/>
    <w:pPr>
      <w:spacing w:after="0" w:line="240" w:lineRule="auto"/>
    </w:pPr>
    <w:rPr>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22407"/>
    <w:pPr>
      <w:ind w:left="720"/>
      <w:contextualSpacing/>
    </w:pPr>
  </w:style>
  <w:style w:type="character" w:customStyle="1" w:styleId="ListParagraphChar">
    <w:name w:val="List Paragraph Char"/>
    <w:basedOn w:val="DefaultParagraphFont"/>
    <w:link w:val="ListParagraph"/>
    <w:uiPriority w:val="34"/>
    <w:qFormat/>
    <w:locked/>
    <w:rsid w:val="005358F2"/>
  </w:style>
  <w:style w:type="character" w:customStyle="1" w:styleId="EndnoteTextChar">
    <w:name w:val="Endnote Text Char"/>
    <w:basedOn w:val="DefaultParagraphFont"/>
    <w:link w:val="EndnoteText"/>
    <w:uiPriority w:val="99"/>
    <w:semiHidden/>
    <w:rsid w:val="00122407"/>
    <w:rPr>
      <w:sz w:val="20"/>
      <w:szCs w:val="20"/>
    </w:rPr>
  </w:style>
  <w:style w:type="paragraph" w:styleId="EndnoteText">
    <w:name w:val="endnote text"/>
    <w:basedOn w:val="Normal"/>
    <w:link w:val="EndnoteTextChar"/>
    <w:uiPriority w:val="99"/>
    <w:semiHidden/>
    <w:unhideWhenUsed/>
    <w:rsid w:val="00122407"/>
    <w:pPr>
      <w:spacing w:after="0" w:line="240" w:lineRule="auto"/>
    </w:pPr>
    <w:rPr>
      <w:sz w:val="20"/>
      <w:szCs w:val="20"/>
    </w:rPr>
  </w:style>
  <w:style w:type="paragraph" w:styleId="TOCHeading">
    <w:name w:val="TOC Heading"/>
    <w:basedOn w:val="Heading1"/>
    <w:next w:val="Normal"/>
    <w:uiPriority w:val="39"/>
    <w:unhideWhenUsed/>
    <w:qFormat/>
    <w:rsid w:val="00122407"/>
    <w:pPr>
      <w:spacing w:line="259" w:lineRule="auto"/>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724233"/>
    <w:pPr>
      <w:tabs>
        <w:tab w:val="right" w:leader="dot" w:pos="8778"/>
      </w:tabs>
      <w:spacing w:after="100"/>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122407"/>
    <w:pPr>
      <w:spacing w:after="100"/>
      <w:ind w:left="220"/>
    </w:pPr>
  </w:style>
  <w:style w:type="paragraph" w:styleId="TOC3">
    <w:name w:val="toc 3"/>
    <w:basedOn w:val="Normal"/>
    <w:next w:val="Normal"/>
    <w:autoRedefine/>
    <w:uiPriority w:val="39"/>
    <w:unhideWhenUsed/>
    <w:rsid w:val="001F5739"/>
    <w:pPr>
      <w:tabs>
        <w:tab w:val="left" w:pos="1320"/>
        <w:tab w:val="right" w:leader="dot" w:pos="8778"/>
      </w:tabs>
      <w:spacing w:after="100"/>
      <w:ind w:left="440"/>
    </w:pPr>
  </w:style>
  <w:style w:type="character" w:styleId="Hyperlink">
    <w:name w:val="Hyperlink"/>
    <w:basedOn w:val="DefaultParagraphFont"/>
    <w:uiPriority w:val="99"/>
    <w:unhideWhenUsed/>
    <w:rsid w:val="00122407"/>
    <w:rPr>
      <w:color w:val="0563C1" w:themeColor="hyperlink"/>
      <w:u w:val="single"/>
    </w:rPr>
  </w:style>
  <w:style w:type="paragraph" w:customStyle="1" w:styleId="Isi">
    <w:name w:val="Isi"/>
    <w:basedOn w:val="Normal"/>
    <w:link w:val="IsiChar"/>
    <w:qFormat/>
    <w:rsid w:val="005D1247"/>
    <w:pPr>
      <w:spacing w:after="0" w:line="480" w:lineRule="auto"/>
      <w:ind w:firstLine="567"/>
      <w:contextualSpacing/>
      <w:jc w:val="both"/>
    </w:pPr>
    <w:rPr>
      <w:rFonts w:ascii="Times New Roman" w:eastAsiaTheme="minorEastAsia" w:hAnsi="Times New Roman"/>
      <w:color w:val="000000" w:themeColor="text1"/>
      <w:sz w:val="24"/>
      <w:lang w:val="id-ID" w:eastAsia="ja-JP"/>
    </w:rPr>
  </w:style>
  <w:style w:type="character" w:customStyle="1" w:styleId="IsiChar">
    <w:name w:val="Isi Char"/>
    <w:basedOn w:val="DefaultParagraphFont"/>
    <w:link w:val="Isi"/>
    <w:rsid w:val="005D1247"/>
    <w:rPr>
      <w:rFonts w:ascii="Times New Roman" w:eastAsiaTheme="minorEastAsia" w:hAnsi="Times New Roman"/>
      <w:color w:val="000000" w:themeColor="text1"/>
      <w:sz w:val="24"/>
      <w:lang w:val="id-ID" w:eastAsia="ja-JP"/>
    </w:rPr>
  </w:style>
  <w:style w:type="paragraph" w:styleId="Subtitle">
    <w:name w:val="Subtitle"/>
    <w:basedOn w:val="Normal"/>
    <w:link w:val="SubtitleChar"/>
    <w:qFormat/>
    <w:rsid w:val="001A500D"/>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1A500D"/>
    <w:rPr>
      <w:rFonts w:ascii="Courier" w:eastAsia="Times New Roman" w:hAnsi="Courier" w:cs="Times New Roman"/>
      <w:b/>
      <w:bCs/>
      <w:sz w:val="28"/>
      <w:szCs w:val="24"/>
    </w:rPr>
  </w:style>
  <w:style w:type="paragraph" w:styleId="NormalWeb">
    <w:name w:val="Normal (Web)"/>
    <w:basedOn w:val="Normal"/>
    <w:uiPriority w:val="99"/>
    <w:unhideWhenUsed/>
    <w:rsid w:val="005E35F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D1CA5"/>
    <w:rPr>
      <w:i/>
      <w:iCs/>
    </w:rPr>
  </w:style>
  <w:style w:type="character" w:styleId="Strong">
    <w:name w:val="Strong"/>
    <w:basedOn w:val="DefaultParagraphFont"/>
    <w:uiPriority w:val="22"/>
    <w:qFormat/>
    <w:rsid w:val="008D1CA5"/>
    <w:rPr>
      <w:b/>
      <w:bCs/>
    </w:rPr>
  </w:style>
  <w:style w:type="paragraph" w:styleId="Caption">
    <w:name w:val="caption"/>
    <w:basedOn w:val="Normal"/>
    <w:next w:val="Normal"/>
    <w:uiPriority w:val="35"/>
    <w:unhideWhenUsed/>
    <w:qFormat/>
    <w:rsid w:val="00683CB8"/>
    <w:pPr>
      <w:spacing w:line="360" w:lineRule="auto"/>
      <w:jc w:val="center"/>
    </w:pPr>
    <w:rPr>
      <w:rFonts w:ascii="Times New Roman" w:hAnsi="Times New Roman"/>
      <w:b/>
      <w:iCs/>
      <w:szCs w:val="18"/>
    </w:rPr>
  </w:style>
  <w:style w:type="paragraph" w:styleId="TableofFigures">
    <w:name w:val="table of figures"/>
    <w:basedOn w:val="Normal"/>
    <w:next w:val="Normal"/>
    <w:uiPriority w:val="99"/>
    <w:unhideWhenUsed/>
    <w:rsid w:val="00D77BA5"/>
    <w:pPr>
      <w:spacing w:after="0"/>
    </w:pPr>
  </w:style>
  <w:style w:type="paragraph" w:styleId="TOC4">
    <w:name w:val="toc 4"/>
    <w:basedOn w:val="Normal"/>
    <w:next w:val="Normal"/>
    <w:autoRedefine/>
    <w:uiPriority w:val="39"/>
    <w:unhideWhenUsed/>
    <w:rsid w:val="0019157C"/>
    <w:pPr>
      <w:spacing w:after="100"/>
      <w:ind w:left="660"/>
    </w:pPr>
  </w:style>
  <w:style w:type="character" w:customStyle="1" w:styleId="UnresolvedMention">
    <w:name w:val="Unresolved Mention"/>
    <w:basedOn w:val="DefaultParagraphFont"/>
    <w:uiPriority w:val="99"/>
    <w:semiHidden/>
    <w:unhideWhenUsed/>
    <w:rsid w:val="00B964D9"/>
    <w:rPr>
      <w:color w:val="605E5C"/>
      <w:shd w:val="clear" w:color="auto" w:fill="E1DFDD"/>
    </w:rPr>
  </w:style>
  <w:style w:type="character" w:styleId="FollowedHyperlink">
    <w:name w:val="FollowedHyperlink"/>
    <w:basedOn w:val="DefaultParagraphFont"/>
    <w:uiPriority w:val="99"/>
    <w:semiHidden/>
    <w:unhideWhenUsed/>
    <w:rsid w:val="00066637"/>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3A3D"/>
    <w:pPr>
      <w:spacing w:after="200" w:line="276" w:lineRule="auto"/>
    </w:pPr>
  </w:style>
  <w:style w:type="paragraph" w:styleId="Heading1">
    <w:name w:val="heading 1"/>
    <w:basedOn w:val="Normal"/>
    <w:next w:val="Normal"/>
    <w:link w:val="Heading1Char"/>
    <w:uiPriority w:val="9"/>
    <w:qFormat/>
    <w:rsid w:val="00122407"/>
    <w:pPr>
      <w:keepNext/>
      <w:keepLines/>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122407"/>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rsid w:val="00122407"/>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4B225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09774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407"/>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12240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122407"/>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B225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097745"/>
    <w:rPr>
      <w:rFonts w:asciiTheme="majorHAnsi" w:eastAsiaTheme="majorEastAsia" w:hAnsiTheme="majorHAnsi" w:cstheme="majorBidi"/>
      <w:color w:val="2E74B5" w:themeColor="accent1" w:themeShade="BF"/>
    </w:rPr>
  </w:style>
  <w:style w:type="paragraph" w:styleId="BalloonText">
    <w:name w:val="Balloon Text"/>
    <w:basedOn w:val="Normal"/>
    <w:link w:val="BalloonTextChar"/>
    <w:uiPriority w:val="99"/>
    <w:unhideWhenUsed/>
    <w:rsid w:val="001224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122407"/>
    <w:rPr>
      <w:rFonts w:ascii="Tahoma" w:hAnsi="Tahoma" w:cs="Tahoma"/>
      <w:sz w:val="16"/>
      <w:szCs w:val="16"/>
    </w:rPr>
  </w:style>
  <w:style w:type="paragraph" w:styleId="Footer">
    <w:name w:val="footer"/>
    <w:basedOn w:val="Normal"/>
    <w:link w:val="FooterChar"/>
    <w:uiPriority w:val="99"/>
    <w:unhideWhenUsed/>
    <w:qFormat/>
    <w:rsid w:val="00122407"/>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122407"/>
  </w:style>
  <w:style w:type="paragraph" w:styleId="Header">
    <w:name w:val="header"/>
    <w:basedOn w:val="Normal"/>
    <w:link w:val="HeaderChar"/>
    <w:uiPriority w:val="99"/>
    <w:unhideWhenUsed/>
    <w:qFormat/>
    <w:rsid w:val="001224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407"/>
  </w:style>
  <w:style w:type="paragraph" w:customStyle="1" w:styleId="ListParagraph1">
    <w:name w:val="List Paragraph1"/>
    <w:basedOn w:val="Normal"/>
    <w:uiPriority w:val="34"/>
    <w:qFormat/>
    <w:rsid w:val="00122407"/>
    <w:pPr>
      <w:ind w:left="720"/>
      <w:contextualSpacing/>
    </w:pPr>
  </w:style>
  <w:style w:type="table" w:styleId="TableGrid">
    <w:name w:val="Table Grid"/>
    <w:basedOn w:val="TableNormal"/>
    <w:uiPriority w:val="39"/>
    <w:rsid w:val="00122407"/>
    <w:pPr>
      <w:spacing w:after="0" w:line="240" w:lineRule="auto"/>
    </w:pPr>
    <w:rPr>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122407"/>
    <w:pPr>
      <w:ind w:left="720"/>
      <w:contextualSpacing/>
    </w:pPr>
  </w:style>
  <w:style w:type="character" w:customStyle="1" w:styleId="ListParagraphChar">
    <w:name w:val="List Paragraph Char"/>
    <w:basedOn w:val="DefaultParagraphFont"/>
    <w:link w:val="ListParagraph"/>
    <w:uiPriority w:val="34"/>
    <w:qFormat/>
    <w:locked/>
    <w:rsid w:val="005358F2"/>
  </w:style>
  <w:style w:type="character" w:customStyle="1" w:styleId="EndnoteTextChar">
    <w:name w:val="Endnote Text Char"/>
    <w:basedOn w:val="DefaultParagraphFont"/>
    <w:link w:val="EndnoteText"/>
    <w:uiPriority w:val="99"/>
    <w:semiHidden/>
    <w:rsid w:val="00122407"/>
    <w:rPr>
      <w:sz w:val="20"/>
      <w:szCs w:val="20"/>
    </w:rPr>
  </w:style>
  <w:style w:type="paragraph" w:styleId="EndnoteText">
    <w:name w:val="endnote text"/>
    <w:basedOn w:val="Normal"/>
    <w:link w:val="EndnoteTextChar"/>
    <w:uiPriority w:val="99"/>
    <w:semiHidden/>
    <w:unhideWhenUsed/>
    <w:rsid w:val="00122407"/>
    <w:pPr>
      <w:spacing w:after="0" w:line="240" w:lineRule="auto"/>
    </w:pPr>
    <w:rPr>
      <w:sz w:val="20"/>
      <w:szCs w:val="20"/>
    </w:rPr>
  </w:style>
  <w:style w:type="paragraph" w:styleId="TOCHeading">
    <w:name w:val="TOC Heading"/>
    <w:basedOn w:val="Heading1"/>
    <w:next w:val="Normal"/>
    <w:uiPriority w:val="39"/>
    <w:unhideWhenUsed/>
    <w:qFormat/>
    <w:rsid w:val="00122407"/>
    <w:pPr>
      <w:spacing w:line="259" w:lineRule="auto"/>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724233"/>
    <w:pPr>
      <w:tabs>
        <w:tab w:val="right" w:leader="dot" w:pos="8778"/>
      </w:tabs>
      <w:spacing w:after="100"/>
    </w:pPr>
    <w:rPr>
      <w:rFonts w:ascii="Times New Roman" w:hAnsi="Times New Roman" w:cs="Times New Roman"/>
      <w:b/>
      <w:noProof/>
      <w:sz w:val="24"/>
      <w:szCs w:val="24"/>
      <w:lang w:val="id-ID"/>
    </w:rPr>
  </w:style>
  <w:style w:type="paragraph" w:styleId="TOC2">
    <w:name w:val="toc 2"/>
    <w:basedOn w:val="Normal"/>
    <w:next w:val="Normal"/>
    <w:autoRedefine/>
    <w:uiPriority w:val="39"/>
    <w:unhideWhenUsed/>
    <w:rsid w:val="00122407"/>
    <w:pPr>
      <w:spacing w:after="100"/>
      <w:ind w:left="220"/>
    </w:pPr>
  </w:style>
  <w:style w:type="paragraph" w:styleId="TOC3">
    <w:name w:val="toc 3"/>
    <w:basedOn w:val="Normal"/>
    <w:next w:val="Normal"/>
    <w:autoRedefine/>
    <w:uiPriority w:val="39"/>
    <w:unhideWhenUsed/>
    <w:rsid w:val="001F5739"/>
    <w:pPr>
      <w:tabs>
        <w:tab w:val="left" w:pos="1320"/>
        <w:tab w:val="right" w:leader="dot" w:pos="8778"/>
      </w:tabs>
      <w:spacing w:after="100"/>
      <w:ind w:left="440"/>
    </w:pPr>
  </w:style>
  <w:style w:type="character" w:styleId="Hyperlink">
    <w:name w:val="Hyperlink"/>
    <w:basedOn w:val="DefaultParagraphFont"/>
    <w:uiPriority w:val="99"/>
    <w:unhideWhenUsed/>
    <w:rsid w:val="00122407"/>
    <w:rPr>
      <w:color w:val="0563C1" w:themeColor="hyperlink"/>
      <w:u w:val="single"/>
    </w:rPr>
  </w:style>
  <w:style w:type="paragraph" w:customStyle="1" w:styleId="Isi">
    <w:name w:val="Isi"/>
    <w:basedOn w:val="Normal"/>
    <w:link w:val="IsiChar"/>
    <w:qFormat/>
    <w:rsid w:val="005D1247"/>
    <w:pPr>
      <w:spacing w:after="0" w:line="480" w:lineRule="auto"/>
      <w:ind w:firstLine="567"/>
      <w:contextualSpacing/>
      <w:jc w:val="both"/>
    </w:pPr>
    <w:rPr>
      <w:rFonts w:ascii="Times New Roman" w:eastAsiaTheme="minorEastAsia" w:hAnsi="Times New Roman"/>
      <w:color w:val="000000" w:themeColor="text1"/>
      <w:sz w:val="24"/>
      <w:lang w:val="id-ID" w:eastAsia="ja-JP"/>
    </w:rPr>
  </w:style>
  <w:style w:type="character" w:customStyle="1" w:styleId="IsiChar">
    <w:name w:val="Isi Char"/>
    <w:basedOn w:val="DefaultParagraphFont"/>
    <w:link w:val="Isi"/>
    <w:rsid w:val="005D1247"/>
    <w:rPr>
      <w:rFonts w:ascii="Times New Roman" w:eastAsiaTheme="minorEastAsia" w:hAnsi="Times New Roman"/>
      <w:color w:val="000000" w:themeColor="text1"/>
      <w:sz w:val="24"/>
      <w:lang w:val="id-ID" w:eastAsia="ja-JP"/>
    </w:rPr>
  </w:style>
  <w:style w:type="paragraph" w:styleId="Subtitle">
    <w:name w:val="Subtitle"/>
    <w:basedOn w:val="Normal"/>
    <w:link w:val="SubtitleChar"/>
    <w:qFormat/>
    <w:rsid w:val="001A500D"/>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1A500D"/>
    <w:rPr>
      <w:rFonts w:ascii="Courier" w:eastAsia="Times New Roman" w:hAnsi="Courier" w:cs="Times New Roman"/>
      <w:b/>
      <w:bCs/>
      <w:sz w:val="28"/>
      <w:szCs w:val="24"/>
    </w:rPr>
  </w:style>
  <w:style w:type="paragraph" w:styleId="NormalWeb">
    <w:name w:val="Normal (Web)"/>
    <w:basedOn w:val="Normal"/>
    <w:uiPriority w:val="99"/>
    <w:unhideWhenUsed/>
    <w:rsid w:val="005E35F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D1CA5"/>
    <w:rPr>
      <w:i/>
      <w:iCs/>
    </w:rPr>
  </w:style>
  <w:style w:type="character" w:styleId="Strong">
    <w:name w:val="Strong"/>
    <w:basedOn w:val="DefaultParagraphFont"/>
    <w:uiPriority w:val="22"/>
    <w:qFormat/>
    <w:rsid w:val="008D1CA5"/>
    <w:rPr>
      <w:b/>
      <w:bCs/>
    </w:rPr>
  </w:style>
  <w:style w:type="paragraph" w:styleId="Caption">
    <w:name w:val="caption"/>
    <w:basedOn w:val="Normal"/>
    <w:next w:val="Normal"/>
    <w:uiPriority w:val="35"/>
    <w:unhideWhenUsed/>
    <w:qFormat/>
    <w:rsid w:val="00683CB8"/>
    <w:pPr>
      <w:spacing w:line="360" w:lineRule="auto"/>
      <w:jc w:val="center"/>
    </w:pPr>
    <w:rPr>
      <w:rFonts w:ascii="Times New Roman" w:hAnsi="Times New Roman"/>
      <w:b/>
      <w:iCs/>
      <w:szCs w:val="18"/>
    </w:rPr>
  </w:style>
  <w:style w:type="paragraph" w:styleId="TableofFigures">
    <w:name w:val="table of figures"/>
    <w:basedOn w:val="Normal"/>
    <w:next w:val="Normal"/>
    <w:uiPriority w:val="99"/>
    <w:unhideWhenUsed/>
    <w:rsid w:val="00D77BA5"/>
    <w:pPr>
      <w:spacing w:after="0"/>
    </w:pPr>
  </w:style>
  <w:style w:type="paragraph" w:styleId="TOC4">
    <w:name w:val="toc 4"/>
    <w:basedOn w:val="Normal"/>
    <w:next w:val="Normal"/>
    <w:autoRedefine/>
    <w:uiPriority w:val="39"/>
    <w:unhideWhenUsed/>
    <w:rsid w:val="0019157C"/>
    <w:pPr>
      <w:spacing w:after="100"/>
      <w:ind w:left="660"/>
    </w:pPr>
  </w:style>
  <w:style w:type="character" w:customStyle="1" w:styleId="UnresolvedMention">
    <w:name w:val="Unresolved Mention"/>
    <w:basedOn w:val="DefaultParagraphFont"/>
    <w:uiPriority w:val="99"/>
    <w:semiHidden/>
    <w:unhideWhenUsed/>
    <w:rsid w:val="00B964D9"/>
    <w:rPr>
      <w:color w:val="605E5C"/>
      <w:shd w:val="clear" w:color="auto" w:fill="E1DFDD"/>
    </w:rPr>
  </w:style>
  <w:style w:type="character" w:styleId="FollowedHyperlink">
    <w:name w:val="FollowedHyperlink"/>
    <w:basedOn w:val="DefaultParagraphFont"/>
    <w:uiPriority w:val="99"/>
    <w:semiHidden/>
    <w:unhideWhenUsed/>
    <w:rsid w:val="0006663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6461">
      <w:bodyDiv w:val="1"/>
      <w:marLeft w:val="0"/>
      <w:marRight w:val="0"/>
      <w:marTop w:val="0"/>
      <w:marBottom w:val="0"/>
      <w:divBdr>
        <w:top w:val="none" w:sz="0" w:space="0" w:color="auto"/>
        <w:left w:val="none" w:sz="0" w:space="0" w:color="auto"/>
        <w:bottom w:val="none" w:sz="0" w:space="0" w:color="auto"/>
        <w:right w:val="none" w:sz="0" w:space="0" w:color="auto"/>
      </w:divBdr>
    </w:div>
    <w:div w:id="148904468">
      <w:bodyDiv w:val="1"/>
      <w:marLeft w:val="0"/>
      <w:marRight w:val="0"/>
      <w:marTop w:val="0"/>
      <w:marBottom w:val="0"/>
      <w:divBdr>
        <w:top w:val="none" w:sz="0" w:space="0" w:color="auto"/>
        <w:left w:val="none" w:sz="0" w:space="0" w:color="auto"/>
        <w:bottom w:val="none" w:sz="0" w:space="0" w:color="auto"/>
        <w:right w:val="none" w:sz="0" w:space="0" w:color="auto"/>
      </w:divBdr>
    </w:div>
    <w:div w:id="195630748">
      <w:bodyDiv w:val="1"/>
      <w:marLeft w:val="0"/>
      <w:marRight w:val="0"/>
      <w:marTop w:val="0"/>
      <w:marBottom w:val="0"/>
      <w:divBdr>
        <w:top w:val="none" w:sz="0" w:space="0" w:color="auto"/>
        <w:left w:val="none" w:sz="0" w:space="0" w:color="auto"/>
        <w:bottom w:val="none" w:sz="0" w:space="0" w:color="auto"/>
        <w:right w:val="none" w:sz="0" w:space="0" w:color="auto"/>
      </w:divBdr>
    </w:div>
    <w:div w:id="204487703">
      <w:bodyDiv w:val="1"/>
      <w:marLeft w:val="0"/>
      <w:marRight w:val="0"/>
      <w:marTop w:val="0"/>
      <w:marBottom w:val="0"/>
      <w:divBdr>
        <w:top w:val="none" w:sz="0" w:space="0" w:color="auto"/>
        <w:left w:val="none" w:sz="0" w:space="0" w:color="auto"/>
        <w:bottom w:val="none" w:sz="0" w:space="0" w:color="auto"/>
        <w:right w:val="none" w:sz="0" w:space="0" w:color="auto"/>
      </w:divBdr>
    </w:div>
    <w:div w:id="332101278">
      <w:bodyDiv w:val="1"/>
      <w:marLeft w:val="0"/>
      <w:marRight w:val="0"/>
      <w:marTop w:val="0"/>
      <w:marBottom w:val="0"/>
      <w:divBdr>
        <w:top w:val="none" w:sz="0" w:space="0" w:color="auto"/>
        <w:left w:val="none" w:sz="0" w:space="0" w:color="auto"/>
        <w:bottom w:val="none" w:sz="0" w:space="0" w:color="auto"/>
        <w:right w:val="none" w:sz="0" w:space="0" w:color="auto"/>
      </w:divBdr>
    </w:div>
    <w:div w:id="476655155">
      <w:bodyDiv w:val="1"/>
      <w:marLeft w:val="0"/>
      <w:marRight w:val="0"/>
      <w:marTop w:val="0"/>
      <w:marBottom w:val="0"/>
      <w:divBdr>
        <w:top w:val="none" w:sz="0" w:space="0" w:color="auto"/>
        <w:left w:val="none" w:sz="0" w:space="0" w:color="auto"/>
        <w:bottom w:val="none" w:sz="0" w:space="0" w:color="auto"/>
        <w:right w:val="none" w:sz="0" w:space="0" w:color="auto"/>
      </w:divBdr>
    </w:div>
    <w:div w:id="517701042">
      <w:bodyDiv w:val="1"/>
      <w:marLeft w:val="0"/>
      <w:marRight w:val="0"/>
      <w:marTop w:val="0"/>
      <w:marBottom w:val="0"/>
      <w:divBdr>
        <w:top w:val="none" w:sz="0" w:space="0" w:color="auto"/>
        <w:left w:val="none" w:sz="0" w:space="0" w:color="auto"/>
        <w:bottom w:val="none" w:sz="0" w:space="0" w:color="auto"/>
        <w:right w:val="none" w:sz="0" w:space="0" w:color="auto"/>
      </w:divBdr>
    </w:div>
    <w:div w:id="659046648">
      <w:bodyDiv w:val="1"/>
      <w:marLeft w:val="0"/>
      <w:marRight w:val="0"/>
      <w:marTop w:val="0"/>
      <w:marBottom w:val="0"/>
      <w:divBdr>
        <w:top w:val="none" w:sz="0" w:space="0" w:color="auto"/>
        <w:left w:val="none" w:sz="0" w:space="0" w:color="auto"/>
        <w:bottom w:val="none" w:sz="0" w:space="0" w:color="auto"/>
        <w:right w:val="none" w:sz="0" w:space="0" w:color="auto"/>
      </w:divBdr>
    </w:div>
    <w:div w:id="670989998">
      <w:bodyDiv w:val="1"/>
      <w:marLeft w:val="0"/>
      <w:marRight w:val="0"/>
      <w:marTop w:val="0"/>
      <w:marBottom w:val="0"/>
      <w:divBdr>
        <w:top w:val="none" w:sz="0" w:space="0" w:color="auto"/>
        <w:left w:val="none" w:sz="0" w:space="0" w:color="auto"/>
        <w:bottom w:val="none" w:sz="0" w:space="0" w:color="auto"/>
        <w:right w:val="none" w:sz="0" w:space="0" w:color="auto"/>
      </w:divBdr>
    </w:div>
    <w:div w:id="744382169">
      <w:bodyDiv w:val="1"/>
      <w:marLeft w:val="0"/>
      <w:marRight w:val="0"/>
      <w:marTop w:val="0"/>
      <w:marBottom w:val="0"/>
      <w:divBdr>
        <w:top w:val="none" w:sz="0" w:space="0" w:color="auto"/>
        <w:left w:val="none" w:sz="0" w:space="0" w:color="auto"/>
        <w:bottom w:val="none" w:sz="0" w:space="0" w:color="auto"/>
        <w:right w:val="none" w:sz="0" w:space="0" w:color="auto"/>
      </w:divBdr>
    </w:div>
    <w:div w:id="756950181">
      <w:bodyDiv w:val="1"/>
      <w:marLeft w:val="0"/>
      <w:marRight w:val="0"/>
      <w:marTop w:val="0"/>
      <w:marBottom w:val="0"/>
      <w:divBdr>
        <w:top w:val="none" w:sz="0" w:space="0" w:color="auto"/>
        <w:left w:val="none" w:sz="0" w:space="0" w:color="auto"/>
        <w:bottom w:val="none" w:sz="0" w:space="0" w:color="auto"/>
        <w:right w:val="none" w:sz="0" w:space="0" w:color="auto"/>
      </w:divBdr>
    </w:div>
    <w:div w:id="762989973">
      <w:bodyDiv w:val="1"/>
      <w:marLeft w:val="0"/>
      <w:marRight w:val="0"/>
      <w:marTop w:val="0"/>
      <w:marBottom w:val="0"/>
      <w:divBdr>
        <w:top w:val="none" w:sz="0" w:space="0" w:color="auto"/>
        <w:left w:val="none" w:sz="0" w:space="0" w:color="auto"/>
        <w:bottom w:val="none" w:sz="0" w:space="0" w:color="auto"/>
        <w:right w:val="none" w:sz="0" w:space="0" w:color="auto"/>
      </w:divBdr>
    </w:div>
    <w:div w:id="784470764">
      <w:bodyDiv w:val="1"/>
      <w:marLeft w:val="0"/>
      <w:marRight w:val="0"/>
      <w:marTop w:val="0"/>
      <w:marBottom w:val="0"/>
      <w:divBdr>
        <w:top w:val="none" w:sz="0" w:space="0" w:color="auto"/>
        <w:left w:val="none" w:sz="0" w:space="0" w:color="auto"/>
        <w:bottom w:val="none" w:sz="0" w:space="0" w:color="auto"/>
        <w:right w:val="none" w:sz="0" w:space="0" w:color="auto"/>
      </w:divBdr>
    </w:div>
    <w:div w:id="940451760">
      <w:bodyDiv w:val="1"/>
      <w:marLeft w:val="0"/>
      <w:marRight w:val="0"/>
      <w:marTop w:val="0"/>
      <w:marBottom w:val="0"/>
      <w:divBdr>
        <w:top w:val="none" w:sz="0" w:space="0" w:color="auto"/>
        <w:left w:val="none" w:sz="0" w:space="0" w:color="auto"/>
        <w:bottom w:val="none" w:sz="0" w:space="0" w:color="auto"/>
        <w:right w:val="none" w:sz="0" w:space="0" w:color="auto"/>
      </w:divBdr>
    </w:div>
    <w:div w:id="1050039108">
      <w:bodyDiv w:val="1"/>
      <w:marLeft w:val="0"/>
      <w:marRight w:val="0"/>
      <w:marTop w:val="0"/>
      <w:marBottom w:val="0"/>
      <w:divBdr>
        <w:top w:val="none" w:sz="0" w:space="0" w:color="auto"/>
        <w:left w:val="none" w:sz="0" w:space="0" w:color="auto"/>
        <w:bottom w:val="none" w:sz="0" w:space="0" w:color="auto"/>
        <w:right w:val="none" w:sz="0" w:space="0" w:color="auto"/>
      </w:divBdr>
    </w:div>
    <w:div w:id="1096092844">
      <w:bodyDiv w:val="1"/>
      <w:marLeft w:val="0"/>
      <w:marRight w:val="0"/>
      <w:marTop w:val="0"/>
      <w:marBottom w:val="0"/>
      <w:divBdr>
        <w:top w:val="none" w:sz="0" w:space="0" w:color="auto"/>
        <w:left w:val="none" w:sz="0" w:space="0" w:color="auto"/>
        <w:bottom w:val="none" w:sz="0" w:space="0" w:color="auto"/>
        <w:right w:val="none" w:sz="0" w:space="0" w:color="auto"/>
      </w:divBdr>
    </w:div>
    <w:div w:id="1150630816">
      <w:bodyDiv w:val="1"/>
      <w:marLeft w:val="0"/>
      <w:marRight w:val="0"/>
      <w:marTop w:val="0"/>
      <w:marBottom w:val="0"/>
      <w:divBdr>
        <w:top w:val="none" w:sz="0" w:space="0" w:color="auto"/>
        <w:left w:val="none" w:sz="0" w:space="0" w:color="auto"/>
        <w:bottom w:val="none" w:sz="0" w:space="0" w:color="auto"/>
        <w:right w:val="none" w:sz="0" w:space="0" w:color="auto"/>
      </w:divBdr>
    </w:div>
    <w:div w:id="1203639232">
      <w:bodyDiv w:val="1"/>
      <w:marLeft w:val="0"/>
      <w:marRight w:val="0"/>
      <w:marTop w:val="0"/>
      <w:marBottom w:val="0"/>
      <w:divBdr>
        <w:top w:val="none" w:sz="0" w:space="0" w:color="auto"/>
        <w:left w:val="none" w:sz="0" w:space="0" w:color="auto"/>
        <w:bottom w:val="none" w:sz="0" w:space="0" w:color="auto"/>
        <w:right w:val="none" w:sz="0" w:space="0" w:color="auto"/>
      </w:divBdr>
    </w:div>
    <w:div w:id="1212614336">
      <w:bodyDiv w:val="1"/>
      <w:marLeft w:val="0"/>
      <w:marRight w:val="0"/>
      <w:marTop w:val="0"/>
      <w:marBottom w:val="0"/>
      <w:divBdr>
        <w:top w:val="none" w:sz="0" w:space="0" w:color="auto"/>
        <w:left w:val="none" w:sz="0" w:space="0" w:color="auto"/>
        <w:bottom w:val="none" w:sz="0" w:space="0" w:color="auto"/>
        <w:right w:val="none" w:sz="0" w:space="0" w:color="auto"/>
      </w:divBdr>
    </w:div>
    <w:div w:id="1226990932">
      <w:bodyDiv w:val="1"/>
      <w:marLeft w:val="0"/>
      <w:marRight w:val="0"/>
      <w:marTop w:val="0"/>
      <w:marBottom w:val="0"/>
      <w:divBdr>
        <w:top w:val="none" w:sz="0" w:space="0" w:color="auto"/>
        <w:left w:val="none" w:sz="0" w:space="0" w:color="auto"/>
        <w:bottom w:val="none" w:sz="0" w:space="0" w:color="auto"/>
        <w:right w:val="none" w:sz="0" w:space="0" w:color="auto"/>
      </w:divBdr>
      <w:divsChild>
        <w:div w:id="421612964">
          <w:marLeft w:val="0"/>
          <w:marRight w:val="0"/>
          <w:marTop w:val="0"/>
          <w:marBottom w:val="0"/>
          <w:divBdr>
            <w:top w:val="none" w:sz="0" w:space="0" w:color="auto"/>
            <w:left w:val="none" w:sz="0" w:space="0" w:color="auto"/>
            <w:bottom w:val="none" w:sz="0" w:space="0" w:color="auto"/>
            <w:right w:val="none" w:sz="0" w:space="0" w:color="auto"/>
          </w:divBdr>
        </w:div>
        <w:div w:id="516045891">
          <w:marLeft w:val="0"/>
          <w:marRight w:val="0"/>
          <w:marTop w:val="0"/>
          <w:marBottom w:val="0"/>
          <w:divBdr>
            <w:top w:val="none" w:sz="0" w:space="0" w:color="auto"/>
            <w:left w:val="none" w:sz="0" w:space="0" w:color="auto"/>
            <w:bottom w:val="none" w:sz="0" w:space="0" w:color="auto"/>
            <w:right w:val="none" w:sz="0" w:space="0" w:color="auto"/>
          </w:divBdr>
        </w:div>
        <w:div w:id="665481659">
          <w:marLeft w:val="0"/>
          <w:marRight w:val="0"/>
          <w:marTop w:val="0"/>
          <w:marBottom w:val="0"/>
          <w:divBdr>
            <w:top w:val="none" w:sz="0" w:space="0" w:color="auto"/>
            <w:left w:val="none" w:sz="0" w:space="0" w:color="auto"/>
            <w:bottom w:val="none" w:sz="0" w:space="0" w:color="auto"/>
            <w:right w:val="none" w:sz="0" w:space="0" w:color="auto"/>
          </w:divBdr>
        </w:div>
        <w:div w:id="1789348243">
          <w:marLeft w:val="0"/>
          <w:marRight w:val="0"/>
          <w:marTop w:val="0"/>
          <w:marBottom w:val="0"/>
          <w:divBdr>
            <w:top w:val="none" w:sz="0" w:space="0" w:color="auto"/>
            <w:left w:val="none" w:sz="0" w:space="0" w:color="auto"/>
            <w:bottom w:val="none" w:sz="0" w:space="0" w:color="auto"/>
            <w:right w:val="none" w:sz="0" w:space="0" w:color="auto"/>
          </w:divBdr>
        </w:div>
      </w:divsChild>
    </w:div>
    <w:div w:id="1367289613">
      <w:bodyDiv w:val="1"/>
      <w:marLeft w:val="0"/>
      <w:marRight w:val="0"/>
      <w:marTop w:val="0"/>
      <w:marBottom w:val="0"/>
      <w:divBdr>
        <w:top w:val="none" w:sz="0" w:space="0" w:color="auto"/>
        <w:left w:val="none" w:sz="0" w:space="0" w:color="auto"/>
        <w:bottom w:val="none" w:sz="0" w:space="0" w:color="auto"/>
        <w:right w:val="none" w:sz="0" w:space="0" w:color="auto"/>
      </w:divBdr>
    </w:div>
    <w:div w:id="1444229403">
      <w:bodyDiv w:val="1"/>
      <w:marLeft w:val="0"/>
      <w:marRight w:val="0"/>
      <w:marTop w:val="0"/>
      <w:marBottom w:val="0"/>
      <w:divBdr>
        <w:top w:val="none" w:sz="0" w:space="0" w:color="auto"/>
        <w:left w:val="none" w:sz="0" w:space="0" w:color="auto"/>
        <w:bottom w:val="none" w:sz="0" w:space="0" w:color="auto"/>
        <w:right w:val="none" w:sz="0" w:space="0" w:color="auto"/>
      </w:divBdr>
    </w:div>
    <w:div w:id="1639915832">
      <w:bodyDiv w:val="1"/>
      <w:marLeft w:val="0"/>
      <w:marRight w:val="0"/>
      <w:marTop w:val="0"/>
      <w:marBottom w:val="0"/>
      <w:divBdr>
        <w:top w:val="none" w:sz="0" w:space="0" w:color="auto"/>
        <w:left w:val="none" w:sz="0" w:space="0" w:color="auto"/>
        <w:bottom w:val="none" w:sz="0" w:space="0" w:color="auto"/>
        <w:right w:val="none" w:sz="0" w:space="0" w:color="auto"/>
      </w:divBdr>
    </w:div>
    <w:div w:id="1998534873">
      <w:bodyDiv w:val="1"/>
      <w:marLeft w:val="0"/>
      <w:marRight w:val="0"/>
      <w:marTop w:val="0"/>
      <w:marBottom w:val="0"/>
      <w:divBdr>
        <w:top w:val="none" w:sz="0" w:space="0" w:color="auto"/>
        <w:left w:val="none" w:sz="0" w:space="0" w:color="auto"/>
        <w:bottom w:val="none" w:sz="0" w:space="0" w:color="auto"/>
        <w:right w:val="none" w:sz="0" w:space="0" w:color="auto"/>
      </w:divBdr>
    </w:div>
    <w:div w:id="2062435611">
      <w:bodyDiv w:val="1"/>
      <w:marLeft w:val="0"/>
      <w:marRight w:val="0"/>
      <w:marTop w:val="0"/>
      <w:marBottom w:val="0"/>
      <w:divBdr>
        <w:top w:val="none" w:sz="0" w:space="0" w:color="auto"/>
        <w:left w:val="none" w:sz="0" w:space="0" w:color="auto"/>
        <w:bottom w:val="none" w:sz="0" w:space="0" w:color="auto"/>
        <w:right w:val="none" w:sz="0" w:space="0" w:color="auto"/>
      </w:divBdr>
    </w:div>
    <w:div w:id="2123300874">
      <w:bodyDiv w:val="1"/>
      <w:marLeft w:val="0"/>
      <w:marRight w:val="0"/>
      <w:marTop w:val="0"/>
      <w:marBottom w:val="0"/>
      <w:divBdr>
        <w:top w:val="none" w:sz="0" w:space="0" w:color="auto"/>
        <w:left w:val="none" w:sz="0" w:space="0" w:color="auto"/>
        <w:bottom w:val="none" w:sz="0" w:space="0" w:color="auto"/>
        <w:right w:val="none" w:sz="0" w:space="0" w:color="auto"/>
      </w:divBdr>
    </w:div>
    <w:div w:id="214345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image" Target="media/image6.png"/><Relationship Id="rId34" Type="http://schemas.openxmlformats.org/officeDocument/2006/relationships/image" Target="media/image9.jpg"/><Relationship Id="rId42" Type="http://schemas.openxmlformats.org/officeDocument/2006/relationships/hyperlink" Target="http://localhost/phpmyadmin/sql.php?db=sekolahteladan&amp;table=data_transaksi&amp;pos=0" TargetMode="External"/><Relationship Id="rId47" Type="http://schemas.openxmlformats.org/officeDocument/2006/relationships/hyperlink" Target="http://localhost/phpmyadmin/sql.php?db=sekolahteladan&amp;table=lokasi&amp;pos=0" TargetMode="External"/><Relationship Id="rId50" Type="http://schemas.openxmlformats.org/officeDocument/2006/relationships/hyperlink" Target="http://localhost/phpmyadmin/sql.php?db=sekolahteladan&amp;table=ttransaksi&amp;pos=0" TargetMode="External"/><Relationship Id="rId55" Type="http://schemas.openxmlformats.org/officeDocument/2006/relationships/image" Target="media/image18.png"/><Relationship Id="rId63" Type="http://schemas.openxmlformats.org/officeDocument/2006/relationships/image" Target="media/image26.png"/><Relationship Id="rId68" Type="http://schemas.openxmlformats.org/officeDocument/2006/relationships/image" Target="media/image27.png"/><Relationship Id="rId76" Type="http://schemas.openxmlformats.org/officeDocument/2006/relationships/image" Target="media/image35.png"/><Relationship Id="rId84" Type="http://schemas.openxmlformats.org/officeDocument/2006/relationships/footer" Target="footer10.xml"/><Relationship Id="rId89" Type="http://schemas.openxmlformats.org/officeDocument/2006/relationships/hyperlink" Target="https://aguzrybudy.blogspot.com/2016/04/pengertian-framework-codeigniter-ci.html" TargetMode="Externa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0.png"/><Relationship Id="rId92" Type="http://schemas.openxmlformats.org/officeDocument/2006/relationships/hyperlink" Target="https://www.gurupendidikan.co.id/pengertian-database/" TargetMode="Externa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id.wikipedia.org/wiki/MySQL" TargetMode="External"/><Relationship Id="rId11" Type="http://schemas.openxmlformats.org/officeDocument/2006/relationships/footer" Target="footer2.xml"/><Relationship Id="rId24" Type="http://schemas.openxmlformats.org/officeDocument/2006/relationships/hyperlink" Target="https://en.wikipedia.org/wiki/PHP" TargetMode="External"/><Relationship Id="rId32" Type="http://schemas.openxmlformats.org/officeDocument/2006/relationships/image" Target="media/image7.jpeg"/><Relationship Id="rId37" Type="http://schemas.openxmlformats.org/officeDocument/2006/relationships/image" Target="media/image12.jpg"/><Relationship Id="rId40" Type="http://schemas.openxmlformats.org/officeDocument/2006/relationships/hyperlink" Target="http://localhost/phpmyadmin/sql.php?db=sekolahteladan&amp;table=barangs&amp;pos=0" TargetMode="External"/><Relationship Id="rId45" Type="http://schemas.openxmlformats.org/officeDocument/2006/relationships/hyperlink" Target="http://localhost/phpmyadmin/sql.php?db=sekolahteladan&amp;table=karyawan&amp;pos=0" TargetMode="External"/><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header" Target="header6.xml"/><Relationship Id="rId74" Type="http://schemas.openxmlformats.org/officeDocument/2006/relationships/image" Target="media/image33.png"/><Relationship Id="rId79" Type="http://schemas.openxmlformats.org/officeDocument/2006/relationships/image" Target="media/image38.png"/><Relationship Id="rId87" Type="http://schemas.openxmlformats.org/officeDocument/2006/relationships/hyperlink" Target="https://alan.co.id/pengertian-dan-fungsi-pemrograman-php/" TargetMode="Externa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image" Target="media/image41.png"/><Relationship Id="rId90" Type="http://schemas.openxmlformats.org/officeDocument/2006/relationships/hyperlink" Target="https://tondanoweb.com/pengertian-apa-itu-framework-codeigniter-dan-cara-menginstall-framework-codeigniter/" TargetMode="External"/><Relationship Id="rId95" Type="http://schemas.openxmlformats.org/officeDocument/2006/relationships/image" Target="media/image44.jpeg"/><Relationship Id="rId19" Type="http://schemas.openxmlformats.org/officeDocument/2006/relationships/image" Target="media/image4.png"/><Relationship Id="rId14" Type="http://schemas.openxmlformats.org/officeDocument/2006/relationships/footer" Target="footer3.xml"/><Relationship Id="rId22" Type="http://schemas.openxmlformats.org/officeDocument/2006/relationships/header" Target="header3.xml"/><Relationship Id="rId27" Type="http://schemas.openxmlformats.org/officeDocument/2006/relationships/footer" Target="footer7.xml"/><Relationship Id="rId30" Type="http://schemas.openxmlformats.org/officeDocument/2006/relationships/hyperlink" Target="http://mysql.org" TargetMode="External"/><Relationship Id="rId35" Type="http://schemas.openxmlformats.org/officeDocument/2006/relationships/image" Target="media/image10.jpg"/><Relationship Id="rId43" Type="http://schemas.openxmlformats.org/officeDocument/2006/relationships/hyperlink" Target="http://localhost/phpmyadmin/sql.php?db=sekolahteladan&amp;table=departement&amp;pos=0" TargetMode="External"/><Relationship Id="rId48" Type="http://schemas.openxmlformats.org/officeDocument/2006/relationships/hyperlink" Target="http://localhost/phpmyadmin/sql.php?db=sekolahteladan&amp;table=pemilik&amp;pos=0" TargetMode="External"/><Relationship Id="rId56" Type="http://schemas.openxmlformats.org/officeDocument/2006/relationships/image" Target="media/image19.png"/><Relationship Id="rId64" Type="http://schemas.openxmlformats.org/officeDocument/2006/relationships/header" Target="header5.xml"/><Relationship Id="rId69" Type="http://schemas.openxmlformats.org/officeDocument/2006/relationships/image" Target="media/image28.png"/><Relationship Id="rId77"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hyperlink" Target="http://localhost/phpmyadmin/sql.php?db=sekolahteladan&amp;table=yayasan&amp;pos=0" TargetMode="External"/><Relationship Id="rId72" Type="http://schemas.openxmlformats.org/officeDocument/2006/relationships/image" Target="media/image31.png"/><Relationship Id="rId80" Type="http://schemas.openxmlformats.org/officeDocument/2006/relationships/image" Target="media/image39.png"/><Relationship Id="rId85" Type="http://schemas.openxmlformats.org/officeDocument/2006/relationships/header" Target="header8.xml"/><Relationship Id="rId93" Type="http://schemas.openxmlformats.org/officeDocument/2006/relationships/image" Target="media/image42.jpg"/><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eader" Target="header2.xml"/><Relationship Id="rId25" Type="http://schemas.openxmlformats.org/officeDocument/2006/relationships/hyperlink" Target="http://www.php.net" TargetMode="External"/><Relationship Id="rId33" Type="http://schemas.openxmlformats.org/officeDocument/2006/relationships/image" Target="media/image8.jpg"/><Relationship Id="rId38" Type="http://schemas.openxmlformats.org/officeDocument/2006/relationships/image" Target="media/image13.jpeg"/><Relationship Id="rId46" Type="http://schemas.openxmlformats.org/officeDocument/2006/relationships/hyperlink" Target="http://localhost/phpmyadmin/sql.php?db=sekolahteladan&amp;table=karyawan_akun&amp;pos=0" TargetMode="External"/><Relationship Id="rId59" Type="http://schemas.openxmlformats.org/officeDocument/2006/relationships/image" Target="media/image22.png"/><Relationship Id="rId67" Type="http://schemas.openxmlformats.org/officeDocument/2006/relationships/footer" Target="footer9.xml"/><Relationship Id="rId20" Type="http://schemas.openxmlformats.org/officeDocument/2006/relationships/image" Target="media/image5.png"/><Relationship Id="rId41" Type="http://schemas.openxmlformats.org/officeDocument/2006/relationships/hyperlink" Target="http://localhost/phpmyadmin/sql.php?db=sekolahteladan&amp;table=barcode&amp;pos=0" TargetMode="External"/><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29.png"/><Relationship Id="rId75" Type="http://schemas.openxmlformats.org/officeDocument/2006/relationships/image" Target="media/image34.png"/><Relationship Id="rId83" Type="http://schemas.openxmlformats.org/officeDocument/2006/relationships/header" Target="header7.xml"/><Relationship Id="rId88" Type="http://schemas.openxmlformats.org/officeDocument/2006/relationships/hyperlink" Target="https://www.duniailkom.com/tutorial-belajar-javascript-pengertian-dan-fungsi-javascript-dalam-pemograman-web/" TargetMode="External"/><Relationship Id="rId91" Type="http://schemas.openxmlformats.org/officeDocument/2006/relationships/hyperlink" Target="https://idwebhost.com/blog/pengertian-dan-fitur-pada-codeigniter/" TargetMode="External"/><Relationship Id="rId96"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6.xml"/><Relationship Id="rId28" Type="http://schemas.openxmlformats.org/officeDocument/2006/relationships/hyperlink" Target="https://www.codeigniter.com/" TargetMode="External"/><Relationship Id="rId36" Type="http://schemas.openxmlformats.org/officeDocument/2006/relationships/image" Target="media/image11.jpg"/><Relationship Id="rId49" Type="http://schemas.openxmlformats.org/officeDocument/2006/relationships/hyperlink" Target="http://localhost/phpmyadmin/sql.php?db=sekolahteladan&amp;table=spesifikasi_barang&amp;pos=0" TargetMode="External"/><Relationship Id="rId57" Type="http://schemas.openxmlformats.org/officeDocument/2006/relationships/image" Target="media/image20.png"/><Relationship Id="rId10" Type="http://schemas.openxmlformats.org/officeDocument/2006/relationships/footer" Target="footer1.xml"/><Relationship Id="rId31" Type="http://schemas.openxmlformats.org/officeDocument/2006/relationships/hyperlink" Target="http://www.mysql.com" TargetMode="External"/><Relationship Id="rId44" Type="http://schemas.openxmlformats.org/officeDocument/2006/relationships/hyperlink" Target="http://localhost/phpmyadmin/sql.php?db=sekolahteladan&amp;table=detail_ruangan&amp;pos=0" TargetMode="External"/><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footer" Target="footer8.xml"/><Relationship Id="rId73" Type="http://schemas.openxmlformats.org/officeDocument/2006/relationships/image" Target="media/image32.pn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footer" Target="footer11.xml"/><Relationship Id="rId94" Type="http://schemas.openxmlformats.org/officeDocument/2006/relationships/image" Target="media/image43.jpg"/><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5.xml"/><Relationship Id="rId39"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32BF0-AE63-428C-821B-85A61BBB0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152</Pages>
  <Words>34895</Words>
  <Characters>198906</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nya</dc:creator>
  <cp:lastModifiedBy>Windows User</cp:lastModifiedBy>
  <cp:revision>18</cp:revision>
  <cp:lastPrinted>2021-01-06T01:27:00Z</cp:lastPrinted>
  <dcterms:created xsi:type="dcterms:W3CDTF">2020-10-26T13:38:00Z</dcterms:created>
  <dcterms:modified xsi:type="dcterms:W3CDTF">2021-01-06T04:33:00Z</dcterms:modified>
</cp:coreProperties>
</file>